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C1F64F" w14:textId="77777777" w:rsidR="001D429E" w:rsidRPr="00043B63" w:rsidRDefault="001D429E" w:rsidP="001D429E">
      <w:pPr>
        <w:spacing w:line="480" w:lineRule="auto"/>
        <w:rPr>
          <w:b/>
          <w:sz w:val="24"/>
          <w:szCs w:val="24"/>
        </w:rPr>
      </w:pPr>
      <w:r>
        <w:rPr>
          <w:b/>
          <w:sz w:val="24"/>
          <w:szCs w:val="24"/>
        </w:rPr>
        <w:t xml:space="preserve">Parasites of three closely related Antarctic fish species (Teleostei: </w:t>
      </w:r>
      <w:proofErr w:type="spellStart"/>
      <w:r>
        <w:rPr>
          <w:b/>
          <w:sz w:val="24"/>
          <w:szCs w:val="24"/>
        </w:rPr>
        <w:t>Nototheniinae</w:t>
      </w:r>
      <w:proofErr w:type="spellEnd"/>
      <w:r>
        <w:rPr>
          <w:b/>
          <w:sz w:val="24"/>
          <w:szCs w:val="24"/>
        </w:rPr>
        <w:t>) from Elephant Island</w:t>
      </w:r>
    </w:p>
    <w:p w14:paraId="6FD54593" w14:textId="4F812B02" w:rsidR="001D429E" w:rsidRPr="008C7661" w:rsidRDefault="001D429E" w:rsidP="001D429E">
      <w:pPr>
        <w:spacing w:line="480" w:lineRule="auto"/>
        <w:rPr>
          <w:rFonts w:cstheme="minorHAnsi"/>
          <w:bCs/>
          <w:color w:val="000000"/>
          <w:sz w:val="24"/>
          <w:szCs w:val="24"/>
        </w:rPr>
      </w:pPr>
      <w:r w:rsidRPr="008C7661">
        <w:rPr>
          <w:rFonts w:cstheme="minorHAnsi"/>
          <w:bCs/>
          <w:color w:val="000000"/>
          <w:sz w:val="24"/>
          <w:szCs w:val="24"/>
        </w:rPr>
        <w:t xml:space="preserve">Acta </w:t>
      </w:r>
      <w:proofErr w:type="spellStart"/>
      <w:r w:rsidRPr="008C7661">
        <w:rPr>
          <w:rFonts w:cstheme="minorHAnsi"/>
          <w:bCs/>
          <w:color w:val="000000"/>
          <w:sz w:val="24"/>
          <w:szCs w:val="24"/>
        </w:rPr>
        <w:t>Parasitologica</w:t>
      </w:r>
      <w:proofErr w:type="spellEnd"/>
    </w:p>
    <w:p w14:paraId="69131CD9" w14:textId="42D49141" w:rsidR="001D429E" w:rsidRPr="008C7661" w:rsidRDefault="001D429E" w:rsidP="001D429E">
      <w:pPr>
        <w:spacing w:line="480" w:lineRule="auto"/>
        <w:rPr>
          <w:rFonts w:cstheme="minorHAnsi"/>
        </w:rPr>
      </w:pPr>
      <w:r w:rsidRPr="008C7661">
        <w:rPr>
          <w:rFonts w:cstheme="minorHAnsi"/>
          <w:bCs/>
          <w:color w:val="000000"/>
          <w:sz w:val="24"/>
          <w:szCs w:val="24"/>
        </w:rPr>
        <w:t>Katharina G. Alt</w:t>
      </w:r>
      <w:r w:rsidRPr="008C7661">
        <w:rPr>
          <w:rFonts w:cstheme="minorHAnsi"/>
          <w:bCs/>
          <w:color w:val="000000"/>
          <w:sz w:val="24"/>
          <w:szCs w:val="24"/>
          <w:vertAlign w:val="superscript"/>
        </w:rPr>
        <w:t>1*</w:t>
      </w:r>
      <w:r w:rsidRPr="008C7661">
        <w:rPr>
          <w:rFonts w:cstheme="minorHAnsi"/>
          <w:bCs/>
          <w:color w:val="000000"/>
          <w:sz w:val="24"/>
          <w:szCs w:val="24"/>
        </w:rPr>
        <w:t>, Sarah Cunze</w:t>
      </w:r>
      <w:r w:rsidRPr="008C7661">
        <w:rPr>
          <w:rFonts w:cstheme="minorHAnsi"/>
          <w:bCs/>
          <w:color w:val="000000"/>
          <w:sz w:val="24"/>
          <w:szCs w:val="24"/>
          <w:vertAlign w:val="superscript"/>
        </w:rPr>
        <w:t>1</w:t>
      </w:r>
      <w:r w:rsidRPr="008C7661">
        <w:rPr>
          <w:rFonts w:cstheme="minorHAnsi"/>
          <w:bCs/>
          <w:color w:val="000000"/>
          <w:sz w:val="24"/>
          <w:szCs w:val="24"/>
        </w:rPr>
        <w:t>, Judith Kochmann</w:t>
      </w:r>
      <w:r w:rsidRPr="008C7661">
        <w:rPr>
          <w:rFonts w:cstheme="minorHAnsi"/>
          <w:bCs/>
          <w:color w:val="000000"/>
          <w:sz w:val="24"/>
          <w:szCs w:val="24"/>
          <w:vertAlign w:val="superscript"/>
        </w:rPr>
        <w:t>2</w:t>
      </w:r>
      <w:r w:rsidRPr="008C7661">
        <w:rPr>
          <w:rFonts w:cstheme="minorHAnsi"/>
          <w:bCs/>
          <w:color w:val="000000"/>
          <w:sz w:val="24"/>
          <w:szCs w:val="24"/>
        </w:rPr>
        <w:t>, Sven Klimpel</w:t>
      </w:r>
      <w:r w:rsidRPr="008C7661">
        <w:rPr>
          <w:rFonts w:cstheme="minorHAnsi"/>
          <w:bCs/>
          <w:color w:val="000000"/>
          <w:sz w:val="24"/>
          <w:szCs w:val="24"/>
          <w:vertAlign w:val="superscript"/>
        </w:rPr>
        <w:t>1,2</w:t>
      </w:r>
    </w:p>
    <w:p w14:paraId="1D469D1B" w14:textId="77777777" w:rsidR="001D429E" w:rsidRPr="001D429E" w:rsidRDefault="001D429E" w:rsidP="001D429E">
      <w:pPr>
        <w:pStyle w:val="StandardWeb"/>
        <w:spacing w:before="0" w:after="0" w:line="480" w:lineRule="auto"/>
        <w:jc w:val="both"/>
        <w:textAlignment w:val="baseline"/>
        <w:rPr>
          <w:rFonts w:asciiTheme="minorHAnsi" w:hAnsiTheme="minorHAnsi" w:cstheme="minorHAnsi"/>
          <w:lang w:val="en-US"/>
        </w:rPr>
      </w:pPr>
      <w:r w:rsidRPr="001D429E">
        <w:rPr>
          <w:rFonts w:asciiTheme="minorHAnsi" w:eastAsia="MS PGothic" w:hAnsiTheme="minorHAnsi" w:cstheme="minorHAnsi"/>
          <w:color w:val="000000"/>
          <w:kern w:val="2"/>
          <w:vertAlign w:val="superscript"/>
          <w:lang w:val="en-GB"/>
        </w:rPr>
        <w:t xml:space="preserve">1 </w:t>
      </w:r>
      <w:r w:rsidRPr="001D429E">
        <w:rPr>
          <w:rFonts w:asciiTheme="minorHAnsi" w:eastAsia="MS PGothic" w:hAnsiTheme="minorHAnsi" w:cstheme="minorHAnsi"/>
          <w:color w:val="000000"/>
          <w:kern w:val="2"/>
          <w:lang w:val="en-GB"/>
        </w:rPr>
        <w:t>Goethe University, Institute for Ecology, Evolution and Diversity, D-60438 Frankfurt/Main, Germany</w:t>
      </w:r>
    </w:p>
    <w:p w14:paraId="3905DA58" w14:textId="77777777" w:rsidR="001D429E" w:rsidRPr="001D429E" w:rsidRDefault="001D429E" w:rsidP="001D429E">
      <w:pPr>
        <w:pStyle w:val="StandardWeb"/>
        <w:spacing w:before="0" w:after="0" w:line="480" w:lineRule="auto"/>
        <w:jc w:val="both"/>
        <w:textAlignment w:val="baseline"/>
        <w:rPr>
          <w:rFonts w:asciiTheme="minorHAnsi" w:hAnsiTheme="minorHAnsi" w:cstheme="minorHAnsi"/>
        </w:rPr>
      </w:pPr>
      <w:r w:rsidRPr="001D429E">
        <w:rPr>
          <w:rFonts w:asciiTheme="minorHAnsi" w:eastAsia="MS PGothic" w:hAnsiTheme="minorHAnsi" w:cstheme="minorHAnsi"/>
          <w:color w:val="000000"/>
          <w:kern w:val="2"/>
          <w:vertAlign w:val="superscript"/>
        </w:rPr>
        <w:t>2</w:t>
      </w:r>
      <w:r w:rsidRPr="001D429E">
        <w:rPr>
          <w:rFonts w:asciiTheme="minorHAnsi" w:eastAsia="MS PGothic" w:hAnsiTheme="minorHAnsi" w:cstheme="minorHAnsi"/>
          <w:color w:val="000000"/>
          <w:kern w:val="2"/>
        </w:rPr>
        <w:t xml:space="preserve"> Senckenberg </w:t>
      </w:r>
      <w:proofErr w:type="spellStart"/>
      <w:r w:rsidRPr="001D429E">
        <w:rPr>
          <w:rFonts w:asciiTheme="minorHAnsi" w:eastAsia="MS PGothic" w:hAnsiTheme="minorHAnsi" w:cstheme="minorHAnsi"/>
          <w:color w:val="000000"/>
          <w:kern w:val="2"/>
        </w:rPr>
        <w:t>Biodiversity</w:t>
      </w:r>
      <w:proofErr w:type="spellEnd"/>
      <w:r w:rsidRPr="001D429E">
        <w:rPr>
          <w:rFonts w:asciiTheme="minorHAnsi" w:eastAsia="MS PGothic" w:hAnsiTheme="minorHAnsi" w:cstheme="minorHAnsi"/>
          <w:color w:val="000000"/>
          <w:kern w:val="2"/>
        </w:rPr>
        <w:t xml:space="preserve"> </w:t>
      </w:r>
      <w:proofErr w:type="spellStart"/>
      <w:r w:rsidRPr="001D429E">
        <w:rPr>
          <w:rFonts w:asciiTheme="minorHAnsi" w:eastAsia="MS PGothic" w:hAnsiTheme="minorHAnsi" w:cstheme="minorHAnsi"/>
          <w:color w:val="000000"/>
          <w:kern w:val="2"/>
        </w:rPr>
        <w:t>and</w:t>
      </w:r>
      <w:proofErr w:type="spellEnd"/>
      <w:r w:rsidRPr="001D429E">
        <w:rPr>
          <w:rFonts w:asciiTheme="minorHAnsi" w:eastAsia="MS PGothic" w:hAnsiTheme="minorHAnsi" w:cstheme="minorHAnsi"/>
          <w:color w:val="000000"/>
          <w:kern w:val="2"/>
        </w:rPr>
        <w:t xml:space="preserve"> </w:t>
      </w:r>
      <w:proofErr w:type="spellStart"/>
      <w:r w:rsidRPr="001D429E">
        <w:rPr>
          <w:rFonts w:asciiTheme="minorHAnsi" w:eastAsia="MS PGothic" w:hAnsiTheme="minorHAnsi" w:cstheme="minorHAnsi"/>
          <w:color w:val="000000"/>
          <w:kern w:val="2"/>
        </w:rPr>
        <w:t>Climate</w:t>
      </w:r>
      <w:proofErr w:type="spellEnd"/>
      <w:r w:rsidRPr="001D429E">
        <w:rPr>
          <w:rFonts w:asciiTheme="minorHAnsi" w:eastAsia="MS PGothic" w:hAnsiTheme="minorHAnsi" w:cstheme="minorHAnsi"/>
          <w:color w:val="000000"/>
          <w:kern w:val="2"/>
        </w:rPr>
        <w:t xml:space="preserve"> Research </w:t>
      </w:r>
      <w:proofErr w:type="spellStart"/>
      <w:r w:rsidRPr="001D429E">
        <w:rPr>
          <w:rFonts w:asciiTheme="minorHAnsi" w:eastAsia="MS PGothic" w:hAnsiTheme="minorHAnsi" w:cstheme="minorHAnsi"/>
          <w:color w:val="000000"/>
          <w:kern w:val="2"/>
        </w:rPr>
        <w:t>Centre</w:t>
      </w:r>
      <w:proofErr w:type="spellEnd"/>
      <w:r w:rsidRPr="001D429E">
        <w:rPr>
          <w:rFonts w:asciiTheme="minorHAnsi" w:eastAsia="MS PGothic" w:hAnsiTheme="minorHAnsi" w:cstheme="minorHAnsi"/>
          <w:color w:val="000000"/>
          <w:kern w:val="2"/>
        </w:rPr>
        <w:t>, Senckenberg Gesellschaft für Naturforschung, D-60325 Frankfurt/Main, Germany</w:t>
      </w:r>
    </w:p>
    <w:p w14:paraId="30962B06" w14:textId="77777777" w:rsidR="001D429E" w:rsidRPr="001D429E" w:rsidRDefault="001D429E" w:rsidP="001D429E">
      <w:pPr>
        <w:pStyle w:val="H3"/>
        <w:spacing w:before="0" w:after="0" w:line="480" w:lineRule="auto"/>
        <w:rPr>
          <w:rFonts w:asciiTheme="minorHAnsi" w:eastAsia="MS PGothic" w:hAnsiTheme="minorHAnsi" w:cstheme="minorHAnsi"/>
          <w:color w:val="000000"/>
          <w:kern w:val="2"/>
          <w:sz w:val="24"/>
          <w:szCs w:val="24"/>
        </w:rPr>
      </w:pPr>
    </w:p>
    <w:p w14:paraId="0BFD62D8" w14:textId="77777777" w:rsidR="001D429E" w:rsidRPr="001D429E" w:rsidRDefault="001D429E" w:rsidP="001D429E">
      <w:pPr>
        <w:pStyle w:val="StandardWeb"/>
        <w:spacing w:before="0" w:after="0" w:line="480" w:lineRule="auto"/>
        <w:jc w:val="both"/>
        <w:textAlignment w:val="baseline"/>
        <w:rPr>
          <w:rFonts w:asciiTheme="minorHAnsi" w:hAnsiTheme="minorHAnsi" w:cstheme="minorHAnsi"/>
        </w:rPr>
      </w:pPr>
      <w:r w:rsidRPr="001D429E">
        <w:rPr>
          <w:rFonts w:asciiTheme="minorHAnsi" w:hAnsiTheme="minorHAnsi" w:cstheme="minorHAnsi"/>
          <w:lang w:val="en-GB"/>
        </w:rPr>
        <w:t xml:space="preserve">*Corresponding author. </w:t>
      </w:r>
    </w:p>
    <w:p w14:paraId="12C5ADE5" w14:textId="77777777" w:rsidR="001D429E" w:rsidRPr="001D429E" w:rsidRDefault="001D429E" w:rsidP="001D429E">
      <w:pPr>
        <w:pStyle w:val="berschrift9"/>
        <w:rPr>
          <w:rFonts w:asciiTheme="minorHAnsi" w:eastAsia="MS PGothic" w:hAnsiTheme="minorHAnsi" w:cstheme="minorHAnsi"/>
          <w:szCs w:val="24"/>
          <w:lang w:val="de-DE"/>
        </w:rPr>
      </w:pPr>
      <w:r w:rsidRPr="001D429E">
        <w:rPr>
          <w:rFonts w:asciiTheme="minorHAnsi" w:eastAsia="MS PGothic" w:hAnsiTheme="minorHAnsi" w:cstheme="minorHAnsi"/>
          <w:szCs w:val="24"/>
          <w:lang w:val="de-DE"/>
        </w:rPr>
        <w:t>E-Mail: alt@bio.uni-frankfurt.de</w:t>
      </w:r>
    </w:p>
    <w:p w14:paraId="78084FBE" w14:textId="77777777" w:rsidR="001D429E" w:rsidRPr="001D429E" w:rsidRDefault="001D429E">
      <w:pPr>
        <w:rPr>
          <w:rFonts w:ascii="Arial" w:hAnsi="Arial" w:cs="Arial"/>
          <w:b/>
          <w:sz w:val="20"/>
          <w:szCs w:val="20"/>
          <w:lang w:val="de-DE"/>
        </w:rPr>
      </w:pPr>
      <w:r w:rsidRPr="001D429E">
        <w:rPr>
          <w:rFonts w:ascii="Arial" w:hAnsi="Arial" w:cs="Arial"/>
          <w:b/>
          <w:sz w:val="20"/>
          <w:szCs w:val="20"/>
          <w:lang w:val="de-DE"/>
        </w:rPr>
        <w:br w:type="page"/>
      </w:r>
    </w:p>
    <w:p w14:paraId="4D8115F8" w14:textId="131DC481" w:rsidR="007F5B18" w:rsidRPr="00246073" w:rsidRDefault="007F5B18" w:rsidP="00EB1657">
      <w:pPr>
        <w:jc w:val="both"/>
        <w:rPr>
          <w:rFonts w:ascii="Arial" w:hAnsi="Arial" w:cs="Arial"/>
          <w:iCs/>
          <w:sz w:val="20"/>
          <w:szCs w:val="20"/>
        </w:rPr>
      </w:pPr>
      <w:r>
        <w:rPr>
          <w:rFonts w:ascii="Arial" w:hAnsi="Arial" w:cs="Arial"/>
          <w:b/>
          <w:sz w:val="20"/>
          <w:szCs w:val="20"/>
        </w:rPr>
        <w:lastRenderedPageBreak/>
        <w:t xml:space="preserve">Table S1: </w:t>
      </w:r>
      <w:r w:rsidR="00246073">
        <w:rPr>
          <w:rFonts w:ascii="Arial" w:hAnsi="Arial" w:cs="Arial"/>
          <w:bCs/>
          <w:sz w:val="20"/>
          <w:szCs w:val="20"/>
        </w:rPr>
        <w:t xml:space="preserve">Sampling sites of </w:t>
      </w:r>
      <w:proofErr w:type="spellStart"/>
      <w:r w:rsidR="00246073" w:rsidRPr="00A03C17">
        <w:rPr>
          <w:rFonts w:ascii="Arial" w:hAnsi="Arial" w:cs="Arial"/>
          <w:i/>
          <w:sz w:val="20"/>
          <w:szCs w:val="20"/>
        </w:rPr>
        <w:t>Nototheniops</w:t>
      </w:r>
      <w:proofErr w:type="spellEnd"/>
      <w:r w:rsidR="00246073" w:rsidRPr="00A03C17">
        <w:rPr>
          <w:rFonts w:ascii="Arial" w:hAnsi="Arial" w:cs="Arial"/>
          <w:i/>
          <w:sz w:val="20"/>
          <w:szCs w:val="20"/>
        </w:rPr>
        <w:t xml:space="preserve"> </w:t>
      </w:r>
      <w:proofErr w:type="spellStart"/>
      <w:r w:rsidR="00246073" w:rsidRPr="00A03C17">
        <w:rPr>
          <w:rFonts w:ascii="Arial" w:hAnsi="Arial" w:cs="Arial"/>
          <w:i/>
          <w:sz w:val="20"/>
          <w:szCs w:val="20"/>
        </w:rPr>
        <w:t>larseni</w:t>
      </w:r>
      <w:proofErr w:type="spellEnd"/>
      <w:r w:rsidR="00246073" w:rsidRPr="00A03C17">
        <w:rPr>
          <w:rFonts w:ascii="Arial" w:hAnsi="Arial" w:cs="Arial"/>
          <w:sz w:val="20"/>
          <w:szCs w:val="20"/>
        </w:rPr>
        <w:t xml:space="preserve">, </w:t>
      </w:r>
      <w:r w:rsidR="00246073" w:rsidRPr="00A03C17">
        <w:rPr>
          <w:rFonts w:ascii="Arial" w:hAnsi="Arial" w:cs="Arial"/>
          <w:i/>
          <w:sz w:val="20"/>
          <w:szCs w:val="20"/>
        </w:rPr>
        <w:t xml:space="preserve">N. </w:t>
      </w:r>
      <w:proofErr w:type="spellStart"/>
      <w:r w:rsidR="00246073" w:rsidRPr="00A03C17">
        <w:rPr>
          <w:rFonts w:ascii="Arial" w:hAnsi="Arial" w:cs="Arial"/>
          <w:i/>
          <w:sz w:val="20"/>
          <w:szCs w:val="20"/>
        </w:rPr>
        <w:t>nudifrons</w:t>
      </w:r>
      <w:proofErr w:type="spellEnd"/>
      <w:r w:rsidR="00246073" w:rsidRPr="00A03C17">
        <w:rPr>
          <w:rFonts w:ascii="Arial" w:hAnsi="Arial" w:cs="Arial"/>
          <w:sz w:val="20"/>
          <w:szCs w:val="20"/>
        </w:rPr>
        <w:t xml:space="preserve"> and </w:t>
      </w:r>
      <w:proofErr w:type="spellStart"/>
      <w:r w:rsidR="00246073" w:rsidRPr="00A03C17">
        <w:rPr>
          <w:rFonts w:ascii="Arial" w:hAnsi="Arial" w:cs="Arial"/>
          <w:i/>
          <w:sz w:val="20"/>
          <w:szCs w:val="20"/>
        </w:rPr>
        <w:t>Lepidonotothen</w:t>
      </w:r>
      <w:proofErr w:type="spellEnd"/>
      <w:r w:rsidR="00246073" w:rsidRPr="00A03C17">
        <w:rPr>
          <w:rFonts w:ascii="Arial" w:hAnsi="Arial" w:cs="Arial"/>
          <w:i/>
          <w:sz w:val="20"/>
          <w:szCs w:val="20"/>
        </w:rPr>
        <w:t xml:space="preserve"> </w:t>
      </w:r>
      <w:proofErr w:type="spellStart"/>
      <w:r w:rsidR="00246073" w:rsidRPr="00A03C17">
        <w:rPr>
          <w:rFonts w:ascii="Arial" w:hAnsi="Arial" w:cs="Arial"/>
          <w:i/>
          <w:sz w:val="20"/>
          <w:szCs w:val="20"/>
        </w:rPr>
        <w:t>squamifrons</w:t>
      </w:r>
      <w:proofErr w:type="spellEnd"/>
      <w:r w:rsidR="00246073">
        <w:rPr>
          <w:rFonts w:ascii="Arial" w:hAnsi="Arial" w:cs="Arial"/>
          <w:iCs/>
          <w:sz w:val="20"/>
          <w:szCs w:val="20"/>
        </w:rPr>
        <w:t xml:space="preserve"> off Elephant Island (Antarctica)</w:t>
      </w:r>
      <w:r w:rsidR="00ED4E22">
        <w:rPr>
          <w:rFonts w:ascii="Arial" w:hAnsi="Arial" w:cs="Arial"/>
          <w:iCs/>
          <w:sz w:val="20"/>
          <w:szCs w:val="20"/>
        </w:rPr>
        <w:t>.</w:t>
      </w:r>
    </w:p>
    <w:tbl>
      <w:tblPr>
        <w:tblStyle w:val="EinfacheTabelle2"/>
        <w:tblW w:w="10289" w:type="dxa"/>
        <w:tblLook w:val="04A0" w:firstRow="1" w:lastRow="0" w:firstColumn="1" w:lastColumn="0" w:noHBand="0" w:noVBand="1"/>
      </w:tblPr>
      <w:tblGrid>
        <w:gridCol w:w="650"/>
        <w:gridCol w:w="2033"/>
        <w:gridCol w:w="1795"/>
        <w:gridCol w:w="3035"/>
        <w:gridCol w:w="1418"/>
        <w:gridCol w:w="1358"/>
      </w:tblGrid>
      <w:tr w:rsidR="00ED4E22" w:rsidRPr="00ED4E22" w14:paraId="0029A370" w14:textId="77777777" w:rsidTr="00ED4E22">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50" w:type="dxa"/>
            <w:noWrap/>
            <w:hideMark/>
          </w:tcPr>
          <w:p w14:paraId="2DA02851" w14:textId="77777777" w:rsidR="00ED4E22" w:rsidRPr="00ED4E22" w:rsidRDefault="00ED4E22" w:rsidP="00ED4E22">
            <w:pPr>
              <w:rPr>
                <w:rFonts w:ascii="Arial" w:eastAsia="Times New Roman" w:hAnsi="Arial" w:cs="Arial"/>
                <w:color w:val="000000"/>
                <w:sz w:val="20"/>
                <w:szCs w:val="20"/>
                <w:lang w:val="de-DE" w:eastAsia="de-DE"/>
              </w:rPr>
            </w:pPr>
            <w:proofErr w:type="spellStart"/>
            <w:r w:rsidRPr="00ED4E22">
              <w:rPr>
                <w:rFonts w:ascii="Arial" w:eastAsia="Times New Roman" w:hAnsi="Arial" w:cs="Arial"/>
                <w:color w:val="000000"/>
                <w:sz w:val="20"/>
                <w:szCs w:val="20"/>
                <w:lang w:val="de-DE" w:eastAsia="de-DE"/>
              </w:rPr>
              <w:t>Haul</w:t>
            </w:r>
            <w:proofErr w:type="spellEnd"/>
          </w:p>
        </w:tc>
        <w:tc>
          <w:tcPr>
            <w:tcW w:w="2033" w:type="dxa"/>
            <w:noWrap/>
            <w:hideMark/>
          </w:tcPr>
          <w:p w14:paraId="743785A3" w14:textId="77777777" w:rsidR="00ED4E22" w:rsidRPr="00ED4E22" w:rsidRDefault="00ED4E22" w:rsidP="00ED4E22">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de-DE" w:eastAsia="de-DE"/>
              </w:rPr>
            </w:pPr>
            <w:proofErr w:type="spellStart"/>
            <w:r w:rsidRPr="00ED4E22">
              <w:rPr>
                <w:rFonts w:ascii="Arial" w:eastAsia="Times New Roman" w:hAnsi="Arial" w:cs="Arial"/>
                <w:color w:val="000000"/>
                <w:sz w:val="20"/>
                <w:szCs w:val="20"/>
                <w:lang w:val="de-DE" w:eastAsia="de-DE"/>
              </w:rPr>
              <w:t>Latitude</w:t>
            </w:r>
            <w:proofErr w:type="spellEnd"/>
            <w:r w:rsidRPr="00ED4E22">
              <w:rPr>
                <w:rFonts w:ascii="Arial" w:eastAsia="Times New Roman" w:hAnsi="Arial" w:cs="Arial"/>
                <w:color w:val="000000"/>
                <w:sz w:val="20"/>
                <w:szCs w:val="20"/>
                <w:lang w:val="de-DE" w:eastAsia="de-DE"/>
              </w:rPr>
              <w:t xml:space="preserve"> </w:t>
            </w:r>
          </w:p>
        </w:tc>
        <w:tc>
          <w:tcPr>
            <w:tcW w:w="1795" w:type="dxa"/>
            <w:noWrap/>
            <w:hideMark/>
          </w:tcPr>
          <w:p w14:paraId="110EB2BB" w14:textId="77777777" w:rsidR="00ED4E22" w:rsidRPr="00ED4E22" w:rsidRDefault="00ED4E22" w:rsidP="00ED4E22">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de-DE" w:eastAsia="de-DE"/>
              </w:rPr>
            </w:pPr>
            <w:proofErr w:type="spellStart"/>
            <w:r w:rsidRPr="00ED4E22">
              <w:rPr>
                <w:rFonts w:ascii="Arial" w:eastAsia="Times New Roman" w:hAnsi="Arial" w:cs="Arial"/>
                <w:color w:val="000000"/>
                <w:sz w:val="20"/>
                <w:szCs w:val="20"/>
                <w:lang w:val="de-DE" w:eastAsia="de-DE"/>
              </w:rPr>
              <w:t>Longitude</w:t>
            </w:r>
            <w:proofErr w:type="spellEnd"/>
          </w:p>
        </w:tc>
        <w:tc>
          <w:tcPr>
            <w:tcW w:w="3035" w:type="dxa"/>
            <w:noWrap/>
            <w:hideMark/>
          </w:tcPr>
          <w:p w14:paraId="7BEB74CA" w14:textId="76F209F4" w:rsidR="00ED4E22" w:rsidRPr="00ED4E22" w:rsidRDefault="00ED4E22" w:rsidP="00ED4E22">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de-DE" w:eastAsia="de-DE"/>
              </w:rPr>
            </w:pPr>
            <w:proofErr w:type="spellStart"/>
            <w:r w:rsidRPr="00ED4E22">
              <w:rPr>
                <w:rFonts w:ascii="Arial" w:eastAsia="Times New Roman" w:hAnsi="Arial" w:cs="Arial"/>
                <w:color w:val="000000"/>
                <w:sz w:val="20"/>
                <w:szCs w:val="20"/>
                <w:lang w:val="de-DE" w:eastAsia="de-DE"/>
              </w:rPr>
              <w:t>Sampled</w:t>
            </w:r>
            <w:proofErr w:type="spellEnd"/>
            <w:r w:rsidRPr="00ED4E22">
              <w:rPr>
                <w:rFonts w:ascii="Arial" w:eastAsia="Times New Roman" w:hAnsi="Arial" w:cs="Arial"/>
                <w:color w:val="000000"/>
                <w:sz w:val="20"/>
                <w:szCs w:val="20"/>
                <w:lang w:val="de-DE" w:eastAsia="de-DE"/>
              </w:rPr>
              <w:t xml:space="preserve"> </w:t>
            </w:r>
            <w:proofErr w:type="spellStart"/>
            <w:r w:rsidRPr="00ED4E22">
              <w:rPr>
                <w:rFonts w:ascii="Arial" w:eastAsia="Times New Roman" w:hAnsi="Arial" w:cs="Arial"/>
                <w:color w:val="000000"/>
                <w:sz w:val="20"/>
                <w:szCs w:val="20"/>
                <w:lang w:val="de-DE" w:eastAsia="de-DE"/>
              </w:rPr>
              <w:t>species</w:t>
            </w:r>
            <w:proofErr w:type="spellEnd"/>
          </w:p>
        </w:tc>
        <w:tc>
          <w:tcPr>
            <w:tcW w:w="1418" w:type="dxa"/>
            <w:noWrap/>
            <w:hideMark/>
          </w:tcPr>
          <w:p w14:paraId="12EC66D1" w14:textId="77777777" w:rsidR="00ED4E22" w:rsidRPr="00ED4E22" w:rsidRDefault="00ED4E22" w:rsidP="00ED4E22">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de-DE" w:eastAsia="de-DE"/>
              </w:rPr>
            </w:pPr>
            <w:r w:rsidRPr="00ED4E22">
              <w:rPr>
                <w:rFonts w:ascii="Arial" w:eastAsia="Times New Roman" w:hAnsi="Arial" w:cs="Arial"/>
                <w:color w:val="000000"/>
                <w:sz w:val="20"/>
                <w:szCs w:val="20"/>
                <w:lang w:val="de-DE" w:eastAsia="de-DE"/>
              </w:rPr>
              <w:t>Depth1 [m]</w:t>
            </w:r>
          </w:p>
        </w:tc>
        <w:tc>
          <w:tcPr>
            <w:tcW w:w="1358" w:type="dxa"/>
            <w:noWrap/>
            <w:hideMark/>
          </w:tcPr>
          <w:p w14:paraId="1231161A" w14:textId="77777777" w:rsidR="00ED4E22" w:rsidRPr="00ED4E22" w:rsidRDefault="00ED4E22" w:rsidP="00ED4E22">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de-DE" w:eastAsia="de-DE"/>
              </w:rPr>
            </w:pPr>
            <w:r w:rsidRPr="00ED4E22">
              <w:rPr>
                <w:rFonts w:ascii="Arial" w:eastAsia="Times New Roman" w:hAnsi="Arial" w:cs="Arial"/>
                <w:color w:val="000000"/>
                <w:sz w:val="20"/>
                <w:szCs w:val="20"/>
                <w:lang w:val="de-DE" w:eastAsia="de-DE"/>
              </w:rPr>
              <w:t>Depth2 [m]</w:t>
            </w:r>
          </w:p>
        </w:tc>
      </w:tr>
      <w:tr w:rsidR="00ED4E22" w:rsidRPr="00ED4E22" w14:paraId="41548BB4" w14:textId="77777777" w:rsidTr="00ED4E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50" w:type="dxa"/>
            <w:noWrap/>
            <w:hideMark/>
          </w:tcPr>
          <w:p w14:paraId="586FB7CF" w14:textId="77777777" w:rsidR="00ED4E22" w:rsidRPr="00ED4E22" w:rsidRDefault="00ED4E22" w:rsidP="00ED4E22">
            <w:pPr>
              <w:jc w:val="right"/>
              <w:rPr>
                <w:rFonts w:ascii="Arial" w:eastAsia="Times New Roman" w:hAnsi="Arial" w:cs="Arial"/>
                <w:color w:val="000000"/>
                <w:sz w:val="20"/>
                <w:szCs w:val="20"/>
                <w:lang w:val="de-DE" w:eastAsia="de-DE"/>
              </w:rPr>
            </w:pPr>
            <w:r w:rsidRPr="00ED4E22">
              <w:rPr>
                <w:rFonts w:ascii="Arial" w:eastAsia="Times New Roman" w:hAnsi="Arial" w:cs="Arial"/>
                <w:color w:val="000000"/>
                <w:sz w:val="20"/>
                <w:szCs w:val="20"/>
                <w:lang w:val="de-DE" w:eastAsia="de-DE"/>
              </w:rPr>
              <w:t>188</w:t>
            </w:r>
          </w:p>
        </w:tc>
        <w:tc>
          <w:tcPr>
            <w:tcW w:w="2033" w:type="dxa"/>
            <w:noWrap/>
            <w:hideMark/>
          </w:tcPr>
          <w:p w14:paraId="50EB5BEA" w14:textId="77777777" w:rsidR="00ED4E22" w:rsidRPr="00ED4E22" w:rsidRDefault="00ED4E22" w:rsidP="00ED4E2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de-DE" w:eastAsia="de-DE"/>
              </w:rPr>
            </w:pPr>
            <w:r w:rsidRPr="00ED4E22">
              <w:rPr>
                <w:rFonts w:ascii="Arial" w:eastAsia="Times New Roman" w:hAnsi="Arial" w:cs="Arial"/>
                <w:color w:val="000000"/>
                <w:sz w:val="20"/>
                <w:szCs w:val="20"/>
                <w:lang w:val="de-DE" w:eastAsia="de-DE"/>
              </w:rPr>
              <w:t xml:space="preserve"> 61° 11,22' S</w:t>
            </w:r>
          </w:p>
        </w:tc>
        <w:tc>
          <w:tcPr>
            <w:tcW w:w="1795" w:type="dxa"/>
            <w:noWrap/>
            <w:hideMark/>
          </w:tcPr>
          <w:p w14:paraId="7031EE75" w14:textId="77777777" w:rsidR="00ED4E22" w:rsidRPr="00ED4E22" w:rsidRDefault="00ED4E22" w:rsidP="00ED4E2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de-DE" w:eastAsia="de-DE"/>
              </w:rPr>
            </w:pPr>
            <w:r w:rsidRPr="00ED4E22">
              <w:rPr>
                <w:rFonts w:ascii="Arial" w:eastAsia="Times New Roman" w:hAnsi="Arial" w:cs="Arial"/>
                <w:color w:val="000000"/>
                <w:sz w:val="20"/>
                <w:szCs w:val="20"/>
                <w:lang w:val="de-DE" w:eastAsia="de-DE"/>
              </w:rPr>
              <w:t xml:space="preserve"> 54° 35,30' W</w:t>
            </w:r>
          </w:p>
        </w:tc>
        <w:tc>
          <w:tcPr>
            <w:tcW w:w="3035" w:type="dxa"/>
            <w:noWrap/>
            <w:hideMark/>
          </w:tcPr>
          <w:p w14:paraId="4695DF29" w14:textId="63B9CC88" w:rsidR="00ED4E22" w:rsidRPr="00ED4E22" w:rsidRDefault="00ED4E22" w:rsidP="00ED4E2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sz w:val="20"/>
                <w:szCs w:val="20"/>
                <w:lang w:val="de-DE" w:eastAsia="de-DE"/>
              </w:rPr>
            </w:pPr>
            <w:r w:rsidRPr="00ED4E22">
              <w:rPr>
                <w:rFonts w:ascii="Arial" w:eastAsia="Times New Roman" w:hAnsi="Arial" w:cs="Arial"/>
                <w:i/>
                <w:iCs/>
                <w:color w:val="000000"/>
                <w:sz w:val="20"/>
                <w:szCs w:val="20"/>
                <w:lang w:val="de-DE" w:eastAsia="de-DE"/>
              </w:rPr>
              <w:t xml:space="preserve">N. </w:t>
            </w:r>
            <w:proofErr w:type="spellStart"/>
            <w:r w:rsidRPr="00ED4E22">
              <w:rPr>
                <w:rFonts w:ascii="Arial" w:eastAsia="Times New Roman" w:hAnsi="Arial" w:cs="Arial"/>
                <w:i/>
                <w:iCs/>
                <w:color w:val="000000"/>
                <w:sz w:val="20"/>
                <w:szCs w:val="20"/>
                <w:lang w:val="de-DE" w:eastAsia="de-DE"/>
              </w:rPr>
              <w:t>larseni</w:t>
            </w:r>
            <w:proofErr w:type="spellEnd"/>
            <w:r w:rsidRPr="00ED4E22">
              <w:rPr>
                <w:rFonts w:ascii="Arial" w:eastAsia="Times New Roman" w:hAnsi="Arial" w:cs="Arial"/>
                <w:i/>
                <w:iCs/>
                <w:color w:val="000000"/>
                <w:sz w:val="20"/>
                <w:szCs w:val="20"/>
                <w:lang w:val="de-DE" w:eastAsia="de-DE"/>
              </w:rPr>
              <w:t xml:space="preserve">, L. </w:t>
            </w:r>
            <w:proofErr w:type="spellStart"/>
            <w:r w:rsidRPr="00ED4E22">
              <w:rPr>
                <w:rFonts w:ascii="Arial" w:eastAsia="Times New Roman" w:hAnsi="Arial" w:cs="Arial"/>
                <w:i/>
                <w:iCs/>
                <w:color w:val="000000"/>
                <w:sz w:val="20"/>
                <w:szCs w:val="20"/>
                <w:lang w:val="de-DE" w:eastAsia="de-DE"/>
              </w:rPr>
              <w:t>squamifrons</w:t>
            </w:r>
            <w:proofErr w:type="spellEnd"/>
          </w:p>
        </w:tc>
        <w:tc>
          <w:tcPr>
            <w:tcW w:w="1418" w:type="dxa"/>
            <w:noWrap/>
            <w:hideMark/>
          </w:tcPr>
          <w:p w14:paraId="7E9F0E05" w14:textId="145F9507" w:rsidR="00ED4E22" w:rsidRPr="00ED4E22" w:rsidRDefault="00ED4E22" w:rsidP="00ED4E22">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de-DE" w:eastAsia="de-DE"/>
              </w:rPr>
            </w:pPr>
            <w:r w:rsidRPr="00ED4E22">
              <w:rPr>
                <w:rFonts w:ascii="Arial" w:eastAsia="Times New Roman" w:hAnsi="Arial" w:cs="Arial"/>
                <w:color w:val="000000"/>
                <w:sz w:val="20"/>
                <w:szCs w:val="20"/>
                <w:lang w:val="de-DE" w:eastAsia="de-DE"/>
              </w:rPr>
              <w:t>277</w:t>
            </w:r>
            <w:r>
              <w:rPr>
                <w:rFonts w:ascii="Arial" w:eastAsia="Times New Roman" w:hAnsi="Arial" w:cs="Arial"/>
                <w:color w:val="000000"/>
                <w:sz w:val="20"/>
                <w:szCs w:val="20"/>
                <w:lang w:val="de-DE" w:eastAsia="de-DE"/>
              </w:rPr>
              <w:t>.</w:t>
            </w:r>
            <w:r w:rsidRPr="00ED4E22">
              <w:rPr>
                <w:rFonts w:ascii="Arial" w:eastAsia="Times New Roman" w:hAnsi="Arial" w:cs="Arial"/>
                <w:color w:val="000000"/>
                <w:sz w:val="20"/>
                <w:szCs w:val="20"/>
                <w:lang w:val="de-DE" w:eastAsia="de-DE"/>
              </w:rPr>
              <w:t>5</w:t>
            </w:r>
          </w:p>
        </w:tc>
        <w:tc>
          <w:tcPr>
            <w:tcW w:w="1358" w:type="dxa"/>
            <w:noWrap/>
            <w:hideMark/>
          </w:tcPr>
          <w:p w14:paraId="36E9C5C3" w14:textId="12F7750D" w:rsidR="00ED4E22" w:rsidRPr="00ED4E22" w:rsidRDefault="00ED4E22" w:rsidP="00ED4E22">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de-DE" w:eastAsia="de-DE"/>
              </w:rPr>
            </w:pPr>
            <w:r w:rsidRPr="00ED4E22">
              <w:rPr>
                <w:rFonts w:ascii="Arial" w:eastAsia="Times New Roman" w:hAnsi="Arial" w:cs="Arial"/>
                <w:color w:val="000000"/>
                <w:sz w:val="20"/>
                <w:szCs w:val="20"/>
                <w:lang w:val="de-DE" w:eastAsia="de-DE"/>
              </w:rPr>
              <w:t>355</w:t>
            </w:r>
            <w:r>
              <w:rPr>
                <w:rFonts w:ascii="Arial" w:eastAsia="Times New Roman" w:hAnsi="Arial" w:cs="Arial"/>
                <w:color w:val="000000"/>
                <w:sz w:val="20"/>
                <w:szCs w:val="20"/>
                <w:lang w:val="de-DE" w:eastAsia="de-DE"/>
              </w:rPr>
              <w:t>.</w:t>
            </w:r>
            <w:r w:rsidRPr="00ED4E22">
              <w:rPr>
                <w:rFonts w:ascii="Arial" w:eastAsia="Times New Roman" w:hAnsi="Arial" w:cs="Arial"/>
                <w:color w:val="000000"/>
                <w:sz w:val="20"/>
                <w:szCs w:val="20"/>
                <w:lang w:val="de-DE" w:eastAsia="de-DE"/>
              </w:rPr>
              <w:t>9</w:t>
            </w:r>
          </w:p>
        </w:tc>
      </w:tr>
      <w:tr w:rsidR="00ED4E22" w:rsidRPr="00ED4E22" w14:paraId="35CC255D" w14:textId="77777777" w:rsidTr="00ED4E22">
        <w:trPr>
          <w:trHeight w:val="300"/>
        </w:trPr>
        <w:tc>
          <w:tcPr>
            <w:cnfStyle w:val="001000000000" w:firstRow="0" w:lastRow="0" w:firstColumn="1" w:lastColumn="0" w:oddVBand="0" w:evenVBand="0" w:oddHBand="0" w:evenHBand="0" w:firstRowFirstColumn="0" w:firstRowLastColumn="0" w:lastRowFirstColumn="0" w:lastRowLastColumn="0"/>
            <w:tcW w:w="650" w:type="dxa"/>
            <w:noWrap/>
            <w:hideMark/>
          </w:tcPr>
          <w:p w14:paraId="63804544" w14:textId="77777777" w:rsidR="00ED4E22" w:rsidRPr="00ED4E22" w:rsidRDefault="00ED4E22" w:rsidP="00ED4E22">
            <w:pPr>
              <w:jc w:val="right"/>
              <w:rPr>
                <w:rFonts w:ascii="Arial" w:eastAsia="Times New Roman" w:hAnsi="Arial" w:cs="Arial"/>
                <w:color w:val="000000"/>
                <w:sz w:val="20"/>
                <w:szCs w:val="20"/>
                <w:lang w:val="de-DE" w:eastAsia="de-DE"/>
              </w:rPr>
            </w:pPr>
            <w:r w:rsidRPr="00ED4E22">
              <w:rPr>
                <w:rFonts w:ascii="Arial" w:eastAsia="Times New Roman" w:hAnsi="Arial" w:cs="Arial"/>
                <w:color w:val="000000"/>
                <w:sz w:val="20"/>
                <w:szCs w:val="20"/>
                <w:lang w:val="de-DE" w:eastAsia="de-DE"/>
              </w:rPr>
              <w:t>190</w:t>
            </w:r>
          </w:p>
        </w:tc>
        <w:tc>
          <w:tcPr>
            <w:tcW w:w="2033" w:type="dxa"/>
            <w:noWrap/>
            <w:hideMark/>
          </w:tcPr>
          <w:p w14:paraId="4AEE297A" w14:textId="77777777" w:rsidR="00ED4E22" w:rsidRPr="00ED4E22" w:rsidRDefault="00ED4E22" w:rsidP="00ED4E2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de-DE" w:eastAsia="de-DE"/>
              </w:rPr>
            </w:pPr>
            <w:r w:rsidRPr="00ED4E22">
              <w:rPr>
                <w:rFonts w:ascii="Arial" w:eastAsia="Times New Roman" w:hAnsi="Arial" w:cs="Arial"/>
                <w:color w:val="000000"/>
                <w:sz w:val="20"/>
                <w:szCs w:val="20"/>
                <w:lang w:val="de-DE" w:eastAsia="de-DE"/>
              </w:rPr>
              <w:t xml:space="preserve"> 61° 12,00' S</w:t>
            </w:r>
          </w:p>
        </w:tc>
        <w:tc>
          <w:tcPr>
            <w:tcW w:w="1795" w:type="dxa"/>
            <w:noWrap/>
            <w:hideMark/>
          </w:tcPr>
          <w:p w14:paraId="2DBA1D1D" w14:textId="77777777" w:rsidR="00ED4E22" w:rsidRPr="00ED4E22" w:rsidRDefault="00ED4E22" w:rsidP="00ED4E2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de-DE" w:eastAsia="de-DE"/>
              </w:rPr>
            </w:pPr>
            <w:r w:rsidRPr="00ED4E22">
              <w:rPr>
                <w:rFonts w:ascii="Arial" w:eastAsia="Times New Roman" w:hAnsi="Arial" w:cs="Arial"/>
                <w:color w:val="000000"/>
                <w:sz w:val="20"/>
                <w:szCs w:val="20"/>
                <w:lang w:val="de-DE" w:eastAsia="de-DE"/>
              </w:rPr>
              <w:t xml:space="preserve"> 54° 52,49' W</w:t>
            </w:r>
          </w:p>
        </w:tc>
        <w:tc>
          <w:tcPr>
            <w:tcW w:w="3035" w:type="dxa"/>
            <w:noWrap/>
            <w:hideMark/>
          </w:tcPr>
          <w:p w14:paraId="57FBBBAC" w14:textId="55FE68A4" w:rsidR="00ED4E22" w:rsidRPr="00ED4E22" w:rsidRDefault="00ED4E22" w:rsidP="00ED4E2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sz w:val="20"/>
                <w:szCs w:val="20"/>
                <w:lang w:val="de-DE" w:eastAsia="de-DE"/>
              </w:rPr>
            </w:pPr>
            <w:r w:rsidRPr="00ED4E22">
              <w:rPr>
                <w:rFonts w:ascii="Arial" w:eastAsia="Times New Roman" w:hAnsi="Arial" w:cs="Arial"/>
                <w:i/>
                <w:iCs/>
                <w:color w:val="000000"/>
                <w:sz w:val="20"/>
                <w:szCs w:val="20"/>
                <w:lang w:val="de-DE" w:eastAsia="de-DE"/>
              </w:rPr>
              <w:t xml:space="preserve">N. </w:t>
            </w:r>
            <w:proofErr w:type="spellStart"/>
            <w:r w:rsidRPr="00ED4E22">
              <w:rPr>
                <w:rFonts w:ascii="Arial" w:eastAsia="Times New Roman" w:hAnsi="Arial" w:cs="Arial"/>
                <w:i/>
                <w:iCs/>
                <w:color w:val="000000"/>
                <w:sz w:val="20"/>
                <w:szCs w:val="20"/>
                <w:lang w:val="de-DE" w:eastAsia="de-DE"/>
              </w:rPr>
              <w:t>nudifrons</w:t>
            </w:r>
            <w:proofErr w:type="spellEnd"/>
          </w:p>
        </w:tc>
        <w:tc>
          <w:tcPr>
            <w:tcW w:w="1418" w:type="dxa"/>
            <w:noWrap/>
            <w:hideMark/>
          </w:tcPr>
          <w:p w14:paraId="6F5BA307" w14:textId="1F31A85E" w:rsidR="00ED4E22" w:rsidRPr="00ED4E22" w:rsidRDefault="00ED4E22" w:rsidP="00ED4E22">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de-DE" w:eastAsia="de-DE"/>
              </w:rPr>
            </w:pPr>
            <w:r w:rsidRPr="00ED4E22">
              <w:rPr>
                <w:rFonts w:ascii="Arial" w:eastAsia="Times New Roman" w:hAnsi="Arial" w:cs="Arial"/>
                <w:color w:val="000000"/>
                <w:sz w:val="20"/>
                <w:szCs w:val="20"/>
                <w:lang w:val="de-DE" w:eastAsia="de-DE"/>
              </w:rPr>
              <w:t>7</w:t>
            </w:r>
            <w:r>
              <w:rPr>
                <w:rFonts w:ascii="Arial" w:eastAsia="Times New Roman" w:hAnsi="Arial" w:cs="Arial"/>
                <w:color w:val="000000"/>
                <w:sz w:val="20"/>
                <w:szCs w:val="20"/>
                <w:lang w:val="de-DE" w:eastAsia="de-DE"/>
              </w:rPr>
              <w:t>1.</w:t>
            </w:r>
            <w:r w:rsidRPr="00ED4E22">
              <w:rPr>
                <w:rFonts w:ascii="Arial" w:eastAsia="Times New Roman" w:hAnsi="Arial" w:cs="Arial"/>
                <w:color w:val="000000"/>
                <w:sz w:val="20"/>
                <w:szCs w:val="20"/>
                <w:lang w:val="de-DE" w:eastAsia="de-DE"/>
              </w:rPr>
              <w:t>3</w:t>
            </w:r>
          </w:p>
        </w:tc>
        <w:tc>
          <w:tcPr>
            <w:tcW w:w="1358" w:type="dxa"/>
            <w:noWrap/>
            <w:hideMark/>
          </w:tcPr>
          <w:p w14:paraId="298A32D0" w14:textId="7F1525E8" w:rsidR="00ED4E22" w:rsidRPr="00ED4E22" w:rsidRDefault="00ED4E22" w:rsidP="00ED4E22">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de-DE" w:eastAsia="de-DE"/>
              </w:rPr>
            </w:pPr>
            <w:r w:rsidRPr="00ED4E22">
              <w:rPr>
                <w:rFonts w:ascii="Arial" w:eastAsia="Times New Roman" w:hAnsi="Arial" w:cs="Arial"/>
                <w:color w:val="000000"/>
                <w:sz w:val="20"/>
                <w:szCs w:val="20"/>
                <w:lang w:val="de-DE" w:eastAsia="de-DE"/>
              </w:rPr>
              <w:t>52</w:t>
            </w:r>
            <w:r>
              <w:rPr>
                <w:rFonts w:ascii="Arial" w:eastAsia="Times New Roman" w:hAnsi="Arial" w:cs="Arial"/>
                <w:color w:val="000000"/>
                <w:sz w:val="20"/>
                <w:szCs w:val="20"/>
                <w:lang w:val="de-DE" w:eastAsia="de-DE"/>
              </w:rPr>
              <w:t>.</w:t>
            </w:r>
            <w:r w:rsidRPr="00ED4E22">
              <w:rPr>
                <w:rFonts w:ascii="Arial" w:eastAsia="Times New Roman" w:hAnsi="Arial" w:cs="Arial"/>
                <w:color w:val="000000"/>
                <w:sz w:val="20"/>
                <w:szCs w:val="20"/>
                <w:lang w:val="de-DE" w:eastAsia="de-DE"/>
              </w:rPr>
              <w:t>8</w:t>
            </w:r>
          </w:p>
        </w:tc>
      </w:tr>
      <w:tr w:rsidR="00ED4E22" w:rsidRPr="00ED4E22" w14:paraId="388994BA" w14:textId="77777777" w:rsidTr="00ED4E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50" w:type="dxa"/>
            <w:noWrap/>
            <w:hideMark/>
          </w:tcPr>
          <w:p w14:paraId="73C2256B" w14:textId="77777777" w:rsidR="00ED4E22" w:rsidRPr="00ED4E22" w:rsidRDefault="00ED4E22" w:rsidP="00ED4E22">
            <w:pPr>
              <w:jc w:val="right"/>
              <w:rPr>
                <w:rFonts w:ascii="Arial" w:eastAsia="Times New Roman" w:hAnsi="Arial" w:cs="Arial"/>
                <w:color w:val="000000"/>
                <w:sz w:val="20"/>
                <w:szCs w:val="20"/>
                <w:lang w:val="de-DE" w:eastAsia="de-DE"/>
              </w:rPr>
            </w:pPr>
            <w:r w:rsidRPr="00ED4E22">
              <w:rPr>
                <w:rFonts w:ascii="Arial" w:eastAsia="Times New Roman" w:hAnsi="Arial" w:cs="Arial"/>
                <w:color w:val="000000"/>
                <w:sz w:val="20"/>
                <w:szCs w:val="20"/>
                <w:lang w:val="de-DE" w:eastAsia="de-DE"/>
              </w:rPr>
              <w:t>206</w:t>
            </w:r>
          </w:p>
        </w:tc>
        <w:tc>
          <w:tcPr>
            <w:tcW w:w="2033" w:type="dxa"/>
            <w:noWrap/>
            <w:hideMark/>
          </w:tcPr>
          <w:p w14:paraId="7A226265" w14:textId="77777777" w:rsidR="00ED4E22" w:rsidRPr="00ED4E22" w:rsidRDefault="00ED4E22" w:rsidP="00ED4E2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de-DE" w:eastAsia="de-DE"/>
              </w:rPr>
            </w:pPr>
            <w:r w:rsidRPr="00ED4E22">
              <w:rPr>
                <w:rFonts w:ascii="Arial" w:eastAsia="Times New Roman" w:hAnsi="Arial" w:cs="Arial"/>
                <w:color w:val="000000"/>
                <w:sz w:val="20"/>
                <w:szCs w:val="20"/>
                <w:lang w:val="de-DE" w:eastAsia="de-DE"/>
              </w:rPr>
              <w:t xml:space="preserve"> 60° 49,77' S</w:t>
            </w:r>
          </w:p>
        </w:tc>
        <w:tc>
          <w:tcPr>
            <w:tcW w:w="1795" w:type="dxa"/>
            <w:noWrap/>
            <w:hideMark/>
          </w:tcPr>
          <w:p w14:paraId="1425A585" w14:textId="77777777" w:rsidR="00ED4E22" w:rsidRPr="00ED4E22" w:rsidRDefault="00ED4E22" w:rsidP="00ED4E2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de-DE" w:eastAsia="de-DE"/>
              </w:rPr>
            </w:pPr>
            <w:r w:rsidRPr="00ED4E22">
              <w:rPr>
                <w:rFonts w:ascii="Arial" w:eastAsia="Times New Roman" w:hAnsi="Arial" w:cs="Arial"/>
                <w:color w:val="000000"/>
                <w:sz w:val="20"/>
                <w:szCs w:val="20"/>
                <w:lang w:val="de-DE" w:eastAsia="de-DE"/>
              </w:rPr>
              <w:t xml:space="preserve"> 55° 37,25' W</w:t>
            </w:r>
          </w:p>
        </w:tc>
        <w:tc>
          <w:tcPr>
            <w:tcW w:w="3035" w:type="dxa"/>
            <w:noWrap/>
            <w:hideMark/>
          </w:tcPr>
          <w:p w14:paraId="034B974B" w14:textId="77777777" w:rsidR="00ED4E22" w:rsidRPr="00ED4E22" w:rsidRDefault="00ED4E22" w:rsidP="00ED4E2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sz w:val="20"/>
                <w:szCs w:val="20"/>
                <w:lang w:val="de-DE" w:eastAsia="de-DE"/>
              </w:rPr>
            </w:pPr>
            <w:r w:rsidRPr="00ED4E22">
              <w:rPr>
                <w:rFonts w:ascii="Arial" w:eastAsia="Times New Roman" w:hAnsi="Arial" w:cs="Arial"/>
                <w:i/>
                <w:iCs/>
                <w:color w:val="000000"/>
                <w:sz w:val="20"/>
                <w:szCs w:val="20"/>
                <w:lang w:val="de-DE" w:eastAsia="de-DE"/>
              </w:rPr>
              <w:t xml:space="preserve">L. </w:t>
            </w:r>
            <w:proofErr w:type="spellStart"/>
            <w:r w:rsidRPr="00ED4E22">
              <w:rPr>
                <w:rFonts w:ascii="Arial" w:eastAsia="Times New Roman" w:hAnsi="Arial" w:cs="Arial"/>
                <w:i/>
                <w:iCs/>
                <w:color w:val="000000"/>
                <w:sz w:val="20"/>
                <w:szCs w:val="20"/>
                <w:lang w:val="de-DE" w:eastAsia="de-DE"/>
              </w:rPr>
              <w:t>squamifrons</w:t>
            </w:r>
            <w:proofErr w:type="spellEnd"/>
          </w:p>
        </w:tc>
        <w:tc>
          <w:tcPr>
            <w:tcW w:w="1418" w:type="dxa"/>
            <w:noWrap/>
            <w:hideMark/>
          </w:tcPr>
          <w:p w14:paraId="05F7BFAA" w14:textId="7400A9F8" w:rsidR="00ED4E22" w:rsidRPr="00ED4E22" w:rsidRDefault="00ED4E22" w:rsidP="00ED4E22">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de-DE" w:eastAsia="de-DE"/>
              </w:rPr>
            </w:pPr>
            <w:r w:rsidRPr="00ED4E22">
              <w:rPr>
                <w:rFonts w:ascii="Arial" w:eastAsia="Times New Roman" w:hAnsi="Arial" w:cs="Arial"/>
                <w:color w:val="000000"/>
                <w:sz w:val="20"/>
                <w:szCs w:val="20"/>
                <w:lang w:val="de-DE" w:eastAsia="de-DE"/>
              </w:rPr>
              <w:t>479</w:t>
            </w:r>
            <w:r>
              <w:rPr>
                <w:rFonts w:ascii="Arial" w:eastAsia="Times New Roman" w:hAnsi="Arial" w:cs="Arial"/>
                <w:color w:val="000000"/>
                <w:sz w:val="20"/>
                <w:szCs w:val="20"/>
                <w:lang w:val="de-DE" w:eastAsia="de-DE"/>
              </w:rPr>
              <w:t>.</w:t>
            </w:r>
            <w:r w:rsidRPr="00ED4E22">
              <w:rPr>
                <w:rFonts w:ascii="Arial" w:eastAsia="Times New Roman" w:hAnsi="Arial" w:cs="Arial"/>
                <w:color w:val="000000"/>
                <w:sz w:val="20"/>
                <w:szCs w:val="20"/>
                <w:lang w:val="de-DE" w:eastAsia="de-DE"/>
              </w:rPr>
              <w:t>7</w:t>
            </w:r>
          </w:p>
        </w:tc>
        <w:tc>
          <w:tcPr>
            <w:tcW w:w="1358" w:type="dxa"/>
            <w:noWrap/>
            <w:hideMark/>
          </w:tcPr>
          <w:p w14:paraId="0C807EB5" w14:textId="1356F262" w:rsidR="00ED4E22" w:rsidRPr="00ED4E22" w:rsidRDefault="00ED4E22" w:rsidP="00ED4E22">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de-DE" w:eastAsia="de-DE"/>
              </w:rPr>
            </w:pPr>
            <w:r w:rsidRPr="00ED4E22">
              <w:rPr>
                <w:rFonts w:ascii="Arial" w:eastAsia="Times New Roman" w:hAnsi="Arial" w:cs="Arial"/>
                <w:color w:val="000000"/>
                <w:sz w:val="20"/>
                <w:szCs w:val="20"/>
                <w:lang w:val="de-DE" w:eastAsia="de-DE"/>
              </w:rPr>
              <w:t>470</w:t>
            </w:r>
            <w:r>
              <w:rPr>
                <w:rFonts w:ascii="Arial" w:eastAsia="Times New Roman" w:hAnsi="Arial" w:cs="Arial"/>
                <w:color w:val="000000"/>
                <w:sz w:val="20"/>
                <w:szCs w:val="20"/>
                <w:lang w:val="de-DE" w:eastAsia="de-DE"/>
              </w:rPr>
              <w:t>.</w:t>
            </w:r>
            <w:r w:rsidRPr="00ED4E22">
              <w:rPr>
                <w:rFonts w:ascii="Arial" w:eastAsia="Times New Roman" w:hAnsi="Arial" w:cs="Arial"/>
                <w:color w:val="000000"/>
                <w:sz w:val="20"/>
                <w:szCs w:val="20"/>
                <w:lang w:val="de-DE" w:eastAsia="de-DE"/>
              </w:rPr>
              <w:t>6</w:t>
            </w:r>
          </w:p>
        </w:tc>
      </w:tr>
    </w:tbl>
    <w:p w14:paraId="3D8D0B79" w14:textId="77777777" w:rsidR="004110D6" w:rsidRDefault="004110D6" w:rsidP="00EB1657">
      <w:pPr>
        <w:jc w:val="both"/>
        <w:rPr>
          <w:rFonts w:ascii="Arial" w:hAnsi="Arial" w:cs="Arial"/>
          <w:b/>
          <w:sz w:val="20"/>
          <w:szCs w:val="20"/>
        </w:rPr>
      </w:pPr>
    </w:p>
    <w:p w14:paraId="3A1D546E" w14:textId="0349B40D" w:rsidR="007F5B18" w:rsidRDefault="007F5B18" w:rsidP="00EB1657">
      <w:pPr>
        <w:jc w:val="both"/>
        <w:rPr>
          <w:rFonts w:ascii="Arial" w:hAnsi="Arial" w:cs="Arial"/>
          <w:iCs/>
          <w:sz w:val="20"/>
          <w:szCs w:val="20"/>
        </w:rPr>
      </w:pPr>
      <w:r>
        <w:rPr>
          <w:rFonts w:ascii="Arial" w:hAnsi="Arial" w:cs="Arial"/>
          <w:b/>
          <w:sz w:val="20"/>
          <w:szCs w:val="20"/>
        </w:rPr>
        <w:t>Table S2:</w:t>
      </w:r>
      <w:r w:rsidR="00246073">
        <w:rPr>
          <w:rFonts w:ascii="Arial" w:hAnsi="Arial" w:cs="Arial"/>
          <w:bCs/>
          <w:sz w:val="20"/>
          <w:szCs w:val="20"/>
        </w:rPr>
        <w:t xml:space="preserve"> Food items of </w:t>
      </w:r>
      <w:proofErr w:type="spellStart"/>
      <w:r w:rsidR="00246073" w:rsidRPr="00A03C17">
        <w:rPr>
          <w:rFonts w:ascii="Arial" w:hAnsi="Arial" w:cs="Arial"/>
          <w:i/>
          <w:sz w:val="20"/>
          <w:szCs w:val="20"/>
        </w:rPr>
        <w:t>Nototheniops</w:t>
      </w:r>
      <w:proofErr w:type="spellEnd"/>
      <w:r w:rsidR="00246073" w:rsidRPr="00A03C17">
        <w:rPr>
          <w:rFonts w:ascii="Arial" w:hAnsi="Arial" w:cs="Arial"/>
          <w:i/>
          <w:sz w:val="20"/>
          <w:szCs w:val="20"/>
        </w:rPr>
        <w:t xml:space="preserve"> </w:t>
      </w:r>
      <w:proofErr w:type="spellStart"/>
      <w:r w:rsidR="00246073" w:rsidRPr="00A03C17">
        <w:rPr>
          <w:rFonts w:ascii="Arial" w:hAnsi="Arial" w:cs="Arial"/>
          <w:i/>
          <w:sz w:val="20"/>
          <w:szCs w:val="20"/>
        </w:rPr>
        <w:t>larseni</w:t>
      </w:r>
      <w:proofErr w:type="spellEnd"/>
      <w:r w:rsidR="00246073" w:rsidRPr="00A03C17">
        <w:rPr>
          <w:rFonts w:ascii="Arial" w:hAnsi="Arial" w:cs="Arial"/>
          <w:sz w:val="20"/>
          <w:szCs w:val="20"/>
        </w:rPr>
        <w:t xml:space="preserve">, </w:t>
      </w:r>
      <w:r w:rsidR="00246073" w:rsidRPr="00A03C17">
        <w:rPr>
          <w:rFonts w:ascii="Arial" w:hAnsi="Arial" w:cs="Arial"/>
          <w:i/>
          <w:sz w:val="20"/>
          <w:szCs w:val="20"/>
        </w:rPr>
        <w:t xml:space="preserve">N. </w:t>
      </w:r>
      <w:proofErr w:type="spellStart"/>
      <w:r w:rsidR="00246073" w:rsidRPr="00A03C17">
        <w:rPr>
          <w:rFonts w:ascii="Arial" w:hAnsi="Arial" w:cs="Arial"/>
          <w:i/>
          <w:sz w:val="20"/>
          <w:szCs w:val="20"/>
        </w:rPr>
        <w:t>nudifrons</w:t>
      </w:r>
      <w:proofErr w:type="spellEnd"/>
      <w:r w:rsidR="00246073" w:rsidRPr="00A03C17">
        <w:rPr>
          <w:rFonts w:ascii="Arial" w:hAnsi="Arial" w:cs="Arial"/>
          <w:sz w:val="20"/>
          <w:szCs w:val="20"/>
        </w:rPr>
        <w:t xml:space="preserve"> and </w:t>
      </w:r>
      <w:proofErr w:type="spellStart"/>
      <w:r w:rsidR="00246073" w:rsidRPr="00A03C17">
        <w:rPr>
          <w:rFonts w:ascii="Arial" w:hAnsi="Arial" w:cs="Arial"/>
          <w:i/>
          <w:sz w:val="20"/>
          <w:szCs w:val="20"/>
        </w:rPr>
        <w:t>Lepidonotothen</w:t>
      </w:r>
      <w:proofErr w:type="spellEnd"/>
      <w:r w:rsidR="00246073" w:rsidRPr="00A03C17">
        <w:rPr>
          <w:rFonts w:ascii="Arial" w:hAnsi="Arial" w:cs="Arial"/>
          <w:i/>
          <w:sz w:val="20"/>
          <w:szCs w:val="20"/>
        </w:rPr>
        <w:t xml:space="preserve"> </w:t>
      </w:r>
      <w:proofErr w:type="spellStart"/>
      <w:r w:rsidR="00246073" w:rsidRPr="00A03C17">
        <w:rPr>
          <w:rFonts w:ascii="Arial" w:hAnsi="Arial" w:cs="Arial"/>
          <w:i/>
          <w:sz w:val="20"/>
          <w:szCs w:val="20"/>
        </w:rPr>
        <w:t>squamifrons</w:t>
      </w:r>
      <w:proofErr w:type="spellEnd"/>
      <w:r w:rsidR="00246073">
        <w:rPr>
          <w:rFonts w:ascii="Arial" w:hAnsi="Arial" w:cs="Arial"/>
          <w:i/>
          <w:sz w:val="20"/>
          <w:szCs w:val="20"/>
        </w:rPr>
        <w:t>.</w:t>
      </w:r>
      <w:r w:rsidR="00246073">
        <w:rPr>
          <w:rFonts w:ascii="Arial" w:hAnsi="Arial" w:cs="Arial"/>
          <w:iCs/>
          <w:sz w:val="20"/>
          <w:szCs w:val="20"/>
        </w:rPr>
        <w:t xml:space="preserve"> Frequency of occurrence (</w:t>
      </w:r>
      <w:proofErr w:type="gramStart"/>
      <w:r w:rsidR="00246073">
        <w:rPr>
          <w:rFonts w:ascii="Arial" w:hAnsi="Arial" w:cs="Arial"/>
          <w:iCs/>
          <w:sz w:val="20"/>
          <w:szCs w:val="20"/>
        </w:rPr>
        <w:t>F[</w:t>
      </w:r>
      <w:proofErr w:type="gramEnd"/>
      <w:r w:rsidR="00246073">
        <w:rPr>
          <w:rFonts w:ascii="Arial" w:hAnsi="Arial" w:cs="Arial"/>
          <w:iCs/>
          <w:sz w:val="20"/>
          <w:szCs w:val="20"/>
        </w:rPr>
        <w:t>%]), numerical percentage of prey (N[%]), weight percentage of prey (W[%]) and index of relative importance (IRI).</w:t>
      </w:r>
    </w:p>
    <w:tbl>
      <w:tblPr>
        <w:tblStyle w:val="Listentabelle1hell"/>
        <w:tblW w:w="0" w:type="auto"/>
        <w:tblLook w:val="04A0" w:firstRow="1" w:lastRow="0" w:firstColumn="1" w:lastColumn="0" w:noHBand="0" w:noVBand="1"/>
      </w:tblPr>
      <w:tblGrid>
        <w:gridCol w:w="3686"/>
        <w:gridCol w:w="1559"/>
        <w:gridCol w:w="1701"/>
        <w:gridCol w:w="1276"/>
        <w:gridCol w:w="1276"/>
        <w:gridCol w:w="1275"/>
        <w:gridCol w:w="1051"/>
      </w:tblGrid>
      <w:tr w:rsidR="00102FE7" w14:paraId="7EA2871A" w14:textId="77777777" w:rsidTr="006E181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Pr>
          <w:p w14:paraId="37C6DD3A" w14:textId="7100F4E6" w:rsidR="00CF2A33" w:rsidRDefault="00CF2A33" w:rsidP="00EB1657">
            <w:pPr>
              <w:jc w:val="both"/>
              <w:rPr>
                <w:rFonts w:ascii="Arial" w:hAnsi="Arial" w:cs="Arial"/>
                <w:bCs w:val="0"/>
                <w:iCs/>
                <w:sz w:val="20"/>
                <w:szCs w:val="20"/>
              </w:rPr>
            </w:pPr>
            <w:r>
              <w:rPr>
                <w:rFonts w:ascii="Arial" w:hAnsi="Arial" w:cs="Arial"/>
                <w:bCs w:val="0"/>
                <w:iCs/>
                <w:sz w:val="20"/>
                <w:szCs w:val="20"/>
              </w:rPr>
              <w:t>Fish species</w:t>
            </w:r>
          </w:p>
        </w:tc>
        <w:tc>
          <w:tcPr>
            <w:tcW w:w="1559" w:type="dxa"/>
          </w:tcPr>
          <w:p w14:paraId="1DD86304" w14:textId="79BF284B" w:rsidR="00CF2A33" w:rsidRDefault="00CF2A33" w:rsidP="00EB1657">
            <w:pPr>
              <w:jc w:val="both"/>
              <w:cnfStyle w:val="100000000000" w:firstRow="1" w:lastRow="0" w:firstColumn="0" w:lastColumn="0" w:oddVBand="0" w:evenVBand="0" w:oddHBand="0" w:evenHBand="0" w:firstRowFirstColumn="0" w:firstRowLastColumn="0" w:lastRowFirstColumn="0" w:lastRowLastColumn="0"/>
              <w:rPr>
                <w:rFonts w:ascii="Arial" w:hAnsi="Arial" w:cs="Arial"/>
                <w:bCs w:val="0"/>
                <w:iCs/>
                <w:sz w:val="20"/>
                <w:szCs w:val="20"/>
              </w:rPr>
            </w:pPr>
            <w:r>
              <w:rPr>
                <w:rFonts w:ascii="Arial" w:hAnsi="Arial" w:cs="Arial"/>
                <w:bCs w:val="0"/>
                <w:iCs/>
                <w:sz w:val="20"/>
                <w:szCs w:val="20"/>
              </w:rPr>
              <w:t>Full stomachs</w:t>
            </w:r>
          </w:p>
        </w:tc>
        <w:tc>
          <w:tcPr>
            <w:tcW w:w="1701" w:type="dxa"/>
          </w:tcPr>
          <w:p w14:paraId="17E17F8E" w14:textId="58F3D8FE" w:rsidR="00CF2A33" w:rsidRDefault="00CF2A33" w:rsidP="00EB1657">
            <w:pPr>
              <w:jc w:val="both"/>
              <w:cnfStyle w:val="100000000000" w:firstRow="1" w:lastRow="0" w:firstColumn="0" w:lastColumn="0" w:oddVBand="0" w:evenVBand="0" w:oddHBand="0" w:evenHBand="0" w:firstRowFirstColumn="0" w:firstRowLastColumn="0" w:lastRowFirstColumn="0" w:lastRowLastColumn="0"/>
              <w:rPr>
                <w:rFonts w:ascii="Arial" w:hAnsi="Arial" w:cs="Arial"/>
                <w:bCs w:val="0"/>
                <w:iCs/>
                <w:sz w:val="20"/>
                <w:szCs w:val="20"/>
              </w:rPr>
            </w:pPr>
            <w:r>
              <w:rPr>
                <w:rFonts w:ascii="Arial" w:hAnsi="Arial" w:cs="Arial"/>
                <w:bCs w:val="0"/>
                <w:iCs/>
                <w:sz w:val="20"/>
                <w:szCs w:val="20"/>
              </w:rPr>
              <w:t>Food item</w:t>
            </w:r>
          </w:p>
        </w:tc>
        <w:tc>
          <w:tcPr>
            <w:tcW w:w="1276" w:type="dxa"/>
          </w:tcPr>
          <w:p w14:paraId="40E71E5D" w14:textId="6A8FB647" w:rsidR="00CF2A33" w:rsidRDefault="00CF2A33" w:rsidP="00EB1657">
            <w:pPr>
              <w:jc w:val="both"/>
              <w:cnfStyle w:val="100000000000" w:firstRow="1" w:lastRow="0" w:firstColumn="0" w:lastColumn="0" w:oddVBand="0" w:evenVBand="0" w:oddHBand="0" w:evenHBand="0" w:firstRowFirstColumn="0" w:firstRowLastColumn="0" w:lastRowFirstColumn="0" w:lastRowLastColumn="0"/>
              <w:rPr>
                <w:rFonts w:ascii="Arial" w:hAnsi="Arial" w:cs="Arial"/>
                <w:bCs w:val="0"/>
                <w:iCs/>
                <w:sz w:val="20"/>
                <w:szCs w:val="20"/>
              </w:rPr>
            </w:pPr>
            <w:proofErr w:type="gramStart"/>
            <w:r>
              <w:rPr>
                <w:rFonts w:ascii="Arial" w:hAnsi="Arial" w:cs="Arial"/>
                <w:bCs w:val="0"/>
                <w:iCs/>
                <w:sz w:val="20"/>
                <w:szCs w:val="20"/>
              </w:rPr>
              <w:t>F[</w:t>
            </w:r>
            <w:proofErr w:type="gramEnd"/>
            <w:r>
              <w:rPr>
                <w:rFonts w:ascii="Arial" w:hAnsi="Arial" w:cs="Arial"/>
                <w:bCs w:val="0"/>
                <w:iCs/>
                <w:sz w:val="20"/>
                <w:szCs w:val="20"/>
              </w:rPr>
              <w:t>%]</w:t>
            </w:r>
          </w:p>
        </w:tc>
        <w:tc>
          <w:tcPr>
            <w:tcW w:w="1276" w:type="dxa"/>
          </w:tcPr>
          <w:p w14:paraId="7D849CF7" w14:textId="6EC6D441" w:rsidR="00CF2A33" w:rsidRDefault="00CF2A33" w:rsidP="00EB1657">
            <w:pPr>
              <w:jc w:val="both"/>
              <w:cnfStyle w:val="100000000000" w:firstRow="1" w:lastRow="0" w:firstColumn="0" w:lastColumn="0" w:oddVBand="0" w:evenVBand="0" w:oddHBand="0" w:evenHBand="0" w:firstRowFirstColumn="0" w:firstRowLastColumn="0" w:lastRowFirstColumn="0" w:lastRowLastColumn="0"/>
              <w:rPr>
                <w:rFonts w:ascii="Arial" w:hAnsi="Arial" w:cs="Arial"/>
                <w:bCs w:val="0"/>
                <w:iCs/>
                <w:sz w:val="20"/>
                <w:szCs w:val="20"/>
              </w:rPr>
            </w:pPr>
            <w:proofErr w:type="gramStart"/>
            <w:r>
              <w:rPr>
                <w:rFonts w:ascii="Arial" w:hAnsi="Arial" w:cs="Arial"/>
                <w:bCs w:val="0"/>
                <w:iCs/>
                <w:sz w:val="20"/>
                <w:szCs w:val="20"/>
              </w:rPr>
              <w:t>N[</w:t>
            </w:r>
            <w:proofErr w:type="gramEnd"/>
            <w:r>
              <w:rPr>
                <w:rFonts w:ascii="Arial" w:hAnsi="Arial" w:cs="Arial"/>
                <w:bCs w:val="0"/>
                <w:iCs/>
                <w:sz w:val="20"/>
                <w:szCs w:val="20"/>
              </w:rPr>
              <w:t>%]</w:t>
            </w:r>
          </w:p>
        </w:tc>
        <w:tc>
          <w:tcPr>
            <w:tcW w:w="1275" w:type="dxa"/>
          </w:tcPr>
          <w:p w14:paraId="63869EFF" w14:textId="12DB8A16" w:rsidR="00CF2A33" w:rsidRDefault="00CF2A33" w:rsidP="00EB1657">
            <w:pPr>
              <w:jc w:val="both"/>
              <w:cnfStyle w:val="100000000000" w:firstRow="1" w:lastRow="0" w:firstColumn="0" w:lastColumn="0" w:oddVBand="0" w:evenVBand="0" w:oddHBand="0" w:evenHBand="0" w:firstRowFirstColumn="0" w:firstRowLastColumn="0" w:lastRowFirstColumn="0" w:lastRowLastColumn="0"/>
              <w:rPr>
                <w:rFonts w:ascii="Arial" w:hAnsi="Arial" w:cs="Arial"/>
                <w:bCs w:val="0"/>
                <w:iCs/>
                <w:sz w:val="20"/>
                <w:szCs w:val="20"/>
              </w:rPr>
            </w:pPr>
            <w:proofErr w:type="gramStart"/>
            <w:r>
              <w:rPr>
                <w:rFonts w:ascii="Arial" w:hAnsi="Arial" w:cs="Arial"/>
                <w:bCs w:val="0"/>
                <w:iCs/>
                <w:sz w:val="20"/>
                <w:szCs w:val="20"/>
              </w:rPr>
              <w:t>W[</w:t>
            </w:r>
            <w:proofErr w:type="gramEnd"/>
            <w:r>
              <w:rPr>
                <w:rFonts w:ascii="Arial" w:hAnsi="Arial" w:cs="Arial"/>
                <w:bCs w:val="0"/>
                <w:iCs/>
                <w:sz w:val="20"/>
                <w:szCs w:val="20"/>
              </w:rPr>
              <w:t>%]</w:t>
            </w:r>
          </w:p>
        </w:tc>
        <w:tc>
          <w:tcPr>
            <w:tcW w:w="993" w:type="dxa"/>
          </w:tcPr>
          <w:p w14:paraId="3E8E92CD" w14:textId="7B8E5153" w:rsidR="00CF2A33" w:rsidRDefault="00CF2A33" w:rsidP="00EB1657">
            <w:pPr>
              <w:jc w:val="both"/>
              <w:cnfStyle w:val="100000000000" w:firstRow="1" w:lastRow="0" w:firstColumn="0" w:lastColumn="0" w:oddVBand="0" w:evenVBand="0" w:oddHBand="0" w:evenHBand="0" w:firstRowFirstColumn="0" w:firstRowLastColumn="0" w:lastRowFirstColumn="0" w:lastRowLastColumn="0"/>
              <w:rPr>
                <w:rFonts w:ascii="Arial" w:hAnsi="Arial" w:cs="Arial"/>
                <w:bCs w:val="0"/>
                <w:iCs/>
                <w:sz w:val="20"/>
                <w:szCs w:val="20"/>
              </w:rPr>
            </w:pPr>
            <w:r>
              <w:rPr>
                <w:rFonts w:ascii="Arial" w:hAnsi="Arial" w:cs="Arial"/>
                <w:bCs w:val="0"/>
                <w:iCs/>
                <w:sz w:val="20"/>
                <w:szCs w:val="20"/>
              </w:rPr>
              <w:t>IRI</w:t>
            </w:r>
          </w:p>
        </w:tc>
      </w:tr>
      <w:tr w:rsidR="00102FE7" w14:paraId="14F5B7B8" w14:textId="77777777" w:rsidTr="006E18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14:paraId="21FF7803" w14:textId="2BB0334A" w:rsidR="00CF2A33" w:rsidRPr="00ED4E22" w:rsidRDefault="00CF2A33" w:rsidP="00EB1657">
            <w:pPr>
              <w:jc w:val="both"/>
              <w:rPr>
                <w:rFonts w:ascii="Arial" w:hAnsi="Arial" w:cs="Arial"/>
                <w:b w:val="0"/>
                <w:iCs/>
                <w:sz w:val="20"/>
                <w:szCs w:val="20"/>
              </w:rPr>
            </w:pPr>
            <w:proofErr w:type="spellStart"/>
            <w:r w:rsidRPr="00A55B74">
              <w:rPr>
                <w:rFonts w:ascii="Arial" w:hAnsi="Arial" w:cs="Arial"/>
                <w:bCs w:val="0"/>
                <w:i/>
                <w:sz w:val="20"/>
                <w:szCs w:val="20"/>
              </w:rPr>
              <w:t>Nototheniops</w:t>
            </w:r>
            <w:proofErr w:type="spellEnd"/>
            <w:r w:rsidRPr="00A55B74">
              <w:rPr>
                <w:rFonts w:ascii="Arial" w:hAnsi="Arial" w:cs="Arial"/>
                <w:bCs w:val="0"/>
                <w:i/>
                <w:sz w:val="20"/>
                <w:szCs w:val="20"/>
              </w:rPr>
              <w:t xml:space="preserve"> </w:t>
            </w:r>
            <w:proofErr w:type="spellStart"/>
            <w:r w:rsidRPr="00A55B74">
              <w:rPr>
                <w:rFonts w:ascii="Arial" w:hAnsi="Arial" w:cs="Arial"/>
                <w:bCs w:val="0"/>
                <w:i/>
                <w:sz w:val="20"/>
                <w:szCs w:val="20"/>
              </w:rPr>
              <w:t>larseni</w:t>
            </w:r>
            <w:proofErr w:type="spellEnd"/>
            <w:r w:rsidRPr="00ED4E22">
              <w:rPr>
                <w:rFonts w:ascii="Arial" w:hAnsi="Arial" w:cs="Arial"/>
                <w:b w:val="0"/>
                <w:iCs/>
                <w:sz w:val="20"/>
                <w:szCs w:val="20"/>
              </w:rPr>
              <w:t xml:space="preserve"> (n=40)</w:t>
            </w:r>
          </w:p>
        </w:tc>
        <w:tc>
          <w:tcPr>
            <w:tcW w:w="1559" w:type="dxa"/>
            <w:shd w:val="clear" w:color="auto" w:fill="auto"/>
          </w:tcPr>
          <w:p w14:paraId="7518F554" w14:textId="1BB7391E" w:rsidR="00CF2A33" w:rsidRDefault="0090337A" w:rsidP="008C00D2">
            <w:pPr>
              <w:jc w:val="center"/>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r>
              <w:rPr>
                <w:rFonts w:ascii="Arial" w:hAnsi="Arial" w:cs="Arial"/>
                <w:bCs/>
                <w:iCs/>
                <w:sz w:val="20"/>
                <w:szCs w:val="20"/>
              </w:rPr>
              <w:t>18</w:t>
            </w:r>
          </w:p>
        </w:tc>
        <w:tc>
          <w:tcPr>
            <w:tcW w:w="1701" w:type="dxa"/>
            <w:shd w:val="clear" w:color="auto" w:fill="auto"/>
          </w:tcPr>
          <w:p w14:paraId="3C25FF56" w14:textId="115B42A9" w:rsidR="00CF2A33" w:rsidRDefault="00CF2A33"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p>
        </w:tc>
        <w:tc>
          <w:tcPr>
            <w:tcW w:w="1276" w:type="dxa"/>
            <w:shd w:val="clear" w:color="auto" w:fill="auto"/>
          </w:tcPr>
          <w:p w14:paraId="18C148B5" w14:textId="77777777" w:rsidR="00CF2A33" w:rsidRDefault="00CF2A33"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p>
        </w:tc>
        <w:tc>
          <w:tcPr>
            <w:tcW w:w="1276" w:type="dxa"/>
            <w:shd w:val="clear" w:color="auto" w:fill="auto"/>
          </w:tcPr>
          <w:p w14:paraId="4A0EFFA6" w14:textId="77777777" w:rsidR="00CF2A33" w:rsidRDefault="00CF2A33"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p>
        </w:tc>
        <w:tc>
          <w:tcPr>
            <w:tcW w:w="1275" w:type="dxa"/>
            <w:shd w:val="clear" w:color="auto" w:fill="auto"/>
          </w:tcPr>
          <w:p w14:paraId="3C72707A" w14:textId="77777777" w:rsidR="00CF2A33" w:rsidRDefault="00CF2A33"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p>
        </w:tc>
        <w:tc>
          <w:tcPr>
            <w:tcW w:w="993" w:type="dxa"/>
            <w:shd w:val="clear" w:color="auto" w:fill="auto"/>
          </w:tcPr>
          <w:p w14:paraId="0D51C4C0" w14:textId="77777777" w:rsidR="00CF2A33" w:rsidRDefault="00CF2A33"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p>
        </w:tc>
      </w:tr>
      <w:tr w:rsidR="006E1818" w14:paraId="5B0E0867" w14:textId="77777777" w:rsidTr="006E1818">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14:paraId="38BD46B6" w14:textId="77777777" w:rsidR="00CF2A33" w:rsidRPr="00ED4E22" w:rsidRDefault="00CF2A33" w:rsidP="00EB1657">
            <w:pPr>
              <w:jc w:val="both"/>
              <w:rPr>
                <w:rFonts w:ascii="Arial" w:hAnsi="Arial" w:cs="Arial"/>
                <w:b w:val="0"/>
                <w:iCs/>
                <w:sz w:val="20"/>
                <w:szCs w:val="20"/>
              </w:rPr>
            </w:pPr>
          </w:p>
        </w:tc>
        <w:tc>
          <w:tcPr>
            <w:tcW w:w="1559" w:type="dxa"/>
            <w:shd w:val="clear" w:color="auto" w:fill="auto"/>
          </w:tcPr>
          <w:p w14:paraId="67202BCD" w14:textId="77777777" w:rsidR="00CF2A33" w:rsidRDefault="00CF2A33" w:rsidP="008C00D2">
            <w:pPr>
              <w:jc w:val="center"/>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p>
        </w:tc>
        <w:tc>
          <w:tcPr>
            <w:tcW w:w="1701" w:type="dxa"/>
            <w:shd w:val="clear" w:color="auto" w:fill="F2F2F2" w:themeFill="background1" w:themeFillShade="F2"/>
          </w:tcPr>
          <w:p w14:paraId="3195C9A3" w14:textId="228CE5D5" w:rsidR="00CF2A33" w:rsidRPr="00BE454B" w:rsidRDefault="00CF2A33" w:rsidP="00ED4E22">
            <w:pPr>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u w:val="single"/>
              </w:rPr>
            </w:pPr>
            <w:r w:rsidRPr="00BE454B">
              <w:rPr>
                <w:rFonts w:ascii="Arial" w:hAnsi="Arial" w:cs="Arial"/>
                <w:bCs/>
                <w:iCs/>
                <w:sz w:val="20"/>
                <w:szCs w:val="20"/>
                <w:u w:val="single"/>
              </w:rPr>
              <w:t>Crustacea</w:t>
            </w:r>
          </w:p>
        </w:tc>
        <w:tc>
          <w:tcPr>
            <w:tcW w:w="1276" w:type="dxa"/>
            <w:shd w:val="clear" w:color="auto" w:fill="F2F2F2" w:themeFill="background1" w:themeFillShade="F2"/>
          </w:tcPr>
          <w:p w14:paraId="5A654A1B" w14:textId="7603F6A2" w:rsidR="00CF2A33" w:rsidRDefault="00102FE7" w:rsidP="009109A1">
            <w:pPr>
              <w:jc w:val="right"/>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r>
              <w:rPr>
                <w:rFonts w:ascii="Arial" w:hAnsi="Arial" w:cs="Arial"/>
                <w:bCs/>
                <w:iCs/>
                <w:sz w:val="20"/>
                <w:szCs w:val="20"/>
              </w:rPr>
              <w:t>94.44</w:t>
            </w:r>
          </w:p>
        </w:tc>
        <w:tc>
          <w:tcPr>
            <w:tcW w:w="1276" w:type="dxa"/>
            <w:shd w:val="clear" w:color="auto" w:fill="F2F2F2" w:themeFill="background1" w:themeFillShade="F2"/>
          </w:tcPr>
          <w:p w14:paraId="7AD8CA1E" w14:textId="59B5C3C4" w:rsidR="00CF2A33" w:rsidRDefault="00102FE7" w:rsidP="009109A1">
            <w:pPr>
              <w:jc w:val="right"/>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r>
              <w:rPr>
                <w:rFonts w:ascii="Arial" w:hAnsi="Arial" w:cs="Arial"/>
                <w:bCs/>
                <w:iCs/>
                <w:sz w:val="20"/>
                <w:szCs w:val="20"/>
              </w:rPr>
              <w:t>97.78</w:t>
            </w:r>
          </w:p>
        </w:tc>
        <w:tc>
          <w:tcPr>
            <w:tcW w:w="1275" w:type="dxa"/>
            <w:shd w:val="clear" w:color="auto" w:fill="F2F2F2" w:themeFill="background1" w:themeFillShade="F2"/>
          </w:tcPr>
          <w:p w14:paraId="69CED8B5" w14:textId="002A8826" w:rsidR="00CF2A33" w:rsidRDefault="00102FE7" w:rsidP="009109A1">
            <w:pPr>
              <w:jc w:val="right"/>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r>
              <w:rPr>
                <w:rFonts w:ascii="Arial" w:hAnsi="Arial" w:cs="Arial"/>
                <w:bCs/>
                <w:iCs/>
                <w:sz w:val="20"/>
                <w:szCs w:val="20"/>
              </w:rPr>
              <w:t>93.25</w:t>
            </w:r>
          </w:p>
        </w:tc>
        <w:tc>
          <w:tcPr>
            <w:tcW w:w="993" w:type="dxa"/>
            <w:shd w:val="clear" w:color="auto" w:fill="F2F2F2" w:themeFill="background1" w:themeFillShade="F2"/>
          </w:tcPr>
          <w:p w14:paraId="3F5C82AD" w14:textId="2F512A2F" w:rsidR="00CF2A33" w:rsidRDefault="00102FE7" w:rsidP="009109A1">
            <w:pPr>
              <w:jc w:val="right"/>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r>
              <w:rPr>
                <w:rFonts w:ascii="Arial" w:hAnsi="Arial" w:cs="Arial"/>
                <w:bCs/>
                <w:iCs/>
                <w:sz w:val="20"/>
                <w:szCs w:val="20"/>
              </w:rPr>
              <w:t>18041.13</w:t>
            </w:r>
          </w:p>
        </w:tc>
      </w:tr>
      <w:tr w:rsidR="006E1818" w14:paraId="7FCFD33B" w14:textId="77777777" w:rsidTr="006E18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14:paraId="6CC06EAE" w14:textId="77777777" w:rsidR="00CF2A33" w:rsidRDefault="00CF2A33" w:rsidP="00EB1657">
            <w:pPr>
              <w:jc w:val="both"/>
              <w:rPr>
                <w:rFonts w:ascii="Arial" w:hAnsi="Arial" w:cs="Arial"/>
                <w:bCs w:val="0"/>
                <w:iCs/>
                <w:sz w:val="20"/>
                <w:szCs w:val="20"/>
              </w:rPr>
            </w:pPr>
          </w:p>
        </w:tc>
        <w:tc>
          <w:tcPr>
            <w:tcW w:w="1559" w:type="dxa"/>
            <w:shd w:val="clear" w:color="auto" w:fill="auto"/>
          </w:tcPr>
          <w:p w14:paraId="3FB62EEE" w14:textId="77777777" w:rsidR="00CF2A33" w:rsidRDefault="00CF2A33" w:rsidP="008C00D2">
            <w:pPr>
              <w:jc w:val="center"/>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p>
        </w:tc>
        <w:tc>
          <w:tcPr>
            <w:tcW w:w="1701" w:type="dxa"/>
            <w:shd w:val="clear" w:color="auto" w:fill="F2F2F2" w:themeFill="background1" w:themeFillShade="F2"/>
          </w:tcPr>
          <w:p w14:paraId="4465444A" w14:textId="40ADA77E" w:rsidR="00CF2A33" w:rsidRDefault="00CF2A33" w:rsidP="00ED4E22">
            <w:pPr>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proofErr w:type="spellStart"/>
            <w:r>
              <w:rPr>
                <w:rFonts w:ascii="Arial" w:hAnsi="Arial" w:cs="Arial"/>
                <w:bCs/>
                <w:iCs/>
                <w:sz w:val="20"/>
                <w:szCs w:val="20"/>
              </w:rPr>
              <w:t>Euphausiacea</w:t>
            </w:r>
            <w:proofErr w:type="spellEnd"/>
          </w:p>
        </w:tc>
        <w:tc>
          <w:tcPr>
            <w:tcW w:w="1276" w:type="dxa"/>
            <w:shd w:val="clear" w:color="auto" w:fill="F2F2F2" w:themeFill="background1" w:themeFillShade="F2"/>
          </w:tcPr>
          <w:p w14:paraId="7BF9A1CC" w14:textId="2D9438C0" w:rsidR="00CF2A33" w:rsidRDefault="00102FE7"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r>
              <w:rPr>
                <w:rFonts w:ascii="Arial" w:hAnsi="Arial" w:cs="Arial"/>
                <w:bCs/>
                <w:iCs/>
                <w:sz w:val="20"/>
                <w:szCs w:val="20"/>
              </w:rPr>
              <w:t>22.22</w:t>
            </w:r>
          </w:p>
        </w:tc>
        <w:tc>
          <w:tcPr>
            <w:tcW w:w="1276" w:type="dxa"/>
            <w:shd w:val="clear" w:color="auto" w:fill="F2F2F2" w:themeFill="background1" w:themeFillShade="F2"/>
          </w:tcPr>
          <w:p w14:paraId="32C103EC" w14:textId="6D18FD21" w:rsidR="00CF2A33" w:rsidRDefault="00102FE7"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r>
              <w:rPr>
                <w:rFonts w:ascii="Arial" w:hAnsi="Arial" w:cs="Arial"/>
                <w:bCs/>
                <w:iCs/>
                <w:sz w:val="20"/>
                <w:szCs w:val="20"/>
              </w:rPr>
              <w:t>11.11</w:t>
            </w:r>
          </w:p>
        </w:tc>
        <w:tc>
          <w:tcPr>
            <w:tcW w:w="1275" w:type="dxa"/>
            <w:shd w:val="clear" w:color="auto" w:fill="F2F2F2" w:themeFill="background1" w:themeFillShade="F2"/>
          </w:tcPr>
          <w:p w14:paraId="31C05578" w14:textId="352D7CFF" w:rsidR="00CF2A33" w:rsidRDefault="00102FE7"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r>
              <w:rPr>
                <w:rFonts w:ascii="Arial" w:hAnsi="Arial" w:cs="Arial"/>
                <w:bCs/>
                <w:iCs/>
                <w:sz w:val="20"/>
                <w:szCs w:val="20"/>
              </w:rPr>
              <w:t>26.25</w:t>
            </w:r>
          </w:p>
        </w:tc>
        <w:tc>
          <w:tcPr>
            <w:tcW w:w="993" w:type="dxa"/>
            <w:shd w:val="clear" w:color="auto" w:fill="F2F2F2" w:themeFill="background1" w:themeFillShade="F2"/>
          </w:tcPr>
          <w:p w14:paraId="3A9BA32D" w14:textId="5971C801" w:rsidR="00CF2A33" w:rsidRDefault="00102FE7"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r>
              <w:rPr>
                <w:rFonts w:ascii="Arial" w:hAnsi="Arial" w:cs="Arial"/>
                <w:bCs/>
                <w:iCs/>
                <w:sz w:val="20"/>
                <w:szCs w:val="20"/>
              </w:rPr>
              <w:t>830.32</w:t>
            </w:r>
          </w:p>
        </w:tc>
      </w:tr>
      <w:tr w:rsidR="006E1818" w14:paraId="6999893C" w14:textId="77777777" w:rsidTr="006E1818">
        <w:tc>
          <w:tcPr>
            <w:cnfStyle w:val="001000000000" w:firstRow="0" w:lastRow="0" w:firstColumn="1" w:lastColumn="0" w:oddVBand="0" w:evenVBand="0" w:oddHBand="0" w:evenHBand="0" w:firstRowFirstColumn="0" w:firstRowLastColumn="0" w:lastRowFirstColumn="0" w:lastRowLastColumn="0"/>
            <w:tcW w:w="3686" w:type="dxa"/>
            <w:tcBorders>
              <w:bottom w:val="single" w:sz="4" w:space="0" w:color="auto"/>
            </w:tcBorders>
            <w:shd w:val="clear" w:color="auto" w:fill="auto"/>
          </w:tcPr>
          <w:p w14:paraId="1B1EC346" w14:textId="77777777" w:rsidR="00CF2A33" w:rsidRDefault="00CF2A33" w:rsidP="00EB1657">
            <w:pPr>
              <w:jc w:val="both"/>
              <w:rPr>
                <w:rFonts w:ascii="Arial" w:hAnsi="Arial" w:cs="Arial"/>
                <w:bCs w:val="0"/>
                <w:iCs/>
                <w:sz w:val="20"/>
                <w:szCs w:val="20"/>
              </w:rPr>
            </w:pPr>
          </w:p>
        </w:tc>
        <w:tc>
          <w:tcPr>
            <w:tcW w:w="1559" w:type="dxa"/>
            <w:tcBorders>
              <w:bottom w:val="single" w:sz="4" w:space="0" w:color="auto"/>
            </w:tcBorders>
            <w:shd w:val="clear" w:color="auto" w:fill="auto"/>
          </w:tcPr>
          <w:p w14:paraId="52253BCE" w14:textId="77777777" w:rsidR="00CF2A33" w:rsidRDefault="00CF2A33" w:rsidP="008C00D2">
            <w:pPr>
              <w:jc w:val="center"/>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p>
        </w:tc>
        <w:tc>
          <w:tcPr>
            <w:tcW w:w="1701" w:type="dxa"/>
            <w:tcBorders>
              <w:bottom w:val="single" w:sz="4" w:space="0" w:color="auto"/>
            </w:tcBorders>
            <w:shd w:val="clear" w:color="auto" w:fill="auto"/>
          </w:tcPr>
          <w:p w14:paraId="143A7632" w14:textId="54349C0C" w:rsidR="00CF2A33" w:rsidRPr="00BE454B" w:rsidRDefault="00CF2A33" w:rsidP="00ED4E22">
            <w:pPr>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u w:val="single"/>
              </w:rPr>
            </w:pPr>
            <w:r w:rsidRPr="00BE454B">
              <w:rPr>
                <w:rFonts w:ascii="Arial" w:hAnsi="Arial" w:cs="Arial"/>
                <w:bCs/>
                <w:iCs/>
                <w:sz w:val="20"/>
                <w:szCs w:val="20"/>
                <w:u w:val="single"/>
              </w:rPr>
              <w:t>Teleostei</w:t>
            </w:r>
          </w:p>
        </w:tc>
        <w:tc>
          <w:tcPr>
            <w:tcW w:w="1276" w:type="dxa"/>
            <w:tcBorders>
              <w:bottom w:val="single" w:sz="4" w:space="0" w:color="auto"/>
            </w:tcBorders>
            <w:shd w:val="clear" w:color="auto" w:fill="auto"/>
          </w:tcPr>
          <w:p w14:paraId="21D50AB2" w14:textId="7A543EED" w:rsidR="00CF2A33" w:rsidRDefault="00102FE7" w:rsidP="009109A1">
            <w:pPr>
              <w:jc w:val="right"/>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r>
              <w:rPr>
                <w:rFonts w:ascii="Arial" w:hAnsi="Arial" w:cs="Arial"/>
                <w:bCs/>
                <w:iCs/>
                <w:sz w:val="20"/>
                <w:szCs w:val="20"/>
              </w:rPr>
              <w:t>5.56</w:t>
            </w:r>
          </w:p>
        </w:tc>
        <w:tc>
          <w:tcPr>
            <w:tcW w:w="1276" w:type="dxa"/>
            <w:tcBorders>
              <w:bottom w:val="single" w:sz="4" w:space="0" w:color="auto"/>
            </w:tcBorders>
            <w:shd w:val="clear" w:color="auto" w:fill="auto"/>
          </w:tcPr>
          <w:p w14:paraId="050820CA" w14:textId="60621431" w:rsidR="00CF2A33" w:rsidRDefault="00102FE7" w:rsidP="009109A1">
            <w:pPr>
              <w:jc w:val="right"/>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r>
              <w:rPr>
                <w:rFonts w:ascii="Arial" w:hAnsi="Arial" w:cs="Arial"/>
                <w:bCs/>
                <w:iCs/>
                <w:sz w:val="20"/>
                <w:szCs w:val="20"/>
              </w:rPr>
              <w:t>2.22</w:t>
            </w:r>
          </w:p>
        </w:tc>
        <w:tc>
          <w:tcPr>
            <w:tcW w:w="1275" w:type="dxa"/>
            <w:tcBorders>
              <w:bottom w:val="single" w:sz="4" w:space="0" w:color="auto"/>
            </w:tcBorders>
            <w:shd w:val="clear" w:color="auto" w:fill="auto"/>
          </w:tcPr>
          <w:p w14:paraId="23DE9BDC" w14:textId="63ADFEB7" w:rsidR="00CF2A33" w:rsidRDefault="00102FE7" w:rsidP="009109A1">
            <w:pPr>
              <w:jc w:val="right"/>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r>
              <w:rPr>
                <w:rFonts w:ascii="Arial" w:hAnsi="Arial" w:cs="Arial"/>
                <w:bCs/>
                <w:iCs/>
                <w:sz w:val="20"/>
                <w:szCs w:val="20"/>
              </w:rPr>
              <w:t>6.75</w:t>
            </w:r>
          </w:p>
        </w:tc>
        <w:tc>
          <w:tcPr>
            <w:tcW w:w="993" w:type="dxa"/>
            <w:tcBorders>
              <w:bottom w:val="single" w:sz="4" w:space="0" w:color="auto"/>
            </w:tcBorders>
            <w:shd w:val="clear" w:color="auto" w:fill="auto"/>
          </w:tcPr>
          <w:p w14:paraId="2E0DFC6C" w14:textId="7D27F2BA" w:rsidR="00CF2A33" w:rsidRDefault="006E1818" w:rsidP="009109A1">
            <w:pPr>
              <w:jc w:val="right"/>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r>
              <w:rPr>
                <w:rFonts w:ascii="Arial" w:hAnsi="Arial" w:cs="Arial"/>
                <w:bCs/>
                <w:iCs/>
                <w:sz w:val="20"/>
                <w:szCs w:val="20"/>
              </w:rPr>
              <w:t>49.87</w:t>
            </w:r>
          </w:p>
        </w:tc>
      </w:tr>
      <w:tr w:rsidR="00102FE7" w14:paraId="65026EB2" w14:textId="77777777" w:rsidTr="006E18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tcBorders>
            <w:shd w:val="clear" w:color="auto" w:fill="auto"/>
          </w:tcPr>
          <w:p w14:paraId="63051380" w14:textId="31B20152" w:rsidR="00CF2A33" w:rsidRPr="00ED4E22" w:rsidRDefault="00CF2A33" w:rsidP="00EB1657">
            <w:pPr>
              <w:jc w:val="both"/>
              <w:rPr>
                <w:rFonts w:ascii="Arial" w:hAnsi="Arial" w:cs="Arial"/>
                <w:b w:val="0"/>
                <w:iCs/>
                <w:sz w:val="20"/>
                <w:szCs w:val="20"/>
              </w:rPr>
            </w:pPr>
            <w:r w:rsidRPr="00A55B74">
              <w:rPr>
                <w:rFonts w:ascii="Arial" w:hAnsi="Arial" w:cs="Arial"/>
                <w:bCs w:val="0"/>
                <w:i/>
                <w:sz w:val="20"/>
                <w:szCs w:val="20"/>
              </w:rPr>
              <w:t xml:space="preserve">N. </w:t>
            </w:r>
            <w:proofErr w:type="spellStart"/>
            <w:r w:rsidRPr="00A55B74">
              <w:rPr>
                <w:rFonts w:ascii="Arial" w:hAnsi="Arial" w:cs="Arial"/>
                <w:bCs w:val="0"/>
                <w:i/>
                <w:sz w:val="20"/>
                <w:szCs w:val="20"/>
              </w:rPr>
              <w:t>nudifrons</w:t>
            </w:r>
            <w:proofErr w:type="spellEnd"/>
            <w:r w:rsidRPr="00ED4E22">
              <w:rPr>
                <w:rFonts w:ascii="Arial" w:hAnsi="Arial" w:cs="Arial"/>
                <w:b w:val="0"/>
                <w:iCs/>
                <w:sz w:val="20"/>
                <w:szCs w:val="20"/>
              </w:rPr>
              <w:t xml:space="preserve"> (n=40)</w:t>
            </w:r>
          </w:p>
        </w:tc>
        <w:tc>
          <w:tcPr>
            <w:tcW w:w="1559" w:type="dxa"/>
            <w:tcBorders>
              <w:top w:val="single" w:sz="4" w:space="0" w:color="auto"/>
            </w:tcBorders>
            <w:shd w:val="clear" w:color="auto" w:fill="auto"/>
          </w:tcPr>
          <w:p w14:paraId="783CC85A" w14:textId="2BA600E8" w:rsidR="00CF2A33" w:rsidRDefault="009109A1" w:rsidP="008C00D2">
            <w:pPr>
              <w:jc w:val="center"/>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r>
              <w:rPr>
                <w:rFonts w:ascii="Arial" w:hAnsi="Arial" w:cs="Arial"/>
                <w:bCs/>
                <w:iCs/>
                <w:sz w:val="20"/>
                <w:szCs w:val="20"/>
              </w:rPr>
              <w:t>8</w:t>
            </w:r>
          </w:p>
        </w:tc>
        <w:tc>
          <w:tcPr>
            <w:tcW w:w="1701" w:type="dxa"/>
            <w:tcBorders>
              <w:top w:val="single" w:sz="4" w:space="0" w:color="auto"/>
            </w:tcBorders>
            <w:shd w:val="clear" w:color="auto" w:fill="auto"/>
          </w:tcPr>
          <w:p w14:paraId="4232A002" w14:textId="79742859" w:rsidR="00CF2A33" w:rsidRDefault="00CF2A33" w:rsidP="00ED4E22">
            <w:pPr>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p>
        </w:tc>
        <w:tc>
          <w:tcPr>
            <w:tcW w:w="1276" w:type="dxa"/>
            <w:tcBorders>
              <w:top w:val="single" w:sz="4" w:space="0" w:color="auto"/>
            </w:tcBorders>
            <w:shd w:val="clear" w:color="auto" w:fill="auto"/>
          </w:tcPr>
          <w:p w14:paraId="2B314512" w14:textId="77777777" w:rsidR="00CF2A33" w:rsidRDefault="00CF2A33"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p>
        </w:tc>
        <w:tc>
          <w:tcPr>
            <w:tcW w:w="1276" w:type="dxa"/>
            <w:tcBorders>
              <w:top w:val="single" w:sz="4" w:space="0" w:color="auto"/>
            </w:tcBorders>
            <w:shd w:val="clear" w:color="auto" w:fill="auto"/>
          </w:tcPr>
          <w:p w14:paraId="1C337CF0" w14:textId="77777777" w:rsidR="00CF2A33" w:rsidRDefault="00CF2A33"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p>
        </w:tc>
        <w:tc>
          <w:tcPr>
            <w:tcW w:w="1275" w:type="dxa"/>
            <w:tcBorders>
              <w:top w:val="single" w:sz="4" w:space="0" w:color="auto"/>
            </w:tcBorders>
            <w:shd w:val="clear" w:color="auto" w:fill="auto"/>
          </w:tcPr>
          <w:p w14:paraId="7E4CBBE8" w14:textId="77777777" w:rsidR="00CF2A33" w:rsidRDefault="00CF2A33"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p>
        </w:tc>
        <w:tc>
          <w:tcPr>
            <w:tcW w:w="993" w:type="dxa"/>
            <w:tcBorders>
              <w:top w:val="single" w:sz="4" w:space="0" w:color="auto"/>
            </w:tcBorders>
            <w:shd w:val="clear" w:color="auto" w:fill="auto"/>
          </w:tcPr>
          <w:p w14:paraId="60D1A060" w14:textId="77777777" w:rsidR="00CF2A33" w:rsidRDefault="00CF2A33"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p>
        </w:tc>
      </w:tr>
      <w:tr w:rsidR="006E1818" w14:paraId="56E9EB2F" w14:textId="77777777" w:rsidTr="006E1818">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14:paraId="66A13838" w14:textId="77777777" w:rsidR="00CF2A33" w:rsidRPr="00ED4E22" w:rsidRDefault="00CF2A33" w:rsidP="00EB1657">
            <w:pPr>
              <w:jc w:val="both"/>
              <w:rPr>
                <w:rFonts w:ascii="Arial" w:hAnsi="Arial" w:cs="Arial"/>
                <w:b w:val="0"/>
                <w:iCs/>
                <w:sz w:val="20"/>
                <w:szCs w:val="20"/>
              </w:rPr>
            </w:pPr>
          </w:p>
        </w:tc>
        <w:tc>
          <w:tcPr>
            <w:tcW w:w="1559" w:type="dxa"/>
            <w:shd w:val="clear" w:color="auto" w:fill="auto"/>
          </w:tcPr>
          <w:p w14:paraId="61B9DBBF" w14:textId="77777777" w:rsidR="00CF2A33" w:rsidRDefault="00CF2A33" w:rsidP="008C00D2">
            <w:pPr>
              <w:jc w:val="center"/>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p>
        </w:tc>
        <w:tc>
          <w:tcPr>
            <w:tcW w:w="1701" w:type="dxa"/>
            <w:shd w:val="clear" w:color="auto" w:fill="F2F2F2" w:themeFill="background1" w:themeFillShade="F2"/>
          </w:tcPr>
          <w:p w14:paraId="295D8B1E" w14:textId="7073D0A4" w:rsidR="00CF2A33" w:rsidRPr="00BE454B" w:rsidRDefault="00CF2A33" w:rsidP="00ED4E22">
            <w:pPr>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u w:val="single"/>
              </w:rPr>
            </w:pPr>
            <w:r w:rsidRPr="00BE454B">
              <w:rPr>
                <w:rFonts w:ascii="Arial" w:hAnsi="Arial" w:cs="Arial"/>
                <w:bCs/>
                <w:iCs/>
                <w:sz w:val="20"/>
                <w:szCs w:val="20"/>
                <w:u w:val="single"/>
              </w:rPr>
              <w:t>Crustacea</w:t>
            </w:r>
          </w:p>
        </w:tc>
        <w:tc>
          <w:tcPr>
            <w:tcW w:w="1276" w:type="dxa"/>
            <w:shd w:val="clear" w:color="auto" w:fill="F2F2F2" w:themeFill="background1" w:themeFillShade="F2"/>
          </w:tcPr>
          <w:p w14:paraId="04AEB952" w14:textId="743A260A" w:rsidR="00CF2A33" w:rsidRDefault="006E1818" w:rsidP="009109A1">
            <w:pPr>
              <w:jc w:val="right"/>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r>
              <w:rPr>
                <w:rFonts w:ascii="Arial" w:hAnsi="Arial" w:cs="Arial"/>
                <w:bCs/>
                <w:iCs/>
                <w:sz w:val="20"/>
                <w:szCs w:val="20"/>
              </w:rPr>
              <w:t>50.00</w:t>
            </w:r>
          </w:p>
        </w:tc>
        <w:tc>
          <w:tcPr>
            <w:tcW w:w="1276" w:type="dxa"/>
            <w:shd w:val="clear" w:color="auto" w:fill="F2F2F2" w:themeFill="background1" w:themeFillShade="F2"/>
          </w:tcPr>
          <w:p w14:paraId="3E0833D7" w14:textId="5F5B22EF" w:rsidR="00CF2A33" w:rsidRDefault="006E1818" w:rsidP="009109A1">
            <w:pPr>
              <w:jc w:val="right"/>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r>
              <w:rPr>
                <w:rFonts w:ascii="Arial" w:hAnsi="Arial" w:cs="Arial"/>
                <w:bCs/>
                <w:iCs/>
                <w:sz w:val="20"/>
                <w:szCs w:val="20"/>
              </w:rPr>
              <w:t>50.00</w:t>
            </w:r>
          </w:p>
        </w:tc>
        <w:tc>
          <w:tcPr>
            <w:tcW w:w="1275" w:type="dxa"/>
            <w:shd w:val="clear" w:color="auto" w:fill="F2F2F2" w:themeFill="background1" w:themeFillShade="F2"/>
          </w:tcPr>
          <w:p w14:paraId="5BB989A8" w14:textId="3D16B662" w:rsidR="00CF2A33" w:rsidRDefault="006E1818" w:rsidP="009109A1">
            <w:pPr>
              <w:jc w:val="right"/>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r>
              <w:rPr>
                <w:rFonts w:ascii="Arial" w:hAnsi="Arial" w:cs="Arial"/>
                <w:bCs/>
                <w:iCs/>
                <w:sz w:val="20"/>
                <w:szCs w:val="20"/>
              </w:rPr>
              <w:t>78.20</w:t>
            </w:r>
          </w:p>
        </w:tc>
        <w:tc>
          <w:tcPr>
            <w:tcW w:w="993" w:type="dxa"/>
            <w:shd w:val="clear" w:color="auto" w:fill="F2F2F2" w:themeFill="background1" w:themeFillShade="F2"/>
          </w:tcPr>
          <w:p w14:paraId="77E2E7F7" w14:textId="33C1B1F9" w:rsidR="00CF2A33" w:rsidRDefault="006E1818" w:rsidP="009109A1">
            <w:pPr>
              <w:jc w:val="right"/>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r>
              <w:rPr>
                <w:rFonts w:ascii="Arial" w:hAnsi="Arial" w:cs="Arial"/>
                <w:bCs/>
                <w:iCs/>
                <w:sz w:val="20"/>
                <w:szCs w:val="20"/>
              </w:rPr>
              <w:t>6409.92</w:t>
            </w:r>
          </w:p>
        </w:tc>
      </w:tr>
      <w:tr w:rsidR="006E1818" w14:paraId="633AFBC3" w14:textId="77777777" w:rsidTr="006E18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14:paraId="084E9AEC" w14:textId="77777777" w:rsidR="00CF2A33" w:rsidRPr="00ED4E22" w:rsidRDefault="00CF2A33" w:rsidP="00EB1657">
            <w:pPr>
              <w:jc w:val="both"/>
              <w:rPr>
                <w:rFonts w:ascii="Arial" w:hAnsi="Arial" w:cs="Arial"/>
                <w:b w:val="0"/>
                <w:iCs/>
                <w:sz w:val="20"/>
                <w:szCs w:val="20"/>
              </w:rPr>
            </w:pPr>
          </w:p>
        </w:tc>
        <w:tc>
          <w:tcPr>
            <w:tcW w:w="1559" w:type="dxa"/>
            <w:shd w:val="clear" w:color="auto" w:fill="auto"/>
          </w:tcPr>
          <w:p w14:paraId="4A9A04C9" w14:textId="77777777" w:rsidR="00CF2A33" w:rsidRDefault="00CF2A33" w:rsidP="008C00D2">
            <w:pPr>
              <w:jc w:val="center"/>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p>
        </w:tc>
        <w:tc>
          <w:tcPr>
            <w:tcW w:w="1701" w:type="dxa"/>
            <w:shd w:val="clear" w:color="auto" w:fill="F2F2F2" w:themeFill="background1" w:themeFillShade="F2"/>
          </w:tcPr>
          <w:p w14:paraId="11B65D94" w14:textId="2DF2C38C" w:rsidR="00CF2A33" w:rsidRDefault="00CF2A33" w:rsidP="00ED4E22">
            <w:pPr>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r>
              <w:rPr>
                <w:rFonts w:ascii="Arial" w:hAnsi="Arial" w:cs="Arial"/>
                <w:bCs/>
                <w:iCs/>
                <w:sz w:val="20"/>
                <w:szCs w:val="20"/>
              </w:rPr>
              <w:t>Amphipoda</w:t>
            </w:r>
          </w:p>
        </w:tc>
        <w:tc>
          <w:tcPr>
            <w:tcW w:w="1276" w:type="dxa"/>
            <w:shd w:val="clear" w:color="auto" w:fill="F2F2F2" w:themeFill="background1" w:themeFillShade="F2"/>
          </w:tcPr>
          <w:p w14:paraId="1C309FFB" w14:textId="1C1B370D" w:rsidR="00CF2A33" w:rsidRDefault="006E1818"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r>
              <w:rPr>
                <w:rFonts w:ascii="Arial" w:hAnsi="Arial" w:cs="Arial"/>
                <w:bCs/>
                <w:iCs/>
                <w:sz w:val="20"/>
                <w:szCs w:val="20"/>
              </w:rPr>
              <w:t>12.50</w:t>
            </w:r>
          </w:p>
        </w:tc>
        <w:tc>
          <w:tcPr>
            <w:tcW w:w="1276" w:type="dxa"/>
            <w:shd w:val="clear" w:color="auto" w:fill="F2F2F2" w:themeFill="background1" w:themeFillShade="F2"/>
          </w:tcPr>
          <w:p w14:paraId="10760FEB" w14:textId="0E6D7311" w:rsidR="00CF2A33" w:rsidRDefault="006E1818"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r>
              <w:rPr>
                <w:rFonts w:ascii="Arial" w:hAnsi="Arial" w:cs="Arial"/>
                <w:bCs/>
                <w:iCs/>
                <w:sz w:val="20"/>
                <w:szCs w:val="20"/>
              </w:rPr>
              <w:t>12.50</w:t>
            </w:r>
          </w:p>
        </w:tc>
        <w:tc>
          <w:tcPr>
            <w:tcW w:w="1275" w:type="dxa"/>
            <w:shd w:val="clear" w:color="auto" w:fill="F2F2F2" w:themeFill="background1" w:themeFillShade="F2"/>
          </w:tcPr>
          <w:p w14:paraId="1C4D5289" w14:textId="6FD9C720" w:rsidR="00CF2A33" w:rsidRDefault="006E1818"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r>
              <w:rPr>
                <w:rFonts w:ascii="Arial" w:hAnsi="Arial" w:cs="Arial"/>
                <w:bCs/>
                <w:iCs/>
                <w:sz w:val="20"/>
                <w:szCs w:val="20"/>
              </w:rPr>
              <w:t>1.28</w:t>
            </w:r>
          </w:p>
        </w:tc>
        <w:tc>
          <w:tcPr>
            <w:tcW w:w="993" w:type="dxa"/>
            <w:shd w:val="clear" w:color="auto" w:fill="F2F2F2" w:themeFill="background1" w:themeFillShade="F2"/>
          </w:tcPr>
          <w:p w14:paraId="5D641308" w14:textId="2CF9B2B6" w:rsidR="00CF2A33" w:rsidRDefault="006E1818"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r>
              <w:rPr>
                <w:rFonts w:ascii="Arial" w:hAnsi="Arial" w:cs="Arial"/>
                <w:bCs/>
                <w:iCs/>
                <w:sz w:val="20"/>
                <w:szCs w:val="20"/>
              </w:rPr>
              <w:t>172.21</w:t>
            </w:r>
          </w:p>
        </w:tc>
      </w:tr>
      <w:tr w:rsidR="006E1818" w14:paraId="6C5855DA" w14:textId="77777777" w:rsidTr="006E1818">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14:paraId="27A5FB3B" w14:textId="77777777" w:rsidR="00CF2A33" w:rsidRDefault="00CF2A33" w:rsidP="00EB1657">
            <w:pPr>
              <w:jc w:val="both"/>
              <w:rPr>
                <w:rFonts w:ascii="Arial" w:hAnsi="Arial" w:cs="Arial"/>
                <w:bCs w:val="0"/>
                <w:iCs/>
                <w:sz w:val="20"/>
                <w:szCs w:val="20"/>
              </w:rPr>
            </w:pPr>
          </w:p>
        </w:tc>
        <w:tc>
          <w:tcPr>
            <w:tcW w:w="1559" w:type="dxa"/>
            <w:shd w:val="clear" w:color="auto" w:fill="auto"/>
          </w:tcPr>
          <w:p w14:paraId="25A3C47A" w14:textId="77777777" w:rsidR="00CF2A33" w:rsidRDefault="00CF2A33" w:rsidP="008C00D2">
            <w:pPr>
              <w:jc w:val="center"/>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p>
        </w:tc>
        <w:tc>
          <w:tcPr>
            <w:tcW w:w="1701" w:type="dxa"/>
            <w:shd w:val="clear" w:color="auto" w:fill="F2F2F2" w:themeFill="background1" w:themeFillShade="F2"/>
          </w:tcPr>
          <w:p w14:paraId="16B53F16" w14:textId="4878868C" w:rsidR="00CF2A33" w:rsidRDefault="00CF2A33" w:rsidP="00ED4E22">
            <w:pPr>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proofErr w:type="spellStart"/>
            <w:r>
              <w:rPr>
                <w:rFonts w:ascii="Arial" w:hAnsi="Arial" w:cs="Arial"/>
                <w:bCs/>
                <w:iCs/>
                <w:sz w:val="20"/>
                <w:szCs w:val="20"/>
              </w:rPr>
              <w:t>Euphausiacea</w:t>
            </w:r>
            <w:proofErr w:type="spellEnd"/>
          </w:p>
        </w:tc>
        <w:tc>
          <w:tcPr>
            <w:tcW w:w="1276" w:type="dxa"/>
            <w:shd w:val="clear" w:color="auto" w:fill="F2F2F2" w:themeFill="background1" w:themeFillShade="F2"/>
          </w:tcPr>
          <w:p w14:paraId="4241DC66" w14:textId="186FA559" w:rsidR="00CF2A33" w:rsidRDefault="006E1818" w:rsidP="009109A1">
            <w:pPr>
              <w:jc w:val="right"/>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r>
              <w:rPr>
                <w:rFonts w:ascii="Arial" w:hAnsi="Arial" w:cs="Arial"/>
                <w:bCs/>
                <w:iCs/>
                <w:sz w:val="20"/>
                <w:szCs w:val="20"/>
              </w:rPr>
              <w:t>25.00</w:t>
            </w:r>
          </w:p>
        </w:tc>
        <w:tc>
          <w:tcPr>
            <w:tcW w:w="1276" w:type="dxa"/>
            <w:shd w:val="clear" w:color="auto" w:fill="F2F2F2" w:themeFill="background1" w:themeFillShade="F2"/>
          </w:tcPr>
          <w:p w14:paraId="73B111BD" w14:textId="07051B32" w:rsidR="00CF2A33" w:rsidRDefault="006E1818" w:rsidP="009109A1">
            <w:pPr>
              <w:jc w:val="right"/>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r>
              <w:rPr>
                <w:rFonts w:ascii="Arial" w:hAnsi="Arial" w:cs="Arial"/>
                <w:bCs/>
                <w:iCs/>
                <w:sz w:val="20"/>
                <w:szCs w:val="20"/>
              </w:rPr>
              <w:t>25.00</w:t>
            </w:r>
          </w:p>
        </w:tc>
        <w:tc>
          <w:tcPr>
            <w:tcW w:w="1275" w:type="dxa"/>
            <w:shd w:val="clear" w:color="auto" w:fill="F2F2F2" w:themeFill="background1" w:themeFillShade="F2"/>
          </w:tcPr>
          <w:p w14:paraId="6B0273F2" w14:textId="65B71921" w:rsidR="00CF2A33" w:rsidRDefault="006E1818" w:rsidP="009109A1">
            <w:pPr>
              <w:jc w:val="right"/>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r>
              <w:rPr>
                <w:rFonts w:ascii="Arial" w:hAnsi="Arial" w:cs="Arial"/>
                <w:bCs/>
                <w:iCs/>
                <w:sz w:val="20"/>
                <w:szCs w:val="20"/>
              </w:rPr>
              <w:t>73.30</w:t>
            </w:r>
          </w:p>
        </w:tc>
        <w:tc>
          <w:tcPr>
            <w:tcW w:w="993" w:type="dxa"/>
            <w:shd w:val="clear" w:color="auto" w:fill="F2F2F2" w:themeFill="background1" w:themeFillShade="F2"/>
          </w:tcPr>
          <w:p w14:paraId="58270785" w14:textId="64258627" w:rsidR="00CF2A33" w:rsidRDefault="006E1818" w:rsidP="009109A1">
            <w:pPr>
              <w:jc w:val="right"/>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r>
              <w:rPr>
                <w:rFonts w:ascii="Arial" w:hAnsi="Arial" w:cs="Arial"/>
                <w:bCs/>
                <w:iCs/>
                <w:sz w:val="20"/>
                <w:szCs w:val="20"/>
              </w:rPr>
              <w:t>2457.38</w:t>
            </w:r>
          </w:p>
        </w:tc>
      </w:tr>
      <w:tr w:rsidR="00102FE7" w14:paraId="0C9DD44C" w14:textId="77777777" w:rsidTr="006E18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14:paraId="6F334661" w14:textId="77777777" w:rsidR="00CF2A33" w:rsidRDefault="00CF2A33" w:rsidP="00EB1657">
            <w:pPr>
              <w:jc w:val="both"/>
              <w:rPr>
                <w:rFonts w:ascii="Arial" w:hAnsi="Arial" w:cs="Arial"/>
                <w:bCs w:val="0"/>
                <w:iCs/>
                <w:sz w:val="20"/>
                <w:szCs w:val="20"/>
              </w:rPr>
            </w:pPr>
          </w:p>
        </w:tc>
        <w:tc>
          <w:tcPr>
            <w:tcW w:w="1559" w:type="dxa"/>
            <w:shd w:val="clear" w:color="auto" w:fill="auto"/>
          </w:tcPr>
          <w:p w14:paraId="1D1FEF0D" w14:textId="77777777" w:rsidR="00CF2A33" w:rsidRDefault="00CF2A33" w:rsidP="008C00D2">
            <w:pPr>
              <w:jc w:val="center"/>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p>
        </w:tc>
        <w:tc>
          <w:tcPr>
            <w:tcW w:w="1701" w:type="dxa"/>
            <w:shd w:val="clear" w:color="auto" w:fill="auto"/>
          </w:tcPr>
          <w:p w14:paraId="6D228A48" w14:textId="49008DBC" w:rsidR="00CF2A33" w:rsidRPr="00BE454B" w:rsidRDefault="00CF2A33" w:rsidP="00ED4E22">
            <w:pPr>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u w:val="single"/>
              </w:rPr>
            </w:pPr>
            <w:r w:rsidRPr="00BE454B">
              <w:rPr>
                <w:rFonts w:ascii="Arial" w:hAnsi="Arial" w:cs="Arial"/>
                <w:bCs/>
                <w:iCs/>
                <w:sz w:val="20"/>
                <w:szCs w:val="20"/>
                <w:u w:val="single"/>
              </w:rPr>
              <w:t>Mollusca</w:t>
            </w:r>
          </w:p>
        </w:tc>
        <w:tc>
          <w:tcPr>
            <w:tcW w:w="1276" w:type="dxa"/>
            <w:shd w:val="clear" w:color="auto" w:fill="auto"/>
          </w:tcPr>
          <w:p w14:paraId="611FCDB6" w14:textId="3CD49383" w:rsidR="00CF2A33" w:rsidRDefault="006E1818"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r>
              <w:rPr>
                <w:rFonts w:ascii="Arial" w:hAnsi="Arial" w:cs="Arial"/>
                <w:bCs/>
                <w:iCs/>
                <w:sz w:val="20"/>
                <w:szCs w:val="20"/>
              </w:rPr>
              <w:t>50.00</w:t>
            </w:r>
          </w:p>
        </w:tc>
        <w:tc>
          <w:tcPr>
            <w:tcW w:w="1276" w:type="dxa"/>
            <w:shd w:val="clear" w:color="auto" w:fill="auto"/>
          </w:tcPr>
          <w:p w14:paraId="1C23AC24" w14:textId="2C001E3F" w:rsidR="00CF2A33" w:rsidRDefault="006E1818"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r>
              <w:rPr>
                <w:rFonts w:ascii="Arial" w:hAnsi="Arial" w:cs="Arial"/>
                <w:bCs/>
                <w:iCs/>
                <w:sz w:val="20"/>
                <w:szCs w:val="20"/>
              </w:rPr>
              <w:t>50.00</w:t>
            </w:r>
          </w:p>
        </w:tc>
        <w:tc>
          <w:tcPr>
            <w:tcW w:w="1275" w:type="dxa"/>
            <w:shd w:val="clear" w:color="auto" w:fill="auto"/>
          </w:tcPr>
          <w:p w14:paraId="1F8F9F92" w14:textId="69415880" w:rsidR="00CF2A33" w:rsidRDefault="006E1818"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r>
              <w:rPr>
                <w:rFonts w:ascii="Arial" w:hAnsi="Arial" w:cs="Arial"/>
                <w:bCs/>
                <w:iCs/>
                <w:sz w:val="20"/>
                <w:szCs w:val="20"/>
              </w:rPr>
              <w:t>21.80</w:t>
            </w:r>
          </w:p>
        </w:tc>
        <w:tc>
          <w:tcPr>
            <w:tcW w:w="993" w:type="dxa"/>
            <w:shd w:val="clear" w:color="auto" w:fill="auto"/>
          </w:tcPr>
          <w:p w14:paraId="63E96A3F" w14:textId="4E19D7BD" w:rsidR="00CF2A33" w:rsidRDefault="006E1818"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r>
              <w:rPr>
                <w:rFonts w:ascii="Arial" w:hAnsi="Arial" w:cs="Arial"/>
                <w:bCs/>
                <w:iCs/>
                <w:sz w:val="20"/>
                <w:szCs w:val="20"/>
              </w:rPr>
              <w:t>3590.08</w:t>
            </w:r>
          </w:p>
        </w:tc>
      </w:tr>
      <w:tr w:rsidR="006E1818" w14:paraId="2BBBB74D" w14:textId="77777777" w:rsidTr="006E1818">
        <w:tc>
          <w:tcPr>
            <w:cnfStyle w:val="001000000000" w:firstRow="0" w:lastRow="0" w:firstColumn="1" w:lastColumn="0" w:oddVBand="0" w:evenVBand="0" w:oddHBand="0" w:evenHBand="0" w:firstRowFirstColumn="0" w:firstRowLastColumn="0" w:lastRowFirstColumn="0" w:lastRowLastColumn="0"/>
            <w:tcW w:w="3686" w:type="dxa"/>
            <w:tcBorders>
              <w:bottom w:val="single" w:sz="4" w:space="0" w:color="auto"/>
            </w:tcBorders>
            <w:shd w:val="clear" w:color="auto" w:fill="auto"/>
          </w:tcPr>
          <w:p w14:paraId="3F9C88DF" w14:textId="77777777" w:rsidR="00CF2A33" w:rsidRDefault="00CF2A33" w:rsidP="00EB1657">
            <w:pPr>
              <w:jc w:val="both"/>
              <w:rPr>
                <w:rFonts w:ascii="Arial" w:hAnsi="Arial" w:cs="Arial"/>
                <w:bCs w:val="0"/>
                <w:iCs/>
                <w:sz w:val="20"/>
                <w:szCs w:val="20"/>
              </w:rPr>
            </w:pPr>
          </w:p>
        </w:tc>
        <w:tc>
          <w:tcPr>
            <w:tcW w:w="1559" w:type="dxa"/>
            <w:tcBorders>
              <w:bottom w:val="single" w:sz="4" w:space="0" w:color="auto"/>
            </w:tcBorders>
            <w:shd w:val="clear" w:color="auto" w:fill="auto"/>
          </w:tcPr>
          <w:p w14:paraId="733BB7B6" w14:textId="77777777" w:rsidR="00CF2A33" w:rsidRDefault="00CF2A33" w:rsidP="008C00D2">
            <w:pPr>
              <w:jc w:val="center"/>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p>
        </w:tc>
        <w:tc>
          <w:tcPr>
            <w:tcW w:w="1701" w:type="dxa"/>
            <w:tcBorders>
              <w:bottom w:val="single" w:sz="4" w:space="0" w:color="auto"/>
            </w:tcBorders>
            <w:shd w:val="clear" w:color="auto" w:fill="auto"/>
          </w:tcPr>
          <w:p w14:paraId="5503C61D" w14:textId="234ADC1F" w:rsidR="00CF2A33" w:rsidRDefault="00CF2A33" w:rsidP="00ED4E22">
            <w:pPr>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r>
              <w:rPr>
                <w:rFonts w:ascii="Arial" w:hAnsi="Arial" w:cs="Arial"/>
                <w:bCs/>
                <w:iCs/>
                <w:sz w:val="20"/>
                <w:szCs w:val="20"/>
              </w:rPr>
              <w:t>Bivalvia</w:t>
            </w:r>
          </w:p>
        </w:tc>
        <w:tc>
          <w:tcPr>
            <w:tcW w:w="1276" w:type="dxa"/>
            <w:tcBorders>
              <w:bottom w:val="single" w:sz="4" w:space="0" w:color="auto"/>
            </w:tcBorders>
            <w:shd w:val="clear" w:color="auto" w:fill="auto"/>
          </w:tcPr>
          <w:p w14:paraId="0CD43043" w14:textId="6087E71D" w:rsidR="00CF2A33" w:rsidRDefault="006E1818" w:rsidP="009109A1">
            <w:pPr>
              <w:jc w:val="right"/>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r>
              <w:rPr>
                <w:rFonts w:ascii="Arial" w:hAnsi="Arial" w:cs="Arial"/>
                <w:bCs/>
                <w:iCs/>
                <w:sz w:val="20"/>
                <w:szCs w:val="20"/>
              </w:rPr>
              <w:t>37.50</w:t>
            </w:r>
          </w:p>
        </w:tc>
        <w:tc>
          <w:tcPr>
            <w:tcW w:w="1276" w:type="dxa"/>
            <w:tcBorders>
              <w:bottom w:val="single" w:sz="4" w:space="0" w:color="auto"/>
            </w:tcBorders>
            <w:shd w:val="clear" w:color="auto" w:fill="auto"/>
          </w:tcPr>
          <w:p w14:paraId="434C3921" w14:textId="4C9F8673" w:rsidR="00CF2A33" w:rsidRDefault="006E1818" w:rsidP="009109A1">
            <w:pPr>
              <w:jc w:val="right"/>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r>
              <w:rPr>
                <w:rFonts w:ascii="Arial" w:hAnsi="Arial" w:cs="Arial"/>
                <w:bCs/>
                <w:iCs/>
                <w:sz w:val="20"/>
                <w:szCs w:val="20"/>
              </w:rPr>
              <w:t>37.50</w:t>
            </w:r>
          </w:p>
        </w:tc>
        <w:tc>
          <w:tcPr>
            <w:tcW w:w="1275" w:type="dxa"/>
            <w:tcBorders>
              <w:bottom w:val="single" w:sz="4" w:space="0" w:color="auto"/>
            </w:tcBorders>
            <w:shd w:val="clear" w:color="auto" w:fill="auto"/>
          </w:tcPr>
          <w:p w14:paraId="5E388911" w14:textId="39864AB2" w:rsidR="00CF2A33" w:rsidRDefault="006E1818" w:rsidP="009109A1">
            <w:pPr>
              <w:jc w:val="right"/>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r>
              <w:rPr>
                <w:rFonts w:ascii="Arial" w:hAnsi="Arial" w:cs="Arial"/>
                <w:bCs/>
                <w:iCs/>
                <w:sz w:val="20"/>
                <w:szCs w:val="20"/>
              </w:rPr>
              <w:t>19.73</w:t>
            </w:r>
          </w:p>
        </w:tc>
        <w:tc>
          <w:tcPr>
            <w:tcW w:w="993" w:type="dxa"/>
            <w:tcBorders>
              <w:bottom w:val="single" w:sz="4" w:space="0" w:color="auto"/>
            </w:tcBorders>
            <w:shd w:val="clear" w:color="auto" w:fill="auto"/>
          </w:tcPr>
          <w:p w14:paraId="39EF4876" w14:textId="2A100B22" w:rsidR="00CF2A33" w:rsidRDefault="006E1818" w:rsidP="009109A1">
            <w:pPr>
              <w:jc w:val="right"/>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r>
              <w:rPr>
                <w:rFonts w:ascii="Arial" w:hAnsi="Arial" w:cs="Arial"/>
                <w:bCs/>
                <w:iCs/>
                <w:sz w:val="20"/>
                <w:szCs w:val="20"/>
              </w:rPr>
              <w:t>2145.99</w:t>
            </w:r>
          </w:p>
        </w:tc>
      </w:tr>
      <w:tr w:rsidR="006E1818" w14:paraId="399BB976" w14:textId="77777777" w:rsidTr="006E18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tcBorders>
            <w:shd w:val="clear" w:color="auto" w:fill="auto"/>
          </w:tcPr>
          <w:p w14:paraId="43BA8370" w14:textId="7927DE19" w:rsidR="00CF2A33" w:rsidRPr="00ED4E22" w:rsidRDefault="00CF2A33" w:rsidP="00EB1657">
            <w:pPr>
              <w:jc w:val="both"/>
              <w:rPr>
                <w:rFonts w:ascii="Arial" w:hAnsi="Arial" w:cs="Arial"/>
                <w:b w:val="0"/>
                <w:iCs/>
                <w:sz w:val="20"/>
                <w:szCs w:val="20"/>
              </w:rPr>
            </w:pPr>
            <w:proofErr w:type="spellStart"/>
            <w:r w:rsidRPr="00A55B74">
              <w:rPr>
                <w:rFonts w:ascii="Arial" w:hAnsi="Arial" w:cs="Arial"/>
                <w:bCs w:val="0"/>
                <w:i/>
                <w:sz w:val="20"/>
                <w:szCs w:val="20"/>
              </w:rPr>
              <w:t>Lepidonotothen</w:t>
            </w:r>
            <w:proofErr w:type="spellEnd"/>
            <w:r w:rsidRPr="00A55B74">
              <w:rPr>
                <w:rFonts w:ascii="Arial" w:hAnsi="Arial" w:cs="Arial"/>
                <w:bCs w:val="0"/>
                <w:i/>
                <w:sz w:val="20"/>
                <w:szCs w:val="20"/>
              </w:rPr>
              <w:t xml:space="preserve"> </w:t>
            </w:r>
            <w:proofErr w:type="spellStart"/>
            <w:r w:rsidRPr="00A55B74">
              <w:rPr>
                <w:rFonts w:ascii="Arial" w:hAnsi="Arial" w:cs="Arial"/>
                <w:bCs w:val="0"/>
                <w:i/>
                <w:sz w:val="20"/>
                <w:szCs w:val="20"/>
              </w:rPr>
              <w:t>squamifrons</w:t>
            </w:r>
            <w:proofErr w:type="spellEnd"/>
            <w:r w:rsidRPr="00ED4E22">
              <w:rPr>
                <w:rFonts w:ascii="Arial" w:hAnsi="Arial" w:cs="Arial"/>
                <w:b w:val="0"/>
                <w:iCs/>
                <w:sz w:val="20"/>
                <w:szCs w:val="20"/>
              </w:rPr>
              <w:t xml:space="preserve"> (n=49)</w:t>
            </w:r>
          </w:p>
        </w:tc>
        <w:tc>
          <w:tcPr>
            <w:tcW w:w="1559" w:type="dxa"/>
            <w:tcBorders>
              <w:top w:val="single" w:sz="4" w:space="0" w:color="auto"/>
            </w:tcBorders>
            <w:shd w:val="clear" w:color="auto" w:fill="auto"/>
          </w:tcPr>
          <w:p w14:paraId="65513ACC" w14:textId="3233EEC3" w:rsidR="00CF2A33" w:rsidRDefault="009109A1" w:rsidP="008C00D2">
            <w:pPr>
              <w:jc w:val="center"/>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r>
              <w:rPr>
                <w:rFonts w:ascii="Arial" w:hAnsi="Arial" w:cs="Arial"/>
                <w:bCs/>
                <w:iCs/>
                <w:sz w:val="20"/>
                <w:szCs w:val="20"/>
              </w:rPr>
              <w:t>42</w:t>
            </w:r>
          </w:p>
        </w:tc>
        <w:tc>
          <w:tcPr>
            <w:tcW w:w="1701" w:type="dxa"/>
            <w:tcBorders>
              <w:top w:val="single" w:sz="4" w:space="0" w:color="auto"/>
            </w:tcBorders>
            <w:shd w:val="clear" w:color="auto" w:fill="auto"/>
          </w:tcPr>
          <w:p w14:paraId="78499F83" w14:textId="77777777" w:rsidR="00CF2A33" w:rsidRDefault="00CF2A33" w:rsidP="00ED4E22">
            <w:pPr>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p>
        </w:tc>
        <w:tc>
          <w:tcPr>
            <w:tcW w:w="1276" w:type="dxa"/>
            <w:tcBorders>
              <w:top w:val="single" w:sz="4" w:space="0" w:color="auto"/>
            </w:tcBorders>
            <w:shd w:val="clear" w:color="auto" w:fill="auto"/>
          </w:tcPr>
          <w:p w14:paraId="3B796B03" w14:textId="77777777" w:rsidR="00CF2A33" w:rsidRDefault="00CF2A33"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p>
        </w:tc>
        <w:tc>
          <w:tcPr>
            <w:tcW w:w="1276" w:type="dxa"/>
            <w:tcBorders>
              <w:top w:val="single" w:sz="4" w:space="0" w:color="auto"/>
            </w:tcBorders>
            <w:shd w:val="clear" w:color="auto" w:fill="auto"/>
          </w:tcPr>
          <w:p w14:paraId="3C0B26D6" w14:textId="77777777" w:rsidR="00CF2A33" w:rsidRDefault="00CF2A33"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p>
        </w:tc>
        <w:tc>
          <w:tcPr>
            <w:tcW w:w="1275" w:type="dxa"/>
            <w:tcBorders>
              <w:top w:val="single" w:sz="4" w:space="0" w:color="auto"/>
            </w:tcBorders>
            <w:shd w:val="clear" w:color="auto" w:fill="auto"/>
          </w:tcPr>
          <w:p w14:paraId="12DDA3EE" w14:textId="77777777" w:rsidR="00CF2A33" w:rsidRDefault="00CF2A33"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p>
        </w:tc>
        <w:tc>
          <w:tcPr>
            <w:tcW w:w="993" w:type="dxa"/>
            <w:tcBorders>
              <w:top w:val="single" w:sz="4" w:space="0" w:color="auto"/>
            </w:tcBorders>
            <w:shd w:val="clear" w:color="auto" w:fill="auto"/>
          </w:tcPr>
          <w:p w14:paraId="5BE6A02D" w14:textId="77777777" w:rsidR="00CF2A33" w:rsidRDefault="00CF2A33"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p>
        </w:tc>
      </w:tr>
      <w:tr w:rsidR="006E1818" w14:paraId="7DEE81EC" w14:textId="77777777" w:rsidTr="006E1818">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14:paraId="033D5D41" w14:textId="77777777" w:rsidR="00CF2A33" w:rsidRPr="00ED4E22" w:rsidRDefault="00CF2A33" w:rsidP="00EB1657">
            <w:pPr>
              <w:jc w:val="both"/>
              <w:rPr>
                <w:rFonts w:ascii="Arial" w:hAnsi="Arial" w:cs="Arial"/>
                <w:b w:val="0"/>
                <w:iCs/>
                <w:sz w:val="20"/>
                <w:szCs w:val="20"/>
              </w:rPr>
            </w:pPr>
          </w:p>
        </w:tc>
        <w:tc>
          <w:tcPr>
            <w:tcW w:w="1559" w:type="dxa"/>
            <w:shd w:val="clear" w:color="auto" w:fill="auto"/>
          </w:tcPr>
          <w:p w14:paraId="642F3810" w14:textId="77777777" w:rsidR="00CF2A33" w:rsidRDefault="00CF2A33" w:rsidP="009109A1">
            <w:pPr>
              <w:jc w:val="right"/>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p>
        </w:tc>
        <w:tc>
          <w:tcPr>
            <w:tcW w:w="1701" w:type="dxa"/>
            <w:shd w:val="clear" w:color="auto" w:fill="F2F2F2" w:themeFill="background1" w:themeFillShade="F2"/>
          </w:tcPr>
          <w:p w14:paraId="0286B987" w14:textId="75C8D240" w:rsidR="00CF2A33" w:rsidRPr="00BE454B" w:rsidRDefault="00CF2A33" w:rsidP="00ED4E22">
            <w:pPr>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u w:val="single"/>
              </w:rPr>
            </w:pPr>
            <w:r w:rsidRPr="00BE454B">
              <w:rPr>
                <w:rFonts w:ascii="Arial" w:hAnsi="Arial" w:cs="Arial"/>
                <w:bCs/>
                <w:iCs/>
                <w:sz w:val="20"/>
                <w:szCs w:val="20"/>
                <w:u w:val="single"/>
              </w:rPr>
              <w:t>Crustacea</w:t>
            </w:r>
          </w:p>
        </w:tc>
        <w:tc>
          <w:tcPr>
            <w:tcW w:w="1276" w:type="dxa"/>
            <w:shd w:val="clear" w:color="auto" w:fill="F2F2F2" w:themeFill="background1" w:themeFillShade="F2"/>
          </w:tcPr>
          <w:p w14:paraId="05880FE4" w14:textId="07B6C076" w:rsidR="00CF2A33" w:rsidRDefault="005F1E03" w:rsidP="009109A1">
            <w:pPr>
              <w:jc w:val="right"/>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r>
              <w:rPr>
                <w:rFonts w:ascii="Arial" w:hAnsi="Arial" w:cs="Arial"/>
                <w:bCs/>
                <w:iCs/>
                <w:sz w:val="20"/>
                <w:szCs w:val="20"/>
              </w:rPr>
              <w:t>97.62</w:t>
            </w:r>
          </w:p>
        </w:tc>
        <w:tc>
          <w:tcPr>
            <w:tcW w:w="1276" w:type="dxa"/>
            <w:shd w:val="clear" w:color="auto" w:fill="F2F2F2" w:themeFill="background1" w:themeFillShade="F2"/>
          </w:tcPr>
          <w:p w14:paraId="4FD658E0" w14:textId="1FB642A9" w:rsidR="00CF2A33" w:rsidRDefault="005F1E03" w:rsidP="009109A1">
            <w:pPr>
              <w:jc w:val="right"/>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r>
              <w:rPr>
                <w:rFonts w:ascii="Arial" w:hAnsi="Arial" w:cs="Arial"/>
                <w:bCs/>
                <w:iCs/>
                <w:sz w:val="20"/>
                <w:szCs w:val="20"/>
              </w:rPr>
              <w:t>89.32</w:t>
            </w:r>
          </w:p>
        </w:tc>
        <w:tc>
          <w:tcPr>
            <w:tcW w:w="1275" w:type="dxa"/>
            <w:shd w:val="clear" w:color="auto" w:fill="F2F2F2" w:themeFill="background1" w:themeFillShade="F2"/>
          </w:tcPr>
          <w:p w14:paraId="6D1C58F0" w14:textId="4138EC2E" w:rsidR="00CF2A33" w:rsidRDefault="005F1E03" w:rsidP="009109A1">
            <w:pPr>
              <w:jc w:val="right"/>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r>
              <w:rPr>
                <w:rFonts w:ascii="Arial" w:hAnsi="Arial" w:cs="Arial"/>
                <w:bCs/>
                <w:iCs/>
                <w:sz w:val="20"/>
                <w:szCs w:val="20"/>
              </w:rPr>
              <w:t>47.75</w:t>
            </w:r>
          </w:p>
        </w:tc>
        <w:tc>
          <w:tcPr>
            <w:tcW w:w="993" w:type="dxa"/>
            <w:shd w:val="clear" w:color="auto" w:fill="F2F2F2" w:themeFill="background1" w:themeFillShade="F2"/>
          </w:tcPr>
          <w:p w14:paraId="738CDC5B" w14:textId="2B4B0AE5" w:rsidR="00CF2A33" w:rsidRDefault="005F1E03" w:rsidP="009109A1">
            <w:pPr>
              <w:jc w:val="right"/>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r>
              <w:rPr>
                <w:rFonts w:ascii="Arial" w:hAnsi="Arial" w:cs="Arial"/>
                <w:bCs/>
                <w:iCs/>
                <w:sz w:val="20"/>
                <w:szCs w:val="20"/>
              </w:rPr>
              <w:t>13379.89</w:t>
            </w:r>
          </w:p>
        </w:tc>
      </w:tr>
      <w:tr w:rsidR="006E1818" w14:paraId="3A467E86" w14:textId="77777777" w:rsidTr="006E18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14:paraId="2ACB0AA0" w14:textId="77777777" w:rsidR="00CF2A33" w:rsidRDefault="00CF2A33" w:rsidP="00EB1657">
            <w:pPr>
              <w:jc w:val="both"/>
              <w:rPr>
                <w:rFonts w:ascii="Arial" w:hAnsi="Arial" w:cs="Arial"/>
                <w:bCs w:val="0"/>
                <w:iCs/>
                <w:sz w:val="20"/>
                <w:szCs w:val="20"/>
              </w:rPr>
            </w:pPr>
          </w:p>
        </w:tc>
        <w:tc>
          <w:tcPr>
            <w:tcW w:w="1559" w:type="dxa"/>
            <w:shd w:val="clear" w:color="auto" w:fill="auto"/>
          </w:tcPr>
          <w:p w14:paraId="4A63767D" w14:textId="77777777" w:rsidR="00CF2A33" w:rsidRDefault="00CF2A33"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p>
        </w:tc>
        <w:tc>
          <w:tcPr>
            <w:tcW w:w="1701" w:type="dxa"/>
            <w:shd w:val="clear" w:color="auto" w:fill="F2F2F2" w:themeFill="background1" w:themeFillShade="F2"/>
          </w:tcPr>
          <w:p w14:paraId="64C5757F" w14:textId="4167C459" w:rsidR="00CF2A33" w:rsidRDefault="00CF2A33" w:rsidP="00ED4E22">
            <w:pPr>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r>
              <w:rPr>
                <w:rFonts w:ascii="Arial" w:hAnsi="Arial" w:cs="Arial"/>
                <w:bCs/>
                <w:iCs/>
                <w:sz w:val="20"/>
                <w:szCs w:val="20"/>
              </w:rPr>
              <w:t>Amphipoda</w:t>
            </w:r>
          </w:p>
        </w:tc>
        <w:tc>
          <w:tcPr>
            <w:tcW w:w="1276" w:type="dxa"/>
            <w:shd w:val="clear" w:color="auto" w:fill="F2F2F2" w:themeFill="background1" w:themeFillShade="F2"/>
          </w:tcPr>
          <w:p w14:paraId="06396C0C" w14:textId="17EF5E9C" w:rsidR="00CF2A33" w:rsidRDefault="005F1E03"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r>
              <w:rPr>
                <w:rFonts w:ascii="Arial" w:hAnsi="Arial" w:cs="Arial"/>
                <w:bCs/>
                <w:iCs/>
                <w:sz w:val="20"/>
                <w:szCs w:val="20"/>
              </w:rPr>
              <w:t>59.52</w:t>
            </w:r>
          </w:p>
        </w:tc>
        <w:tc>
          <w:tcPr>
            <w:tcW w:w="1276" w:type="dxa"/>
            <w:shd w:val="clear" w:color="auto" w:fill="F2F2F2" w:themeFill="background1" w:themeFillShade="F2"/>
          </w:tcPr>
          <w:p w14:paraId="63F2B2D8" w14:textId="25E92B72" w:rsidR="00CF2A33" w:rsidRDefault="005F1E03"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r>
              <w:rPr>
                <w:rFonts w:ascii="Arial" w:hAnsi="Arial" w:cs="Arial"/>
                <w:bCs/>
                <w:iCs/>
                <w:sz w:val="20"/>
                <w:szCs w:val="20"/>
              </w:rPr>
              <w:t>56.16</w:t>
            </w:r>
          </w:p>
        </w:tc>
        <w:tc>
          <w:tcPr>
            <w:tcW w:w="1275" w:type="dxa"/>
            <w:shd w:val="clear" w:color="auto" w:fill="F2F2F2" w:themeFill="background1" w:themeFillShade="F2"/>
          </w:tcPr>
          <w:p w14:paraId="70C3E1EE" w14:textId="2B1F0C29" w:rsidR="00CF2A33" w:rsidRDefault="005F1E03"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r>
              <w:rPr>
                <w:rFonts w:ascii="Arial" w:hAnsi="Arial" w:cs="Arial"/>
                <w:bCs/>
                <w:iCs/>
                <w:sz w:val="20"/>
                <w:szCs w:val="20"/>
              </w:rPr>
              <w:t>4.96</w:t>
            </w:r>
          </w:p>
        </w:tc>
        <w:tc>
          <w:tcPr>
            <w:tcW w:w="993" w:type="dxa"/>
            <w:shd w:val="clear" w:color="auto" w:fill="F2F2F2" w:themeFill="background1" w:themeFillShade="F2"/>
          </w:tcPr>
          <w:p w14:paraId="25BF6305" w14:textId="12105C7B" w:rsidR="00CF2A33" w:rsidRDefault="005F1E03"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r>
              <w:rPr>
                <w:rFonts w:ascii="Arial" w:hAnsi="Arial" w:cs="Arial"/>
                <w:bCs/>
                <w:iCs/>
                <w:sz w:val="20"/>
                <w:szCs w:val="20"/>
              </w:rPr>
              <w:t>3638.14</w:t>
            </w:r>
          </w:p>
        </w:tc>
      </w:tr>
      <w:tr w:rsidR="006E1818" w14:paraId="4DB02061" w14:textId="77777777" w:rsidTr="006E1818">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14:paraId="39104302" w14:textId="77777777" w:rsidR="00CF2A33" w:rsidRDefault="00CF2A33" w:rsidP="00EB1657">
            <w:pPr>
              <w:jc w:val="both"/>
              <w:rPr>
                <w:rFonts w:ascii="Arial" w:hAnsi="Arial" w:cs="Arial"/>
                <w:bCs w:val="0"/>
                <w:iCs/>
                <w:sz w:val="20"/>
                <w:szCs w:val="20"/>
              </w:rPr>
            </w:pPr>
          </w:p>
        </w:tc>
        <w:tc>
          <w:tcPr>
            <w:tcW w:w="1559" w:type="dxa"/>
            <w:shd w:val="clear" w:color="auto" w:fill="auto"/>
          </w:tcPr>
          <w:p w14:paraId="3FE76BA8" w14:textId="77777777" w:rsidR="00CF2A33" w:rsidRDefault="00CF2A33" w:rsidP="009109A1">
            <w:pPr>
              <w:jc w:val="right"/>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p>
        </w:tc>
        <w:tc>
          <w:tcPr>
            <w:tcW w:w="1701" w:type="dxa"/>
            <w:shd w:val="clear" w:color="auto" w:fill="F2F2F2" w:themeFill="background1" w:themeFillShade="F2"/>
          </w:tcPr>
          <w:p w14:paraId="2C19F442" w14:textId="6B954627" w:rsidR="00CF2A33" w:rsidRDefault="00CF2A33" w:rsidP="00ED4E22">
            <w:pPr>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proofErr w:type="spellStart"/>
            <w:r>
              <w:rPr>
                <w:rFonts w:ascii="Arial" w:hAnsi="Arial" w:cs="Arial"/>
                <w:bCs/>
                <w:iCs/>
                <w:sz w:val="20"/>
                <w:szCs w:val="20"/>
              </w:rPr>
              <w:t>Euphausiacea</w:t>
            </w:r>
            <w:proofErr w:type="spellEnd"/>
          </w:p>
        </w:tc>
        <w:tc>
          <w:tcPr>
            <w:tcW w:w="1276" w:type="dxa"/>
            <w:shd w:val="clear" w:color="auto" w:fill="F2F2F2" w:themeFill="background1" w:themeFillShade="F2"/>
          </w:tcPr>
          <w:p w14:paraId="7ABC54DA" w14:textId="2159CD18" w:rsidR="00CF2A33" w:rsidRDefault="009109A1" w:rsidP="009109A1">
            <w:pPr>
              <w:jc w:val="right"/>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r>
              <w:rPr>
                <w:rFonts w:ascii="Arial" w:hAnsi="Arial" w:cs="Arial"/>
                <w:bCs/>
                <w:iCs/>
                <w:sz w:val="20"/>
                <w:szCs w:val="20"/>
              </w:rPr>
              <w:t>59.52</w:t>
            </w:r>
          </w:p>
        </w:tc>
        <w:tc>
          <w:tcPr>
            <w:tcW w:w="1276" w:type="dxa"/>
            <w:shd w:val="clear" w:color="auto" w:fill="F2F2F2" w:themeFill="background1" w:themeFillShade="F2"/>
          </w:tcPr>
          <w:p w14:paraId="261016F9" w14:textId="5F2F322D" w:rsidR="00CF2A33" w:rsidRDefault="009109A1" w:rsidP="009109A1">
            <w:pPr>
              <w:jc w:val="right"/>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r>
              <w:rPr>
                <w:rFonts w:ascii="Arial" w:hAnsi="Arial" w:cs="Arial"/>
                <w:bCs/>
                <w:iCs/>
                <w:sz w:val="20"/>
                <w:szCs w:val="20"/>
              </w:rPr>
              <w:t>17.81</w:t>
            </w:r>
          </w:p>
        </w:tc>
        <w:tc>
          <w:tcPr>
            <w:tcW w:w="1275" w:type="dxa"/>
            <w:shd w:val="clear" w:color="auto" w:fill="F2F2F2" w:themeFill="background1" w:themeFillShade="F2"/>
          </w:tcPr>
          <w:p w14:paraId="524E17F6" w14:textId="5F9720A5" w:rsidR="00CF2A33" w:rsidRDefault="009109A1" w:rsidP="009109A1">
            <w:pPr>
              <w:jc w:val="right"/>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r>
              <w:rPr>
                <w:rFonts w:ascii="Arial" w:hAnsi="Arial" w:cs="Arial"/>
                <w:bCs/>
                <w:iCs/>
                <w:sz w:val="20"/>
                <w:szCs w:val="20"/>
              </w:rPr>
              <w:t>26.20</w:t>
            </w:r>
          </w:p>
        </w:tc>
        <w:tc>
          <w:tcPr>
            <w:tcW w:w="993" w:type="dxa"/>
            <w:shd w:val="clear" w:color="auto" w:fill="F2F2F2" w:themeFill="background1" w:themeFillShade="F2"/>
          </w:tcPr>
          <w:p w14:paraId="18FA197A" w14:textId="736C2F2D" w:rsidR="00CF2A33" w:rsidRDefault="009109A1" w:rsidP="009109A1">
            <w:pPr>
              <w:jc w:val="right"/>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r>
              <w:rPr>
                <w:rFonts w:ascii="Arial" w:hAnsi="Arial" w:cs="Arial"/>
                <w:bCs/>
                <w:iCs/>
                <w:sz w:val="20"/>
                <w:szCs w:val="20"/>
              </w:rPr>
              <w:t>2643.44</w:t>
            </w:r>
          </w:p>
        </w:tc>
      </w:tr>
      <w:tr w:rsidR="006E1818" w14:paraId="30621D4C" w14:textId="77777777" w:rsidTr="006E18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14:paraId="00AB9527" w14:textId="77777777" w:rsidR="00CF2A33" w:rsidRDefault="00CF2A33" w:rsidP="00EB1657">
            <w:pPr>
              <w:jc w:val="both"/>
              <w:rPr>
                <w:rFonts w:ascii="Arial" w:hAnsi="Arial" w:cs="Arial"/>
                <w:bCs w:val="0"/>
                <w:iCs/>
                <w:sz w:val="20"/>
                <w:szCs w:val="20"/>
              </w:rPr>
            </w:pPr>
          </w:p>
        </w:tc>
        <w:tc>
          <w:tcPr>
            <w:tcW w:w="1559" w:type="dxa"/>
            <w:shd w:val="clear" w:color="auto" w:fill="auto"/>
          </w:tcPr>
          <w:p w14:paraId="5185A59A" w14:textId="77777777" w:rsidR="00CF2A33" w:rsidRDefault="00CF2A33"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p>
        </w:tc>
        <w:tc>
          <w:tcPr>
            <w:tcW w:w="1701" w:type="dxa"/>
            <w:shd w:val="clear" w:color="auto" w:fill="F2F2F2" w:themeFill="background1" w:themeFillShade="F2"/>
          </w:tcPr>
          <w:p w14:paraId="0F2ED3C6" w14:textId="19A51CA6" w:rsidR="00CF2A33" w:rsidRDefault="00CF2A33" w:rsidP="00ED4E22">
            <w:pPr>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r>
              <w:rPr>
                <w:rFonts w:ascii="Arial" w:hAnsi="Arial" w:cs="Arial"/>
                <w:bCs/>
                <w:iCs/>
                <w:sz w:val="20"/>
                <w:szCs w:val="20"/>
              </w:rPr>
              <w:t>Isopoda</w:t>
            </w:r>
          </w:p>
        </w:tc>
        <w:tc>
          <w:tcPr>
            <w:tcW w:w="1276" w:type="dxa"/>
            <w:shd w:val="clear" w:color="auto" w:fill="F2F2F2" w:themeFill="background1" w:themeFillShade="F2"/>
          </w:tcPr>
          <w:p w14:paraId="127F152B" w14:textId="24D6397A" w:rsidR="00CF2A33" w:rsidRDefault="009109A1"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r>
              <w:rPr>
                <w:rFonts w:ascii="Arial" w:hAnsi="Arial" w:cs="Arial"/>
                <w:bCs/>
                <w:iCs/>
                <w:sz w:val="20"/>
                <w:szCs w:val="20"/>
              </w:rPr>
              <w:t>14.29</w:t>
            </w:r>
          </w:p>
        </w:tc>
        <w:tc>
          <w:tcPr>
            <w:tcW w:w="1276" w:type="dxa"/>
            <w:shd w:val="clear" w:color="auto" w:fill="F2F2F2" w:themeFill="background1" w:themeFillShade="F2"/>
          </w:tcPr>
          <w:p w14:paraId="305BDBFA" w14:textId="43E5A181" w:rsidR="00CF2A33" w:rsidRDefault="009109A1"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r>
              <w:rPr>
                <w:rFonts w:ascii="Arial" w:hAnsi="Arial" w:cs="Arial"/>
                <w:bCs/>
                <w:iCs/>
                <w:sz w:val="20"/>
                <w:szCs w:val="20"/>
              </w:rPr>
              <w:t>2.74</w:t>
            </w:r>
          </w:p>
        </w:tc>
        <w:tc>
          <w:tcPr>
            <w:tcW w:w="1275" w:type="dxa"/>
            <w:shd w:val="clear" w:color="auto" w:fill="F2F2F2" w:themeFill="background1" w:themeFillShade="F2"/>
          </w:tcPr>
          <w:p w14:paraId="4F12D8FD" w14:textId="65BD8712" w:rsidR="00CF2A33" w:rsidRDefault="009109A1"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r>
              <w:rPr>
                <w:rFonts w:ascii="Arial" w:hAnsi="Arial" w:cs="Arial"/>
                <w:bCs/>
                <w:iCs/>
                <w:sz w:val="20"/>
                <w:szCs w:val="20"/>
              </w:rPr>
              <w:t>3.63</w:t>
            </w:r>
          </w:p>
        </w:tc>
        <w:tc>
          <w:tcPr>
            <w:tcW w:w="993" w:type="dxa"/>
            <w:shd w:val="clear" w:color="auto" w:fill="F2F2F2" w:themeFill="background1" w:themeFillShade="F2"/>
          </w:tcPr>
          <w:p w14:paraId="211B5394" w14:textId="42CB5F88" w:rsidR="00CF2A33" w:rsidRDefault="009109A1"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r>
              <w:rPr>
                <w:rFonts w:ascii="Arial" w:hAnsi="Arial" w:cs="Arial"/>
                <w:bCs/>
                <w:iCs/>
                <w:sz w:val="20"/>
                <w:szCs w:val="20"/>
              </w:rPr>
              <w:t>90.93</w:t>
            </w:r>
          </w:p>
        </w:tc>
      </w:tr>
      <w:tr w:rsidR="006E1818" w14:paraId="1B6A3CDB" w14:textId="77777777" w:rsidTr="006E1818">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14:paraId="30324059" w14:textId="77777777" w:rsidR="00CF2A33" w:rsidRDefault="00CF2A33" w:rsidP="00EB1657">
            <w:pPr>
              <w:jc w:val="both"/>
              <w:rPr>
                <w:rFonts w:ascii="Arial" w:hAnsi="Arial" w:cs="Arial"/>
                <w:bCs w:val="0"/>
                <w:iCs/>
                <w:sz w:val="20"/>
                <w:szCs w:val="20"/>
              </w:rPr>
            </w:pPr>
          </w:p>
        </w:tc>
        <w:tc>
          <w:tcPr>
            <w:tcW w:w="1559" w:type="dxa"/>
            <w:shd w:val="clear" w:color="auto" w:fill="auto"/>
          </w:tcPr>
          <w:p w14:paraId="12DB7053" w14:textId="77777777" w:rsidR="00CF2A33" w:rsidRDefault="00CF2A33" w:rsidP="009109A1">
            <w:pPr>
              <w:jc w:val="right"/>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p>
        </w:tc>
        <w:tc>
          <w:tcPr>
            <w:tcW w:w="1701" w:type="dxa"/>
            <w:shd w:val="clear" w:color="auto" w:fill="F2F2F2" w:themeFill="background1" w:themeFillShade="F2"/>
          </w:tcPr>
          <w:p w14:paraId="0770D967" w14:textId="6629FBF3" w:rsidR="00CF2A33" w:rsidRDefault="00CF2A33" w:rsidP="00ED4E22">
            <w:pPr>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r>
              <w:rPr>
                <w:rFonts w:ascii="Arial" w:hAnsi="Arial" w:cs="Arial"/>
                <w:bCs/>
                <w:iCs/>
                <w:sz w:val="20"/>
                <w:szCs w:val="20"/>
              </w:rPr>
              <w:t>Ostracoda</w:t>
            </w:r>
          </w:p>
        </w:tc>
        <w:tc>
          <w:tcPr>
            <w:tcW w:w="1276" w:type="dxa"/>
            <w:shd w:val="clear" w:color="auto" w:fill="F2F2F2" w:themeFill="background1" w:themeFillShade="F2"/>
          </w:tcPr>
          <w:p w14:paraId="0F50EF35" w14:textId="2D6B1832" w:rsidR="00CF2A33" w:rsidRDefault="009109A1" w:rsidP="009109A1">
            <w:pPr>
              <w:jc w:val="right"/>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r>
              <w:rPr>
                <w:rFonts w:ascii="Arial" w:hAnsi="Arial" w:cs="Arial"/>
                <w:bCs/>
                <w:iCs/>
                <w:sz w:val="20"/>
                <w:szCs w:val="20"/>
              </w:rPr>
              <w:t>4.76</w:t>
            </w:r>
          </w:p>
        </w:tc>
        <w:tc>
          <w:tcPr>
            <w:tcW w:w="1276" w:type="dxa"/>
            <w:shd w:val="clear" w:color="auto" w:fill="F2F2F2" w:themeFill="background1" w:themeFillShade="F2"/>
          </w:tcPr>
          <w:p w14:paraId="2EF56CDE" w14:textId="3245564C" w:rsidR="00CF2A33" w:rsidRDefault="009109A1" w:rsidP="009109A1">
            <w:pPr>
              <w:jc w:val="right"/>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r>
              <w:rPr>
                <w:rFonts w:ascii="Arial" w:hAnsi="Arial" w:cs="Arial"/>
                <w:bCs/>
                <w:iCs/>
                <w:sz w:val="20"/>
                <w:szCs w:val="20"/>
              </w:rPr>
              <w:t>0.55</w:t>
            </w:r>
          </w:p>
        </w:tc>
        <w:tc>
          <w:tcPr>
            <w:tcW w:w="1275" w:type="dxa"/>
            <w:shd w:val="clear" w:color="auto" w:fill="F2F2F2" w:themeFill="background1" w:themeFillShade="F2"/>
          </w:tcPr>
          <w:p w14:paraId="185E455C" w14:textId="089D2616" w:rsidR="00CF2A33" w:rsidRDefault="009109A1" w:rsidP="009109A1">
            <w:pPr>
              <w:jc w:val="right"/>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r>
              <w:rPr>
                <w:rFonts w:ascii="Arial" w:hAnsi="Arial" w:cs="Arial"/>
                <w:bCs/>
                <w:iCs/>
                <w:sz w:val="20"/>
                <w:szCs w:val="20"/>
              </w:rPr>
              <w:t>0.02</w:t>
            </w:r>
          </w:p>
        </w:tc>
        <w:tc>
          <w:tcPr>
            <w:tcW w:w="993" w:type="dxa"/>
            <w:shd w:val="clear" w:color="auto" w:fill="F2F2F2" w:themeFill="background1" w:themeFillShade="F2"/>
          </w:tcPr>
          <w:p w14:paraId="7397A38D" w14:textId="62300CAD" w:rsidR="00CF2A33" w:rsidRDefault="009109A1" w:rsidP="009109A1">
            <w:pPr>
              <w:jc w:val="right"/>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r>
              <w:rPr>
                <w:rFonts w:ascii="Arial" w:hAnsi="Arial" w:cs="Arial"/>
                <w:bCs/>
                <w:iCs/>
                <w:sz w:val="20"/>
                <w:szCs w:val="20"/>
              </w:rPr>
              <w:t>2.69</w:t>
            </w:r>
          </w:p>
        </w:tc>
      </w:tr>
      <w:tr w:rsidR="00102FE7" w14:paraId="263A9E68" w14:textId="77777777" w:rsidTr="006E18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14:paraId="7ED9A78F" w14:textId="77777777" w:rsidR="00CF2A33" w:rsidRDefault="00CF2A33" w:rsidP="00EB1657">
            <w:pPr>
              <w:jc w:val="both"/>
              <w:rPr>
                <w:rFonts w:ascii="Arial" w:hAnsi="Arial" w:cs="Arial"/>
                <w:bCs w:val="0"/>
                <w:iCs/>
                <w:sz w:val="20"/>
                <w:szCs w:val="20"/>
              </w:rPr>
            </w:pPr>
          </w:p>
        </w:tc>
        <w:tc>
          <w:tcPr>
            <w:tcW w:w="1559" w:type="dxa"/>
            <w:shd w:val="clear" w:color="auto" w:fill="auto"/>
          </w:tcPr>
          <w:p w14:paraId="7EFE1C72" w14:textId="77777777" w:rsidR="00CF2A33" w:rsidRDefault="00CF2A33"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p>
        </w:tc>
        <w:tc>
          <w:tcPr>
            <w:tcW w:w="1701" w:type="dxa"/>
            <w:shd w:val="clear" w:color="auto" w:fill="auto"/>
          </w:tcPr>
          <w:p w14:paraId="75963939" w14:textId="315C87B9" w:rsidR="00CF2A33" w:rsidRPr="00BE454B" w:rsidRDefault="00CF2A33" w:rsidP="00ED4E22">
            <w:pPr>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u w:val="single"/>
              </w:rPr>
            </w:pPr>
            <w:r w:rsidRPr="00BE454B">
              <w:rPr>
                <w:rFonts w:ascii="Arial" w:hAnsi="Arial" w:cs="Arial"/>
                <w:bCs/>
                <w:iCs/>
                <w:sz w:val="20"/>
                <w:szCs w:val="20"/>
                <w:u w:val="single"/>
              </w:rPr>
              <w:t>Mollusca</w:t>
            </w:r>
          </w:p>
        </w:tc>
        <w:tc>
          <w:tcPr>
            <w:tcW w:w="1276" w:type="dxa"/>
            <w:shd w:val="clear" w:color="auto" w:fill="auto"/>
          </w:tcPr>
          <w:p w14:paraId="1F1E2AA2" w14:textId="5B57890F" w:rsidR="00CF2A33" w:rsidRDefault="009109A1"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r>
              <w:rPr>
                <w:rFonts w:ascii="Arial" w:hAnsi="Arial" w:cs="Arial"/>
                <w:bCs/>
                <w:iCs/>
                <w:sz w:val="20"/>
                <w:szCs w:val="20"/>
              </w:rPr>
              <w:t>11.90</w:t>
            </w:r>
          </w:p>
        </w:tc>
        <w:tc>
          <w:tcPr>
            <w:tcW w:w="1276" w:type="dxa"/>
            <w:shd w:val="clear" w:color="auto" w:fill="auto"/>
          </w:tcPr>
          <w:p w14:paraId="6356441E" w14:textId="3C0F67F3" w:rsidR="00CF2A33" w:rsidRDefault="009109A1"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r>
              <w:rPr>
                <w:rFonts w:ascii="Arial" w:hAnsi="Arial" w:cs="Arial"/>
                <w:bCs/>
                <w:iCs/>
                <w:sz w:val="20"/>
                <w:szCs w:val="20"/>
              </w:rPr>
              <w:t>1.37</w:t>
            </w:r>
          </w:p>
        </w:tc>
        <w:tc>
          <w:tcPr>
            <w:tcW w:w="1275" w:type="dxa"/>
            <w:shd w:val="clear" w:color="auto" w:fill="auto"/>
          </w:tcPr>
          <w:p w14:paraId="7F8026BC" w14:textId="78BB602A" w:rsidR="00CF2A33" w:rsidRDefault="009109A1"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r>
              <w:rPr>
                <w:rFonts w:ascii="Arial" w:hAnsi="Arial" w:cs="Arial"/>
                <w:bCs/>
                <w:iCs/>
                <w:sz w:val="20"/>
                <w:szCs w:val="20"/>
              </w:rPr>
              <w:t>11.51</w:t>
            </w:r>
          </w:p>
        </w:tc>
        <w:tc>
          <w:tcPr>
            <w:tcW w:w="993" w:type="dxa"/>
            <w:shd w:val="clear" w:color="auto" w:fill="auto"/>
          </w:tcPr>
          <w:p w14:paraId="725AF374" w14:textId="542061E8" w:rsidR="00CF2A33" w:rsidRDefault="009109A1"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r>
              <w:rPr>
                <w:rFonts w:ascii="Arial" w:hAnsi="Arial" w:cs="Arial"/>
                <w:bCs/>
                <w:iCs/>
                <w:sz w:val="20"/>
                <w:szCs w:val="20"/>
              </w:rPr>
              <w:t>153.35</w:t>
            </w:r>
          </w:p>
        </w:tc>
      </w:tr>
      <w:tr w:rsidR="006E1818" w14:paraId="06ECBC83" w14:textId="77777777" w:rsidTr="006E1818">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14:paraId="5D73F874" w14:textId="77777777" w:rsidR="00CF2A33" w:rsidRDefault="00CF2A33" w:rsidP="00EB1657">
            <w:pPr>
              <w:jc w:val="both"/>
              <w:rPr>
                <w:rFonts w:ascii="Arial" w:hAnsi="Arial" w:cs="Arial"/>
                <w:bCs w:val="0"/>
                <w:iCs/>
                <w:sz w:val="20"/>
                <w:szCs w:val="20"/>
              </w:rPr>
            </w:pPr>
          </w:p>
        </w:tc>
        <w:tc>
          <w:tcPr>
            <w:tcW w:w="1559" w:type="dxa"/>
            <w:shd w:val="clear" w:color="auto" w:fill="auto"/>
          </w:tcPr>
          <w:p w14:paraId="450F6B6F" w14:textId="77777777" w:rsidR="00CF2A33" w:rsidRDefault="00CF2A33" w:rsidP="009109A1">
            <w:pPr>
              <w:jc w:val="right"/>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p>
        </w:tc>
        <w:tc>
          <w:tcPr>
            <w:tcW w:w="1701" w:type="dxa"/>
            <w:shd w:val="clear" w:color="auto" w:fill="auto"/>
          </w:tcPr>
          <w:p w14:paraId="7B994D60" w14:textId="5B29D9FD" w:rsidR="00CF2A33" w:rsidRDefault="00CF2A33" w:rsidP="00ED4E22">
            <w:pPr>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r>
              <w:rPr>
                <w:rFonts w:ascii="Arial" w:hAnsi="Arial" w:cs="Arial"/>
                <w:bCs/>
                <w:iCs/>
                <w:sz w:val="20"/>
                <w:szCs w:val="20"/>
              </w:rPr>
              <w:t>Bivalvia</w:t>
            </w:r>
          </w:p>
        </w:tc>
        <w:tc>
          <w:tcPr>
            <w:tcW w:w="1276" w:type="dxa"/>
            <w:shd w:val="clear" w:color="auto" w:fill="auto"/>
          </w:tcPr>
          <w:p w14:paraId="433A43BA" w14:textId="5CADA51F" w:rsidR="00CF2A33" w:rsidRDefault="009109A1" w:rsidP="009109A1">
            <w:pPr>
              <w:jc w:val="right"/>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r>
              <w:rPr>
                <w:rFonts w:ascii="Arial" w:hAnsi="Arial" w:cs="Arial"/>
                <w:bCs/>
                <w:iCs/>
                <w:sz w:val="20"/>
                <w:szCs w:val="20"/>
              </w:rPr>
              <w:t>7.14</w:t>
            </w:r>
          </w:p>
        </w:tc>
        <w:tc>
          <w:tcPr>
            <w:tcW w:w="1276" w:type="dxa"/>
            <w:shd w:val="clear" w:color="auto" w:fill="auto"/>
          </w:tcPr>
          <w:p w14:paraId="2D45071F" w14:textId="11E6378C" w:rsidR="00CF2A33" w:rsidRDefault="009109A1" w:rsidP="009109A1">
            <w:pPr>
              <w:jc w:val="right"/>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r>
              <w:rPr>
                <w:rFonts w:ascii="Arial" w:hAnsi="Arial" w:cs="Arial"/>
                <w:bCs/>
                <w:iCs/>
                <w:sz w:val="20"/>
                <w:szCs w:val="20"/>
              </w:rPr>
              <w:t>0.82</w:t>
            </w:r>
          </w:p>
        </w:tc>
        <w:tc>
          <w:tcPr>
            <w:tcW w:w="1275" w:type="dxa"/>
            <w:shd w:val="clear" w:color="auto" w:fill="auto"/>
          </w:tcPr>
          <w:p w14:paraId="4C2EEDDA" w14:textId="3339AA85" w:rsidR="00CF2A33" w:rsidRDefault="009109A1" w:rsidP="009109A1">
            <w:pPr>
              <w:jc w:val="right"/>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r>
              <w:rPr>
                <w:rFonts w:ascii="Arial" w:hAnsi="Arial" w:cs="Arial"/>
                <w:bCs/>
                <w:iCs/>
                <w:sz w:val="20"/>
                <w:szCs w:val="20"/>
              </w:rPr>
              <w:t>11.21</w:t>
            </w:r>
          </w:p>
        </w:tc>
        <w:tc>
          <w:tcPr>
            <w:tcW w:w="993" w:type="dxa"/>
            <w:shd w:val="clear" w:color="auto" w:fill="auto"/>
          </w:tcPr>
          <w:p w14:paraId="3F67A9E0" w14:textId="189D0145" w:rsidR="00CF2A33" w:rsidRDefault="009109A1" w:rsidP="009109A1">
            <w:pPr>
              <w:jc w:val="right"/>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r>
              <w:rPr>
                <w:rFonts w:ascii="Arial" w:hAnsi="Arial" w:cs="Arial"/>
                <w:bCs/>
                <w:iCs/>
                <w:sz w:val="20"/>
                <w:szCs w:val="20"/>
              </w:rPr>
              <w:t>85.92</w:t>
            </w:r>
          </w:p>
        </w:tc>
      </w:tr>
      <w:tr w:rsidR="00102FE7" w14:paraId="256D5519" w14:textId="77777777" w:rsidTr="006E18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14:paraId="1D570A30" w14:textId="77777777" w:rsidR="00CF2A33" w:rsidRDefault="00CF2A33" w:rsidP="00EB1657">
            <w:pPr>
              <w:jc w:val="both"/>
              <w:rPr>
                <w:rFonts w:ascii="Arial" w:hAnsi="Arial" w:cs="Arial"/>
                <w:bCs w:val="0"/>
                <w:iCs/>
                <w:sz w:val="20"/>
                <w:szCs w:val="20"/>
              </w:rPr>
            </w:pPr>
          </w:p>
        </w:tc>
        <w:tc>
          <w:tcPr>
            <w:tcW w:w="1559" w:type="dxa"/>
            <w:shd w:val="clear" w:color="auto" w:fill="auto"/>
          </w:tcPr>
          <w:p w14:paraId="2F2E9680" w14:textId="77777777" w:rsidR="00CF2A33" w:rsidRDefault="00CF2A33"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p>
        </w:tc>
        <w:tc>
          <w:tcPr>
            <w:tcW w:w="1701" w:type="dxa"/>
            <w:shd w:val="clear" w:color="auto" w:fill="auto"/>
          </w:tcPr>
          <w:p w14:paraId="295075C8" w14:textId="2C82770C" w:rsidR="00CF2A33" w:rsidRDefault="00CF2A33" w:rsidP="00ED4E22">
            <w:pPr>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proofErr w:type="spellStart"/>
            <w:r>
              <w:rPr>
                <w:rFonts w:ascii="Arial" w:hAnsi="Arial" w:cs="Arial"/>
                <w:bCs/>
                <w:iCs/>
                <w:sz w:val="20"/>
                <w:szCs w:val="20"/>
              </w:rPr>
              <w:t>Gastropoda</w:t>
            </w:r>
            <w:proofErr w:type="spellEnd"/>
          </w:p>
        </w:tc>
        <w:tc>
          <w:tcPr>
            <w:tcW w:w="1276" w:type="dxa"/>
            <w:shd w:val="clear" w:color="auto" w:fill="auto"/>
          </w:tcPr>
          <w:p w14:paraId="0EC345DD" w14:textId="2684E320" w:rsidR="00CF2A33" w:rsidRDefault="009109A1"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r>
              <w:rPr>
                <w:rFonts w:ascii="Arial" w:hAnsi="Arial" w:cs="Arial"/>
                <w:bCs/>
                <w:iCs/>
                <w:sz w:val="20"/>
                <w:szCs w:val="20"/>
              </w:rPr>
              <w:t>2.38</w:t>
            </w:r>
          </w:p>
        </w:tc>
        <w:tc>
          <w:tcPr>
            <w:tcW w:w="1276" w:type="dxa"/>
            <w:shd w:val="clear" w:color="auto" w:fill="auto"/>
          </w:tcPr>
          <w:p w14:paraId="745BD858" w14:textId="3E7470D1" w:rsidR="00CF2A33" w:rsidRDefault="009109A1"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r>
              <w:rPr>
                <w:rFonts w:ascii="Arial" w:hAnsi="Arial" w:cs="Arial"/>
                <w:bCs/>
                <w:iCs/>
                <w:sz w:val="20"/>
                <w:szCs w:val="20"/>
              </w:rPr>
              <w:t>0.27</w:t>
            </w:r>
          </w:p>
        </w:tc>
        <w:tc>
          <w:tcPr>
            <w:tcW w:w="1275" w:type="dxa"/>
            <w:shd w:val="clear" w:color="auto" w:fill="auto"/>
          </w:tcPr>
          <w:p w14:paraId="0287967E" w14:textId="4A8F0AED" w:rsidR="00CF2A33" w:rsidRDefault="009109A1"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r>
              <w:rPr>
                <w:rFonts w:ascii="Arial" w:hAnsi="Arial" w:cs="Arial"/>
                <w:bCs/>
                <w:iCs/>
                <w:sz w:val="20"/>
                <w:szCs w:val="20"/>
              </w:rPr>
              <w:t>0.30</w:t>
            </w:r>
          </w:p>
        </w:tc>
        <w:tc>
          <w:tcPr>
            <w:tcW w:w="993" w:type="dxa"/>
            <w:shd w:val="clear" w:color="auto" w:fill="auto"/>
          </w:tcPr>
          <w:p w14:paraId="26A51041" w14:textId="74849599" w:rsidR="00CF2A33" w:rsidRDefault="009109A1"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r>
              <w:rPr>
                <w:rFonts w:ascii="Arial" w:hAnsi="Arial" w:cs="Arial"/>
                <w:bCs/>
                <w:iCs/>
                <w:sz w:val="20"/>
                <w:szCs w:val="20"/>
              </w:rPr>
              <w:t>1.38</w:t>
            </w:r>
          </w:p>
        </w:tc>
      </w:tr>
      <w:tr w:rsidR="006E1818" w14:paraId="0EF96BE5" w14:textId="77777777" w:rsidTr="006E1818">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14:paraId="25F433C2" w14:textId="77777777" w:rsidR="00CF2A33" w:rsidRDefault="00CF2A33" w:rsidP="00EB1657">
            <w:pPr>
              <w:jc w:val="both"/>
              <w:rPr>
                <w:rFonts w:ascii="Arial" w:hAnsi="Arial" w:cs="Arial"/>
                <w:bCs w:val="0"/>
                <w:iCs/>
                <w:sz w:val="20"/>
                <w:szCs w:val="20"/>
              </w:rPr>
            </w:pPr>
          </w:p>
        </w:tc>
        <w:tc>
          <w:tcPr>
            <w:tcW w:w="1559" w:type="dxa"/>
            <w:shd w:val="clear" w:color="auto" w:fill="auto"/>
          </w:tcPr>
          <w:p w14:paraId="24725C64" w14:textId="77777777" w:rsidR="00CF2A33" w:rsidRDefault="00CF2A33" w:rsidP="009109A1">
            <w:pPr>
              <w:jc w:val="right"/>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p>
        </w:tc>
        <w:tc>
          <w:tcPr>
            <w:tcW w:w="1701" w:type="dxa"/>
            <w:shd w:val="clear" w:color="auto" w:fill="F2F2F2" w:themeFill="background1" w:themeFillShade="F2"/>
          </w:tcPr>
          <w:p w14:paraId="524F23AC" w14:textId="22ACE817" w:rsidR="00CF2A33" w:rsidRPr="00BE454B" w:rsidRDefault="00CF2A33" w:rsidP="00ED4E22">
            <w:pPr>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u w:val="single"/>
              </w:rPr>
            </w:pPr>
            <w:r w:rsidRPr="00BE454B">
              <w:rPr>
                <w:rFonts w:ascii="Arial" w:hAnsi="Arial" w:cs="Arial"/>
                <w:bCs/>
                <w:iCs/>
                <w:sz w:val="20"/>
                <w:szCs w:val="20"/>
                <w:u w:val="single"/>
              </w:rPr>
              <w:t>Polychaeta</w:t>
            </w:r>
          </w:p>
        </w:tc>
        <w:tc>
          <w:tcPr>
            <w:tcW w:w="1276" w:type="dxa"/>
            <w:shd w:val="clear" w:color="auto" w:fill="F2F2F2" w:themeFill="background1" w:themeFillShade="F2"/>
          </w:tcPr>
          <w:p w14:paraId="411851EE" w14:textId="375F6DA6" w:rsidR="00CF2A33" w:rsidRDefault="009109A1" w:rsidP="009109A1">
            <w:pPr>
              <w:jc w:val="right"/>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r>
              <w:rPr>
                <w:rFonts w:ascii="Arial" w:hAnsi="Arial" w:cs="Arial"/>
                <w:bCs/>
                <w:iCs/>
                <w:sz w:val="20"/>
                <w:szCs w:val="20"/>
              </w:rPr>
              <w:t>7.14</w:t>
            </w:r>
          </w:p>
        </w:tc>
        <w:tc>
          <w:tcPr>
            <w:tcW w:w="1276" w:type="dxa"/>
            <w:shd w:val="clear" w:color="auto" w:fill="F2F2F2" w:themeFill="background1" w:themeFillShade="F2"/>
          </w:tcPr>
          <w:p w14:paraId="5D0BE622" w14:textId="49A15517" w:rsidR="00CF2A33" w:rsidRDefault="009109A1" w:rsidP="009109A1">
            <w:pPr>
              <w:jc w:val="right"/>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r>
              <w:rPr>
                <w:rFonts w:ascii="Arial" w:hAnsi="Arial" w:cs="Arial"/>
                <w:bCs/>
                <w:iCs/>
                <w:sz w:val="20"/>
                <w:szCs w:val="20"/>
              </w:rPr>
              <w:t>0.82</w:t>
            </w:r>
          </w:p>
        </w:tc>
        <w:tc>
          <w:tcPr>
            <w:tcW w:w="1275" w:type="dxa"/>
            <w:shd w:val="clear" w:color="auto" w:fill="F2F2F2" w:themeFill="background1" w:themeFillShade="F2"/>
          </w:tcPr>
          <w:p w14:paraId="2C889BEA" w14:textId="19FF67FA" w:rsidR="00CF2A33" w:rsidRDefault="009109A1" w:rsidP="009109A1">
            <w:pPr>
              <w:jc w:val="right"/>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r>
              <w:rPr>
                <w:rFonts w:ascii="Arial" w:hAnsi="Arial" w:cs="Arial"/>
                <w:bCs/>
                <w:iCs/>
                <w:sz w:val="20"/>
                <w:szCs w:val="20"/>
              </w:rPr>
              <w:t>0.44</w:t>
            </w:r>
          </w:p>
        </w:tc>
        <w:tc>
          <w:tcPr>
            <w:tcW w:w="993" w:type="dxa"/>
            <w:shd w:val="clear" w:color="auto" w:fill="F2F2F2" w:themeFill="background1" w:themeFillShade="F2"/>
          </w:tcPr>
          <w:p w14:paraId="0FD239A0" w14:textId="21A09A1B" w:rsidR="00CF2A33" w:rsidRDefault="009109A1" w:rsidP="009109A1">
            <w:pPr>
              <w:jc w:val="right"/>
              <w:cnfStyle w:val="000000000000" w:firstRow="0" w:lastRow="0" w:firstColumn="0" w:lastColumn="0" w:oddVBand="0" w:evenVBand="0" w:oddHBand="0" w:evenHBand="0" w:firstRowFirstColumn="0" w:firstRowLastColumn="0" w:lastRowFirstColumn="0" w:lastRowLastColumn="0"/>
              <w:rPr>
                <w:rFonts w:ascii="Arial" w:hAnsi="Arial" w:cs="Arial"/>
                <w:bCs/>
                <w:iCs/>
                <w:sz w:val="20"/>
                <w:szCs w:val="20"/>
              </w:rPr>
            </w:pPr>
            <w:r>
              <w:rPr>
                <w:rFonts w:ascii="Arial" w:hAnsi="Arial" w:cs="Arial"/>
                <w:bCs/>
                <w:iCs/>
                <w:sz w:val="20"/>
                <w:szCs w:val="20"/>
              </w:rPr>
              <w:t>8.99</w:t>
            </w:r>
          </w:p>
        </w:tc>
      </w:tr>
      <w:tr w:rsidR="006E1818" w14:paraId="0F6C804E" w14:textId="77777777" w:rsidTr="006E18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Borders>
              <w:bottom w:val="single" w:sz="4" w:space="0" w:color="auto"/>
            </w:tcBorders>
            <w:shd w:val="clear" w:color="auto" w:fill="auto"/>
          </w:tcPr>
          <w:p w14:paraId="7B61ACCC" w14:textId="77777777" w:rsidR="00CF2A33" w:rsidRDefault="00CF2A33" w:rsidP="00EB1657">
            <w:pPr>
              <w:jc w:val="both"/>
              <w:rPr>
                <w:rFonts w:ascii="Arial" w:hAnsi="Arial" w:cs="Arial"/>
                <w:bCs w:val="0"/>
                <w:iCs/>
                <w:sz w:val="20"/>
                <w:szCs w:val="20"/>
              </w:rPr>
            </w:pPr>
          </w:p>
        </w:tc>
        <w:tc>
          <w:tcPr>
            <w:tcW w:w="1559" w:type="dxa"/>
            <w:tcBorders>
              <w:bottom w:val="single" w:sz="4" w:space="0" w:color="auto"/>
            </w:tcBorders>
            <w:shd w:val="clear" w:color="auto" w:fill="auto"/>
          </w:tcPr>
          <w:p w14:paraId="6D2F0A6A" w14:textId="77777777" w:rsidR="00CF2A33" w:rsidRDefault="00CF2A33"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p>
        </w:tc>
        <w:tc>
          <w:tcPr>
            <w:tcW w:w="1701" w:type="dxa"/>
            <w:tcBorders>
              <w:bottom w:val="single" w:sz="4" w:space="0" w:color="auto"/>
            </w:tcBorders>
            <w:shd w:val="clear" w:color="auto" w:fill="auto"/>
          </w:tcPr>
          <w:p w14:paraId="40AF6B89" w14:textId="7C9A8356" w:rsidR="00CF2A33" w:rsidRPr="00BE454B" w:rsidRDefault="00CF2A33" w:rsidP="00ED4E22">
            <w:pPr>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u w:val="single"/>
              </w:rPr>
            </w:pPr>
            <w:r w:rsidRPr="00BE454B">
              <w:rPr>
                <w:rFonts w:ascii="Arial" w:hAnsi="Arial" w:cs="Arial"/>
                <w:bCs/>
                <w:iCs/>
                <w:sz w:val="20"/>
                <w:szCs w:val="20"/>
                <w:u w:val="single"/>
              </w:rPr>
              <w:t>Teleostei</w:t>
            </w:r>
          </w:p>
        </w:tc>
        <w:tc>
          <w:tcPr>
            <w:tcW w:w="1276" w:type="dxa"/>
            <w:tcBorders>
              <w:bottom w:val="single" w:sz="4" w:space="0" w:color="auto"/>
            </w:tcBorders>
            <w:shd w:val="clear" w:color="auto" w:fill="auto"/>
          </w:tcPr>
          <w:p w14:paraId="24BD3752" w14:textId="4D7FE8BA" w:rsidR="00CF2A33" w:rsidRDefault="009109A1"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r>
              <w:rPr>
                <w:rFonts w:ascii="Arial" w:hAnsi="Arial" w:cs="Arial"/>
                <w:bCs/>
                <w:iCs/>
                <w:sz w:val="20"/>
                <w:szCs w:val="20"/>
              </w:rPr>
              <w:t>7.14</w:t>
            </w:r>
          </w:p>
        </w:tc>
        <w:tc>
          <w:tcPr>
            <w:tcW w:w="1276" w:type="dxa"/>
            <w:tcBorders>
              <w:bottom w:val="single" w:sz="4" w:space="0" w:color="auto"/>
            </w:tcBorders>
            <w:shd w:val="clear" w:color="auto" w:fill="auto"/>
          </w:tcPr>
          <w:p w14:paraId="0A000262" w14:textId="7DE26FEB" w:rsidR="00CF2A33" w:rsidRDefault="009109A1"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r>
              <w:rPr>
                <w:rFonts w:ascii="Arial" w:hAnsi="Arial" w:cs="Arial"/>
                <w:bCs/>
                <w:iCs/>
                <w:sz w:val="20"/>
                <w:szCs w:val="20"/>
              </w:rPr>
              <w:t>0.82</w:t>
            </w:r>
          </w:p>
        </w:tc>
        <w:tc>
          <w:tcPr>
            <w:tcW w:w="1275" w:type="dxa"/>
            <w:tcBorders>
              <w:bottom w:val="single" w:sz="4" w:space="0" w:color="auto"/>
            </w:tcBorders>
            <w:shd w:val="clear" w:color="auto" w:fill="auto"/>
          </w:tcPr>
          <w:p w14:paraId="3D6828EB" w14:textId="4513DEE8" w:rsidR="00CF2A33" w:rsidRDefault="009109A1"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r>
              <w:rPr>
                <w:rFonts w:ascii="Arial" w:hAnsi="Arial" w:cs="Arial"/>
                <w:bCs/>
                <w:iCs/>
                <w:sz w:val="20"/>
                <w:szCs w:val="20"/>
              </w:rPr>
              <w:t>40.30</w:t>
            </w:r>
          </w:p>
        </w:tc>
        <w:tc>
          <w:tcPr>
            <w:tcW w:w="993" w:type="dxa"/>
            <w:tcBorders>
              <w:bottom w:val="single" w:sz="4" w:space="0" w:color="auto"/>
            </w:tcBorders>
            <w:shd w:val="clear" w:color="auto" w:fill="auto"/>
          </w:tcPr>
          <w:p w14:paraId="5FF68581" w14:textId="788711E6" w:rsidR="00CF2A33" w:rsidRDefault="009109A1" w:rsidP="009109A1">
            <w:pPr>
              <w:jc w:val="right"/>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r>
              <w:rPr>
                <w:rFonts w:ascii="Arial" w:hAnsi="Arial" w:cs="Arial"/>
                <w:bCs/>
                <w:iCs/>
                <w:sz w:val="20"/>
                <w:szCs w:val="20"/>
              </w:rPr>
              <w:t>293.76</w:t>
            </w:r>
          </w:p>
        </w:tc>
      </w:tr>
    </w:tbl>
    <w:p w14:paraId="00A75787" w14:textId="77777777" w:rsidR="00246073" w:rsidRPr="00246073" w:rsidRDefault="00246073" w:rsidP="00EB1657">
      <w:pPr>
        <w:jc w:val="both"/>
        <w:rPr>
          <w:rFonts w:ascii="Arial" w:hAnsi="Arial" w:cs="Arial"/>
          <w:bCs/>
          <w:iCs/>
          <w:sz w:val="20"/>
          <w:szCs w:val="20"/>
        </w:rPr>
      </w:pPr>
    </w:p>
    <w:p w14:paraId="4175ABA0" w14:textId="77777777" w:rsidR="002401E4" w:rsidRDefault="002401E4">
      <w:pPr>
        <w:rPr>
          <w:rFonts w:ascii="Arial" w:hAnsi="Arial" w:cs="Arial"/>
          <w:b/>
          <w:sz w:val="20"/>
          <w:szCs w:val="20"/>
        </w:rPr>
      </w:pPr>
      <w:r>
        <w:rPr>
          <w:rFonts w:ascii="Arial" w:hAnsi="Arial" w:cs="Arial"/>
          <w:b/>
          <w:sz w:val="20"/>
          <w:szCs w:val="20"/>
        </w:rPr>
        <w:br w:type="page"/>
      </w:r>
    </w:p>
    <w:p w14:paraId="1CCC5839" w14:textId="73EA8134" w:rsidR="00D30A74" w:rsidRPr="00A03C17" w:rsidRDefault="00DE367E" w:rsidP="00EB1657">
      <w:pPr>
        <w:jc w:val="both"/>
        <w:rPr>
          <w:rFonts w:ascii="Arial" w:hAnsi="Arial" w:cs="Arial"/>
          <w:sz w:val="20"/>
          <w:szCs w:val="20"/>
        </w:rPr>
      </w:pPr>
      <w:r>
        <w:rPr>
          <w:rFonts w:ascii="Arial" w:hAnsi="Arial" w:cs="Arial"/>
          <w:b/>
          <w:sz w:val="20"/>
          <w:szCs w:val="20"/>
        </w:rPr>
        <w:lastRenderedPageBreak/>
        <w:t>Table S</w:t>
      </w:r>
      <w:r w:rsidR="007F5B18">
        <w:rPr>
          <w:rFonts w:ascii="Arial" w:hAnsi="Arial" w:cs="Arial"/>
          <w:b/>
          <w:sz w:val="20"/>
          <w:szCs w:val="20"/>
        </w:rPr>
        <w:t>3</w:t>
      </w:r>
      <w:r>
        <w:rPr>
          <w:rFonts w:ascii="Arial" w:hAnsi="Arial" w:cs="Arial"/>
          <w:b/>
          <w:sz w:val="20"/>
          <w:szCs w:val="20"/>
        </w:rPr>
        <w:t xml:space="preserve">: </w:t>
      </w:r>
      <w:r>
        <w:rPr>
          <w:rFonts w:ascii="Arial" w:hAnsi="Arial" w:cs="Arial"/>
          <w:sz w:val="20"/>
          <w:szCs w:val="20"/>
        </w:rPr>
        <w:t>List of p</w:t>
      </w:r>
      <w:r w:rsidR="00152380" w:rsidRPr="00A03C17">
        <w:rPr>
          <w:rFonts w:ascii="Arial" w:hAnsi="Arial" w:cs="Arial"/>
          <w:sz w:val="20"/>
          <w:szCs w:val="20"/>
        </w:rPr>
        <w:t xml:space="preserve">arasites of </w:t>
      </w:r>
      <w:proofErr w:type="spellStart"/>
      <w:r w:rsidR="00152380" w:rsidRPr="00A03C17">
        <w:rPr>
          <w:rFonts w:ascii="Arial" w:hAnsi="Arial" w:cs="Arial"/>
          <w:i/>
          <w:sz w:val="20"/>
          <w:szCs w:val="20"/>
        </w:rPr>
        <w:t>Nototheniops</w:t>
      </w:r>
      <w:proofErr w:type="spellEnd"/>
      <w:r w:rsidR="00152380" w:rsidRPr="00A03C17">
        <w:rPr>
          <w:rFonts w:ascii="Arial" w:hAnsi="Arial" w:cs="Arial"/>
          <w:i/>
          <w:sz w:val="20"/>
          <w:szCs w:val="20"/>
        </w:rPr>
        <w:t xml:space="preserve"> </w:t>
      </w:r>
      <w:proofErr w:type="spellStart"/>
      <w:r w:rsidR="00152380" w:rsidRPr="00A03C17">
        <w:rPr>
          <w:rFonts w:ascii="Arial" w:hAnsi="Arial" w:cs="Arial"/>
          <w:i/>
          <w:sz w:val="20"/>
          <w:szCs w:val="20"/>
        </w:rPr>
        <w:t>larseni</w:t>
      </w:r>
      <w:proofErr w:type="spellEnd"/>
      <w:r w:rsidR="00152380" w:rsidRPr="00A03C17">
        <w:rPr>
          <w:rFonts w:ascii="Arial" w:hAnsi="Arial" w:cs="Arial"/>
          <w:sz w:val="20"/>
          <w:szCs w:val="20"/>
        </w:rPr>
        <w:t xml:space="preserve">, </w:t>
      </w:r>
      <w:r w:rsidR="00152380" w:rsidRPr="00A03C17">
        <w:rPr>
          <w:rFonts w:ascii="Arial" w:hAnsi="Arial" w:cs="Arial"/>
          <w:i/>
          <w:sz w:val="20"/>
          <w:szCs w:val="20"/>
        </w:rPr>
        <w:t xml:space="preserve">N. </w:t>
      </w:r>
      <w:proofErr w:type="spellStart"/>
      <w:r w:rsidR="00152380" w:rsidRPr="00A03C17">
        <w:rPr>
          <w:rFonts w:ascii="Arial" w:hAnsi="Arial" w:cs="Arial"/>
          <w:i/>
          <w:sz w:val="20"/>
          <w:szCs w:val="20"/>
        </w:rPr>
        <w:t>nudifrons</w:t>
      </w:r>
      <w:proofErr w:type="spellEnd"/>
      <w:r w:rsidR="00152380" w:rsidRPr="00A03C17">
        <w:rPr>
          <w:rFonts w:ascii="Arial" w:hAnsi="Arial" w:cs="Arial"/>
          <w:sz w:val="20"/>
          <w:szCs w:val="20"/>
        </w:rPr>
        <w:t xml:space="preserve"> and </w:t>
      </w:r>
      <w:proofErr w:type="spellStart"/>
      <w:r w:rsidR="00152380" w:rsidRPr="00A03C17">
        <w:rPr>
          <w:rFonts w:ascii="Arial" w:hAnsi="Arial" w:cs="Arial"/>
          <w:i/>
          <w:sz w:val="20"/>
          <w:szCs w:val="20"/>
        </w:rPr>
        <w:t>Lepidonotothen</w:t>
      </w:r>
      <w:proofErr w:type="spellEnd"/>
      <w:r w:rsidR="00152380" w:rsidRPr="00A03C17">
        <w:rPr>
          <w:rFonts w:ascii="Arial" w:hAnsi="Arial" w:cs="Arial"/>
          <w:i/>
          <w:sz w:val="20"/>
          <w:szCs w:val="20"/>
        </w:rPr>
        <w:t xml:space="preserve"> </w:t>
      </w:r>
      <w:proofErr w:type="spellStart"/>
      <w:r w:rsidR="00152380" w:rsidRPr="00A03C17">
        <w:rPr>
          <w:rFonts w:ascii="Arial" w:hAnsi="Arial" w:cs="Arial"/>
          <w:i/>
          <w:sz w:val="20"/>
          <w:szCs w:val="20"/>
        </w:rPr>
        <w:t>squamifrons</w:t>
      </w:r>
      <w:proofErr w:type="spellEnd"/>
      <w:r w:rsidR="00152380" w:rsidRPr="00A03C17">
        <w:rPr>
          <w:rFonts w:ascii="Arial" w:hAnsi="Arial" w:cs="Arial"/>
          <w:sz w:val="20"/>
          <w:szCs w:val="20"/>
        </w:rPr>
        <w:t xml:space="preserve">. Synonyms included in the list are </w:t>
      </w:r>
      <w:proofErr w:type="spellStart"/>
      <w:r w:rsidR="00152380" w:rsidRPr="00A03C17">
        <w:rPr>
          <w:rFonts w:ascii="Arial" w:hAnsi="Arial" w:cs="Arial"/>
          <w:i/>
          <w:sz w:val="20"/>
          <w:szCs w:val="20"/>
        </w:rPr>
        <w:t>Notothenia</w:t>
      </w:r>
      <w:proofErr w:type="spellEnd"/>
      <w:r w:rsidR="00152380" w:rsidRPr="00A03C17">
        <w:rPr>
          <w:rFonts w:ascii="Arial" w:hAnsi="Arial" w:cs="Arial"/>
          <w:i/>
          <w:sz w:val="20"/>
          <w:szCs w:val="20"/>
        </w:rPr>
        <w:t xml:space="preserve"> </w:t>
      </w:r>
      <w:proofErr w:type="spellStart"/>
      <w:r w:rsidR="00152380" w:rsidRPr="00A03C17">
        <w:rPr>
          <w:rFonts w:ascii="Arial" w:hAnsi="Arial" w:cs="Arial"/>
          <w:i/>
          <w:sz w:val="20"/>
          <w:szCs w:val="20"/>
        </w:rPr>
        <w:t>larseni</w:t>
      </w:r>
      <w:proofErr w:type="spellEnd"/>
      <w:r w:rsidR="00152380" w:rsidRPr="00A03C17">
        <w:rPr>
          <w:rFonts w:ascii="Arial" w:hAnsi="Arial" w:cs="Arial"/>
          <w:i/>
          <w:sz w:val="20"/>
          <w:szCs w:val="20"/>
        </w:rPr>
        <w:t xml:space="preserve">, </w:t>
      </w:r>
      <w:proofErr w:type="spellStart"/>
      <w:r w:rsidR="00152380" w:rsidRPr="00A03C17">
        <w:rPr>
          <w:rFonts w:ascii="Arial" w:hAnsi="Arial" w:cs="Arial"/>
          <w:i/>
          <w:sz w:val="20"/>
          <w:szCs w:val="20"/>
        </w:rPr>
        <w:t>Lepidonotothen</w:t>
      </w:r>
      <w:proofErr w:type="spellEnd"/>
      <w:r w:rsidR="00152380" w:rsidRPr="00A03C17">
        <w:rPr>
          <w:rFonts w:ascii="Arial" w:hAnsi="Arial" w:cs="Arial"/>
          <w:i/>
          <w:sz w:val="20"/>
          <w:szCs w:val="20"/>
        </w:rPr>
        <w:t xml:space="preserve"> </w:t>
      </w:r>
      <w:proofErr w:type="spellStart"/>
      <w:r w:rsidR="00152380" w:rsidRPr="00A03C17">
        <w:rPr>
          <w:rFonts w:ascii="Arial" w:hAnsi="Arial" w:cs="Arial"/>
          <w:i/>
          <w:sz w:val="20"/>
          <w:szCs w:val="20"/>
        </w:rPr>
        <w:t>larseni</w:t>
      </w:r>
      <w:proofErr w:type="spellEnd"/>
      <w:r w:rsidR="00152380" w:rsidRPr="00A03C17">
        <w:rPr>
          <w:rFonts w:ascii="Arial" w:hAnsi="Arial" w:cs="Arial"/>
          <w:i/>
          <w:sz w:val="20"/>
          <w:szCs w:val="20"/>
        </w:rPr>
        <w:t xml:space="preserve"> </w:t>
      </w:r>
      <w:r w:rsidR="00152380" w:rsidRPr="00A03C17">
        <w:rPr>
          <w:rFonts w:ascii="Arial" w:hAnsi="Arial" w:cs="Arial"/>
          <w:sz w:val="20"/>
          <w:szCs w:val="20"/>
        </w:rPr>
        <w:t xml:space="preserve">for </w:t>
      </w:r>
      <w:proofErr w:type="spellStart"/>
      <w:r w:rsidR="00152380" w:rsidRPr="00A03C17">
        <w:rPr>
          <w:rFonts w:ascii="Arial" w:hAnsi="Arial" w:cs="Arial"/>
          <w:i/>
          <w:sz w:val="20"/>
          <w:szCs w:val="20"/>
        </w:rPr>
        <w:t>Nototheniops</w:t>
      </w:r>
      <w:proofErr w:type="spellEnd"/>
      <w:r w:rsidR="00152380" w:rsidRPr="00A03C17">
        <w:rPr>
          <w:rFonts w:ascii="Arial" w:hAnsi="Arial" w:cs="Arial"/>
          <w:i/>
          <w:sz w:val="20"/>
          <w:szCs w:val="20"/>
        </w:rPr>
        <w:t xml:space="preserve"> </w:t>
      </w:r>
      <w:proofErr w:type="spellStart"/>
      <w:r w:rsidR="00152380" w:rsidRPr="00A03C17">
        <w:rPr>
          <w:rFonts w:ascii="Arial" w:hAnsi="Arial" w:cs="Arial"/>
          <w:i/>
          <w:sz w:val="20"/>
          <w:szCs w:val="20"/>
        </w:rPr>
        <w:t>larseni</w:t>
      </w:r>
      <w:proofErr w:type="spellEnd"/>
      <w:r w:rsidR="00152380" w:rsidRPr="00A03C17">
        <w:rPr>
          <w:rFonts w:ascii="Arial" w:hAnsi="Arial" w:cs="Arial"/>
          <w:i/>
          <w:sz w:val="20"/>
          <w:szCs w:val="20"/>
        </w:rPr>
        <w:t xml:space="preserve">; </w:t>
      </w:r>
      <w:proofErr w:type="spellStart"/>
      <w:r w:rsidR="00152380" w:rsidRPr="00A03C17">
        <w:rPr>
          <w:rFonts w:ascii="Arial" w:hAnsi="Arial" w:cs="Arial"/>
          <w:i/>
          <w:sz w:val="20"/>
          <w:szCs w:val="20"/>
        </w:rPr>
        <w:t>Notothenia</w:t>
      </w:r>
      <w:proofErr w:type="spellEnd"/>
      <w:r w:rsidR="00152380" w:rsidRPr="00A03C17">
        <w:rPr>
          <w:rFonts w:ascii="Arial" w:hAnsi="Arial" w:cs="Arial"/>
          <w:i/>
          <w:sz w:val="20"/>
          <w:szCs w:val="20"/>
        </w:rPr>
        <w:t xml:space="preserve"> </w:t>
      </w:r>
      <w:proofErr w:type="spellStart"/>
      <w:r w:rsidR="00152380" w:rsidRPr="00A03C17">
        <w:rPr>
          <w:rFonts w:ascii="Arial" w:hAnsi="Arial" w:cs="Arial"/>
          <w:i/>
          <w:sz w:val="20"/>
          <w:szCs w:val="20"/>
        </w:rPr>
        <w:t>nudifrons</w:t>
      </w:r>
      <w:proofErr w:type="spellEnd"/>
      <w:r w:rsidR="00152380" w:rsidRPr="00A03C17">
        <w:rPr>
          <w:rFonts w:ascii="Arial" w:hAnsi="Arial" w:cs="Arial"/>
          <w:i/>
          <w:sz w:val="20"/>
          <w:szCs w:val="20"/>
        </w:rPr>
        <w:t xml:space="preserve">, </w:t>
      </w:r>
      <w:proofErr w:type="spellStart"/>
      <w:r w:rsidR="00152380" w:rsidRPr="00A03C17">
        <w:rPr>
          <w:rFonts w:ascii="Arial" w:hAnsi="Arial" w:cs="Arial"/>
          <w:i/>
          <w:sz w:val="20"/>
          <w:szCs w:val="20"/>
        </w:rPr>
        <w:t>Lepidonotothen</w:t>
      </w:r>
      <w:proofErr w:type="spellEnd"/>
      <w:r w:rsidR="00152380" w:rsidRPr="00A03C17">
        <w:rPr>
          <w:rFonts w:ascii="Arial" w:hAnsi="Arial" w:cs="Arial"/>
          <w:i/>
          <w:sz w:val="20"/>
          <w:szCs w:val="20"/>
        </w:rPr>
        <w:t xml:space="preserve"> </w:t>
      </w:r>
      <w:proofErr w:type="spellStart"/>
      <w:r w:rsidR="00152380" w:rsidRPr="00A03C17">
        <w:rPr>
          <w:rFonts w:ascii="Arial" w:hAnsi="Arial" w:cs="Arial"/>
          <w:i/>
          <w:sz w:val="20"/>
          <w:szCs w:val="20"/>
        </w:rPr>
        <w:t>nudifrons</w:t>
      </w:r>
      <w:proofErr w:type="spellEnd"/>
      <w:r w:rsidR="00152380" w:rsidRPr="00A03C17">
        <w:rPr>
          <w:rFonts w:ascii="Arial" w:hAnsi="Arial" w:cs="Arial"/>
          <w:i/>
          <w:sz w:val="20"/>
          <w:szCs w:val="20"/>
        </w:rPr>
        <w:t xml:space="preserve">, </w:t>
      </w:r>
      <w:proofErr w:type="spellStart"/>
      <w:r w:rsidR="00152380" w:rsidRPr="00A03C17">
        <w:rPr>
          <w:rFonts w:ascii="Arial" w:hAnsi="Arial" w:cs="Arial"/>
          <w:i/>
          <w:sz w:val="20"/>
          <w:szCs w:val="20"/>
        </w:rPr>
        <w:t>Lindbergichthtys</w:t>
      </w:r>
      <w:proofErr w:type="spellEnd"/>
      <w:r w:rsidR="00152380" w:rsidRPr="00A03C17">
        <w:rPr>
          <w:rFonts w:ascii="Arial" w:hAnsi="Arial" w:cs="Arial"/>
          <w:i/>
          <w:sz w:val="20"/>
          <w:szCs w:val="20"/>
        </w:rPr>
        <w:t xml:space="preserve"> </w:t>
      </w:r>
      <w:proofErr w:type="spellStart"/>
      <w:r w:rsidR="00152380" w:rsidRPr="00A03C17">
        <w:rPr>
          <w:rFonts w:ascii="Arial" w:hAnsi="Arial" w:cs="Arial"/>
          <w:i/>
          <w:sz w:val="20"/>
          <w:szCs w:val="20"/>
        </w:rPr>
        <w:t>nudifrons</w:t>
      </w:r>
      <w:proofErr w:type="spellEnd"/>
      <w:r w:rsidR="00152380" w:rsidRPr="00A03C17">
        <w:rPr>
          <w:rFonts w:ascii="Arial" w:hAnsi="Arial" w:cs="Arial"/>
          <w:i/>
          <w:sz w:val="20"/>
          <w:szCs w:val="20"/>
        </w:rPr>
        <w:t xml:space="preserve">, </w:t>
      </w:r>
      <w:proofErr w:type="spellStart"/>
      <w:r w:rsidR="00152380" w:rsidRPr="00A03C17">
        <w:rPr>
          <w:rFonts w:ascii="Arial" w:hAnsi="Arial" w:cs="Arial"/>
          <w:i/>
          <w:sz w:val="20"/>
          <w:szCs w:val="20"/>
        </w:rPr>
        <w:t>Notothenia</w:t>
      </w:r>
      <w:proofErr w:type="spellEnd"/>
      <w:r w:rsidR="00152380" w:rsidRPr="00A03C17">
        <w:rPr>
          <w:rFonts w:ascii="Arial" w:hAnsi="Arial" w:cs="Arial"/>
          <w:i/>
          <w:sz w:val="20"/>
          <w:szCs w:val="20"/>
        </w:rPr>
        <w:t xml:space="preserve"> </w:t>
      </w:r>
      <w:proofErr w:type="spellStart"/>
      <w:r w:rsidR="00152380" w:rsidRPr="00A03C17">
        <w:rPr>
          <w:rFonts w:ascii="Arial" w:hAnsi="Arial" w:cs="Arial"/>
          <w:i/>
          <w:sz w:val="20"/>
          <w:szCs w:val="20"/>
        </w:rPr>
        <w:t>mizops</w:t>
      </w:r>
      <w:proofErr w:type="spellEnd"/>
      <w:r w:rsidR="00152380" w:rsidRPr="00A03C17">
        <w:rPr>
          <w:rFonts w:ascii="Arial" w:hAnsi="Arial" w:cs="Arial"/>
          <w:i/>
          <w:sz w:val="20"/>
          <w:szCs w:val="20"/>
        </w:rPr>
        <w:t xml:space="preserve"> </w:t>
      </w:r>
      <w:proofErr w:type="spellStart"/>
      <w:r w:rsidR="00152380" w:rsidRPr="00A03C17">
        <w:rPr>
          <w:rFonts w:ascii="Arial" w:hAnsi="Arial" w:cs="Arial"/>
          <w:i/>
          <w:sz w:val="20"/>
          <w:szCs w:val="20"/>
        </w:rPr>
        <w:t>nudifrons</w:t>
      </w:r>
      <w:proofErr w:type="spellEnd"/>
      <w:r w:rsidR="00152380" w:rsidRPr="00A03C17">
        <w:rPr>
          <w:rFonts w:ascii="Arial" w:hAnsi="Arial" w:cs="Arial"/>
          <w:sz w:val="20"/>
          <w:szCs w:val="20"/>
        </w:rPr>
        <w:t xml:space="preserve"> for </w:t>
      </w:r>
      <w:proofErr w:type="spellStart"/>
      <w:r w:rsidR="00152380" w:rsidRPr="00A03C17">
        <w:rPr>
          <w:rFonts w:ascii="Arial" w:hAnsi="Arial" w:cs="Arial"/>
          <w:i/>
          <w:sz w:val="20"/>
          <w:szCs w:val="20"/>
        </w:rPr>
        <w:t>Nototheniops</w:t>
      </w:r>
      <w:proofErr w:type="spellEnd"/>
      <w:r w:rsidR="00152380" w:rsidRPr="00A03C17">
        <w:rPr>
          <w:rFonts w:ascii="Arial" w:hAnsi="Arial" w:cs="Arial"/>
          <w:i/>
          <w:sz w:val="20"/>
          <w:szCs w:val="20"/>
        </w:rPr>
        <w:t xml:space="preserve"> </w:t>
      </w:r>
      <w:proofErr w:type="spellStart"/>
      <w:r w:rsidR="00152380" w:rsidRPr="00A03C17">
        <w:rPr>
          <w:rFonts w:ascii="Arial" w:hAnsi="Arial" w:cs="Arial"/>
          <w:i/>
          <w:sz w:val="20"/>
          <w:szCs w:val="20"/>
        </w:rPr>
        <w:t>nudifrons</w:t>
      </w:r>
      <w:proofErr w:type="spellEnd"/>
      <w:r w:rsidR="00152380" w:rsidRPr="00A03C17">
        <w:rPr>
          <w:rFonts w:ascii="Arial" w:hAnsi="Arial" w:cs="Arial"/>
          <w:sz w:val="20"/>
          <w:szCs w:val="20"/>
        </w:rPr>
        <w:t xml:space="preserve"> and </w:t>
      </w:r>
      <w:proofErr w:type="spellStart"/>
      <w:r w:rsidR="00152380" w:rsidRPr="00A03C17">
        <w:rPr>
          <w:rFonts w:ascii="Arial" w:hAnsi="Arial" w:cs="Arial"/>
          <w:i/>
          <w:sz w:val="20"/>
          <w:szCs w:val="20"/>
        </w:rPr>
        <w:t>Notothenia</w:t>
      </w:r>
      <w:proofErr w:type="spellEnd"/>
      <w:r w:rsidR="00152380" w:rsidRPr="00A03C17">
        <w:rPr>
          <w:rFonts w:ascii="Arial" w:hAnsi="Arial" w:cs="Arial"/>
          <w:i/>
          <w:sz w:val="20"/>
          <w:szCs w:val="20"/>
        </w:rPr>
        <w:t xml:space="preserve"> </w:t>
      </w:r>
      <w:proofErr w:type="spellStart"/>
      <w:r w:rsidR="00152380" w:rsidRPr="00A03C17">
        <w:rPr>
          <w:rFonts w:ascii="Arial" w:hAnsi="Arial" w:cs="Arial"/>
          <w:i/>
          <w:sz w:val="20"/>
          <w:szCs w:val="20"/>
        </w:rPr>
        <w:t>squamifrons</w:t>
      </w:r>
      <w:proofErr w:type="spellEnd"/>
      <w:r w:rsidR="00152380" w:rsidRPr="00A03C17">
        <w:rPr>
          <w:rFonts w:ascii="Arial" w:hAnsi="Arial" w:cs="Arial"/>
          <w:i/>
          <w:sz w:val="20"/>
          <w:szCs w:val="20"/>
        </w:rPr>
        <w:t xml:space="preserve">, </w:t>
      </w:r>
      <w:proofErr w:type="spellStart"/>
      <w:r w:rsidR="00152380" w:rsidRPr="00A03C17">
        <w:rPr>
          <w:rFonts w:ascii="Arial" w:hAnsi="Arial" w:cs="Arial"/>
          <w:i/>
          <w:sz w:val="20"/>
          <w:szCs w:val="20"/>
        </w:rPr>
        <w:t>Lepidonotothen</w:t>
      </w:r>
      <w:proofErr w:type="spellEnd"/>
      <w:r w:rsidR="00152380" w:rsidRPr="00A03C17">
        <w:rPr>
          <w:rFonts w:ascii="Arial" w:hAnsi="Arial" w:cs="Arial"/>
          <w:i/>
          <w:sz w:val="20"/>
          <w:szCs w:val="20"/>
        </w:rPr>
        <w:t xml:space="preserve"> </w:t>
      </w:r>
      <w:proofErr w:type="spellStart"/>
      <w:r w:rsidR="00152380" w:rsidRPr="00A03C17">
        <w:rPr>
          <w:rFonts w:ascii="Arial" w:hAnsi="Arial" w:cs="Arial"/>
          <w:i/>
          <w:sz w:val="20"/>
          <w:szCs w:val="20"/>
        </w:rPr>
        <w:t>kempi</w:t>
      </w:r>
      <w:proofErr w:type="spellEnd"/>
      <w:r w:rsidR="00152380" w:rsidRPr="00A03C17">
        <w:rPr>
          <w:rFonts w:ascii="Arial" w:hAnsi="Arial" w:cs="Arial"/>
          <w:i/>
          <w:sz w:val="20"/>
          <w:szCs w:val="20"/>
        </w:rPr>
        <w:t xml:space="preserve">, </w:t>
      </w:r>
      <w:proofErr w:type="spellStart"/>
      <w:r w:rsidR="00152380" w:rsidRPr="00A03C17">
        <w:rPr>
          <w:rFonts w:ascii="Arial" w:hAnsi="Arial" w:cs="Arial"/>
          <w:i/>
          <w:sz w:val="20"/>
          <w:szCs w:val="20"/>
        </w:rPr>
        <w:t>Notothenia</w:t>
      </w:r>
      <w:proofErr w:type="spellEnd"/>
      <w:r w:rsidR="00152380" w:rsidRPr="00A03C17">
        <w:rPr>
          <w:rFonts w:ascii="Arial" w:hAnsi="Arial" w:cs="Arial"/>
          <w:i/>
          <w:sz w:val="20"/>
          <w:szCs w:val="20"/>
        </w:rPr>
        <w:t xml:space="preserve"> </w:t>
      </w:r>
      <w:proofErr w:type="spellStart"/>
      <w:r w:rsidR="00152380" w:rsidRPr="00A03C17">
        <w:rPr>
          <w:rFonts w:ascii="Arial" w:hAnsi="Arial" w:cs="Arial"/>
          <w:i/>
          <w:sz w:val="20"/>
          <w:szCs w:val="20"/>
        </w:rPr>
        <w:t>brevipectoralis</w:t>
      </w:r>
      <w:proofErr w:type="spellEnd"/>
      <w:r w:rsidR="00152380" w:rsidRPr="00A03C17">
        <w:rPr>
          <w:rFonts w:ascii="Arial" w:hAnsi="Arial" w:cs="Arial"/>
          <w:i/>
          <w:sz w:val="20"/>
          <w:szCs w:val="20"/>
        </w:rPr>
        <w:t xml:space="preserve">, </w:t>
      </w:r>
      <w:proofErr w:type="spellStart"/>
      <w:r w:rsidR="00152380" w:rsidRPr="00A03C17">
        <w:rPr>
          <w:rFonts w:ascii="Arial" w:hAnsi="Arial" w:cs="Arial"/>
          <w:i/>
          <w:sz w:val="20"/>
          <w:szCs w:val="20"/>
        </w:rPr>
        <w:t>Notothenia</w:t>
      </w:r>
      <w:proofErr w:type="spellEnd"/>
      <w:r w:rsidR="00152380" w:rsidRPr="00A03C17">
        <w:rPr>
          <w:rFonts w:ascii="Arial" w:hAnsi="Arial" w:cs="Arial"/>
          <w:i/>
          <w:sz w:val="20"/>
          <w:szCs w:val="20"/>
        </w:rPr>
        <w:t xml:space="preserve"> </w:t>
      </w:r>
      <w:proofErr w:type="spellStart"/>
      <w:r w:rsidR="00152380" w:rsidRPr="00A03C17">
        <w:rPr>
          <w:rFonts w:ascii="Arial" w:hAnsi="Arial" w:cs="Arial"/>
          <w:i/>
          <w:sz w:val="20"/>
          <w:szCs w:val="20"/>
        </w:rPr>
        <w:t>kempi</w:t>
      </w:r>
      <w:proofErr w:type="spellEnd"/>
      <w:r w:rsidR="00152380" w:rsidRPr="00A03C17">
        <w:rPr>
          <w:rFonts w:ascii="Arial" w:hAnsi="Arial" w:cs="Arial"/>
          <w:i/>
          <w:sz w:val="20"/>
          <w:szCs w:val="20"/>
        </w:rPr>
        <w:t xml:space="preserve">, </w:t>
      </w:r>
      <w:proofErr w:type="spellStart"/>
      <w:r w:rsidR="00152380" w:rsidRPr="00A03C17">
        <w:rPr>
          <w:rFonts w:ascii="Arial" w:hAnsi="Arial" w:cs="Arial"/>
          <w:i/>
          <w:sz w:val="20"/>
          <w:szCs w:val="20"/>
        </w:rPr>
        <w:t>Notothenia</w:t>
      </w:r>
      <w:proofErr w:type="spellEnd"/>
      <w:r w:rsidR="00152380" w:rsidRPr="00A03C17">
        <w:rPr>
          <w:rFonts w:ascii="Arial" w:hAnsi="Arial" w:cs="Arial"/>
          <w:i/>
          <w:sz w:val="20"/>
          <w:szCs w:val="20"/>
        </w:rPr>
        <w:t xml:space="preserve"> </w:t>
      </w:r>
      <w:proofErr w:type="spellStart"/>
      <w:r w:rsidR="00152380" w:rsidRPr="00A03C17">
        <w:rPr>
          <w:rFonts w:ascii="Arial" w:hAnsi="Arial" w:cs="Arial"/>
          <w:i/>
          <w:sz w:val="20"/>
          <w:szCs w:val="20"/>
        </w:rPr>
        <w:t>macrophthalma</w:t>
      </w:r>
      <w:proofErr w:type="spellEnd"/>
      <w:r w:rsidR="00152380" w:rsidRPr="00A03C17">
        <w:rPr>
          <w:rFonts w:ascii="Arial" w:hAnsi="Arial" w:cs="Arial"/>
          <w:sz w:val="20"/>
          <w:szCs w:val="20"/>
        </w:rPr>
        <w:t xml:space="preserve"> for </w:t>
      </w:r>
      <w:proofErr w:type="spellStart"/>
      <w:r w:rsidR="00152380" w:rsidRPr="00A03C17">
        <w:rPr>
          <w:rFonts w:ascii="Arial" w:hAnsi="Arial" w:cs="Arial"/>
          <w:i/>
          <w:sz w:val="20"/>
          <w:szCs w:val="20"/>
        </w:rPr>
        <w:t>Lepidonotothen</w:t>
      </w:r>
      <w:proofErr w:type="spellEnd"/>
      <w:r w:rsidR="00152380" w:rsidRPr="00A03C17">
        <w:rPr>
          <w:rFonts w:ascii="Arial" w:hAnsi="Arial" w:cs="Arial"/>
          <w:i/>
          <w:sz w:val="20"/>
          <w:szCs w:val="20"/>
        </w:rPr>
        <w:t xml:space="preserve"> </w:t>
      </w:r>
      <w:proofErr w:type="spellStart"/>
      <w:r w:rsidR="00152380" w:rsidRPr="00A03C17">
        <w:rPr>
          <w:rFonts w:ascii="Arial" w:hAnsi="Arial" w:cs="Arial"/>
          <w:i/>
          <w:sz w:val="20"/>
          <w:szCs w:val="20"/>
        </w:rPr>
        <w:t>squamifrons</w:t>
      </w:r>
      <w:proofErr w:type="spellEnd"/>
      <w:r w:rsidR="00152380" w:rsidRPr="00A03C17">
        <w:rPr>
          <w:rFonts w:ascii="Arial" w:hAnsi="Arial" w:cs="Arial"/>
          <w:sz w:val="20"/>
          <w:szCs w:val="20"/>
        </w:rPr>
        <w:t>.</w:t>
      </w:r>
      <w:r w:rsidR="00E12FFC" w:rsidRPr="00A03C17">
        <w:rPr>
          <w:rFonts w:ascii="Arial" w:hAnsi="Arial" w:cs="Arial"/>
          <w:sz w:val="20"/>
          <w:szCs w:val="20"/>
        </w:rPr>
        <w:t xml:space="preserve"> </w:t>
      </w:r>
      <w:r w:rsidR="00EB1657">
        <w:rPr>
          <w:rFonts w:ascii="Arial" w:hAnsi="Arial" w:cs="Arial"/>
          <w:sz w:val="20"/>
          <w:szCs w:val="20"/>
        </w:rPr>
        <w:t>Region</w:t>
      </w:r>
      <w:r w:rsidR="00EB1657" w:rsidRPr="00A03C17">
        <w:rPr>
          <w:rFonts w:ascii="Arial" w:hAnsi="Arial" w:cs="Arial"/>
          <w:sz w:val="20"/>
          <w:szCs w:val="20"/>
        </w:rPr>
        <w:t xml:space="preserve"> abbreviations: LB = Lena Bank, OB = Ob Bank, SGI = South Georgia Island, SSI = South Shetland Islands, PF = Port Foster (Deception Island), AB = Admiralty Bay, KGI = King George Island, EI = Elephant Island, SG = South Georgia, BI = Bouvet Island, SOI = South Orkney Islands, PEI = Prince Edward Island, MI = Marion Island, CI = </w:t>
      </w:r>
      <w:proofErr w:type="spellStart"/>
      <w:r w:rsidR="00EB1657" w:rsidRPr="00A03C17">
        <w:rPr>
          <w:rFonts w:ascii="Arial" w:hAnsi="Arial" w:cs="Arial"/>
          <w:sz w:val="20"/>
          <w:szCs w:val="20"/>
        </w:rPr>
        <w:t>Cozet</w:t>
      </w:r>
      <w:proofErr w:type="spellEnd"/>
      <w:r w:rsidR="00EB1657" w:rsidRPr="00A03C17">
        <w:rPr>
          <w:rFonts w:ascii="Arial" w:hAnsi="Arial" w:cs="Arial"/>
          <w:sz w:val="20"/>
          <w:szCs w:val="20"/>
        </w:rPr>
        <w:t xml:space="preserve"> Islands, KS = Kerguelen Subregion, VS = </w:t>
      </w:r>
      <w:proofErr w:type="spellStart"/>
      <w:r w:rsidR="00EB1657" w:rsidRPr="00A03C17">
        <w:rPr>
          <w:rFonts w:ascii="Arial" w:hAnsi="Arial" w:cs="Arial"/>
          <w:sz w:val="20"/>
          <w:szCs w:val="20"/>
        </w:rPr>
        <w:t>Vernadsky</w:t>
      </w:r>
      <w:proofErr w:type="spellEnd"/>
      <w:r w:rsidR="00EB1657" w:rsidRPr="00A03C17">
        <w:rPr>
          <w:rFonts w:ascii="Arial" w:hAnsi="Arial" w:cs="Arial"/>
          <w:sz w:val="20"/>
          <w:szCs w:val="20"/>
        </w:rPr>
        <w:t xml:space="preserve"> Station, LI = </w:t>
      </w:r>
      <w:proofErr w:type="spellStart"/>
      <w:r w:rsidR="00EB1657" w:rsidRPr="00A03C17">
        <w:rPr>
          <w:rFonts w:ascii="Arial" w:hAnsi="Arial" w:cs="Arial"/>
          <w:sz w:val="20"/>
          <w:szCs w:val="20"/>
        </w:rPr>
        <w:t>Loinville</w:t>
      </w:r>
      <w:proofErr w:type="spellEnd"/>
      <w:r w:rsidR="00EB1657" w:rsidRPr="00A03C17">
        <w:rPr>
          <w:rFonts w:ascii="Arial" w:hAnsi="Arial" w:cs="Arial"/>
          <w:sz w:val="20"/>
          <w:szCs w:val="20"/>
        </w:rPr>
        <w:t xml:space="preserve"> Island, HI = Heard Island, </w:t>
      </w:r>
      <w:proofErr w:type="spellStart"/>
      <w:r w:rsidR="00EB1657" w:rsidRPr="00A03C17">
        <w:rPr>
          <w:rFonts w:ascii="Arial" w:hAnsi="Arial" w:cs="Arial"/>
          <w:sz w:val="20"/>
          <w:szCs w:val="20"/>
        </w:rPr>
        <w:t>McI</w:t>
      </w:r>
      <w:proofErr w:type="spellEnd"/>
      <w:r w:rsidR="00EB1657" w:rsidRPr="00A03C17">
        <w:rPr>
          <w:rFonts w:ascii="Arial" w:hAnsi="Arial" w:cs="Arial"/>
          <w:sz w:val="20"/>
          <w:szCs w:val="20"/>
        </w:rPr>
        <w:t xml:space="preserve"> =Macquarie Island, PB = </w:t>
      </w:r>
      <w:proofErr w:type="spellStart"/>
      <w:r w:rsidR="00EB1657" w:rsidRPr="00A03C17">
        <w:rPr>
          <w:rFonts w:ascii="Arial" w:hAnsi="Arial" w:cs="Arial"/>
          <w:sz w:val="20"/>
          <w:szCs w:val="20"/>
        </w:rPr>
        <w:t>Prydz</w:t>
      </w:r>
      <w:proofErr w:type="spellEnd"/>
      <w:r w:rsidR="00EB1657" w:rsidRPr="00A03C17">
        <w:rPr>
          <w:rFonts w:ascii="Arial" w:hAnsi="Arial" w:cs="Arial"/>
          <w:sz w:val="20"/>
          <w:szCs w:val="20"/>
        </w:rPr>
        <w:t xml:space="preserve"> Bay, SB = </w:t>
      </w:r>
      <w:proofErr w:type="spellStart"/>
      <w:r w:rsidR="00EB1657" w:rsidRPr="00A03C17">
        <w:rPr>
          <w:rFonts w:ascii="Arial" w:hAnsi="Arial" w:cs="Arial"/>
          <w:sz w:val="20"/>
          <w:szCs w:val="20"/>
        </w:rPr>
        <w:t>Skif</w:t>
      </w:r>
      <w:proofErr w:type="spellEnd"/>
      <w:r w:rsidR="00EB1657" w:rsidRPr="00A03C17">
        <w:rPr>
          <w:rFonts w:ascii="Arial" w:hAnsi="Arial" w:cs="Arial"/>
          <w:sz w:val="20"/>
          <w:szCs w:val="20"/>
        </w:rPr>
        <w:t xml:space="preserve"> Bank, NSR = North Scotia Ridge, SR = Shag Rocks, KI = </w:t>
      </w:r>
      <w:proofErr w:type="spellStart"/>
      <w:r w:rsidR="00EB1657" w:rsidRPr="00A03C17">
        <w:rPr>
          <w:rFonts w:ascii="Arial" w:hAnsi="Arial" w:cs="Arial"/>
          <w:sz w:val="20"/>
          <w:szCs w:val="20"/>
        </w:rPr>
        <w:t>Kherd</w:t>
      </w:r>
      <w:proofErr w:type="spellEnd"/>
      <w:r w:rsidR="00EB1657" w:rsidRPr="00A03C17">
        <w:rPr>
          <w:rFonts w:ascii="Arial" w:hAnsi="Arial" w:cs="Arial"/>
          <w:sz w:val="20"/>
          <w:szCs w:val="20"/>
        </w:rPr>
        <w:t xml:space="preserve"> Island</w:t>
      </w:r>
      <w:r w:rsidR="00EB1657">
        <w:rPr>
          <w:rFonts w:ascii="Arial" w:hAnsi="Arial" w:cs="Arial"/>
          <w:sz w:val="20"/>
          <w:szCs w:val="20"/>
        </w:rPr>
        <w:t xml:space="preserve">. </w:t>
      </w:r>
      <w:r w:rsidR="00EC5F2E">
        <w:rPr>
          <w:rFonts w:ascii="Arial" w:hAnsi="Arial" w:cs="Arial"/>
          <w:sz w:val="20"/>
          <w:szCs w:val="20"/>
        </w:rPr>
        <w:t>Compiled from a</w:t>
      </w:r>
      <w:r w:rsidRPr="00A03C17">
        <w:rPr>
          <w:rFonts w:ascii="Arial" w:hAnsi="Arial" w:cs="Arial"/>
          <w:sz w:val="20"/>
          <w:szCs w:val="20"/>
        </w:rPr>
        <w:t xml:space="preserve"> checklist by </w:t>
      </w:r>
      <w:r w:rsidR="007E09E9" w:rsidRPr="007E09E9">
        <w:rPr>
          <w:rFonts w:ascii="Arial" w:hAnsi="Arial" w:cs="Arial"/>
          <w:sz w:val="20"/>
          <w:szCs w:val="20"/>
        </w:rPr>
        <w:t>Oğuz</w:t>
      </w:r>
      <w:r w:rsidRPr="00A03C17">
        <w:rPr>
          <w:rFonts w:ascii="Arial" w:hAnsi="Arial" w:cs="Arial"/>
          <w:sz w:val="20"/>
          <w:szCs w:val="20"/>
        </w:rPr>
        <w:t xml:space="preserve"> et al 2015</w:t>
      </w:r>
      <w:r w:rsidRPr="00A03C17">
        <w:rPr>
          <w:rFonts w:ascii="Arial" w:hAnsi="Arial" w:cs="Arial"/>
          <w:sz w:val="20"/>
          <w:szCs w:val="20"/>
        </w:rPr>
        <w:fldChar w:fldCharType="begin"/>
      </w:r>
      <w:r w:rsidRPr="00A03C17">
        <w:rPr>
          <w:rFonts w:ascii="Arial" w:hAnsi="Arial" w:cs="Arial"/>
          <w:sz w:val="20"/>
          <w:szCs w:val="20"/>
        </w:rPr>
        <w:instrText xml:space="preserve"> ADDIN ZOTERO_ITEM CSL_CITATION {"citationID":"rNV2fShN","properties":{"formattedCitation":"\\super 1\\nosupersub{}","plainCitation":"1","noteIndex":0},"citationItems":[{"id":3061,"uris":["http://zotero.org/users/3032824/items/QMZLX9EM"],"uri":["http://zotero.org/users/3032824/items/QMZLX9EM"],"itemData":{"id":3061,"type":"article-journal","abstract":"To date, there have been nearly 100 papers published on metazoan parasites of Antarctic fishes, but there has not yet been any compilation of a species list of fish parasites for this large geographic area. Herein, we provide a list of all documented occurrences of monogenean, cestode, digenean, acanthocephalan, nematode, and hirudinean parasites of Antarctic fishes. The list includes nearly 250 parasite species found in 142 species of host fishes. It is likely that there are more species of fish parasites, which are yet to be documented from Antarctic waters.","container-title":"Turkiye parazitolojii dergisi","DOI":"10.5152/tpd.2015.3661","source":"Semantic Scholar","title":"Metazoan parasites of Antarctic fishes.","author":[{"family":"Oğuz","given":"Mehmet Cemal"},{"family":"Tepe","given":"Yahya"},{"family":"Belk","given":"Mark C."},{"family":"Heckmann","given":"Richard Anderson"},{"family":"Aslan","given":"Burçak"},{"family":"Gürgen","given":"Meryem"},{"family":"Bray","given":"Rodney A."},{"family":"Akgül","given":"Ülker"}],"issued":{"date-parts":[["2015"]]}}}],"schema":"https://github.com/citation-style-language/schema/raw/master/csl-citation.json"} </w:instrText>
      </w:r>
      <w:r w:rsidRPr="00A03C17">
        <w:rPr>
          <w:rFonts w:ascii="Arial" w:hAnsi="Arial" w:cs="Arial"/>
          <w:sz w:val="20"/>
          <w:szCs w:val="20"/>
        </w:rPr>
        <w:fldChar w:fldCharType="separate"/>
      </w:r>
      <w:r w:rsidRPr="00A03C17">
        <w:rPr>
          <w:rFonts w:ascii="Arial" w:hAnsi="Arial" w:cs="Arial"/>
          <w:sz w:val="20"/>
          <w:szCs w:val="20"/>
          <w:vertAlign w:val="superscript"/>
        </w:rPr>
        <w:t>1</w:t>
      </w:r>
      <w:r w:rsidRPr="00A03C17">
        <w:rPr>
          <w:rFonts w:ascii="Arial" w:hAnsi="Arial" w:cs="Arial"/>
          <w:sz w:val="20"/>
          <w:szCs w:val="20"/>
        </w:rPr>
        <w:fldChar w:fldCharType="end"/>
      </w:r>
      <w:r>
        <w:rPr>
          <w:rFonts w:ascii="Arial" w:hAnsi="Arial" w:cs="Arial"/>
          <w:sz w:val="20"/>
          <w:szCs w:val="20"/>
        </w:rPr>
        <w:t>, the</w:t>
      </w:r>
      <w:r w:rsidR="00E12FFC" w:rsidRPr="00A03C17">
        <w:rPr>
          <w:rFonts w:ascii="Arial" w:hAnsi="Arial" w:cs="Arial"/>
          <w:sz w:val="20"/>
          <w:szCs w:val="20"/>
        </w:rPr>
        <w:t xml:space="preserve"> </w:t>
      </w:r>
      <w:r>
        <w:rPr>
          <w:rFonts w:ascii="Arial" w:hAnsi="Arial" w:cs="Arial"/>
          <w:sz w:val="20"/>
          <w:szCs w:val="20"/>
        </w:rPr>
        <w:t>H</w:t>
      </w:r>
      <w:r w:rsidR="00E12FFC" w:rsidRPr="00A03C17">
        <w:rPr>
          <w:rFonts w:ascii="Arial" w:hAnsi="Arial" w:cs="Arial"/>
          <w:sz w:val="20"/>
          <w:szCs w:val="20"/>
        </w:rPr>
        <w:t>ost-para</w:t>
      </w:r>
      <w:r w:rsidR="003E61FA">
        <w:rPr>
          <w:rFonts w:ascii="Arial" w:hAnsi="Arial" w:cs="Arial"/>
          <w:sz w:val="20"/>
          <w:szCs w:val="20"/>
        </w:rPr>
        <w:t>site database of the NHM London</w:t>
      </w:r>
      <w:r w:rsidR="003E61FA">
        <w:rPr>
          <w:rFonts w:ascii="Arial" w:hAnsi="Arial" w:cs="Arial"/>
          <w:sz w:val="20"/>
          <w:szCs w:val="20"/>
        </w:rPr>
        <w:fldChar w:fldCharType="begin"/>
      </w:r>
      <w:r w:rsidR="003E61FA">
        <w:rPr>
          <w:rFonts w:ascii="Arial" w:hAnsi="Arial" w:cs="Arial"/>
          <w:sz w:val="20"/>
          <w:szCs w:val="20"/>
        </w:rPr>
        <w:instrText xml:space="preserve"> ADDIN ZOTERO_ITEM CSL_CITATION {"citationID":"PLPTzY0R","properties":{"formattedCitation":"\\super 2\\nosupersub{}","plainCitation":"2","noteIndex":0},"citationItems":[{"id":946,"uris":["http://zotero.org/users/3032824/items/ZR46KVX3"],"uri":["http://zotero.org/users/3032824/items/ZR46KVX3"],"itemData":{"id":946,"type":"webpage","title":"Host-Parasite Database of the Natural History Museum, London.","URL":"http://www.nhm.ac.uk/research-curation/scientific-resources/taxonomy-systematics/host-parasites/","author":[{"family":"Gibson","given":"David I."},{"family":"Bray","given":"Rodney A."},{"family":"Harris","given":"E. A."}],"accessed":{"date-parts":[["2018",5,17]]},"issued":{"date-parts":[["2005"]]}}}],"schema":"https://github.com/citation-style-language/schema/raw/master/csl-citation.json"} </w:instrText>
      </w:r>
      <w:r w:rsidR="003E61FA">
        <w:rPr>
          <w:rFonts w:ascii="Arial" w:hAnsi="Arial" w:cs="Arial"/>
          <w:sz w:val="20"/>
          <w:szCs w:val="20"/>
        </w:rPr>
        <w:fldChar w:fldCharType="separate"/>
      </w:r>
      <w:r w:rsidR="003E61FA" w:rsidRPr="003E61FA">
        <w:rPr>
          <w:rFonts w:ascii="Arial" w:hAnsi="Arial" w:cs="Arial"/>
          <w:sz w:val="20"/>
          <w:szCs w:val="24"/>
          <w:vertAlign w:val="superscript"/>
        </w:rPr>
        <w:t>2</w:t>
      </w:r>
      <w:r w:rsidR="003E61FA">
        <w:rPr>
          <w:rFonts w:ascii="Arial" w:hAnsi="Arial" w:cs="Arial"/>
          <w:sz w:val="20"/>
          <w:szCs w:val="20"/>
        </w:rPr>
        <w:fldChar w:fldCharType="end"/>
      </w:r>
      <w:r w:rsidR="00E12FFC" w:rsidRPr="00A03C17">
        <w:rPr>
          <w:rFonts w:ascii="Arial" w:hAnsi="Arial" w:cs="Arial"/>
          <w:sz w:val="20"/>
          <w:szCs w:val="20"/>
        </w:rPr>
        <w:t xml:space="preserve"> </w:t>
      </w:r>
      <w:r>
        <w:rPr>
          <w:rFonts w:ascii="Arial" w:hAnsi="Arial" w:cs="Arial"/>
          <w:sz w:val="20"/>
          <w:szCs w:val="20"/>
        </w:rPr>
        <w:t>and Google Scholar search of publications since</w:t>
      </w:r>
      <w:r w:rsidR="00EC5F2E">
        <w:rPr>
          <w:rFonts w:ascii="Arial" w:hAnsi="Arial" w:cs="Arial"/>
          <w:sz w:val="20"/>
          <w:szCs w:val="20"/>
        </w:rPr>
        <w:t xml:space="preserve"> 2015;</w:t>
      </w:r>
      <w:r w:rsidR="00E12FFC" w:rsidRPr="00A03C17">
        <w:rPr>
          <w:rFonts w:ascii="Arial" w:hAnsi="Arial" w:cs="Arial"/>
          <w:sz w:val="20"/>
          <w:szCs w:val="20"/>
        </w:rPr>
        <w:t xml:space="preserve"> the</w:t>
      </w:r>
      <w:r w:rsidR="001C46FB" w:rsidRPr="00A03C17">
        <w:rPr>
          <w:rFonts w:ascii="Arial" w:hAnsi="Arial" w:cs="Arial"/>
          <w:sz w:val="20"/>
          <w:szCs w:val="20"/>
        </w:rPr>
        <w:t xml:space="preserve"> taxonomy was </w:t>
      </w:r>
      <w:r w:rsidR="003D6365" w:rsidRPr="00A03C17">
        <w:rPr>
          <w:rFonts w:ascii="Arial" w:hAnsi="Arial" w:cs="Arial"/>
          <w:sz w:val="20"/>
          <w:szCs w:val="20"/>
        </w:rPr>
        <w:t xml:space="preserve">checked in </w:t>
      </w:r>
      <w:proofErr w:type="spellStart"/>
      <w:r w:rsidR="003D6365" w:rsidRPr="00A03C17">
        <w:rPr>
          <w:rFonts w:ascii="Arial" w:hAnsi="Arial" w:cs="Arial"/>
          <w:sz w:val="20"/>
          <w:szCs w:val="20"/>
        </w:rPr>
        <w:t>WoRMS</w:t>
      </w:r>
      <w:proofErr w:type="spellEnd"/>
      <w:r w:rsidR="003D6365" w:rsidRPr="00A03C17">
        <w:rPr>
          <w:rFonts w:ascii="Arial" w:hAnsi="Arial" w:cs="Arial"/>
          <w:sz w:val="20"/>
          <w:szCs w:val="20"/>
        </w:rPr>
        <w:t xml:space="preserve"> 2</w:t>
      </w:r>
      <w:r w:rsidR="00F9296A" w:rsidRPr="00A03C17">
        <w:rPr>
          <w:rFonts w:ascii="Arial" w:hAnsi="Arial" w:cs="Arial"/>
          <w:sz w:val="20"/>
          <w:szCs w:val="20"/>
        </w:rPr>
        <w:t>020 and updated</w:t>
      </w:r>
      <w:r w:rsidR="003D6365" w:rsidRPr="00A03C17">
        <w:rPr>
          <w:rFonts w:ascii="Arial" w:hAnsi="Arial" w:cs="Arial"/>
          <w:sz w:val="20"/>
          <w:szCs w:val="20"/>
        </w:rPr>
        <w:t>.</w:t>
      </w:r>
    </w:p>
    <w:tbl>
      <w:tblPr>
        <w:tblStyle w:val="EinfacheTabelle2"/>
        <w:tblW w:w="0" w:type="auto"/>
        <w:tblBorders>
          <w:top w:val="none" w:sz="0" w:space="0" w:color="auto"/>
          <w:bottom w:val="none" w:sz="0" w:space="0" w:color="auto"/>
        </w:tblBorders>
        <w:tblLayout w:type="fixed"/>
        <w:tblLook w:val="04A0" w:firstRow="1" w:lastRow="0" w:firstColumn="1" w:lastColumn="0" w:noHBand="0" w:noVBand="1"/>
      </w:tblPr>
      <w:tblGrid>
        <w:gridCol w:w="1696"/>
        <w:gridCol w:w="1701"/>
        <w:gridCol w:w="2552"/>
        <w:gridCol w:w="3118"/>
        <w:gridCol w:w="1423"/>
        <w:gridCol w:w="992"/>
      </w:tblGrid>
      <w:tr w:rsidR="00A515A0" w:rsidRPr="00A03C17" w14:paraId="2EF1A395" w14:textId="77777777" w:rsidTr="008922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bottom w:val="single" w:sz="4" w:space="0" w:color="auto"/>
            </w:tcBorders>
          </w:tcPr>
          <w:p w14:paraId="66614611" w14:textId="77777777" w:rsidR="001614F7" w:rsidRPr="00A03C17" w:rsidRDefault="001614F7">
            <w:pPr>
              <w:rPr>
                <w:rFonts w:ascii="Arial" w:hAnsi="Arial" w:cs="Arial"/>
                <w:sz w:val="20"/>
                <w:szCs w:val="20"/>
              </w:rPr>
            </w:pPr>
            <w:r w:rsidRPr="00A03C17">
              <w:rPr>
                <w:rFonts w:ascii="Arial" w:hAnsi="Arial" w:cs="Arial"/>
                <w:sz w:val="20"/>
                <w:szCs w:val="20"/>
              </w:rPr>
              <w:t>Host</w:t>
            </w:r>
          </w:p>
        </w:tc>
        <w:tc>
          <w:tcPr>
            <w:tcW w:w="1701" w:type="dxa"/>
            <w:tcBorders>
              <w:bottom w:val="single" w:sz="4" w:space="0" w:color="auto"/>
            </w:tcBorders>
          </w:tcPr>
          <w:p w14:paraId="3CC9DF54" w14:textId="77777777" w:rsidR="001614F7" w:rsidRPr="00A03C17" w:rsidRDefault="001614F7">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03C17">
              <w:rPr>
                <w:rFonts w:ascii="Arial" w:hAnsi="Arial" w:cs="Arial"/>
                <w:sz w:val="20"/>
                <w:szCs w:val="20"/>
              </w:rPr>
              <w:t>Group</w:t>
            </w:r>
          </w:p>
        </w:tc>
        <w:tc>
          <w:tcPr>
            <w:tcW w:w="2552" w:type="dxa"/>
            <w:tcBorders>
              <w:bottom w:val="single" w:sz="4" w:space="0" w:color="auto"/>
            </w:tcBorders>
          </w:tcPr>
          <w:p w14:paraId="27897B99" w14:textId="77777777" w:rsidR="001614F7" w:rsidRPr="00A03C17" w:rsidRDefault="001614F7">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03C17">
              <w:rPr>
                <w:rFonts w:ascii="Arial" w:hAnsi="Arial" w:cs="Arial"/>
                <w:sz w:val="20"/>
                <w:szCs w:val="20"/>
              </w:rPr>
              <w:t>Family</w:t>
            </w:r>
          </w:p>
        </w:tc>
        <w:tc>
          <w:tcPr>
            <w:tcW w:w="3118" w:type="dxa"/>
            <w:tcBorders>
              <w:bottom w:val="single" w:sz="4" w:space="0" w:color="auto"/>
            </w:tcBorders>
          </w:tcPr>
          <w:p w14:paraId="60576D81" w14:textId="77777777" w:rsidR="001614F7" w:rsidRPr="00A03C17" w:rsidRDefault="001614F7">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03C17">
              <w:rPr>
                <w:rFonts w:ascii="Arial" w:hAnsi="Arial" w:cs="Arial"/>
                <w:sz w:val="20"/>
                <w:szCs w:val="20"/>
              </w:rPr>
              <w:t>Species</w:t>
            </w:r>
          </w:p>
        </w:tc>
        <w:tc>
          <w:tcPr>
            <w:tcW w:w="1423" w:type="dxa"/>
            <w:tcBorders>
              <w:bottom w:val="single" w:sz="4" w:space="0" w:color="auto"/>
            </w:tcBorders>
          </w:tcPr>
          <w:p w14:paraId="1510CE4D" w14:textId="77777777" w:rsidR="001614F7" w:rsidRPr="00A03C17" w:rsidRDefault="001614F7">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03C17">
              <w:rPr>
                <w:rFonts w:ascii="Arial" w:hAnsi="Arial" w:cs="Arial"/>
                <w:sz w:val="20"/>
                <w:szCs w:val="20"/>
              </w:rPr>
              <w:t>Region</w:t>
            </w:r>
          </w:p>
        </w:tc>
        <w:tc>
          <w:tcPr>
            <w:tcW w:w="992" w:type="dxa"/>
            <w:tcBorders>
              <w:bottom w:val="single" w:sz="4" w:space="0" w:color="auto"/>
            </w:tcBorders>
          </w:tcPr>
          <w:p w14:paraId="40C70AAF" w14:textId="77777777" w:rsidR="001614F7" w:rsidRPr="00A03C17" w:rsidRDefault="001614F7" w:rsidP="001614F7">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03C17">
              <w:rPr>
                <w:rFonts w:ascii="Arial" w:hAnsi="Arial" w:cs="Arial"/>
                <w:sz w:val="20"/>
                <w:szCs w:val="20"/>
              </w:rPr>
              <w:t>Ref.</w:t>
            </w:r>
          </w:p>
        </w:tc>
      </w:tr>
      <w:tr w:rsidR="00A515A0" w:rsidRPr="00A03C17" w14:paraId="312D0167" w14:textId="77777777" w:rsidTr="008922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single" w:sz="4" w:space="0" w:color="auto"/>
              <w:bottom w:val="none" w:sz="0" w:space="0" w:color="auto"/>
            </w:tcBorders>
          </w:tcPr>
          <w:p w14:paraId="071D53F7" w14:textId="77777777" w:rsidR="001614F7" w:rsidRPr="00A03C17" w:rsidRDefault="0089222A">
            <w:pPr>
              <w:rPr>
                <w:rFonts w:ascii="Arial" w:hAnsi="Arial" w:cs="Arial"/>
                <w:i/>
                <w:sz w:val="20"/>
                <w:szCs w:val="20"/>
              </w:rPr>
            </w:pPr>
            <w:proofErr w:type="spellStart"/>
            <w:r>
              <w:rPr>
                <w:rFonts w:ascii="Arial" w:hAnsi="Arial" w:cs="Arial"/>
                <w:i/>
                <w:sz w:val="20"/>
                <w:szCs w:val="20"/>
              </w:rPr>
              <w:t>Nototheniops</w:t>
            </w:r>
            <w:proofErr w:type="spellEnd"/>
            <w:r w:rsidR="001614F7" w:rsidRPr="00A03C17">
              <w:rPr>
                <w:rFonts w:ascii="Arial" w:hAnsi="Arial" w:cs="Arial"/>
                <w:i/>
                <w:sz w:val="20"/>
                <w:szCs w:val="20"/>
              </w:rPr>
              <w:t xml:space="preserve"> </w:t>
            </w:r>
            <w:proofErr w:type="spellStart"/>
            <w:r w:rsidR="001614F7" w:rsidRPr="00A03C17">
              <w:rPr>
                <w:rFonts w:ascii="Arial" w:hAnsi="Arial" w:cs="Arial"/>
                <w:i/>
                <w:sz w:val="20"/>
                <w:szCs w:val="20"/>
              </w:rPr>
              <w:t>larseni</w:t>
            </w:r>
            <w:proofErr w:type="spellEnd"/>
          </w:p>
        </w:tc>
        <w:tc>
          <w:tcPr>
            <w:tcW w:w="1701" w:type="dxa"/>
            <w:tcBorders>
              <w:top w:val="single" w:sz="4" w:space="0" w:color="auto"/>
              <w:bottom w:val="none" w:sz="0" w:space="0" w:color="auto"/>
            </w:tcBorders>
          </w:tcPr>
          <w:p w14:paraId="0B2ACD20" w14:textId="77777777" w:rsidR="001614F7" w:rsidRPr="00A03C17" w:rsidRDefault="001614F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03C17">
              <w:rPr>
                <w:rFonts w:ascii="Arial" w:hAnsi="Arial" w:cs="Arial"/>
                <w:sz w:val="20"/>
                <w:szCs w:val="20"/>
              </w:rPr>
              <w:t>Digenea</w:t>
            </w:r>
          </w:p>
        </w:tc>
        <w:tc>
          <w:tcPr>
            <w:tcW w:w="2552" w:type="dxa"/>
            <w:tcBorders>
              <w:top w:val="single" w:sz="4" w:space="0" w:color="auto"/>
              <w:bottom w:val="none" w:sz="0" w:space="0" w:color="auto"/>
            </w:tcBorders>
          </w:tcPr>
          <w:p w14:paraId="040C066B" w14:textId="77777777" w:rsidR="001614F7" w:rsidRPr="00A03C17" w:rsidRDefault="001614F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spellStart"/>
            <w:r w:rsidRPr="00A03C17">
              <w:rPr>
                <w:rFonts w:ascii="Arial" w:hAnsi="Arial" w:cs="Arial"/>
                <w:sz w:val="20"/>
                <w:szCs w:val="20"/>
              </w:rPr>
              <w:t>Derogenidae</w:t>
            </w:r>
            <w:proofErr w:type="spellEnd"/>
          </w:p>
        </w:tc>
        <w:tc>
          <w:tcPr>
            <w:tcW w:w="3118" w:type="dxa"/>
            <w:tcBorders>
              <w:top w:val="single" w:sz="4" w:space="0" w:color="auto"/>
              <w:bottom w:val="none" w:sz="0" w:space="0" w:color="auto"/>
            </w:tcBorders>
          </w:tcPr>
          <w:p w14:paraId="5C5ED66A" w14:textId="77777777" w:rsidR="001614F7" w:rsidRPr="00A03C17" w:rsidRDefault="001614F7">
            <w:pP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proofErr w:type="spellStart"/>
            <w:r w:rsidRPr="00A03C17">
              <w:rPr>
                <w:rFonts w:ascii="Arial" w:hAnsi="Arial" w:cs="Arial"/>
                <w:i/>
                <w:sz w:val="20"/>
                <w:szCs w:val="20"/>
              </w:rPr>
              <w:t>Gonocerca</w:t>
            </w:r>
            <w:proofErr w:type="spellEnd"/>
            <w:r w:rsidRPr="00A03C17">
              <w:rPr>
                <w:rFonts w:ascii="Arial" w:hAnsi="Arial" w:cs="Arial"/>
                <w:i/>
                <w:sz w:val="20"/>
                <w:szCs w:val="20"/>
              </w:rPr>
              <w:t xml:space="preserve"> </w:t>
            </w:r>
            <w:proofErr w:type="spellStart"/>
            <w:r w:rsidRPr="00A03C17">
              <w:rPr>
                <w:rFonts w:ascii="Arial" w:hAnsi="Arial" w:cs="Arial"/>
                <w:i/>
                <w:sz w:val="20"/>
                <w:szCs w:val="20"/>
              </w:rPr>
              <w:t>phycidis</w:t>
            </w:r>
            <w:proofErr w:type="spellEnd"/>
          </w:p>
        </w:tc>
        <w:tc>
          <w:tcPr>
            <w:tcW w:w="1423" w:type="dxa"/>
            <w:tcBorders>
              <w:top w:val="single" w:sz="4" w:space="0" w:color="auto"/>
              <w:bottom w:val="none" w:sz="0" w:space="0" w:color="auto"/>
            </w:tcBorders>
          </w:tcPr>
          <w:p w14:paraId="3D548C68" w14:textId="77777777" w:rsidR="001614F7" w:rsidRPr="00A03C17" w:rsidRDefault="001614F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03C17">
              <w:rPr>
                <w:rFonts w:ascii="Arial" w:hAnsi="Arial" w:cs="Arial"/>
                <w:sz w:val="20"/>
                <w:szCs w:val="20"/>
              </w:rPr>
              <w:t>LB, OB</w:t>
            </w:r>
          </w:p>
        </w:tc>
        <w:tc>
          <w:tcPr>
            <w:tcW w:w="992" w:type="dxa"/>
            <w:tcBorders>
              <w:top w:val="single" w:sz="4" w:space="0" w:color="auto"/>
              <w:bottom w:val="none" w:sz="0" w:space="0" w:color="auto"/>
            </w:tcBorders>
          </w:tcPr>
          <w:p w14:paraId="6F9B3AD5" w14:textId="77777777" w:rsidR="001614F7" w:rsidRPr="00A03C17" w:rsidRDefault="00FF6F06"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03C17">
              <w:rPr>
                <w:rFonts w:ascii="Arial" w:hAnsi="Arial" w:cs="Arial"/>
                <w:sz w:val="20"/>
                <w:szCs w:val="20"/>
              </w:rPr>
              <w:fldChar w:fldCharType="begin"/>
            </w:r>
            <w:r w:rsidR="003E61FA">
              <w:rPr>
                <w:rFonts w:ascii="Arial" w:hAnsi="Arial" w:cs="Arial"/>
                <w:sz w:val="20"/>
                <w:szCs w:val="20"/>
              </w:rPr>
              <w:instrText xml:space="preserve"> ADDIN ZOTERO_ITEM CSL_CITATION {"citationID":"EpbZi4Db","properties":{"formattedCitation":"\\super 3\\nosupersub{}","plainCitation":"3","noteIndex":0},"citationItems":[{"id":3252,"uris":["http://zotero.org/users/3032824/items/RN7U47YF"],"uri":["http://zotero.org/users/3032824/items/RN7U47YF"],"itemData":{"id":3252,"type":"article-journal","container-title":"Vestnik Zoologii","page":"6-10","title":"Peculiarities of nototheniid fish helminth fauna in subantarctic sector of Indian Ocean.","volume":"3","author":[{"family":"Parukhin","given":"A. M."}],"issued":{"date-parts":[["1986"]]}}}],"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3</w:t>
            </w:r>
            <w:r w:rsidRPr="00A03C17">
              <w:rPr>
                <w:rFonts w:ascii="Arial" w:hAnsi="Arial" w:cs="Arial"/>
                <w:sz w:val="20"/>
                <w:szCs w:val="20"/>
              </w:rPr>
              <w:fldChar w:fldCharType="end"/>
            </w:r>
          </w:p>
        </w:tc>
      </w:tr>
      <w:tr w:rsidR="00A515A0" w:rsidRPr="00A03C17" w14:paraId="56AAE904" w14:textId="77777777" w:rsidTr="0089222A">
        <w:tc>
          <w:tcPr>
            <w:cnfStyle w:val="001000000000" w:firstRow="0" w:lastRow="0" w:firstColumn="1" w:lastColumn="0" w:oddVBand="0" w:evenVBand="0" w:oddHBand="0" w:evenHBand="0" w:firstRowFirstColumn="0" w:firstRowLastColumn="0" w:lastRowFirstColumn="0" w:lastRowLastColumn="0"/>
            <w:tcW w:w="1696" w:type="dxa"/>
          </w:tcPr>
          <w:p w14:paraId="269BA85B" w14:textId="77777777" w:rsidR="001614F7" w:rsidRPr="00A03C17" w:rsidRDefault="001614F7">
            <w:pPr>
              <w:rPr>
                <w:rFonts w:ascii="Arial" w:hAnsi="Arial" w:cs="Arial"/>
                <w:sz w:val="20"/>
                <w:szCs w:val="20"/>
              </w:rPr>
            </w:pPr>
          </w:p>
        </w:tc>
        <w:tc>
          <w:tcPr>
            <w:tcW w:w="1701" w:type="dxa"/>
          </w:tcPr>
          <w:p w14:paraId="3C968007" w14:textId="77777777" w:rsidR="001614F7" w:rsidRPr="00A03C17" w:rsidRDefault="001614F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552" w:type="dxa"/>
            <w:shd w:val="clear" w:color="auto" w:fill="F2F2F2" w:themeFill="background1" w:themeFillShade="F2"/>
          </w:tcPr>
          <w:p w14:paraId="74BA65A1" w14:textId="77777777" w:rsidR="001614F7" w:rsidRPr="00A03C17" w:rsidRDefault="001614F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A03C17">
              <w:rPr>
                <w:rFonts w:ascii="Arial" w:hAnsi="Arial" w:cs="Arial"/>
                <w:sz w:val="20"/>
                <w:szCs w:val="20"/>
              </w:rPr>
              <w:t>Hemiuridae</w:t>
            </w:r>
            <w:proofErr w:type="spellEnd"/>
          </w:p>
        </w:tc>
        <w:tc>
          <w:tcPr>
            <w:tcW w:w="3118" w:type="dxa"/>
            <w:shd w:val="clear" w:color="auto" w:fill="F2F2F2" w:themeFill="background1" w:themeFillShade="F2"/>
          </w:tcPr>
          <w:p w14:paraId="2DD9D091" w14:textId="77777777" w:rsidR="001614F7" w:rsidRPr="00A03C17" w:rsidRDefault="001614F7">
            <w:pP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rPr>
            </w:pPr>
            <w:proofErr w:type="spellStart"/>
            <w:r w:rsidRPr="00A03C17">
              <w:rPr>
                <w:rFonts w:ascii="Arial" w:hAnsi="Arial" w:cs="Arial"/>
                <w:i/>
                <w:sz w:val="20"/>
                <w:szCs w:val="20"/>
              </w:rPr>
              <w:t>Elytrophalloides</w:t>
            </w:r>
            <w:proofErr w:type="spellEnd"/>
            <w:r w:rsidRPr="00A03C17">
              <w:rPr>
                <w:rFonts w:ascii="Arial" w:hAnsi="Arial" w:cs="Arial"/>
                <w:i/>
                <w:sz w:val="20"/>
                <w:szCs w:val="20"/>
              </w:rPr>
              <w:t xml:space="preserve"> </w:t>
            </w:r>
            <w:proofErr w:type="spellStart"/>
            <w:r w:rsidRPr="00A03C17">
              <w:rPr>
                <w:rFonts w:ascii="Arial" w:hAnsi="Arial" w:cs="Arial"/>
                <w:i/>
                <w:sz w:val="20"/>
                <w:szCs w:val="20"/>
              </w:rPr>
              <w:t>oatesi</w:t>
            </w:r>
            <w:proofErr w:type="spellEnd"/>
          </w:p>
        </w:tc>
        <w:tc>
          <w:tcPr>
            <w:tcW w:w="1423" w:type="dxa"/>
            <w:shd w:val="clear" w:color="auto" w:fill="F2F2F2" w:themeFill="background1" w:themeFillShade="F2"/>
          </w:tcPr>
          <w:p w14:paraId="182326EA" w14:textId="77777777" w:rsidR="001614F7" w:rsidRPr="00A03C17" w:rsidRDefault="001614F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03C17">
              <w:rPr>
                <w:rFonts w:ascii="Arial" w:hAnsi="Arial" w:cs="Arial"/>
                <w:sz w:val="20"/>
                <w:szCs w:val="20"/>
              </w:rPr>
              <w:t>SGI</w:t>
            </w:r>
          </w:p>
        </w:tc>
        <w:tc>
          <w:tcPr>
            <w:tcW w:w="992" w:type="dxa"/>
            <w:shd w:val="clear" w:color="auto" w:fill="F2F2F2" w:themeFill="background1" w:themeFillShade="F2"/>
          </w:tcPr>
          <w:p w14:paraId="1798A97D" w14:textId="77777777" w:rsidR="009F74CE" w:rsidRPr="00A03C17" w:rsidRDefault="009F74CE"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03C17">
              <w:rPr>
                <w:rFonts w:ascii="Arial" w:hAnsi="Arial" w:cs="Arial"/>
                <w:sz w:val="20"/>
                <w:szCs w:val="20"/>
              </w:rPr>
              <w:fldChar w:fldCharType="begin"/>
            </w:r>
            <w:r w:rsidR="003E61FA">
              <w:rPr>
                <w:rFonts w:ascii="Arial" w:hAnsi="Arial" w:cs="Arial"/>
                <w:sz w:val="20"/>
                <w:szCs w:val="20"/>
              </w:rPr>
              <w:instrText xml:space="preserve"> ADDIN ZOTERO_ITEM CSL_CITATION {"citationID":"8OLmadyg","properties":{"formattedCitation":"\\super 4\\nosupersub{}","plainCitation":"4","noteIndex":0},"citationItems":[{"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4</w:t>
            </w:r>
            <w:r w:rsidRPr="00A03C17">
              <w:rPr>
                <w:rFonts w:ascii="Arial" w:hAnsi="Arial" w:cs="Arial"/>
                <w:sz w:val="20"/>
                <w:szCs w:val="20"/>
              </w:rPr>
              <w:fldChar w:fldCharType="end"/>
            </w:r>
          </w:p>
        </w:tc>
      </w:tr>
      <w:tr w:rsidR="00A515A0" w:rsidRPr="00A03C17" w14:paraId="33083FEA" w14:textId="77777777" w:rsidTr="008922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none" w:sz="0" w:space="0" w:color="auto"/>
              <w:bottom w:val="none" w:sz="0" w:space="0" w:color="auto"/>
            </w:tcBorders>
          </w:tcPr>
          <w:p w14:paraId="75BA18AA" w14:textId="77777777" w:rsidR="001614F7" w:rsidRPr="00A03C17" w:rsidRDefault="001614F7">
            <w:pPr>
              <w:rPr>
                <w:rFonts w:ascii="Arial" w:hAnsi="Arial" w:cs="Arial"/>
                <w:sz w:val="20"/>
                <w:szCs w:val="20"/>
              </w:rPr>
            </w:pPr>
          </w:p>
        </w:tc>
        <w:tc>
          <w:tcPr>
            <w:tcW w:w="1701" w:type="dxa"/>
            <w:tcBorders>
              <w:top w:val="none" w:sz="0" w:space="0" w:color="auto"/>
              <w:bottom w:val="none" w:sz="0" w:space="0" w:color="auto"/>
            </w:tcBorders>
          </w:tcPr>
          <w:p w14:paraId="7F512645" w14:textId="77777777" w:rsidR="001614F7" w:rsidRPr="00A03C17" w:rsidRDefault="001614F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552" w:type="dxa"/>
            <w:tcBorders>
              <w:top w:val="none" w:sz="0" w:space="0" w:color="auto"/>
              <w:bottom w:val="none" w:sz="0" w:space="0" w:color="auto"/>
            </w:tcBorders>
            <w:shd w:val="clear" w:color="auto" w:fill="F2F2F2" w:themeFill="background1" w:themeFillShade="F2"/>
          </w:tcPr>
          <w:p w14:paraId="67361049" w14:textId="77777777" w:rsidR="001614F7" w:rsidRPr="00A03C17" w:rsidRDefault="001614F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118" w:type="dxa"/>
            <w:tcBorders>
              <w:top w:val="none" w:sz="0" w:space="0" w:color="auto"/>
              <w:bottom w:val="none" w:sz="0" w:space="0" w:color="auto"/>
            </w:tcBorders>
            <w:shd w:val="clear" w:color="auto" w:fill="F2F2F2" w:themeFill="background1" w:themeFillShade="F2"/>
          </w:tcPr>
          <w:p w14:paraId="201BBE07" w14:textId="77777777" w:rsidR="001614F7" w:rsidRPr="00A03C17" w:rsidRDefault="001614F7">
            <w:pP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proofErr w:type="spellStart"/>
            <w:r w:rsidRPr="00A03C17">
              <w:rPr>
                <w:rFonts w:ascii="Arial" w:hAnsi="Arial" w:cs="Arial"/>
                <w:i/>
                <w:sz w:val="20"/>
                <w:szCs w:val="20"/>
              </w:rPr>
              <w:t>Lecithochirium</w:t>
            </w:r>
            <w:proofErr w:type="spellEnd"/>
            <w:r w:rsidRPr="00A03C17">
              <w:rPr>
                <w:rFonts w:ascii="Arial" w:hAnsi="Arial" w:cs="Arial"/>
                <w:i/>
                <w:sz w:val="20"/>
                <w:szCs w:val="20"/>
              </w:rPr>
              <w:t xml:space="preserve"> </w:t>
            </w:r>
            <w:r w:rsidRPr="00A03C17">
              <w:rPr>
                <w:rFonts w:ascii="Arial" w:hAnsi="Arial" w:cs="Arial"/>
                <w:sz w:val="20"/>
                <w:szCs w:val="20"/>
              </w:rPr>
              <w:t>sp.</w:t>
            </w:r>
          </w:p>
        </w:tc>
        <w:tc>
          <w:tcPr>
            <w:tcW w:w="1423" w:type="dxa"/>
            <w:tcBorders>
              <w:top w:val="none" w:sz="0" w:space="0" w:color="auto"/>
              <w:bottom w:val="none" w:sz="0" w:space="0" w:color="auto"/>
            </w:tcBorders>
            <w:shd w:val="clear" w:color="auto" w:fill="F2F2F2" w:themeFill="background1" w:themeFillShade="F2"/>
          </w:tcPr>
          <w:p w14:paraId="6355CF88" w14:textId="77777777" w:rsidR="001614F7" w:rsidRPr="00A03C17" w:rsidRDefault="001614F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03C17">
              <w:rPr>
                <w:rFonts w:ascii="Arial" w:hAnsi="Arial" w:cs="Arial"/>
                <w:sz w:val="20"/>
                <w:szCs w:val="20"/>
              </w:rPr>
              <w:t>OB</w:t>
            </w:r>
          </w:p>
        </w:tc>
        <w:tc>
          <w:tcPr>
            <w:tcW w:w="992" w:type="dxa"/>
            <w:tcBorders>
              <w:top w:val="none" w:sz="0" w:space="0" w:color="auto"/>
              <w:bottom w:val="none" w:sz="0" w:space="0" w:color="auto"/>
            </w:tcBorders>
            <w:shd w:val="clear" w:color="auto" w:fill="F2F2F2" w:themeFill="background1" w:themeFillShade="F2"/>
          </w:tcPr>
          <w:p w14:paraId="6E078F10" w14:textId="77777777" w:rsidR="001614F7" w:rsidRPr="00A03C17" w:rsidRDefault="00FF6F06"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03C17">
              <w:rPr>
                <w:rFonts w:ascii="Arial" w:hAnsi="Arial" w:cs="Arial"/>
                <w:sz w:val="20"/>
                <w:szCs w:val="20"/>
              </w:rPr>
              <w:fldChar w:fldCharType="begin"/>
            </w:r>
            <w:r w:rsidR="003E61FA">
              <w:rPr>
                <w:rFonts w:ascii="Arial" w:hAnsi="Arial" w:cs="Arial"/>
                <w:sz w:val="20"/>
                <w:szCs w:val="20"/>
              </w:rPr>
              <w:instrText xml:space="preserve"> ADDIN ZOTERO_ITEM CSL_CITATION {"citationID":"1a9SHdLM","properties":{"formattedCitation":"\\super 3\\nosupersub{}","plainCitation":"3","noteIndex":0},"citationItems":[{"id":3252,"uris":["http://zotero.org/users/3032824/items/RN7U47YF"],"uri":["http://zotero.org/users/3032824/items/RN7U47YF"],"itemData":{"id":3252,"type":"article-journal","container-title":"Vestnik Zoologii","page":"6-10","title":"Peculiarities of nototheniid fish helminth fauna in subantarctic sector of Indian Ocean.","volume":"3","author":[{"family":"Parukhin","given":"A. M."}],"issued":{"date-parts":[["1986"]]}}}],"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3</w:t>
            </w:r>
            <w:r w:rsidRPr="00A03C17">
              <w:rPr>
                <w:rFonts w:ascii="Arial" w:hAnsi="Arial" w:cs="Arial"/>
                <w:sz w:val="20"/>
                <w:szCs w:val="20"/>
              </w:rPr>
              <w:fldChar w:fldCharType="end"/>
            </w:r>
          </w:p>
        </w:tc>
      </w:tr>
      <w:tr w:rsidR="00A515A0" w:rsidRPr="00A03C17" w14:paraId="09974D5E" w14:textId="77777777" w:rsidTr="0089222A">
        <w:tc>
          <w:tcPr>
            <w:cnfStyle w:val="001000000000" w:firstRow="0" w:lastRow="0" w:firstColumn="1" w:lastColumn="0" w:oddVBand="0" w:evenVBand="0" w:oddHBand="0" w:evenHBand="0" w:firstRowFirstColumn="0" w:firstRowLastColumn="0" w:lastRowFirstColumn="0" w:lastRowLastColumn="0"/>
            <w:tcW w:w="1696" w:type="dxa"/>
          </w:tcPr>
          <w:p w14:paraId="5E88CB73" w14:textId="77777777" w:rsidR="001614F7" w:rsidRPr="00A03C17" w:rsidRDefault="001614F7">
            <w:pPr>
              <w:rPr>
                <w:rFonts w:ascii="Arial" w:hAnsi="Arial" w:cs="Arial"/>
                <w:sz w:val="20"/>
                <w:szCs w:val="20"/>
              </w:rPr>
            </w:pPr>
          </w:p>
        </w:tc>
        <w:tc>
          <w:tcPr>
            <w:tcW w:w="1701" w:type="dxa"/>
          </w:tcPr>
          <w:p w14:paraId="40F1D3A4" w14:textId="77777777" w:rsidR="001614F7" w:rsidRPr="00A03C17" w:rsidRDefault="001614F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552" w:type="dxa"/>
          </w:tcPr>
          <w:p w14:paraId="185124C1" w14:textId="77777777" w:rsidR="001614F7" w:rsidRPr="00A03C17" w:rsidRDefault="001614F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A03C17">
              <w:rPr>
                <w:rFonts w:ascii="Arial" w:hAnsi="Arial" w:cs="Arial"/>
                <w:sz w:val="20"/>
                <w:szCs w:val="20"/>
              </w:rPr>
              <w:t>Lecithasteridae</w:t>
            </w:r>
            <w:proofErr w:type="spellEnd"/>
          </w:p>
        </w:tc>
        <w:tc>
          <w:tcPr>
            <w:tcW w:w="3118" w:type="dxa"/>
          </w:tcPr>
          <w:p w14:paraId="7BFBC259" w14:textId="77777777" w:rsidR="001614F7" w:rsidRPr="00A03C17" w:rsidRDefault="001614F7">
            <w:pP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rPr>
            </w:pPr>
            <w:proofErr w:type="spellStart"/>
            <w:r w:rsidRPr="00A03C17">
              <w:rPr>
                <w:rFonts w:ascii="Arial" w:hAnsi="Arial" w:cs="Arial"/>
                <w:i/>
                <w:sz w:val="20"/>
                <w:szCs w:val="20"/>
              </w:rPr>
              <w:t>Lecithaster</w:t>
            </w:r>
            <w:proofErr w:type="spellEnd"/>
            <w:r w:rsidRPr="00A03C17">
              <w:rPr>
                <w:rFonts w:ascii="Arial" w:hAnsi="Arial" w:cs="Arial"/>
                <w:i/>
                <w:sz w:val="20"/>
                <w:szCs w:val="20"/>
              </w:rPr>
              <w:t xml:space="preserve"> </w:t>
            </w:r>
            <w:proofErr w:type="spellStart"/>
            <w:r w:rsidRPr="00A03C17">
              <w:rPr>
                <w:rFonts w:ascii="Arial" w:hAnsi="Arial" w:cs="Arial"/>
                <w:i/>
                <w:sz w:val="20"/>
                <w:szCs w:val="20"/>
              </w:rPr>
              <w:t>macrocotyle</w:t>
            </w:r>
            <w:proofErr w:type="spellEnd"/>
          </w:p>
        </w:tc>
        <w:tc>
          <w:tcPr>
            <w:tcW w:w="1423" w:type="dxa"/>
          </w:tcPr>
          <w:p w14:paraId="045BC00E" w14:textId="77777777" w:rsidR="001614F7" w:rsidRPr="00A03C17" w:rsidRDefault="001614F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03C17">
              <w:rPr>
                <w:rFonts w:ascii="Arial" w:hAnsi="Arial" w:cs="Arial"/>
                <w:sz w:val="20"/>
                <w:szCs w:val="20"/>
              </w:rPr>
              <w:t>SSI</w:t>
            </w:r>
          </w:p>
        </w:tc>
        <w:tc>
          <w:tcPr>
            <w:tcW w:w="992" w:type="dxa"/>
          </w:tcPr>
          <w:p w14:paraId="4EE385F8" w14:textId="77777777" w:rsidR="0029760F" w:rsidRPr="00A03C17" w:rsidRDefault="0029760F"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03C17">
              <w:rPr>
                <w:rFonts w:ascii="Arial" w:hAnsi="Arial" w:cs="Arial"/>
                <w:sz w:val="20"/>
                <w:szCs w:val="20"/>
              </w:rPr>
              <w:fldChar w:fldCharType="begin"/>
            </w:r>
            <w:r w:rsidR="003E61FA">
              <w:rPr>
                <w:rFonts w:ascii="Arial" w:hAnsi="Arial" w:cs="Arial"/>
                <w:sz w:val="20"/>
                <w:szCs w:val="20"/>
              </w:rPr>
              <w:instrText xml:space="preserve"> ADDIN ZOTERO_ITEM CSL_CITATION {"citationID":"JsHfMp6K","properties":{"formattedCitation":"\\super 5\\nosupersub{}","plainCitation":"5","noteIndex":0},"citationItems":[{"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5</w:t>
            </w:r>
            <w:r w:rsidRPr="00A03C17">
              <w:rPr>
                <w:rFonts w:ascii="Arial" w:hAnsi="Arial" w:cs="Arial"/>
                <w:sz w:val="20"/>
                <w:szCs w:val="20"/>
              </w:rPr>
              <w:fldChar w:fldCharType="end"/>
            </w:r>
          </w:p>
        </w:tc>
      </w:tr>
      <w:tr w:rsidR="00A515A0" w:rsidRPr="00A03C17" w14:paraId="77E0ACC6" w14:textId="77777777" w:rsidTr="008922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none" w:sz="0" w:space="0" w:color="auto"/>
              <w:bottom w:val="none" w:sz="0" w:space="0" w:color="auto"/>
            </w:tcBorders>
          </w:tcPr>
          <w:p w14:paraId="0C7FD390" w14:textId="77777777" w:rsidR="001614F7" w:rsidRPr="00A03C17" w:rsidRDefault="001614F7">
            <w:pPr>
              <w:rPr>
                <w:rFonts w:ascii="Arial" w:hAnsi="Arial" w:cs="Arial"/>
                <w:sz w:val="20"/>
                <w:szCs w:val="20"/>
              </w:rPr>
            </w:pPr>
          </w:p>
        </w:tc>
        <w:tc>
          <w:tcPr>
            <w:tcW w:w="1701" w:type="dxa"/>
            <w:tcBorders>
              <w:top w:val="none" w:sz="0" w:space="0" w:color="auto"/>
              <w:bottom w:val="none" w:sz="0" w:space="0" w:color="auto"/>
            </w:tcBorders>
          </w:tcPr>
          <w:p w14:paraId="1EE3E892" w14:textId="77777777" w:rsidR="001614F7" w:rsidRPr="00A03C17" w:rsidRDefault="001614F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552" w:type="dxa"/>
            <w:tcBorders>
              <w:top w:val="none" w:sz="0" w:space="0" w:color="auto"/>
              <w:bottom w:val="none" w:sz="0" w:space="0" w:color="auto"/>
            </w:tcBorders>
            <w:shd w:val="clear" w:color="auto" w:fill="F2F2F2" w:themeFill="background1" w:themeFillShade="F2"/>
          </w:tcPr>
          <w:p w14:paraId="285DF7CA" w14:textId="77777777" w:rsidR="001614F7" w:rsidRPr="00A03C17" w:rsidRDefault="001614F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spellStart"/>
            <w:r w:rsidRPr="00A03C17">
              <w:rPr>
                <w:rFonts w:ascii="Arial" w:hAnsi="Arial" w:cs="Arial"/>
                <w:sz w:val="20"/>
                <w:szCs w:val="20"/>
              </w:rPr>
              <w:t>Lepocreadiidae</w:t>
            </w:r>
            <w:proofErr w:type="spellEnd"/>
          </w:p>
        </w:tc>
        <w:tc>
          <w:tcPr>
            <w:tcW w:w="3118" w:type="dxa"/>
            <w:tcBorders>
              <w:top w:val="none" w:sz="0" w:space="0" w:color="auto"/>
              <w:bottom w:val="none" w:sz="0" w:space="0" w:color="auto"/>
            </w:tcBorders>
            <w:shd w:val="clear" w:color="auto" w:fill="F2F2F2" w:themeFill="background1" w:themeFillShade="F2"/>
          </w:tcPr>
          <w:p w14:paraId="37F7D68D" w14:textId="77777777" w:rsidR="001614F7" w:rsidRPr="00A03C17" w:rsidRDefault="001614F7">
            <w:pP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proofErr w:type="spellStart"/>
            <w:r w:rsidRPr="00A03C17">
              <w:rPr>
                <w:rFonts w:ascii="Arial" w:hAnsi="Arial" w:cs="Arial"/>
                <w:i/>
                <w:sz w:val="20"/>
                <w:szCs w:val="20"/>
              </w:rPr>
              <w:t>Lepidapedon</w:t>
            </w:r>
            <w:proofErr w:type="spellEnd"/>
            <w:r w:rsidRPr="00A03C17">
              <w:rPr>
                <w:rFonts w:ascii="Arial" w:hAnsi="Arial" w:cs="Arial"/>
                <w:i/>
                <w:sz w:val="20"/>
                <w:szCs w:val="20"/>
              </w:rPr>
              <w:t xml:space="preserve"> </w:t>
            </w:r>
            <w:proofErr w:type="spellStart"/>
            <w:r w:rsidRPr="00A03C17">
              <w:rPr>
                <w:rFonts w:ascii="Arial" w:hAnsi="Arial" w:cs="Arial"/>
                <w:i/>
                <w:sz w:val="20"/>
                <w:szCs w:val="20"/>
              </w:rPr>
              <w:t>garrardi</w:t>
            </w:r>
            <w:proofErr w:type="spellEnd"/>
          </w:p>
        </w:tc>
        <w:tc>
          <w:tcPr>
            <w:tcW w:w="1423" w:type="dxa"/>
            <w:tcBorders>
              <w:top w:val="none" w:sz="0" w:space="0" w:color="auto"/>
              <w:bottom w:val="none" w:sz="0" w:space="0" w:color="auto"/>
            </w:tcBorders>
            <w:shd w:val="clear" w:color="auto" w:fill="F2F2F2" w:themeFill="background1" w:themeFillShade="F2"/>
          </w:tcPr>
          <w:p w14:paraId="39EEB4B7" w14:textId="77777777" w:rsidR="001614F7" w:rsidRPr="00A03C17" w:rsidRDefault="001614F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03C17">
              <w:rPr>
                <w:rFonts w:ascii="Arial" w:hAnsi="Arial" w:cs="Arial"/>
                <w:sz w:val="20"/>
                <w:szCs w:val="20"/>
              </w:rPr>
              <w:t>PF, SGI</w:t>
            </w:r>
          </w:p>
        </w:tc>
        <w:tc>
          <w:tcPr>
            <w:tcW w:w="992" w:type="dxa"/>
            <w:tcBorders>
              <w:top w:val="none" w:sz="0" w:space="0" w:color="auto"/>
              <w:bottom w:val="none" w:sz="0" w:space="0" w:color="auto"/>
            </w:tcBorders>
            <w:shd w:val="clear" w:color="auto" w:fill="F2F2F2" w:themeFill="background1" w:themeFillShade="F2"/>
          </w:tcPr>
          <w:p w14:paraId="1597B3FD" w14:textId="77777777" w:rsidR="001614F7" w:rsidRPr="00A03C17" w:rsidRDefault="00081269"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03C17">
              <w:rPr>
                <w:rFonts w:ascii="Arial" w:hAnsi="Arial" w:cs="Arial"/>
                <w:sz w:val="20"/>
                <w:szCs w:val="20"/>
              </w:rPr>
              <w:fldChar w:fldCharType="begin"/>
            </w:r>
            <w:r w:rsidR="003E61FA">
              <w:rPr>
                <w:rFonts w:ascii="Arial" w:hAnsi="Arial" w:cs="Arial"/>
                <w:sz w:val="20"/>
                <w:szCs w:val="20"/>
              </w:rPr>
              <w:instrText xml:space="preserve"> ADDIN ZOTERO_ITEM CSL_CITATION {"citationID":"hK8CCyHu","properties":{"formattedCitation":"\\super 4,6\\nosupersub{}","plainCitation":"4,6","noteIndex":0},"citationItems":[{"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id":3254,"uris":["http://zotero.org/users/3032824/items/IK23PAAX"],"uri":["http://zotero.org/users/3032824/items/IK23PAAX"],"itemData":{"id":3254,"type":"article-journal","abstract":"The fish populations of Port Foster, Deception Island, South Shetland Islands, Antarctica, were investigated as part of the Erupt Antarctic ecosystem study. Surveys were conducted on five cruises between March 1999 and November 2000. Samples also were collected off Livingston Island and King George Island of the South Shetland Islands. Specimens were collected or observed using a multiple opening and closing net and environmental sampling system, otter trawls, benthic line-transect photography, and remotely operated vehicle video. Species composition, length, weight, reproductive condition, diet, habitat, and parasitic infestation were examined for the dominant fish species. Eleven species were collected, all in the suborder Notothenioidei. The fishes found in the survey are known to occur in the region and had diets similar to those found in other studies. Abundances of demersal fishes in Port Foster ranged from 0.05 to 0.10 individualsm−2 over the study period. Inshore shallow-water (&lt;30m) and inshore deep-water (&gt;30m) habitats are identified in Port Foster and described. Port Foster may be a refuge for juvenile fishes such as Champsocephalus gunnari. Limited exchange with the surrounding waters also may limit the influence of recruitment and prey abundance fluctuations outside Port Foster. Trematomus scotti had heavy body cavity parasite infestation from Port Foster, possibly due in part to decreased benthic scour from large icebergs, allowing benthic parasites to persist.","collection-title":"Ecosystem studies at Deception Island, Antarctica","container-title":"Deep Sea Research Part II: Topical Studies in Oceanography","DOI":"10.1016/S0967-0645(03)00094-8","ISSN":"0967-0645","issue":"10","journalAbbreviation":"Deep Sea Research Part II: Topical Studies in Oceanography","language":"en","page":"1843-1858","source":"ScienceDirect","title":"Fish populations of Port Foster, Deception Island, Antarctica and vicinity","volume":"50","author":[{"family":"Ruhl","given":"Henry A."},{"family":"Hastings","given":"Philip A."},{"family":"Zarubick","given":"Lisa A."},{"family":"Jensen","given":"Rachelle M."},{"family":"Zdzitowiecki","given":"Krzysztof"}],"issued":{"date-parts":[["2003",6,1]]}}}],"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4,6</w:t>
            </w:r>
            <w:r w:rsidRPr="00A03C17">
              <w:rPr>
                <w:rFonts w:ascii="Arial" w:hAnsi="Arial" w:cs="Arial"/>
                <w:sz w:val="20"/>
                <w:szCs w:val="20"/>
              </w:rPr>
              <w:fldChar w:fldCharType="end"/>
            </w:r>
          </w:p>
        </w:tc>
      </w:tr>
      <w:tr w:rsidR="00A515A0" w:rsidRPr="00A03C17" w14:paraId="67A5AFCC" w14:textId="77777777" w:rsidTr="0089222A">
        <w:tc>
          <w:tcPr>
            <w:cnfStyle w:val="001000000000" w:firstRow="0" w:lastRow="0" w:firstColumn="1" w:lastColumn="0" w:oddVBand="0" w:evenVBand="0" w:oddHBand="0" w:evenHBand="0" w:firstRowFirstColumn="0" w:firstRowLastColumn="0" w:lastRowFirstColumn="0" w:lastRowLastColumn="0"/>
            <w:tcW w:w="1696" w:type="dxa"/>
          </w:tcPr>
          <w:p w14:paraId="01512D28" w14:textId="77777777" w:rsidR="001614F7" w:rsidRPr="00A03C17" w:rsidRDefault="001614F7">
            <w:pPr>
              <w:rPr>
                <w:rFonts w:ascii="Arial" w:hAnsi="Arial" w:cs="Arial"/>
                <w:sz w:val="20"/>
                <w:szCs w:val="20"/>
              </w:rPr>
            </w:pPr>
          </w:p>
        </w:tc>
        <w:tc>
          <w:tcPr>
            <w:tcW w:w="1701" w:type="dxa"/>
          </w:tcPr>
          <w:p w14:paraId="223E0983" w14:textId="77777777" w:rsidR="001614F7" w:rsidRPr="00A03C17" w:rsidRDefault="001614F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552" w:type="dxa"/>
            <w:shd w:val="clear" w:color="auto" w:fill="F2F2F2" w:themeFill="background1" w:themeFillShade="F2"/>
          </w:tcPr>
          <w:p w14:paraId="40FF9FFD" w14:textId="77777777" w:rsidR="001614F7" w:rsidRPr="00A03C17" w:rsidRDefault="001614F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118" w:type="dxa"/>
            <w:shd w:val="clear" w:color="auto" w:fill="F2F2F2" w:themeFill="background1" w:themeFillShade="F2"/>
          </w:tcPr>
          <w:p w14:paraId="29A97122" w14:textId="77777777" w:rsidR="001614F7" w:rsidRPr="00A03C17" w:rsidRDefault="00FF72D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A03C17">
              <w:rPr>
                <w:rFonts w:ascii="Arial" w:hAnsi="Arial" w:cs="Arial"/>
                <w:i/>
                <w:sz w:val="20"/>
                <w:szCs w:val="20"/>
              </w:rPr>
              <w:t>Neolepidapedon</w:t>
            </w:r>
            <w:proofErr w:type="spellEnd"/>
            <w:r w:rsidRPr="00A03C17">
              <w:rPr>
                <w:rFonts w:ascii="Arial" w:hAnsi="Arial" w:cs="Arial"/>
                <w:i/>
                <w:sz w:val="20"/>
                <w:szCs w:val="20"/>
              </w:rPr>
              <w:t xml:space="preserve"> </w:t>
            </w:r>
            <w:proofErr w:type="spellStart"/>
            <w:r w:rsidRPr="00A03C17">
              <w:rPr>
                <w:rFonts w:ascii="Arial" w:hAnsi="Arial" w:cs="Arial"/>
                <w:i/>
                <w:sz w:val="20"/>
                <w:szCs w:val="20"/>
              </w:rPr>
              <w:t>magnatestis</w:t>
            </w:r>
            <w:proofErr w:type="spellEnd"/>
            <w:r w:rsidRPr="00A03C17">
              <w:rPr>
                <w:rFonts w:ascii="Arial" w:hAnsi="Arial" w:cs="Arial"/>
                <w:i/>
                <w:sz w:val="20"/>
                <w:szCs w:val="20"/>
              </w:rPr>
              <w:t xml:space="preserve"> </w:t>
            </w:r>
            <w:r w:rsidRPr="00A03C17">
              <w:rPr>
                <w:rFonts w:ascii="Arial" w:hAnsi="Arial" w:cs="Arial"/>
                <w:sz w:val="20"/>
                <w:szCs w:val="20"/>
              </w:rPr>
              <w:t xml:space="preserve">(as syn. </w:t>
            </w:r>
            <w:proofErr w:type="spellStart"/>
            <w:r w:rsidR="00152380" w:rsidRPr="00A03C17">
              <w:rPr>
                <w:rFonts w:ascii="Arial" w:hAnsi="Arial" w:cs="Arial"/>
                <w:i/>
                <w:sz w:val="20"/>
                <w:szCs w:val="20"/>
              </w:rPr>
              <w:t>Opechona</w:t>
            </w:r>
            <w:proofErr w:type="spellEnd"/>
            <w:r w:rsidR="00152380" w:rsidRPr="00A03C17">
              <w:rPr>
                <w:rFonts w:ascii="Arial" w:hAnsi="Arial" w:cs="Arial"/>
                <w:i/>
                <w:sz w:val="20"/>
                <w:szCs w:val="20"/>
              </w:rPr>
              <w:t xml:space="preserve"> </w:t>
            </w:r>
            <w:proofErr w:type="spellStart"/>
            <w:r w:rsidR="00152380" w:rsidRPr="00A03C17">
              <w:rPr>
                <w:rFonts w:ascii="Arial" w:hAnsi="Arial" w:cs="Arial"/>
                <w:i/>
                <w:sz w:val="20"/>
                <w:szCs w:val="20"/>
              </w:rPr>
              <w:t>magnatestis</w:t>
            </w:r>
            <w:proofErr w:type="spellEnd"/>
            <w:r w:rsidRPr="00A03C17">
              <w:rPr>
                <w:rFonts w:ascii="Arial" w:hAnsi="Arial" w:cs="Arial"/>
                <w:sz w:val="20"/>
                <w:szCs w:val="20"/>
              </w:rPr>
              <w:t>)</w:t>
            </w:r>
          </w:p>
        </w:tc>
        <w:tc>
          <w:tcPr>
            <w:tcW w:w="1423" w:type="dxa"/>
            <w:shd w:val="clear" w:color="auto" w:fill="F2F2F2" w:themeFill="background1" w:themeFillShade="F2"/>
          </w:tcPr>
          <w:p w14:paraId="6465FAC5" w14:textId="77777777" w:rsidR="001614F7" w:rsidRPr="00A03C17" w:rsidRDefault="00152380">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03C17">
              <w:rPr>
                <w:rFonts w:ascii="Arial" w:hAnsi="Arial" w:cs="Arial"/>
                <w:sz w:val="20"/>
                <w:szCs w:val="20"/>
              </w:rPr>
              <w:t>LB</w:t>
            </w:r>
          </w:p>
        </w:tc>
        <w:tc>
          <w:tcPr>
            <w:tcW w:w="992" w:type="dxa"/>
            <w:shd w:val="clear" w:color="auto" w:fill="F2F2F2" w:themeFill="background1" w:themeFillShade="F2"/>
          </w:tcPr>
          <w:p w14:paraId="3752341B" w14:textId="77777777" w:rsidR="001614F7" w:rsidRPr="00A03C17" w:rsidRDefault="00FF6F06"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03C17">
              <w:rPr>
                <w:rFonts w:ascii="Arial" w:hAnsi="Arial" w:cs="Arial"/>
                <w:sz w:val="20"/>
                <w:szCs w:val="20"/>
              </w:rPr>
              <w:fldChar w:fldCharType="begin"/>
            </w:r>
            <w:r w:rsidR="003E61FA">
              <w:rPr>
                <w:rFonts w:ascii="Arial" w:hAnsi="Arial" w:cs="Arial"/>
                <w:sz w:val="20"/>
                <w:szCs w:val="20"/>
              </w:rPr>
              <w:instrText xml:space="preserve"> ADDIN ZOTERO_ITEM CSL_CITATION {"citationID":"K4WOraH7","properties":{"formattedCitation":"\\super 3\\nosupersub{}","plainCitation":"3","noteIndex":0},"citationItems":[{"id":3252,"uris":["http://zotero.org/users/3032824/items/RN7U47YF"],"uri":["http://zotero.org/users/3032824/items/RN7U47YF"],"itemData":{"id":3252,"type":"article-journal","container-title":"Vestnik Zoologii","page":"6-10","title":"Peculiarities of nototheniid fish helminth fauna in subantarctic sector of Indian Ocean.","volume":"3","author":[{"family":"Parukhin","given":"A. M."}],"issued":{"date-parts":[["1986"]]}}}],"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3</w:t>
            </w:r>
            <w:r w:rsidRPr="00A03C17">
              <w:rPr>
                <w:rFonts w:ascii="Arial" w:hAnsi="Arial" w:cs="Arial"/>
                <w:sz w:val="20"/>
                <w:szCs w:val="20"/>
              </w:rPr>
              <w:fldChar w:fldCharType="end"/>
            </w:r>
          </w:p>
        </w:tc>
      </w:tr>
      <w:tr w:rsidR="00A515A0" w:rsidRPr="00A03C17" w14:paraId="2130BB56" w14:textId="77777777" w:rsidTr="008922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none" w:sz="0" w:space="0" w:color="auto"/>
              <w:bottom w:val="none" w:sz="0" w:space="0" w:color="auto"/>
            </w:tcBorders>
          </w:tcPr>
          <w:p w14:paraId="5A560398" w14:textId="77777777" w:rsidR="001614F7" w:rsidRPr="00A03C17" w:rsidRDefault="001614F7">
            <w:pPr>
              <w:rPr>
                <w:rFonts w:ascii="Arial" w:hAnsi="Arial" w:cs="Arial"/>
                <w:sz w:val="20"/>
                <w:szCs w:val="20"/>
              </w:rPr>
            </w:pPr>
          </w:p>
        </w:tc>
        <w:tc>
          <w:tcPr>
            <w:tcW w:w="1701" w:type="dxa"/>
            <w:tcBorders>
              <w:top w:val="none" w:sz="0" w:space="0" w:color="auto"/>
              <w:bottom w:val="none" w:sz="0" w:space="0" w:color="auto"/>
            </w:tcBorders>
          </w:tcPr>
          <w:p w14:paraId="30D4B9EF" w14:textId="77777777" w:rsidR="001614F7" w:rsidRPr="00A03C17" w:rsidRDefault="001614F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552" w:type="dxa"/>
            <w:tcBorders>
              <w:top w:val="none" w:sz="0" w:space="0" w:color="auto"/>
              <w:bottom w:val="none" w:sz="0" w:space="0" w:color="auto"/>
            </w:tcBorders>
          </w:tcPr>
          <w:p w14:paraId="6BEDC5E3" w14:textId="77777777" w:rsidR="001614F7" w:rsidRPr="00A03C17" w:rsidRDefault="00152380">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spellStart"/>
            <w:r w:rsidRPr="00A03C17">
              <w:rPr>
                <w:rFonts w:ascii="Arial" w:hAnsi="Arial" w:cs="Arial"/>
                <w:sz w:val="20"/>
                <w:szCs w:val="20"/>
              </w:rPr>
              <w:t>Opecoelidae</w:t>
            </w:r>
            <w:proofErr w:type="spellEnd"/>
          </w:p>
        </w:tc>
        <w:tc>
          <w:tcPr>
            <w:tcW w:w="3118" w:type="dxa"/>
            <w:tcBorders>
              <w:top w:val="none" w:sz="0" w:space="0" w:color="auto"/>
              <w:bottom w:val="none" w:sz="0" w:space="0" w:color="auto"/>
            </w:tcBorders>
          </w:tcPr>
          <w:p w14:paraId="1BCD7AEC" w14:textId="77777777" w:rsidR="001614F7" w:rsidRPr="00A03C17" w:rsidRDefault="00152380">
            <w:pP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proofErr w:type="spellStart"/>
            <w:r w:rsidRPr="00A03C17">
              <w:rPr>
                <w:rFonts w:ascii="Arial" w:hAnsi="Arial" w:cs="Arial"/>
                <w:i/>
                <w:sz w:val="20"/>
                <w:szCs w:val="20"/>
              </w:rPr>
              <w:t>Macvicaria</w:t>
            </w:r>
            <w:proofErr w:type="spellEnd"/>
            <w:r w:rsidRPr="00A03C17">
              <w:rPr>
                <w:rFonts w:ascii="Arial" w:hAnsi="Arial" w:cs="Arial"/>
                <w:i/>
                <w:sz w:val="20"/>
                <w:szCs w:val="20"/>
              </w:rPr>
              <w:t xml:space="preserve"> </w:t>
            </w:r>
            <w:proofErr w:type="spellStart"/>
            <w:r w:rsidRPr="00A03C17">
              <w:rPr>
                <w:rFonts w:ascii="Arial" w:hAnsi="Arial" w:cs="Arial"/>
                <w:i/>
                <w:sz w:val="20"/>
                <w:szCs w:val="20"/>
              </w:rPr>
              <w:t>georgiana</w:t>
            </w:r>
            <w:proofErr w:type="spellEnd"/>
          </w:p>
        </w:tc>
        <w:tc>
          <w:tcPr>
            <w:tcW w:w="1423" w:type="dxa"/>
            <w:tcBorders>
              <w:top w:val="none" w:sz="0" w:space="0" w:color="auto"/>
              <w:bottom w:val="none" w:sz="0" w:space="0" w:color="auto"/>
            </w:tcBorders>
          </w:tcPr>
          <w:p w14:paraId="34F1611D" w14:textId="77777777" w:rsidR="001614F7" w:rsidRPr="00A03C17" w:rsidRDefault="00724BE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03C17">
              <w:rPr>
                <w:rFonts w:ascii="Arial" w:hAnsi="Arial" w:cs="Arial"/>
                <w:sz w:val="20"/>
                <w:szCs w:val="20"/>
              </w:rPr>
              <w:t>PF</w:t>
            </w:r>
          </w:p>
        </w:tc>
        <w:tc>
          <w:tcPr>
            <w:tcW w:w="992" w:type="dxa"/>
            <w:tcBorders>
              <w:top w:val="none" w:sz="0" w:space="0" w:color="auto"/>
              <w:bottom w:val="none" w:sz="0" w:space="0" w:color="auto"/>
            </w:tcBorders>
          </w:tcPr>
          <w:p w14:paraId="2B2763E9" w14:textId="77777777" w:rsidR="00A0233E" w:rsidRPr="00A03C17" w:rsidRDefault="00A0233E"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03C17">
              <w:rPr>
                <w:rFonts w:ascii="Arial" w:hAnsi="Arial" w:cs="Arial"/>
                <w:sz w:val="20"/>
                <w:szCs w:val="20"/>
              </w:rPr>
              <w:fldChar w:fldCharType="begin"/>
            </w:r>
            <w:r w:rsidR="003E61FA">
              <w:rPr>
                <w:rFonts w:ascii="Arial" w:hAnsi="Arial" w:cs="Arial"/>
                <w:sz w:val="20"/>
                <w:szCs w:val="20"/>
              </w:rPr>
              <w:instrText xml:space="preserve"> ADDIN ZOTERO_ITEM CSL_CITATION {"citationID":"iQm7UJ3s","properties":{"formattedCitation":"\\super 6\\nosupersub{}","plainCitation":"6","noteIndex":0},"citationItems":[{"id":3254,"uris":["http://zotero.org/users/3032824/items/IK23PAAX"],"uri":["http://zotero.org/users/3032824/items/IK23PAAX"],"itemData":{"id":3254,"type":"article-journal","abstract":"The fish populations of Port Foster, Deception Island, South Shetland Islands, Antarctica, were investigated as part of the Erupt Antarctic ecosystem study. Surveys were conducted on five cruises between March 1999 and November 2000. Samples also were collected off Livingston Island and King George Island of the South Shetland Islands. Specimens were collected or observed using a multiple opening and closing net and environmental sampling system, otter trawls, benthic line-transect photography, and remotely operated vehicle video. Species composition, length, weight, reproductive condition, diet, habitat, and parasitic infestation were examined for the dominant fish species. Eleven species were collected, all in the suborder Notothenioidei. The fishes found in the survey are known to occur in the region and had diets similar to those found in other studies. Abundances of demersal fishes in Port Foster ranged from 0.05 to 0.10 individualsm−2 over the study period. Inshore shallow-water (&lt;30m) and inshore deep-water (&gt;30m) habitats are identified in Port Foster and described. Port Foster may be a refuge for juvenile fishes such as Champsocephalus gunnari. Limited exchange with the surrounding waters also may limit the influence of recruitment and prey abundance fluctuations outside Port Foster. Trematomus scotti had heavy body cavity parasite infestation from Port Foster, possibly due in part to decreased benthic scour from large icebergs, allowing benthic parasites to persist.","collection-title":"Ecosystem studies at Deception Island, Antarctica","container-title":"Deep Sea Research Part II: Topical Studies in Oceanography","DOI":"10.1016/S0967-0645(03)00094-8","ISSN":"0967-0645","issue":"10","journalAbbreviation":"Deep Sea Research Part II: Topical Studies in Oceanography","language":"en","page":"1843-1858","source":"ScienceDirect","title":"Fish populations of Port Foster, Deception Island, Antarctica and vicinity","volume":"50","author":[{"family":"Ruhl","given":"Henry A."},{"family":"Hastings","given":"Philip A."},{"family":"Zarubick","given":"Lisa A."},{"family":"Jensen","given":"Rachelle M."},{"family":"Zdzitowiecki","given":"Krzysztof"}],"issued":{"date-parts":[["2003",6,1]]}}}],"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6</w:t>
            </w:r>
            <w:r w:rsidRPr="00A03C17">
              <w:rPr>
                <w:rFonts w:ascii="Arial" w:hAnsi="Arial" w:cs="Arial"/>
                <w:sz w:val="20"/>
                <w:szCs w:val="20"/>
              </w:rPr>
              <w:fldChar w:fldCharType="end"/>
            </w:r>
          </w:p>
        </w:tc>
      </w:tr>
      <w:tr w:rsidR="007A118E" w:rsidRPr="00A03C17" w14:paraId="20AB78BC" w14:textId="77777777" w:rsidTr="0089222A">
        <w:tc>
          <w:tcPr>
            <w:cnfStyle w:val="001000000000" w:firstRow="0" w:lastRow="0" w:firstColumn="1" w:lastColumn="0" w:oddVBand="0" w:evenVBand="0" w:oddHBand="0" w:evenHBand="0" w:firstRowFirstColumn="0" w:firstRowLastColumn="0" w:lastRowFirstColumn="0" w:lastRowLastColumn="0"/>
            <w:tcW w:w="1696" w:type="dxa"/>
            <w:tcBorders>
              <w:bottom w:val="single" w:sz="4" w:space="0" w:color="auto"/>
            </w:tcBorders>
          </w:tcPr>
          <w:p w14:paraId="658F95FA" w14:textId="77777777" w:rsidR="00152380" w:rsidRPr="00A03C17" w:rsidRDefault="00152380">
            <w:pPr>
              <w:rPr>
                <w:rFonts w:ascii="Arial" w:hAnsi="Arial" w:cs="Arial"/>
                <w:sz w:val="20"/>
                <w:szCs w:val="20"/>
              </w:rPr>
            </w:pPr>
          </w:p>
        </w:tc>
        <w:tc>
          <w:tcPr>
            <w:tcW w:w="1701" w:type="dxa"/>
            <w:tcBorders>
              <w:bottom w:val="single" w:sz="4" w:space="0" w:color="auto"/>
            </w:tcBorders>
          </w:tcPr>
          <w:p w14:paraId="50797974" w14:textId="77777777" w:rsidR="00152380" w:rsidRPr="00A03C17" w:rsidRDefault="00152380">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552" w:type="dxa"/>
            <w:tcBorders>
              <w:bottom w:val="single" w:sz="4" w:space="0" w:color="auto"/>
            </w:tcBorders>
          </w:tcPr>
          <w:p w14:paraId="5F35249D" w14:textId="77777777" w:rsidR="00152380" w:rsidRPr="00A03C17" w:rsidRDefault="00152380">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118" w:type="dxa"/>
            <w:tcBorders>
              <w:bottom w:val="single" w:sz="4" w:space="0" w:color="auto"/>
            </w:tcBorders>
          </w:tcPr>
          <w:p w14:paraId="14CA9432" w14:textId="77777777" w:rsidR="00152380" w:rsidRPr="00A03C17" w:rsidRDefault="00724BEC">
            <w:pP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rPr>
            </w:pPr>
            <w:proofErr w:type="spellStart"/>
            <w:r w:rsidRPr="00A03C17">
              <w:rPr>
                <w:rFonts w:ascii="Arial" w:hAnsi="Arial" w:cs="Arial"/>
                <w:i/>
                <w:sz w:val="20"/>
                <w:szCs w:val="20"/>
              </w:rPr>
              <w:t>Neolebouria</w:t>
            </w:r>
            <w:proofErr w:type="spellEnd"/>
            <w:r w:rsidRPr="00A03C17">
              <w:rPr>
                <w:rFonts w:ascii="Arial" w:hAnsi="Arial" w:cs="Arial"/>
                <w:i/>
                <w:sz w:val="20"/>
                <w:szCs w:val="20"/>
              </w:rPr>
              <w:t xml:space="preserve"> antarctica</w:t>
            </w:r>
          </w:p>
        </w:tc>
        <w:tc>
          <w:tcPr>
            <w:tcW w:w="1423" w:type="dxa"/>
            <w:tcBorders>
              <w:bottom w:val="single" w:sz="4" w:space="0" w:color="auto"/>
            </w:tcBorders>
          </w:tcPr>
          <w:p w14:paraId="3AA410FD" w14:textId="77777777" w:rsidR="00152380" w:rsidRPr="00A03C17" w:rsidRDefault="00724BE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PF, SGI, AB, KGI, EI, SG, SSI</w:t>
            </w:r>
          </w:p>
        </w:tc>
        <w:tc>
          <w:tcPr>
            <w:tcW w:w="992" w:type="dxa"/>
            <w:tcBorders>
              <w:bottom w:val="single" w:sz="4" w:space="0" w:color="auto"/>
            </w:tcBorders>
          </w:tcPr>
          <w:p w14:paraId="432C970C" w14:textId="77777777" w:rsidR="009F74CE" w:rsidRPr="00A03C17" w:rsidRDefault="009F74CE"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rPr>
              <w:fldChar w:fldCharType="begin"/>
            </w:r>
            <w:r w:rsidR="003E61FA">
              <w:rPr>
                <w:rFonts w:ascii="Arial" w:hAnsi="Arial" w:cs="Arial"/>
                <w:sz w:val="20"/>
                <w:szCs w:val="20"/>
              </w:rPr>
              <w:instrText xml:space="preserve"> ADDIN ZOTERO_ITEM CSL_CITATION {"citationID":"mWuICRMT","properties":{"formattedCitation":"\\super 4,6,7\\nosupersub{}","plainCitation":"4,6,7","noteIndex":0},"citationItems":[{"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id":3254,"uris":["http://zotero.org/users/3032824/items/IK23PAAX"],"uri":["http://zotero.org/users/3032824/items/IK23PAAX"],"itemData":{"id":3254,"type":"article-journal","abstract":"The fish populations of Port Foster, Deception Island, South Shetland Islands, Antarctica, were investigated as part of the Erupt Antarctic ecosystem study. Surveys were conducted on five cruises between March 1999 and November 2000. Samples also were collected off Livingston Island and King George Island of the South Shetland Islands. Specimens were collected or observed using a multiple opening and closing net and environmental sampling system, otter trawls, benthic line-transect photography, and remotely operated vehicle video. Species composition, length, weight, reproductive condition, diet, habitat, and parasitic infestation were examined for the dominant fish species. Eleven species were collected, all in the suborder Notothenioidei. The fishes found in the survey are known to occur in the region and had diets similar to those found in other studies. Abundances of demersal fishes in Port Foster ranged from 0.05 to 0.10 individualsm−2 over the study period. Inshore shallow-water (&lt;30m) and inshore deep-water (&gt;30m) habitats are identified in Port Foster and described. Port Foster may be a refuge for juvenile fishes such as Champsocephalus gunnari. Limited exchange with the surrounding waters also may limit the influence of recruitment and prey abundance fluctuations outside Port Foster. Trematomus scotti had heavy body cavity parasite infestation from Port Foster, possibly due in part to decreased benthic scour from large icebergs, allowing benthic parasites to persist.","collection-title":"Ecosystem studies at Deception Island, Antarctica","container-title":"Deep Sea Research Part II: Topical Studies in Oceanography","DOI":"10.1016/S0967-0645(03)00094-8","ISSN":"0967-0645","issue":"10","journalAbbreviation":"Deep Sea Research Part II: Topical Studies in Oceanography","language":"en","page":"1843-1858","source":"ScienceDirect","title":"Fish populations of Port Foster, Deception Island, Antarctica and vicinity","volume":"50","author":[{"family":"Ruhl","given":"Henry A."},{"family":"Hastings","given":"Philip A."},{"family":"Zarubick","given":"Lisa A."},{"family":"Jensen","given":"Rachelle M."},{"family":"Zdzitowiecki","given":"Krzysztof"}],"issued":{"date-parts":[["2003",6,1]]}}},{"id":3257,"uris":["http://zotero.org/users/3032824/items/K7MK3V8T"],"uri":["http://zotero.org/users/3032824/items/K7MK3V8T"],"itemData":{"id":3257,"type":"article-journal","container-title":"Acta Parasitologica","issue":"1","page":"11-14","title":"Antarctic representatives of the genus &lt;i&gt;Neolebouria&lt;/i&gt; Gibson, 1976 (Digenea, Opecoelidae), with description of one new species.","volume":"38","author":[{"family":"Zdzitowiecki","given":"Krzysztof"},{"family":"Pisano","given":"Eva"},{"family":"Vacchi","given":"M."}],"issued":{"date-parts":[["1993"]]}}}],"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4,6,7</w:t>
            </w:r>
            <w:r w:rsidRPr="00A03C17">
              <w:rPr>
                <w:rFonts w:ascii="Arial" w:hAnsi="Arial" w:cs="Arial"/>
                <w:sz w:val="20"/>
                <w:szCs w:val="20"/>
              </w:rPr>
              <w:fldChar w:fldCharType="end"/>
            </w:r>
          </w:p>
        </w:tc>
      </w:tr>
      <w:tr w:rsidR="007A118E" w:rsidRPr="00A03C17" w14:paraId="17752F48" w14:textId="77777777" w:rsidTr="008922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single" w:sz="4" w:space="0" w:color="auto"/>
              <w:bottom w:val="none" w:sz="0" w:space="0" w:color="auto"/>
            </w:tcBorders>
          </w:tcPr>
          <w:p w14:paraId="6D4381D0" w14:textId="77777777" w:rsidR="00152380" w:rsidRPr="00A03C17" w:rsidRDefault="00152380">
            <w:pPr>
              <w:rPr>
                <w:rFonts w:ascii="Arial" w:hAnsi="Arial" w:cs="Arial"/>
                <w:sz w:val="20"/>
                <w:szCs w:val="20"/>
                <w:lang w:val="en-US"/>
              </w:rPr>
            </w:pPr>
          </w:p>
        </w:tc>
        <w:tc>
          <w:tcPr>
            <w:tcW w:w="1701" w:type="dxa"/>
            <w:tcBorders>
              <w:top w:val="single" w:sz="4" w:space="0" w:color="auto"/>
              <w:bottom w:val="none" w:sz="0" w:space="0" w:color="auto"/>
            </w:tcBorders>
          </w:tcPr>
          <w:p w14:paraId="51D7E745" w14:textId="77777777" w:rsidR="00152380" w:rsidRPr="00A03C17" w:rsidRDefault="00724BE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roofErr w:type="spellStart"/>
            <w:r w:rsidRPr="00A03C17">
              <w:rPr>
                <w:rFonts w:ascii="Arial" w:hAnsi="Arial" w:cs="Arial"/>
                <w:sz w:val="20"/>
                <w:szCs w:val="20"/>
                <w:lang w:val="en-US"/>
              </w:rPr>
              <w:t>Cestoda</w:t>
            </w:r>
            <w:proofErr w:type="spellEnd"/>
          </w:p>
        </w:tc>
        <w:tc>
          <w:tcPr>
            <w:tcW w:w="2552" w:type="dxa"/>
            <w:tcBorders>
              <w:top w:val="single" w:sz="4" w:space="0" w:color="auto"/>
              <w:bottom w:val="none" w:sz="0" w:space="0" w:color="auto"/>
            </w:tcBorders>
            <w:shd w:val="clear" w:color="auto" w:fill="F2F2F2" w:themeFill="background1" w:themeFillShade="F2"/>
          </w:tcPr>
          <w:p w14:paraId="62D032AF" w14:textId="77777777" w:rsidR="00152380" w:rsidRPr="00A03C17" w:rsidRDefault="00724BE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roofErr w:type="spellStart"/>
            <w:r w:rsidRPr="00A03C17">
              <w:rPr>
                <w:rFonts w:ascii="Arial" w:hAnsi="Arial" w:cs="Arial"/>
                <w:sz w:val="20"/>
                <w:szCs w:val="20"/>
                <w:lang w:val="en-US"/>
              </w:rPr>
              <w:t>Oncobothriidae</w:t>
            </w:r>
            <w:proofErr w:type="spellEnd"/>
          </w:p>
        </w:tc>
        <w:tc>
          <w:tcPr>
            <w:tcW w:w="3118" w:type="dxa"/>
            <w:tcBorders>
              <w:top w:val="single" w:sz="4" w:space="0" w:color="auto"/>
              <w:bottom w:val="none" w:sz="0" w:space="0" w:color="auto"/>
            </w:tcBorders>
            <w:shd w:val="clear" w:color="auto" w:fill="F2F2F2" w:themeFill="background1" w:themeFillShade="F2"/>
          </w:tcPr>
          <w:p w14:paraId="68353DA3" w14:textId="77777777" w:rsidR="00152380" w:rsidRPr="00A03C17" w:rsidRDefault="007A118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en-US"/>
              </w:rPr>
              <w:t xml:space="preserve">Unspecified </w:t>
            </w:r>
            <w:proofErr w:type="spellStart"/>
            <w:r w:rsidR="00724BEC" w:rsidRPr="00A03C17">
              <w:rPr>
                <w:rFonts w:ascii="Arial" w:hAnsi="Arial" w:cs="Arial"/>
                <w:sz w:val="20"/>
                <w:szCs w:val="20"/>
                <w:lang w:val="en-US"/>
              </w:rPr>
              <w:t>Pseudophyllidea</w:t>
            </w:r>
            <w:proofErr w:type="spellEnd"/>
            <w:r w:rsidR="00724BEC" w:rsidRPr="00A03C17">
              <w:rPr>
                <w:rFonts w:ascii="Arial" w:hAnsi="Arial" w:cs="Arial"/>
                <w:sz w:val="20"/>
                <w:szCs w:val="20"/>
                <w:lang w:val="en-US"/>
              </w:rPr>
              <w:t xml:space="preserve"> sp.</w:t>
            </w:r>
          </w:p>
        </w:tc>
        <w:tc>
          <w:tcPr>
            <w:tcW w:w="1423" w:type="dxa"/>
            <w:tcBorders>
              <w:top w:val="single" w:sz="4" w:space="0" w:color="auto"/>
              <w:bottom w:val="none" w:sz="0" w:space="0" w:color="auto"/>
            </w:tcBorders>
            <w:shd w:val="clear" w:color="auto" w:fill="F2F2F2" w:themeFill="background1" w:themeFillShade="F2"/>
          </w:tcPr>
          <w:p w14:paraId="5D8A7CCA" w14:textId="77777777" w:rsidR="00152380" w:rsidRPr="00A03C17" w:rsidRDefault="00724BE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en-US"/>
              </w:rPr>
              <w:t>SSI</w:t>
            </w:r>
          </w:p>
        </w:tc>
        <w:tc>
          <w:tcPr>
            <w:tcW w:w="992" w:type="dxa"/>
            <w:tcBorders>
              <w:top w:val="single" w:sz="4" w:space="0" w:color="auto"/>
              <w:bottom w:val="none" w:sz="0" w:space="0" w:color="auto"/>
            </w:tcBorders>
            <w:shd w:val="clear" w:color="auto" w:fill="F2F2F2" w:themeFill="background1" w:themeFillShade="F2"/>
          </w:tcPr>
          <w:p w14:paraId="24E244C6" w14:textId="77777777" w:rsidR="0029760F" w:rsidRPr="00A03C17" w:rsidRDefault="0029760F"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rPr>
              <w:fldChar w:fldCharType="begin"/>
            </w:r>
            <w:r w:rsidR="003E61FA">
              <w:rPr>
                <w:rFonts w:ascii="Arial" w:hAnsi="Arial" w:cs="Arial"/>
                <w:sz w:val="20"/>
                <w:szCs w:val="20"/>
              </w:rPr>
              <w:instrText xml:space="preserve"> ADDIN ZOTERO_ITEM CSL_CITATION {"citationID":"wdVxIENk","properties":{"formattedCitation":"\\super 5\\nosupersub{}","plainCitation":"5","noteIndex":0},"citationItems":[{"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5</w:t>
            </w:r>
            <w:r w:rsidRPr="00A03C17">
              <w:rPr>
                <w:rFonts w:ascii="Arial" w:hAnsi="Arial" w:cs="Arial"/>
                <w:sz w:val="20"/>
                <w:szCs w:val="20"/>
              </w:rPr>
              <w:fldChar w:fldCharType="end"/>
            </w:r>
          </w:p>
        </w:tc>
      </w:tr>
      <w:tr w:rsidR="007A118E" w:rsidRPr="00A03C17" w14:paraId="44958E39" w14:textId="77777777" w:rsidTr="0089222A">
        <w:tc>
          <w:tcPr>
            <w:cnfStyle w:val="001000000000" w:firstRow="0" w:lastRow="0" w:firstColumn="1" w:lastColumn="0" w:oddVBand="0" w:evenVBand="0" w:oddHBand="0" w:evenHBand="0" w:firstRowFirstColumn="0" w:firstRowLastColumn="0" w:lastRowFirstColumn="0" w:lastRowLastColumn="0"/>
            <w:tcW w:w="1696" w:type="dxa"/>
          </w:tcPr>
          <w:p w14:paraId="05A39E59" w14:textId="77777777" w:rsidR="00152380" w:rsidRPr="00A03C17" w:rsidRDefault="00152380">
            <w:pPr>
              <w:rPr>
                <w:rFonts w:ascii="Arial" w:hAnsi="Arial" w:cs="Arial"/>
                <w:sz w:val="20"/>
                <w:szCs w:val="20"/>
                <w:lang w:val="en-US"/>
              </w:rPr>
            </w:pPr>
          </w:p>
        </w:tc>
        <w:tc>
          <w:tcPr>
            <w:tcW w:w="1701" w:type="dxa"/>
          </w:tcPr>
          <w:p w14:paraId="70FE70DB" w14:textId="77777777" w:rsidR="00152380" w:rsidRPr="00A03C17" w:rsidRDefault="00152380">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c>
          <w:tcPr>
            <w:tcW w:w="2552" w:type="dxa"/>
          </w:tcPr>
          <w:p w14:paraId="6C3C680F" w14:textId="77777777" w:rsidR="00152380" w:rsidRPr="00A03C17" w:rsidRDefault="007A118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roofErr w:type="spellStart"/>
            <w:r w:rsidRPr="00A03C17">
              <w:rPr>
                <w:rFonts w:ascii="Arial" w:hAnsi="Arial" w:cs="Arial"/>
                <w:sz w:val="20"/>
                <w:szCs w:val="20"/>
                <w:lang w:val="en-US"/>
              </w:rPr>
              <w:t>Diphyllobothriidae</w:t>
            </w:r>
            <w:proofErr w:type="spellEnd"/>
          </w:p>
        </w:tc>
        <w:tc>
          <w:tcPr>
            <w:tcW w:w="3118" w:type="dxa"/>
          </w:tcPr>
          <w:p w14:paraId="6470F3DE" w14:textId="77777777" w:rsidR="00152380" w:rsidRPr="00A03C17" w:rsidRDefault="007A118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en-US"/>
              </w:rPr>
              <w:t>Unspecified plerocercoid</w:t>
            </w:r>
          </w:p>
        </w:tc>
        <w:tc>
          <w:tcPr>
            <w:tcW w:w="1423" w:type="dxa"/>
          </w:tcPr>
          <w:p w14:paraId="5C48858E" w14:textId="77777777" w:rsidR="00152380" w:rsidRPr="00A03C17" w:rsidRDefault="007A118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en-US"/>
              </w:rPr>
              <w:t>PF</w:t>
            </w:r>
          </w:p>
        </w:tc>
        <w:tc>
          <w:tcPr>
            <w:tcW w:w="992" w:type="dxa"/>
          </w:tcPr>
          <w:p w14:paraId="653886BB" w14:textId="77777777" w:rsidR="00A0233E" w:rsidRPr="00A03C17" w:rsidRDefault="00A0233E"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rPr>
              <w:fldChar w:fldCharType="begin"/>
            </w:r>
            <w:r w:rsidR="003E61FA">
              <w:rPr>
                <w:rFonts w:ascii="Arial" w:hAnsi="Arial" w:cs="Arial"/>
                <w:sz w:val="20"/>
                <w:szCs w:val="20"/>
              </w:rPr>
              <w:instrText xml:space="preserve"> ADDIN ZOTERO_ITEM CSL_CITATION {"citationID":"i1wlUQhf","properties":{"formattedCitation":"\\super 6\\nosupersub{}","plainCitation":"6","noteIndex":0},"citationItems":[{"id":3254,"uris":["http://zotero.org/users/3032824/items/IK23PAAX"],"uri":["http://zotero.org/users/3032824/items/IK23PAAX"],"itemData":{"id":3254,"type":"article-journal","abstract":"The fish populations of Port Foster, Deception Island, South Shetland Islands, Antarctica, were investigated as part of the Erupt Antarctic ecosystem study. Surveys were conducted on five cruises between March 1999 and November 2000. Samples also were collected off Livingston Island and King George Island of the South Shetland Islands. Specimens were collected or observed using a multiple opening and closing net and environmental sampling system, otter trawls, benthic line-transect photography, and remotely operated vehicle video. Species composition, length, weight, reproductive condition, diet, habitat, and parasitic infestation were examined for the dominant fish species. Eleven species were collected, all in the suborder Notothenioidei. The fishes found in the survey are known to occur in the region and had diets similar to those found in other studies. Abundances of demersal fishes in Port Foster ranged from 0.05 to 0.10 individualsm−2 over the study period. Inshore shallow-water (&lt;30m) and inshore deep-water (&gt;30m) habitats are identified in Port Foster and described. Port Foster may be a refuge for juvenile fishes such as Champsocephalus gunnari. Limited exchange with the surrounding waters also may limit the influence of recruitment and prey abundance fluctuations outside Port Foster. Trematomus scotti had heavy body cavity parasite infestation from Port Foster, possibly due in part to decreased benthic scour from large icebergs, allowing benthic parasites to persist.","collection-title":"Ecosystem studies at Deception Island, Antarctica","container-title":"Deep Sea Research Part II: Topical Studies in Oceanography","DOI":"10.1016/S0967-0645(03)00094-8","ISSN":"0967-0645","issue":"10","journalAbbreviation":"Deep Sea Research Part II: Topical Studies in Oceanography","language":"en","page":"1843-1858","source":"ScienceDirect","title":"Fish populations of Port Foster, Deception Island, Antarctica and vicinity","volume":"50","author":[{"family":"Ruhl","given":"Henry A."},{"family":"Hastings","given":"Philip A."},{"family":"Zarubick","given":"Lisa A."},{"family":"Jensen","given":"Rachelle M."},{"family":"Zdzitowiecki","given":"Krzysztof"}],"issued":{"date-parts":[["2003",6,1]]}}}],"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6</w:t>
            </w:r>
            <w:r w:rsidRPr="00A03C17">
              <w:rPr>
                <w:rFonts w:ascii="Arial" w:hAnsi="Arial" w:cs="Arial"/>
                <w:sz w:val="20"/>
                <w:szCs w:val="20"/>
              </w:rPr>
              <w:fldChar w:fldCharType="end"/>
            </w:r>
          </w:p>
        </w:tc>
      </w:tr>
      <w:tr w:rsidR="007A118E" w:rsidRPr="00A03C17" w14:paraId="7C52F62F" w14:textId="77777777" w:rsidTr="008922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none" w:sz="0" w:space="0" w:color="auto"/>
              <w:bottom w:val="none" w:sz="0" w:space="0" w:color="auto"/>
            </w:tcBorders>
          </w:tcPr>
          <w:p w14:paraId="387DF5D4" w14:textId="77777777" w:rsidR="00152380" w:rsidRPr="00A03C17" w:rsidRDefault="00152380">
            <w:pPr>
              <w:rPr>
                <w:rFonts w:ascii="Arial" w:hAnsi="Arial" w:cs="Arial"/>
                <w:sz w:val="20"/>
                <w:szCs w:val="20"/>
                <w:lang w:val="de-DE"/>
              </w:rPr>
            </w:pPr>
          </w:p>
        </w:tc>
        <w:tc>
          <w:tcPr>
            <w:tcW w:w="1701" w:type="dxa"/>
            <w:tcBorders>
              <w:top w:val="none" w:sz="0" w:space="0" w:color="auto"/>
              <w:bottom w:val="none" w:sz="0" w:space="0" w:color="auto"/>
            </w:tcBorders>
          </w:tcPr>
          <w:p w14:paraId="534C86AE" w14:textId="77777777" w:rsidR="00152380" w:rsidRPr="00A03C17" w:rsidRDefault="00152380">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2552" w:type="dxa"/>
            <w:tcBorders>
              <w:top w:val="none" w:sz="0" w:space="0" w:color="auto"/>
              <w:bottom w:val="none" w:sz="0" w:space="0" w:color="auto"/>
            </w:tcBorders>
            <w:shd w:val="clear" w:color="auto" w:fill="F2F2F2" w:themeFill="background1" w:themeFillShade="F2"/>
          </w:tcPr>
          <w:p w14:paraId="39D791AF" w14:textId="77777777" w:rsidR="00152380" w:rsidRPr="00A03C17" w:rsidRDefault="007A118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Phyllobotrhiidae</w:t>
            </w:r>
            <w:proofErr w:type="spellEnd"/>
          </w:p>
        </w:tc>
        <w:tc>
          <w:tcPr>
            <w:tcW w:w="3118" w:type="dxa"/>
            <w:tcBorders>
              <w:top w:val="none" w:sz="0" w:space="0" w:color="auto"/>
              <w:bottom w:val="none" w:sz="0" w:space="0" w:color="auto"/>
            </w:tcBorders>
            <w:shd w:val="clear" w:color="auto" w:fill="F2F2F2" w:themeFill="background1" w:themeFillShade="F2"/>
          </w:tcPr>
          <w:p w14:paraId="1DFCC390" w14:textId="77777777" w:rsidR="00152380" w:rsidRPr="00A03C17" w:rsidRDefault="007A118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Phyllobothrium</w:t>
            </w:r>
            <w:proofErr w:type="spellEnd"/>
            <w:r w:rsidRPr="00A03C17">
              <w:rPr>
                <w:rFonts w:ascii="Arial" w:hAnsi="Arial" w:cs="Arial"/>
                <w:sz w:val="20"/>
                <w:szCs w:val="20"/>
                <w:lang w:val="de-DE"/>
              </w:rPr>
              <w:t xml:space="preserve"> </w:t>
            </w:r>
            <w:proofErr w:type="spellStart"/>
            <w:r w:rsidRPr="00A03C17">
              <w:rPr>
                <w:rFonts w:ascii="Arial" w:hAnsi="Arial" w:cs="Arial"/>
                <w:sz w:val="20"/>
                <w:szCs w:val="20"/>
                <w:lang w:val="de-DE"/>
              </w:rPr>
              <w:t>cercoid</w:t>
            </w:r>
            <w:proofErr w:type="spellEnd"/>
            <w:r w:rsidRPr="00A03C17">
              <w:rPr>
                <w:rFonts w:ascii="Arial" w:hAnsi="Arial" w:cs="Arial"/>
                <w:sz w:val="20"/>
                <w:szCs w:val="20"/>
                <w:lang w:val="de-DE"/>
              </w:rPr>
              <w:t xml:space="preserve"> V</w:t>
            </w:r>
          </w:p>
        </w:tc>
        <w:tc>
          <w:tcPr>
            <w:tcW w:w="1423" w:type="dxa"/>
            <w:tcBorders>
              <w:top w:val="none" w:sz="0" w:space="0" w:color="auto"/>
              <w:bottom w:val="none" w:sz="0" w:space="0" w:color="auto"/>
            </w:tcBorders>
            <w:shd w:val="clear" w:color="auto" w:fill="F2F2F2" w:themeFill="background1" w:themeFillShade="F2"/>
          </w:tcPr>
          <w:p w14:paraId="04E72EC0" w14:textId="77777777" w:rsidR="00152380" w:rsidRPr="00A03C17" w:rsidRDefault="007A118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SGI</w:t>
            </w:r>
          </w:p>
        </w:tc>
        <w:tc>
          <w:tcPr>
            <w:tcW w:w="992" w:type="dxa"/>
            <w:tcBorders>
              <w:top w:val="none" w:sz="0" w:space="0" w:color="auto"/>
              <w:bottom w:val="none" w:sz="0" w:space="0" w:color="auto"/>
            </w:tcBorders>
            <w:shd w:val="clear" w:color="auto" w:fill="F2F2F2" w:themeFill="background1" w:themeFillShade="F2"/>
          </w:tcPr>
          <w:p w14:paraId="33F94182" w14:textId="77777777" w:rsidR="005F53FC" w:rsidRPr="00A03C17" w:rsidRDefault="005F53FC"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XYQRyYJS","properties":{"formattedCitation":"\\super 8\\nosupersub{}","plainCitation":"8","noteIndex":0},"citationItems":[{"id":3258,"uris":["http://zotero.org/users/3032824/items/LJIR8PGG"],"uri":["http://zotero.org/users/3032824/items/LJIR8PGG"],"itemData":{"id":3258,"type":"article-journal","container-title":"Acta Parasitologica","issue":"3","page":"113-118","title":"The tetraphyllidean and tetrabothriid cercoids from Antarctic bony fishes. II. Occurrence of cercoids in various fish species.","volume":"38","author":[{"family":"Wojciechowska","given":"A."}],"issued":{"date-parts":[["1993"]]}}}],"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8</w:t>
            </w:r>
            <w:r w:rsidRPr="00A03C17">
              <w:rPr>
                <w:rFonts w:ascii="Arial" w:hAnsi="Arial" w:cs="Arial"/>
                <w:sz w:val="20"/>
                <w:szCs w:val="20"/>
                <w:lang w:val="de-DE"/>
              </w:rPr>
              <w:fldChar w:fldCharType="end"/>
            </w:r>
          </w:p>
        </w:tc>
      </w:tr>
      <w:tr w:rsidR="007A118E" w:rsidRPr="00A03C17" w14:paraId="4FB5B17A" w14:textId="77777777" w:rsidTr="0089222A">
        <w:tc>
          <w:tcPr>
            <w:cnfStyle w:val="001000000000" w:firstRow="0" w:lastRow="0" w:firstColumn="1" w:lastColumn="0" w:oddVBand="0" w:evenVBand="0" w:oddHBand="0" w:evenHBand="0" w:firstRowFirstColumn="0" w:firstRowLastColumn="0" w:lastRowFirstColumn="0" w:lastRowLastColumn="0"/>
            <w:tcW w:w="1696" w:type="dxa"/>
          </w:tcPr>
          <w:p w14:paraId="15BB60BD" w14:textId="77777777" w:rsidR="00152380" w:rsidRPr="00A03C17" w:rsidRDefault="00152380">
            <w:pPr>
              <w:rPr>
                <w:rFonts w:ascii="Arial" w:hAnsi="Arial" w:cs="Arial"/>
                <w:sz w:val="20"/>
                <w:szCs w:val="20"/>
                <w:lang w:val="de-DE"/>
              </w:rPr>
            </w:pPr>
          </w:p>
        </w:tc>
        <w:tc>
          <w:tcPr>
            <w:tcW w:w="1701" w:type="dxa"/>
          </w:tcPr>
          <w:p w14:paraId="507AE948" w14:textId="77777777" w:rsidR="00152380" w:rsidRPr="00A03C17" w:rsidRDefault="00152380">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2552" w:type="dxa"/>
          </w:tcPr>
          <w:p w14:paraId="165458F5" w14:textId="77777777" w:rsidR="00152380" w:rsidRPr="00A03C17" w:rsidRDefault="007A118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Tetraphyllidae</w:t>
            </w:r>
            <w:proofErr w:type="spellEnd"/>
          </w:p>
        </w:tc>
        <w:tc>
          <w:tcPr>
            <w:tcW w:w="3118" w:type="dxa"/>
          </w:tcPr>
          <w:p w14:paraId="3CE574C3" w14:textId="77777777" w:rsidR="00152380" w:rsidRPr="00A03C17" w:rsidRDefault="007A118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en-US"/>
              </w:rPr>
              <w:t xml:space="preserve">Unspecified larvae type „Scolex </w:t>
            </w:r>
            <w:proofErr w:type="spellStart"/>
            <w:r w:rsidRPr="00A03C17">
              <w:rPr>
                <w:rFonts w:ascii="Arial" w:hAnsi="Arial" w:cs="Arial"/>
                <w:sz w:val="20"/>
                <w:szCs w:val="20"/>
                <w:lang w:val="en-US"/>
              </w:rPr>
              <w:t>pleuronectis</w:t>
            </w:r>
            <w:proofErr w:type="spellEnd"/>
            <w:r w:rsidRPr="00A03C17">
              <w:rPr>
                <w:rFonts w:ascii="Arial" w:hAnsi="Arial" w:cs="Arial"/>
                <w:sz w:val="20"/>
                <w:szCs w:val="20"/>
                <w:lang w:val="en-US"/>
              </w:rPr>
              <w:t>“</w:t>
            </w:r>
          </w:p>
        </w:tc>
        <w:tc>
          <w:tcPr>
            <w:tcW w:w="1423" w:type="dxa"/>
          </w:tcPr>
          <w:p w14:paraId="49BD3ACD" w14:textId="77777777" w:rsidR="00152380" w:rsidRPr="00A03C17" w:rsidRDefault="007A118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LB, OB</w:t>
            </w:r>
          </w:p>
        </w:tc>
        <w:tc>
          <w:tcPr>
            <w:tcW w:w="992" w:type="dxa"/>
          </w:tcPr>
          <w:p w14:paraId="7B859BC4" w14:textId="77777777" w:rsidR="00152380" w:rsidRPr="00A03C17" w:rsidRDefault="00FF6F06"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C7ADVlQD","properties":{"formattedCitation":"\\super 3\\nosupersub{}","plainCitation":"3","noteIndex":0},"citationItems":[{"id":3252,"uris":["http://zotero.org/users/3032824/items/RN7U47YF"],"uri":["http://zotero.org/users/3032824/items/RN7U47YF"],"itemData":{"id":3252,"type":"article-journal","container-title":"Vestnik Zoologii","page":"6-10","title":"Peculiarities of nototheniid fish helminth fauna in subantarctic sector of Indian Ocean.","volume":"3","author":[{"family":"Parukhin","given":"A. M."}],"issued":{"date-parts":[["1986"]]}}}],"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3</w:t>
            </w:r>
            <w:r w:rsidRPr="00A03C17">
              <w:rPr>
                <w:rFonts w:ascii="Arial" w:hAnsi="Arial" w:cs="Arial"/>
                <w:sz w:val="20"/>
                <w:szCs w:val="20"/>
                <w:lang w:val="de-DE"/>
              </w:rPr>
              <w:fldChar w:fldCharType="end"/>
            </w:r>
          </w:p>
        </w:tc>
      </w:tr>
      <w:tr w:rsidR="007A118E" w:rsidRPr="00A03C17" w14:paraId="562C45C9" w14:textId="77777777" w:rsidTr="008922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none" w:sz="0" w:space="0" w:color="auto"/>
              <w:bottom w:val="single" w:sz="4" w:space="0" w:color="auto"/>
            </w:tcBorders>
          </w:tcPr>
          <w:p w14:paraId="08667828" w14:textId="77777777" w:rsidR="007A118E" w:rsidRPr="00A03C17" w:rsidRDefault="007A118E" w:rsidP="007A118E">
            <w:pPr>
              <w:rPr>
                <w:rFonts w:ascii="Arial" w:hAnsi="Arial" w:cs="Arial"/>
                <w:sz w:val="20"/>
                <w:szCs w:val="20"/>
                <w:lang w:val="de-DE"/>
              </w:rPr>
            </w:pPr>
          </w:p>
        </w:tc>
        <w:tc>
          <w:tcPr>
            <w:tcW w:w="1701" w:type="dxa"/>
            <w:tcBorders>
              <w:top w:val="none" w:sz="0" w:space="0" w:color="auto"/>
              <w:bottom w:val="single" w:sz="4" w:space="0" w:color="auto"/>
            </w:tcBorders>
          </w:tcPr>
          <w:p w14:paraId="5E1C3A0C" w14:textId="77777777" w:rsidR="007A118E" w:rsidRPr="00A03C17" w:rsidRDefault="007A118E" w:rsidP="007A118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2552" w:type="dxa"/>
            <w:tcBorders>
              <w:top w:val="none" w:sz="0" w:space="0" w:color="auto"/>
              <w:bottom w:val="single" w:sz="4" w:space="0" w:color="auto"/>
            </w:tcBorders>
          </w:tcPr>
          <w:p w14:paraId="7BEBBBF1" w14:textId="77777777" w:rsidR="007A118E" w:rsidRPr="00A03C17" w:rsidRDefault="007A118E" w:rsidP="007A118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3118" w:type="dxa"/>
            <w:tcBorders>
              <w:top w:val="none" w:sz="0" w:space="0" w:color="auto"/>
              <w:bottom w:val="single" w:sz="4" w:space="0" w:color="auto"/>
            </w:tcBorders>
          </w:tcPr>
          <w:p w14:paraId="1D9607BC" w14:textId="77777777" w:rsidR="007A118E" w:rsidRPr="00A03C17" w:rsidRDefault="00383E93" w:rsidP="007A118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Unspecified</w:t>
            </w:r>
            <w:proofErr w:type="spellEnd"/>
            <w:r w:rsidR="007A118E" w:rsidRPr="00A03C17">
              <w:rPr>
                <w:rFonts w:ascii="Arial" w:hAnsi="Arial" w:cs="Arial"/>
                <w:sz w:val="20"/>
                <w:szCs w:val="20"/>
                <w:lang w:val="de-DE"/>
              </w:rPr>
              <w:t xml:space="preserve"> </w:t>
            </w:r>
            <w:proofErr w:type="spellStart"/>
            <w:r w:rsidR="007A118E" w:rsidRPr="00A03C17">
              <w:rPr>
                <w:rFonts w:ascii="Arial" w:hAnsi="Arial" w:cs="Arial"/>
                <w:sz w:val="20"/>
                <w:szCs w:val="20"/>
                <w:lang w:val="de-DE"/>
              </w:rPr>
              <w:t>Tetraphyllidae</w:t>
            </w:r>
            <w:proofErr w:type="spellEnd"/>
            <w:r w:rsidR="007A118E" w:rsidRPr="00A03C17">
              <w:rPr>
                <w:rFonts w:ascii="Arial" w:hAnsi="Arial" w:cs="Arial"/>
                <w:sz w:val="20"/>
                <w:szCs w:val="20"/>
                <w:lang w:val="de-DE"/>
              </w:rPr>
              <w:t xml:space="preserve"> gen. </w:t>
            </w:r>
            <w:proofErr w:type="spellStart"/>
            <w:r w:rsidR="007A118E" w:rsidRPr="00A03C17">
              <w:rPr>
                <w:rFonts w:ascii="Arial" w:hAnsi="Arial" w:cs="Arial"/>
                <w:sz w:val="20"/>
                <w:szCs w:val="20"/>
                <w:lang w:val="de-DE"/>
              </w:rPr>
              <w:t>sp</w:t>
            </w:r>
            <w:proofErr w:type="spellEnd"/>
            <w:r w:rsidR="007A118E" w:rsidRPr="00A03C17">
              <w:rPr>
                <w:rFonts w:ascii="Arial" w:hAnsi="Arial" w:cs="Arial"/>
                <w:sz w:val="20"/>
                <w:szCs w:val="20"/>
                <w:lang w:val="de-DE"/>
              </w:rPr>
              <w:t>.</w:t>
            </w:r>
          </w:p>
        </w:tc>
        <w:tc>
          <w:tcPr>
            <w:tcW w:w="1423" w:type="dxa"/>
            <w:tcBorders>
              <w:top w:val="none" w:sz="0" w:space="0" w:color="auto"/>
              <w:bottom w:val="single" w:sz="4" w:space="0" w:color="auto"/>
            </w:tcBorders>
          </w:tcPr>
          <w:p w14:paraId="1FB38274" w14:textId="77777777" w:rsidR="007A118E" w:rsidRPr="00A03C17" w:rsidRDefault="007A118E" w:rsidP="007A118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LB, OB, PF</w:t>
            </w:r>
          </w:p>
        </w:tc>
        <w:tc>
          <w:tcPr>
            <w:tcW w:w="992" w:type="dxa"/>
            <w:tcBorders>
              <w:top w:val="none" w:sz="0" w:space="0" w:color="auto"/>
              <w:bottom w:val="single" w:sz="4" w:space="0" w:color="auto"/>
            </w:tcBorders>
          </w:tcPr>
          <w:p w14:paraId="44A056BC" w14:textId="77777777" w:rsidR="007A118E" w:rsidRPr="00A03C17" w:rsidRDefault="00FF6F06"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Csiv7sSp","properties":{"formattedCitation":"\\super 3,6\\nosupersub{}","plainCitation":"3,6","noteIndex":0},"citationItems":[{"id":3252,"uris":["http://zotero.org/users/3032824/items/RN7U47YF"],"uri":["http://zotero.org/users/3032824/items/RN7U47YF"],"itemData":{"id":3252,"type":"article-journal","container-title":"Vestnik Zoologii","page":"6-10","title":"Peculiarities of nototheniid fish helminth fauna in subantarctic sector of Indian Ocean.","volume":"3","author":[{"family":"Parukhin","given":"A. M."}],"issued":{"date-parts":[["1986"]]}}},{"id":3254,"uris":["http://zotero.org/users/3032824/items/IK23PAAX"],"uri":["http://zotero.org/users/3032824/items/IK23PAAX"],"itemData":{"id":3254,"type":"article-journal","abstract":"The fish populations of Port Foster, Deception Island, South Shetland Islands, Antarctica, were investigated as part of the Erupt Antarctic ecosystem study. Surveys were conducted on five cruises between March 1999 and November 2000. Samples also were collected off Livingston Island and King George Island of the South Shetland Islands. Specimens were collected or observed using a multiple opening and closing net and environmental sampling system, otter trawls, benthic line-transect photography, and remotely operated vehicle video. Species composition, length, weight, reproductive condition, diet, habitat, and parasitic infestation were examined for the dominant fish species. Eleven species were collected, all in the suborder Notothenioidei. The fishes found in the survey are known to occur in the region and had diets similar to those found in other studies. Abundances of demersal fishes in Port Foster ranged from 0.05 to 0.10 individualsm−2 over the study period. Inshore shallow-water (&lt;30m) and inshore deep-water (&gt;30m) habitats are identified in Port Foster and described. Port Foster may be a refuge for juvenile fishes such as Champsocephalus gunnari. Limited exchange with the surrounding waters also may limit the influence of recruitment and prey abundance fluctuations outside Port Foster. Trematomus scotti had heavy body cavity parasite infestation from Port Foster, possibly due in part to decreased benthic scour from large icebergs, allowing benthic parasites to persist.","collection-title":"Ecosystem studies at Deception Island, Antarctica","container-title":"Deep Sea Research Part II: Topical Studies in Oceanography","DOI":"10.1016/S0967-0645(03)00094-8","ISSN":"0967-0645","issue":"10","journalAbbreviation":"Deep Sea Research Part II: Topical Studies in Oceanography","language":"en","page":"1843-1858","source":"ScienceDirect","title":"Fish populations of Port Foster, Deception Island, Antarctica and vicinity","volume":"50","author":[{"family":"Ruhl","given":"Henry A."},{"family":"Hastings","given":"Philip A."},{"family":"Zarubick","given":"Lisa A."},{"family":"Jensen","given":"Rachelle M."},{"family":"Zdzitowiecki","given":"Krzysztof"}],"issued":{"date-parts":[["2003",6,1]]}}}],"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3,6</w:t>
            </w:r>
            <w:r w:rsidRPr="00A03C17">
              <w:rPr>
                <w:rFonts w:ascii="Arial" w:hAnsi="Arial" w:cs="Arial"/>
                <w:sz w:val="20"/>
                <w:szCs w:val="20"/>
                <w:lang w:val="de-DE"/>
              </w:rPr>
              <w:fldChar w:fldCharType="end"/>
            </w:r>
          </w:p>
        </w:tc>
      </w:tr>
      <w:tr w:rsidR="007A118E" w:rsidRPr="00A03C17" w14:paraId="3B1244F5" w14:textId="77777777" w:rsidTr="0089222A">
        <w:tc>
          <w:tcPr>
            <w:cnfStyle w:val="001000000000" w:firstRow="0" w:lastRow="0" w:firstColumn="1" w:lastColumn="0" w:oddVBand="0" w:evenVBand="0" w:oddHBand="0" w:evenHBand="0" w:firstRowFirstColumn="0" w:firstRowLastColumn="0" w:lastRowFirstColumn="0" w:lastRowLastColumn="0"/>
            <w:tcW w:w="1696" w:type="dxa"/>
            <w:tcBorders>
              <w:top w:val="single" w:sz="4" w:space="0" w:color="auto"/>
            </w:tcBorders>
          </w:tcPr>
          <w:p w14:paraId="7B7E018A" w14:textId="77777777" w:rsidR="007A118E" w:rsidRPr="00A03C17" w:rsidRDefault="007A118E" w:rsidP="007A118E">
            <w:pPr>
              <w:rPr>
                <w:rFonts w:ascii="Arial" w:hAnsi="Arial" w:cs="Arial"/>
                <w:sz w:val="20"/>
                <w:szCs w:val="20"/>
                <w:lang w:val="en-US"/>
              </w:rPr>
            </w:pPr>
          </w:p>
        </w:tc>
        <w:tc>
          <w:tcPr>
            <w:tcW w:w="1701" w:type="dxa"/>
            <w:tcBorders>
              <w:top w:val="single" w:sz="4" w:space="0" w:color="auto"/>
            </w:tcBorders>
          </w:tcPr>
          <w:p w14:paraId="2C0DFCF3" w14:textId="77777777" w:rsidR="007A118E" w:rsidRPr="00A03C17" w:rsidRDefault="007A118E" w:rsidP="007A118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roofErr w:type="spellStart"/>
            <w:r w:rsidRPr="00A03C17">
              <w:rPr>
                <w:rFonts w:ascii="Arial" w:hAnsi="Arial" w:cs="Arial"/>
                <w:sz w:val="20"/>
                <w:szCs w:val="20"/>
                <w:lang w:val="en-US"/>
              </w:rPr>
              <w:t>Acanthocephala</w:t>
            </w:r>
            <w:proofErr w:type="spellEnd"/>
          </w:p>
        </w:tc>
        <w:tc>
          <w:tcPr>
            <w:tcW w:w="2552" w:type="dxa"/>
            <w:tcBorders>
              <w:top w:val="single" w:sz="4" w:space="0" w:color="auto"/>
            </w:tcBorders>
            <w:shd w:val="clear" w:color="auto" w:fill="F2F2F2" w:themeFill="background1" w:themeFillShade="F2"/>
          </w:tcPr>
          <w:p w14:paraId="2FADCCD2" w14:textId="77777777" w:rsidR="007A118E" w:rsidRPr="00A03C17" w:rsidRDefault="007A118E" w:rsidP="007A118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roofErr w:type="spellStart"/>
            <w:r w:rsidRPr="00A03C17">
              <w:rPr>
                <w:rFonts w:ascii="Arial" w:hAnsi="Arial" w:cs="Arial"/>
                <w:sz w:val="20"/>
                <w:szCs w:val="20"/>
                <w:lang w:val="en-US"/>
              </w:rPr>
              <w:t>Polymorphoidea</w:t>
            </w:r>
            <w:proofErr w:type="spellEnd"/>
          </w:p>
        </w:tc>
        <w:tc>
          <w:tcPr>
            <w:tcW w:w="3118" w:type="dxa"/>
            <w:tcBorders>
              <w:top w:val="single" w:sz="4" w:space="0" w:color="auto"/>
            </w:tcBorders>
            <w:shd w:val="clear" w:color="auto" w:fill="F2F2F2" w:themeFill="background1" w:themeFillShade="F2"/>
          </w:tcPr>
          <w:p w14:paraId="39976643" w14:textId="77777777" w:rsidR="007A118E" w:rsidRPr="00A03C17" w:rsidRDefault="007A118E" w:rsidP="007A118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en-US"/>
              </w:rPr>
              <w:t>unspecified</w:t>
            </w:r>
          </w:p>
        </w:tc>
        <w:tc>
          <w:tcPr>
            <w:tcW w:w="1423" w:type="dxa"/>
            <w:tcBorders>
              <w:top w:val="single" w:sz="4" w:space="0" w:color="auto"/>
            </w:tcBorders>
            <w:shd w:val="clear" w:color="auto" w:fill="F2F2F2" w:themeFill="background1" w:themeFillShade="F2"/>
          </w:tcPr>
          <w:p w14:paraId="003AE73E" w14:textId="77777777" w:rsidR="007A118E" w:rsidRPr="00A03C17" w:rsidRDefault="007A118E" w:rsidP="007A118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en-US"/>
              </w:rPr>
              <w:t>SGI</w:t>
            </w:r>
          </w:p>
        </w:tc>
        <w:tc>
          <w:tcPr>
            <w:tcW w:w="992" w:type="dxa"/>
            <w:tcBorders>
              <w:top w:val="single" w:sz="4" w:space="0" w:color="auto"/>
            </w:tcBorders>
            <w:shd w:val="clear" w:color="auto" w:fill="F2F2F2" w:themeFill="background1" w:themeFillShade="F2"/>
          </w:tcPr>
          <w:p w14:paraId="6EC5F343" w14:textId="77777777" w:rsidR="00C40E96" w:rsidRPr="00A03C17" w:rsidRDefault="00C40E96"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de-DE"/>
              </w:rPr>
              <w:fldChar w:fldCharType="begin"/>
            </w:r>
            <w:r w:rsidR="003E61FA">
              <w:rPr>
                <w:rFonts w:ascii="Arial" w:hAnsi="Arial" w:cs="Arial"/>
                <w:sz w:val="20"/>
                <w:szCs w:val="20"/>
                <w:lang w:val="en-US"/>
              </w:rPr>
              <w:instrText xml:space="preserve"> ADDIN ZOTERO_ITEM CSL_CITATION {"citationID":"VhnJS7Hl","properties":{"formattedCitation":"\\super 9\\nosupersub{}","plainCitation":"9","noteIndex":0},"citationItems":[{"id":3243,"uris":["http://zotero.org/users/3032824/items/XBEFNIBX"],"uri":["http://zotero.org/users/3032824/items/XBEFNIBX"],"itemData":{"id":3243,"type":"article-journal","abstract":"The occurrence of acanthocephalans was investigated in fishes of the South Shetlands and South Georgia, Antarctica, between October 1986 and January, 1987. Acanthocephalans were found exclusively in demersal fishes. Nine species were noted in fishes off the South Shetlands and 10 in those off South Georgia (total number of different species: 11). Predatory fishes were the most heavily infected....","container-title":"Acta Parasitologica Polonica","issue":"2","language":"English","page":"131-141","source":"www.cabdirect.org","title":"Occurrence of acanthocephalans in fishes of the open sea off the South Shetlands and South Georgia (Antarctic).","volume":"35","author":[{"family":"Zdzitowiecki","given":"K."}],"issued":{"date-parts":[["1990"]]}}}],"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9</w:t>
            </w:r>
            <w:r w:rsidRPr="00A03C17">
              <w:rPr>
                <w:rFonts w:ascii="Arial" w:hAnsi="Arial" w:cs="Arial"/>
                <w:sz w:val="20"/>
                <w:szCs w:val="20"/>
                <w:lang w:val="de-DE"/>
              </w:rPr>
              <w:fldChar w:fldCharType="end"/>
            </w:r>
          </w:p>
        </w:tc>
      </w:tr>
      <w:tr w:rsidR="007A118E" w:rsidRPr="00A03C17" w14:paraId="5C08DFA1" w14:textId="77777777" w:rsidTr="008922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none" w:sz="0" w:space="0" w:color="auto"/>
              <w:bottom w:val="none" w:sz="0" w:space="0" w:color="auto"/>
            </w:tcBorders>
          </w:tcPr>
          <w:p w14:paraId="46EC375B" w14:textId="77777777" w:rsidR="007A118E" w:rsidRPr="00A03C17" w:rsidRDefault="007A118E" w:rsidP="007A118E">
            <w:pPr>
              <w:rPr>
                <w:rFonts w:ascii="Arial" w:hAnsi="Arial" w:cs="Arial"/>
                <w:sz w:val="20"/>
                <w:szCs w:val="20"/>
                <w:lang w:val="en-US"/>
              </w:rPr>
            </w:pPr>
          </w:p>
        </w:tc>
        <w:tc>
          <w:tcPr>
            <w:tcW w:w="1701" w:type="dxa"/>
            <w:tcBorders>
              <w:top w:val="none" w:sz="0" w:space="0" w:color="auto"/>
              <w:bottom w:val="none" w:sz="0" w:space="0" w:color="auto"/>
            </w:tcBorders>
          </w:tcPr>
          <w:p w14:paraId="6F147B6B" w14:textId="77777777" w:rsidR="007A118E" w:rsidRPr="00A03C17" w:rsidRDefault="007A118E" w:rsidP="007A118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2552" w:type="dxa"/>
            <w:tcBorders>
              <w:top w:val="none" w:sz="0" w:space="0" w:color="auto"/>
              <w:bottom w:val="none" w:sz="0" w:space="0" w:color="auto"/>
            </w:tcBorders>
            <w:shd w:val="clear" w:color="auto" w:fill="F2F2F2" w:themeFill="background1" w:themeFillShade="F2"/>
          </w:tcPr>
          <w:p w14:paraId="7FCF9E25" w14:textId="77777777" w:rsidR="007A118E" w:rsidRPr="00A03C17" w:rsidRDefault="007A118E" w:rsidP="007A118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3118" w:type="dxa"/>
            <w:tcBorders>
              <w:top w:val="none" w:sz="0" w:space="0" w:color="auto"/>
              <w:bottom w:val="none" w:sz="0" w:space="0" w:color="auto"/>
            </w:tcBorders>
            <w:shd w:val="clear" w:color="auto" w:fill="F2F2F2" w:themeFill="background1" w:themeFillShade="F2"/>
          </w:tcPr>
          <w:p w14:paraId="5AF2EF65" w14:textId="77777777" w:rsidR="007A118E" w:rsidRPr="00A03C17" w:rsidRDefault="00D348B8" w:rsidP="007A118E">
            <w:pP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lang w:val="en-US"/>
              </w:rPr>
            </w:pPr>
            <w:proofErr w:type="spellStart"/>
            <w:r w:rsidRPr="00A03C17">
              <w:rPr>
                <w:rFonts w:ascii="Arial" w:hAnsi="Arial" w:cs="Arial"/>
                <w:i/>
                <w:sz w:val="20"/>
                <w:szCs w:val="20"/>
                <w:lang w:val="en-US"/>
              </w:rPr>
              <w:t>Corynosoma</w:t>
            </w:r>
            <w:proofErr w:type="spellEnd"/>
            <w:r w:rsidRPr="00A03C17">
              <w:rPr>
                <w:rFonts w:ascii="Arial" w:hAnsi="Arial" w:cs="Arial"/>
                <w:i/>
                <w:sz w:val="20"/>
                <w:szCs w:val="20"/>
                <w:lang w:val="en-US"/>
              </w:rPr>
              <w:t xml:space="preserve"> </w:t>
            </w:r>
            <w:r w:rsidRPr="00A03C17">
              <w:rPr>
                <w:rFonts w:ascii="Arial" w:hAnsi="Arial" w:cs="Arial"/>
                <w:sz w:val="20"/>
                <w:szCs w:val="20"/>
                <w:lang w:val="en-US"/>
              </w:rPr>
              <w:t>spp.</w:t>
            </w:r>
          </w:p>
        </w:tc>
        <w:tc>
          <w:tcPr>
            <w:tcW w:w="1423" w:type="dxa"/>
            <w:tcBorders>
              <w:top w:val="none" w:sz="0" w:space="0" w:color="auto"/>
              <w:bottom w:val="none" w:sz="0" w:space="0" w:color="auto"/>
            </w:tcBorders>
            <w:shd w:val="clear" w:color="auto" w:fill="F2F2F2" w:themeFill="background1" w:themeFillShade="F2"/>
          </w:tcPr>
          <w:p w14:paraId="34D6DC92" w14:textId="77777777" w:rsidR="007A118E" w:rsidRPr="00A03C17" w:rsidRDefault="00D348B8" w:rsidP="007A118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en-US"/>
              </w:rPr>
              <w:t>SSI</w:t>
            </w:r>
          </w:p>
        </w:tc>
        <w:tc>
          <w:tcPr>
            <w:tcW w:w="992" w:type="dxa"/>
            <w:tcBorders>
              <w:top w:val="none" w:sz="0" w:space="0" w:color="auto"/>
              <w:bottom w:val="none" w:sz="0" w:space="0" w:color="auto"/>
            </w:tcBorders>
            <w:shd w:val="clear" w:color="auto" w:fill="F2F2F2" w:themeFill="background1" w:themeFillShade="F2"/>
          </w:tcPr>
          <w:p w14:paraId="31D88F94" w14:textId="77777777" w:rsidR="0029760F" w:rsidRPr="00A03C17" w:rsidRDefault="0029760F"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rPr>
              <w:fldChar w:fldCharType="begin"/>
            </w:r>
            <w:r w:rsidR="003E61FA">
              <w:rPr>
                <w:rFonts w:ascii="Arial" w:hAnsi="Arial" w:cs="Arial"/>
                <w:sz w:val="20"/>
                <w:szCs w:val="20"/>
              </w:rPr>
              <w:instrText xml:space="preserve"> ADDIN ZOTERO_ITEM CSL_CITATION {"citationID":"g6Vxx7eL","properties":{"formattedCitation":"\\super 5\\nosupersub{}","plainCitation":"5","noteIndex":0},"citationItems":[{"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5</w:t>
            </w:r>
            <w:r w:rsidRPr="00A03C17">
              <w:rPr>
                <w:rFonts w:ascii="Arial" w:hAnsi="Arial" w:cs="Arial"/>
                <w:sz w:val="20"/>
                <w:szCs w:val="20"/>
              </w:rPr>
              <w:fldChar w:fldCharType="end"/>
            </w:r>
          </w:p>
        </w:tc>
      </w:tr>
      <w:tr w:rsidR="007A118E" w:rsidRPr="00A03C17" w14:paraId="3E7764CE" w14:textId="77777777" w:rsidTr="0089222A">
        <w:tc>
          <w:tcPr>
            <w:cnfStyle w:val="001000000000" w:firstRow="0" w:lastRow="0" w:firstColumn="1" w:lastColumn="0" w:oddVBand="0" w:evenVBand="0" w:oddHBand="0" w:evenHBand="0" w:firstRowFirstColumn="0" w:firstRowLastColumn="0" w:lastRowFirstColumn="0" w:lastRowLastColumn="0"/>
            <w:tcW w:w="1696" w:type="dxa"/>
          </w:tcPr>
          <w:p w14:paraId="5B780C89" w14:textId="77777777" w:rsidR="007A118E" w:rsidRPr="00A03C17" w:rsidRDefault="007A118E" w:rsidP="007A118E">
            <w:pPr>
              <w:rPr>
                <w:rFonts w:ascii="Arial" w:hAnsi="Arial" w:cs="Arial"/>
                <w:sz w:val="20"/>
                <w:szCs w:val="20"/>
                <w:lang w:val="de-DE"/>
              </w:rPr>
            </w:pPr>
          </w:p>
        </w:tc>
        <w:tc>
          <w:tcPr>
            <w:tcW w:w="1701" w:type="dxa"/>
          </w:tcPr>
          <w:p w14:paraId="2785D6F0" w14:textId="77777777" w:rsidR="007A118E" w:rsidRPr="00A03C17" w:rsidRDefault="007A118E" w:rsidP="007A118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2552" w:type="dxa"/>
            <w:shd w:val="clear" w:color="auto" w:fill="F2F2F2" w:themeFill="background1" w:themeFillShade="F2"/>
          </w:tcPr>
          <w:p w14:paraId="54936FA1" w14:textId="77777777" w:rsidR="007A118E" w:rsidRPr="00A03C17" w:rsidRDefault="007A118E" w:rsidP="007A118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3118" w:type="dxa"/>
            <w:shd w:val="clear" w:color="auto" w:fill="F2F2F2" w:themeFill="background1" w:themeFillShade="F2"/>
          </w:tcPr>
          <w:p w14:paraId="372E6767" w14:textId="77777777" w:rsidR="007A118E" w:rsidRPr="00A03C17" w:rsidRDefault="00D348B8" w:rsidP="00DE367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roofErr w:type="spellStart"/>
            <w:r w:rsidRPr="00A03C17">
              <w:rPr>
                <w:rFonts w:ascii="Arial" w:hAnsi="Arial" w:cs="Arial"/>
                <w:i/>
                <w:sz w:val="20"/>
                <w:szCs w:val="20"/>
                <w:lang w:val="en-US"/>
              </w:rPr>
              <w:t>Corynosoma</w:t>
            </w:r>
            <w:proofErr w:type="spellEnd"/>
            <w:r w:rsidRPr="00A03C17">
              <w:rPr>
                <w:rFonts w:ascii="Arial" w:hAnsi="Arial" w:cs="Arial"/>
                <w:i/>
                <w:sz w:val="20"/>
                <w:szCs w:val="20"/>
                <w:lang w:val="en-US"/>
              </w:rPr>
              <w:t xml:space="preserve"> </w:t>
            </w:r>
            <w:proofErr w:type="spellStart"/>
            <w:r w:rsidRPr="00A03C17">
              <w:rPr>
                <w:rFonts w:ascii="Arial" w:hAnsi="Arial" w:cs="Arial"/>
                <w:i/>
                <w:sz w:val="20"/>
                <w:szCs w:val="20"/>
                <w:lang w:val="en-US"/>
              </w:rPr>
              <w:t>bullosum</w:t>
            </w:r>
            <w:proofErr w:type="spellEnd"/>
            <w:r w:rsidR="00FF72DB" w:rsidRPr="00A03C17">
              <w:rPr>
                <w:rFonts w:ascii="Arial" w:hAnsi="Arial" w:cs="Arial"/>
                <w:i/>
                <w:sz w:val="20"/>
                <w:szCs w:val="20"/>
                <w:lang w:val="en-US"/>
              </w:rPr>
              <w:t xml:space="preserve"> </w:t>
            </w:r>
            <w:r w:rsidR="00FF72DB" w:rsidRPr="00A03C17">
              <w:rPr>
                <w:rFonts w:ascii="Arial" w:hAnsi="Arial" w:cs="Arial"/>
                <w:sz w:val="20"/>
                <w:szCs w:val="20"/>
                <w:lang w:val="en-US"/>
              </w:rPr>
              <w:t xml:space="preserve">(as syn. </w:t>
            </w:r>
            <w:r w:rsidR="00FF72DB" w:rsidRPr="00A03C17">
              <w:rPr>
                <w:rFonts w:ascii="Arial" w:hAnsi="Arial" w:cs="Arial"/>
                <w:i/>
                <w:sz w:val="20"/>
                <w:szCs w:val="20"/>
                <w:lang w:val="en-US"/>
              </w:rPr>
              <w:t xml:space="preserve">C. </w:t>
            </w:r>
            <w:proofErr w:type="spellStart"/>
            <w:r w:rsidR="00FF72DB" w:rsidRPr="00A03C17">
              <w:rPr>
                <w:rFonts w:ascii="Arial" w:hAnsi="Arial" w:cs="Arial"/>
                <w:i/>
                <w:sz w:val="20"/>
                <w:szCs w:val="20"/>
                <w:lang w:val="en-US"/>
              </w:rPr>
              <w:t>arctocephali</w:t>
            </w:r>
            <w:proofErr w:type="spellEnd"/>
            <w:r w:rsidR="00FF72DB" w:rsidRPr="00A03C17">
              <w:rPr>
                <w:rFonts w:ascii="Arial" w:hAnsi="Arial" w:cs="Arial"/>
                <w:sz w:val="20"/>
                <w:szCs w:val="20"/>
                <w:lang w:val="en-US"/>
              </w:rPr>
              <w:t>)</w:t>
            </w:r>
          </w:p>
        </w:tc>
        <w:tc>
          <w:tcPr>
            <w:tcW w:w="1423" w:type="dxa"/>
            <w:shd w:val="clear" w:color="auto" w:fill="F2F2F2" w:themeFill="background1" w:themeFillShade="F2"/>
          </w:tcPr>
          <w:p w14:paraId="0A41B430" w14:textId="77777777" w:rsidR="007A118E" w:rsidRPr="00A03C17" w:rsidRDefault="00FF72DB" w:rsidP="007A118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 xml:space="preserve">PF, </w:t>
            </w:r>
            <w:r w:rsidR="00D348B8" w:rsidRPr="00A03C17">
              <w:rPr>
                <w:rFonts w:ascii="Arial" w:hAnsi="Arial" w:cs="Arial"/>
                <w:sz w:val="20"/>
                <w:szCs w:val="20"/>
                <w:lang w:val="de-DE"/>
              </w:rPr>
              <w:t>SGI, SSI</w:t>
            </w:r>
          </w:p>
        </w:tc>
        <w:tc>
          <w:tcPr>
            <w:tcW w:w="992" w:type="dxa"/>
            <w:shd w:val="clear" w:color="auto" w:fill="F2F2F2" w:themeFill="background1" w:themeFillShade="F2"/>
          </w:tcPr>
          <w:p w14:paraId="15AA39C8" w14:textId="77777777" w:rsidR="0029760F" w:rsidRPr="00A03C17" w:rsidRDefault="0029760F"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rPr>
              <w:fldChar w:fldCharType="begin"/>
            </w:r>
            <w:r w:rsidR="003E61FA">
              <w:rPr>
                <w:rFonts w:ascii="Arial" w:hAnsi="Arial" w:cs="Arial"/>
                <w:sz w:val="20"/>
                <w:szCs w:val="20"/>
              </w:rPr>
              <w:instrText xml:space="preserve"> ADDIN ZOTERO_ITEM CSL_CITATION {"citationID":"CLrDbzVc","properties":{"formattedCitation":"\\super 5,6,9\\nosupersub{}","plainCitation":"5,6,9","noteIndex":0},"citationItems":[{"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id":3254,"uris":["http://zotero.org/users/3032824/items/IK23PAAX"],"uri":["http://zotero.org/users/3032824/items/IK23PAAX"],"itemData":{"id":3254,"type":"article-journal","abstract":"The fish populations of Port Foster, Deception Island, South Shetland Islands, Antarctica, were investigated as part of the Erupt Antarctic ecosystem study. Surveys were conducted on five cruises between March 1999 and November 2000. Samples also were collected off Livingston Island and King George Island of the South Shetland Islands. Specimens were collected or observed using a multiple opening and closing net and environmental sampling system, otter trawls, benthic line-transect photography, and remotely operated vehicle video. Species composition, length, weight, reproductive condition, diet, habitat, and parasitic infestation were examined for the dominant fish species. Eleven species were collected, all in the suborder Notothenioidei. The fishes found in the survey are known to occur in the region and had diets similar to those found in other studies. Abundances of demersal fishes in Port Foster ranged from 0.05 to 0.10 individualsm−2 over the study period. Inshore shallow-water (&lt;30m) and inshore deep-water (&gt;30m) habitats are identified in Port Foster and described. Port Foster may be a refuge for juvenile fishes such as Champsocephalus gunnari. Limited exchange with the surrounding waters also may limit the influence of recruitment and prey abundance fluctuations outside Port Foster. Trematomus scotti had heavy body cavity parasite infestation from Port Foster, possibly due in part to decreased benthic scour from large icebergs, allowing benthic parasites to persist.","collection-title":"Ecosystem studies at Deception Island, Antarctica","container-title":"Deep Sea Research Part II: Topical Studies in Oceanography","DOI":"10.1016/S0967-0645(03)00094-8","ISSN":"0967-0645","issue":"10","journalAbbreviation":"Deep Sea Research Part II: Topical Studies in Oceanography","language":"en","page":"1843-1858","source":"ScienceDirect","title":"Fish populations of Port Foster, Deception Island, Antarctica and vicinity","volume":"50","author":[{"family":"Ruhl","given":"Henry A."},{"family":"Hastings","given":"Philip A."},{"family":"Zarubick","given":"Lisa A."},{"family":"Jensen","given":"Rachelle M."},{"family":"Zdzitowiecki","given":"Krzysztof"}],"issued":{"date-parts":[["2003",6,1]]}}},{"id":3243,"uris":["http://zotero.org/users/3032824/items/XBEFNIBX"],"uri":["http://zotero.org/users/3032824/items/XBEFNIBX"],"itemData":{"id":3243,"type":"article-journal","abstract":"The occurrence of acanthocephalans was investigated in fishes of the South Shetlands and South Georgia, Antarctica, between October 1986 and January, 1987. Acanthocephalans were found exclusively in demersal fishes. Nine species were noted in fishes off the South Shetlands and 10 in those off South Georgia (total number of different species: 11). Predatory fishes were the most heavily infected....","container-title":"Acta Parasitologica Polonica","issue":"2","language":"English","page":"131-141","source":"www.cabdirect.org","title":"Occurrence of acanthocephalans in fishes of the open sea off the South Shetlands and South Georgia (Antarctic).","volume":"35","author":[{"family":"Zdzitowiecki","given":"K."}],"issued":{"date-parts":[["1990"]]}}}],"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5,6,9</w:t>
            </w:r>
            <w:r w:rsidRPr="00A03C17">
              <w:rPr>
                <w:rFonts w:ascii="Arial" w:hAnsi="Arial" w:cs="Arial"/>
                <w:sz w:val="20"/>
                <w:szCs w:val="20"/>
              </w:rPr>
              <w:fldChar w:fldCharType="end"/>
            </w:r>
          </w:p>
        </w:tc>
      </w:tr>
      <w:tr w:rsidR="007A118E" w:rsidRPr="00A03C17" w14:paraId="31B4BC6E" w14:textId="77777777" w:rsidTr="008922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none" w:sz="0" w:space="0" w:color="auto"/>
              <w:bottom w:val="none" w:sz="0" w:space="0" w:color="auto"/>
            </w:tcBorders>
          </w:tcPr>
          <w:p w14:paraId="056300B1" w14:textId="77777777" w:rsidR="007A118E" w:rsidRPr="00A03C17" w:rsidRDefault="007A118E" w:rsidP="007A118E">
            <w:pPr>
              <w:rPr>
                <w:rFonts w:ascii="Arial" w:hAnsi="Arial" w:cs="Arial"/>
                <w:sz w:val="20"/>
                <w:szCs w:val="20"/>
                <w:lang w:val="de-DE"/>
              </w:rPr>
            </w:pPr>
          </w:p>
        </w:tc>
        <w:tc>
          <w:tcPr>
            <w:tcW w:w="1701" w:type="dxa"/>
            <w:tcBorders>
              <w:top w:val="none" w:sz="0" w:space="0" w:color="auto"/>
              <w:bottom w:val="none" w:sz="0" w:space="0" w:color="auto"/>
            </w:tcBorders>
          </w:tcPr>
          <w:p w14:paraId="421E2F36" w14:textId="77777777" w:rsidR="007A118E" w:rsidRPr="00A03C17" w:rsidRDefault="007A118E" w:rsidP="007A118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2552" w:type="dxa"/>
            <w:tcBorders>
              <w:top w:val="none" w:sz="0" w:space="0" w:color="auto"/>
              <w:bottom w:val="none" w:sz="0" w:space="0" w:color="auto"/>
            </w:tcBorders>
            <w:shd w:val="clear" w:color="auto" w:fill="F2F2F2" w:themeFill="background1" w:themeFillShade="F2"/>
          </w:tcPr>
          <w:p w14:paraId="1B060B34" w14:textId="77777777" w:rsidR="007A118E" w:rsidRPr="00A03C17" w:rsidRDefault="007A118E" w:rsidP="007A118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3118" w:type="dxa"/>
            <w:tcBorders>
              <w:top w:val="none" w:sz="0" w:space="0" w:color="auto"/>
              <w:bottom w:val="none" w:sz="0" w:space="0" w:color="auto"/>
            </w:tcBorders>
            <w:shd w:val="clear" w:color="auto" w:fill="F2F2F2" w:themeFill="background1" w:themeFillShade="F2"/>
          </w:tcPr>
          <w:p w14:paraId="51E88289" w14:textId="77777777" w:rsidR="007A118E" w:rsidRPr="00A03C17" w:rsidRDefault="00D348B8" w:rsidP="007A118E">
            <w:pP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lang w:val="de-DE"/>
              </w:rPr>
            </w:pPr>
            <w:proofErr w:type="spellStart"/>
            <w:r w:rsidRPr="00A03C17">
              <w:rPr>
                <w:rFonts w:ascii="Arial" w:hAnsi="Arial" w:cs="Arial"/>
                <w:i/>
                <w:sz w:val="20"/>
                <w:szCs w:val="20"/>
                <w:lang w:val="de-DE"/>
              </w:rPr>
              <w:t>Corynosoma</w:t>
            </w:r>
            <w:proofErr w:type="spellEnd"/>
            <w:r w:rsidRPr="00A03C17">
              <w:rPr>
                <w:rFonts w:ascii="Arial" w:hAnsi="Arial" w:cs="Arial"/>
                <w:i/>
                <w:sz w:val="20"/>
                <w:szCs w:val="20"/>
                <w:lang w:val="de-DE"/>
              </w:rPr>
              <w:t xml:space="preserve"> </w:t>
            </w:r>
            <w:proofErr w:type="spellStart"/>
            <w:r w:rsidRPr="00A03C17">
              <w:rPr>
                <w:rFonts w:ascii="Arial" w:hAnsi="Arial" w:cs="Arial"/>
                <w:i/>
                <w:sz w:val="20"/>
                <w:szCs w:val="20"/>
                <w:lang w:val="de-DE"/>
              </w:rPr>
              <w:t>hamanni</w:t>
            </w:r>
            <w:proofErr w:type="spellEnd"/>
          </w:p>
        </w:tc>
        <w:tc>
          <w:tcPr>
            <w:tcW w:w="1423" w:type="dxa"/>
            <w:tcBorders>
              <w:top w:val="none" w:sz="0" w:space="0" w:color="auto"/>
              <w:bottom w:val="none" w:sz="0" w:space="0" w:color="auto"/>
            </w:tcBorders>
            <w:shd w:val="clear" w:color="auto" w:fill="F2F2F2" w:themeFill="background1" w:themeFillShade="F2"/>
          </w:tcPr>
          <w:p w14:paraId="5FE4A7E5" w14:textId="77777777" w:rsidR="007A118E" w:rsidRPr="00A03C17" w:rsidRDefault="00D348B8" w:rsidP="007A118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PF, LB, SSI</w:t>
            </w:r>
          </w:p>
        </w:tc>
        <w:tc>
          <w:tcPr>
            <w:tcW w:w="992" w:type="dxa"/>
            <w:tcBorders>
              <w:top w:val="none" w:sz="0" w:space="0" w:color="auto"/>
              <w:bottom w:val="none" w:sz="0" w:space="0" w:color="auto"/>
            </w:tcBorders>
            <w:shd w:val="clear" w:color="auto" w:fill="F2F2F2" w:themeFill="background1" w:themeFillShade="F2"/>
          </w:tcPr>
          <w:p w14:paraId="6209EC22" w14:textId="77777777" w:rsidR="007A118E" w:rsidRPr="00A03C17" w:rsidRDefault="00FF6F06"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1lrqE4yc","properties":{"formattedCitation":"\\super 3,5,6\\nosupersub{}","plainCitation":"3,5,6","noteIndex":0},"citationItems":[{"id":3252,"uris":["http://zotero.org/users/3032824/items/RN7U47YF"],"uri":["http://zotero.org/users/3032824/items/RN7U47YF"],"itemData":{"id":3252,"type":"article-journal","container-title":"Vestnik Zoologii","page":"6-10","title":"Peculiarities of nototheniid fish helminth fauna in subantarctic sector of Indian Ocean.","volume":"3","author":[{"family":"Parukhin","given":"A. M."}],"issued":{"date-parts":[["1986"]]}}},{"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id":3254,"uris":["http://zotero.org/users/3032824/items/IK23PAAX"],"uri":["http://zotero.org/users/3032824/items/IK23PAAX"],"itemData":{"id":3254,"type":"article-journal","abstract":"The fish populations of Port Foster, Deception Island, South Shetland Islands, Antarctica, were investigated as part of the Erupt Antarctic ecosystem study. Surveys were conducted on five cruises between March 1999 and November 2000. Samples also were collected off Livingston Island and King George Island of the South Shetland Islands. Specimens were collected or observed using a multiple opening and closing net and environmental sampling system, otter trawls, benthic line-transect photography, and remotely operated vehicle video. Species composition, length, weight, reproductive condition, diet, habitat, and parasitic infestation were examined for the dominant fish species. Eleven species were collected, all in the suborder Notothenioidei. The fishes found in the survey are known to occur in the region and had diets similar to those found in other studies. Abundances of demersal fishes in Port Foster ranged from 0.05 to 0.10 individualsm−2 over the study period. Inshore shallow-water (&lt;30m) and inshore deep-water (&gt;30m) habitats are identified in Port Foster and described. Port Foster may be a refuge for juvenile fishes such as Champsocephalus gunnari. Limited exchange with the surrounding waters also may limit the influence of recruitment and prey abundance fluctuations outside Port Foster. Trematomus scotti had heavy body cavity parasite infestation from Port Foster, possibly due in part to decreased benthic scour from large icebergs, allowing benthic parasites to persist.","collection-title":"Ecosystem studies at Deception Island, Antarctica","container-title":"Deep Sea Research Part II: Topical Studies in Oceanography","DOI":"10.1016/S0967-0645(03)00094-8","ISSN":"0967-0645","issue":"10","journalAbbreviation":"Deep Sea Research Part II: Topical Studies in Oceanography","language":"en","page":"1843-1858","source":"ScienceDirect","title":"Fish populations of Port Foster, Deception Island, Antarctica and vicinity","volume":"50","author":[{"family":"Ruhl","given":"Henry A."},{"family":"Hastings","given":"Philip A."},{"family":"Zarubick","given":"Lisa A."},{"family":"Jensen","given":"Rachelle M."},{"family":"Zdzitowiecki","given":"Krzysztof"}],"issued":{"date-parts":[["2003",6,1]]}}}],"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3,5,6</w:t>
            </w:r>
            <w:r w:rsidRPr="00A03C17">
              <w:rPr>
                <w:rFonts w:ascii="Arial" w:hAnsi="Arial" w:cs="Arial"/>
                <w:sz w:val="20"/>
                <w:szCs w:val="20"/>
                <w:lang w:val="de-DE"/>
              </w:rPr>
              <w:fldChar w:fldCharType="end"/>
            </w:r>
          </w:p>
        </w:tc>
      </w:tr>
      <w:tr w:rsidR="007A118E" w:rsidRPr="00A03C17" w14:paraId="5D46C52F" w14:textId="77777777" w:rsidTr="0089222A">
        <w:tc>
          <w:tcPr>
            <w:cnfStyle w:val="001000000000" w:firstRow="0" w:lastRow="0" w:firstColumn="1" w:lastColumn="0" w:oddVBand="0" w:evenVBand="0" w:oddHBand="0" w:evenHBand="0" w:firstRowFirstColumn="0" w:firstRowLastColumn="0" w:lastRowFirstColumn="0" w:lastRowLastColumn="0"/>
            <w:tcW w:w="1696" w:type="dxa"/>
          </w:tcPr>
          <w:p w14:paraId="7DAD86E6" w14:textId="77777777" w:rsidR="007A118E" w:rsidRPr="00A03C17" w:rsidRDefault="007A118E" w:rsidP="007A118E">
            <w:pPr>
              <w:rPr>
                <w:rFonts w:ascii="Arial" w:hAnsi="Arial" w:cs="Arial"/>
                <w:sz w:val="20"/>
                <w:szCs w:val="20"/>
                <w:lang w:val="de-DE"/>
              </w:rPr>
            </w:pPr>
          </w:p>
        </w:tc>
        <w:tc>
          <w:tcPr>
            <w:tcW w:w="1701" w:type="dxa"/>
          </w:tcPr>
          <w:p w14:paraId="051D1594" w14:textId="77777777" w:rsidR="007A118E" w:rsidRPr="00A03C17" w:rsidRDefault="007A118E" w:rsidP="007A118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2552" w:type="dxa"/>
            <w:shd w:val="clear" w:color="auto" w:fill="F2F2F2" w:themeFill="background1" w:themeFillShade="F2"/>
          </w:tcPr>
          <w:p w14:paraId="47D17128" w14:textId="77777777" w:rsidR="007A118E" w:rsidRPr="00A03C17" w:rsidRDefault="007A118E" w:rsidP="007A118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3118" w:type="dxa"/>
            <w:shd w:val="clear" w:color="auto" w:fill="F2F2F2" w:themeFill="background1" w:themeFillShade="F2"/>
          </w:tcPr>
          <w:p w14:paraId="48EEF3AE" w14:textId="77777777" w:rsidR="007A118E" w:rsidRPr="00A03C17" w:rsidRDefault="00D348B8" w:rsidP="007A118E">
            <w:pP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lang w:val="de-DE"/>
              </w:rPr>
            </w:pPr>
            <w:proofErr w:type="spellStart"/>
            <w:r w:rsidRPr="00A03C17">
              <w:rPr>
                <w:rFonts w:ascii="Arial" w:hAnsi="Arial" w:cs="Arial"/>
                <w:i/>
                <w:sz w:val="20"/>
                <w:szCs w:val="20"/>
                <w:lang w:val="de-DE"/>
              </w:rPr>
              <w:t>Corynosoma</w:t>
            </w:r>
            <w:proofErr w:type="spellEnd"/>
            <w:r w:rsidRPr="00A03C17">
              <w:rPr>
                <w:rFonts w:ascii="Arial" w:hAnsi="Arial" w:cs="Arial"/>
                <w:i/>
                <w:sz w:val="20"/>
                <w:szCs w:val="20"/>
                <w:lang w:val="de-DE"/>
              </w:rPr>
              <w:t xml:space="preserve"> </w:t>
            </w:r>
            <w:proofErr w:type="spellStart"/>
            <w:r w:rsidRPr="00A03C17">
              <w:rPr>
                <w:rFonts w:ascii="Arial" w:hAnsi="Arial" w:cs="Arial"/>
                <w:i/>
                <w:sz w:val="20"/>
                <w:szCs w:val="20"/>
                <w:lang w:val="de-DE"/>
              </w:rPr>
              <w:t>pseudohamanni</w:t>
            </w:r>
            <w:proofErr w:type="spellEnd"/>
          </w:p>
        </w:tc>
        <w:tc>
          <w:tcPr>
            <w:tcW w:w="1423" w:type="dxa"/>
            <w:shd w:val="clear" w:color="auto" w:fill="F2F2F2" w:themeFill="background1" w:themeFillShade="F2"/>
          </w:tcPr>
          <w:p w14:paraId="1207467C" w14:textId="77777777" w:rsidR="007A118E" w:rsidRPr="00A03C17" w:rsidRDefault="00D348B8" w:rsidP="007A118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PF</w:t>
            </w:r>
          </w:p>
        </w:tc>
        <w:tc>
          <w:tcPr>
            <w:tcW w:w="992" w:type="dxa"/>
            <w:shd w:val="clear" w:color="auto" w:fill="F2F2F2" w:themeFill="background1" w:themeFillShade="F2"/>
          </w:tcPr>
          <w:p w14:paraId="3C27C895" w14:textId="77777777" w:rsidR="00B53EE6" w:rsidRPr="00A03C17" w:rsidRDefault="00B53EE6"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rPr>
              <w:fldChar w:fldCharType="begin"/>
            </w:r>
            <w:r w:rsidR="003E61FA">
              <w:rPr>
                <w:rFonts w:ascii="Arial" w:hAnsi="Arial" w:cs="Arial"/>
                <w:sz w:val="20"/>
                <w:szCs w:val="20"/>
              </w:rPr>
              <w:instrText xml:space="preserve"> ADDIN ZOTERO_ITEM CSL_CITATION {"citationID":"YE7DFca4","properties":{"formattedCitation":"\\super 6\\nosupersub{}","plainCitation":"6","noteIndex":0},"citationItems":[{"id":3254,"uris":["http://zotero.org/users/3032824/items/IK23PAAX"],"uri":["http://zotero.org/users/3032824/items/IK23PAAX"],"itemData":{"id":3254,"type":"article-journal","abstract":"The fish populations of Port Foster, Deception Island, South Shetland Islands, Antarctica, were investigated as part of the Erupt Antarctic ecosystem study. Surveys were conducted on five cruises between March 1999 and November 2000. Samples also were collected off Livingston Island and King George Island of the South Shetland Islands. Specimens were collected or observed using a multiple opening and closing net and environmental sampling system, otter trawls, benthic line-transect photography, and remotely operated vehicle video. Species composition, length, weight, reproductive condition, diet, habitat, and parasitic infestation were examined for the dominant fish species. Eleven species were collected, all in the suborder Notothenioidei. The fishes found in the survey are known to occur in the region and had diets similar to those found in other studies. Abundances of demersal fishes in Port Foster ranged from 0.05 to 0.10 individualsm−2 over the study period. Inshore shallow-water (&lt;30m) and inshore deep-water (&gt;30m) habitats are identified in Port Foster and described. Port Foster may be a refuge for juvenile fishes such as Champsocephalus gunnari. Limited exchange with the surrounding waters also may limit the influence of recruitment and prey abundance fluctuations outside Port Foster. Trematomus scotti had heavy body cavity parasite infestation from Port Foster, possibly due in part to decreased benthic scour from large icebergs, allowing benthic parasites to persist.","collection-title":"Ecosystem studies at Deception Island, Antarctica","container-title":"Deep Sea Research Part II: Topical Studies in Oceanography","DOI":"10.1016/S0967-0645(03)00094-8","ISSN":"0967-0645","issue":"10","journalAbbreviation":"Deep Sea Research Part II: Topical Studies in Oceanography","language":"en","page":"1843-1858","source":"ScienceDirect","title":"Fish populations of Port Foster, Deception Island, Antarctica and vicinity","volume":"50","author":[{"family":"Ruhl","given":"Henry A."},{"family":"Hastings","given":"Philip A."},{"family":"Zarubick","given":"Lisa A."},{"family":"Jensen","given":"Rachelle M."},{"family":"Zdzitowiecki","given":"Krzysztof"}],"issued":{"date-parts":[["2003",6,1]]}}}],"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6</w:t>
            </w:r>
            <w:r w:rsidRPr="00A03C17">
              <w:rPr>
                <w:rFonts w:ascii="Arial" w:hAnsi="Arial" w:cs="Arial"/>
                <w:sz w:val="20"/>
                <w:szCs w:val="20"/>
              </w:rPr>
              <w:fldChar w:fldCharType="end"/>
            </w:r>
          </w:p>
        </w:tc>
      </w:tr>
      <w:tr w:rsidR="007A118E" w:rsidRPr="00A03C17" w14:paraId="69B3AB36" w14:textId="77777777" w:rsidTr="008922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none" w:sz="0" w:space="0" w:color="auto"/>
              <w:bottom w:val="none" w:sz="0" w:space="0" w:color="auto"/>
            </w:tcBorders>
          </w:tcPr>
          <w:p w14:paraId="7F0779BB" w14:textId="77777777" w:rsidR="007A118E" w:rsidRPr="00A03C17" w:rsidRDefault="007A118E" w:rsidP="007A118E">
            <w:pPr>
              <w:rPr>
                <w:rFonts w:ascii="Arial" w:hAnsi="Arial" w:cs="Arial"/>
                <w:sz w:val="20"/>
                <w:szCs w:val="20"/>
                <w:lang w:val="de-DE"/>
              </w:rPr>
            </w:pPr>
          </w:p>
        </w:tc>
        <w:tc>
          <w:tcPr>
            <w:tcW w:w="1701" w:type="dxa"/>
            <w:tcBorders>
              <w:top w:val="none" w:sz="0" w:space="0" w:color="auto"/>
              <w:bottom w:val="none" w:sz="0" w:space="0" w:color="auto"/>
            </w:tcBorders>
          </w:tcPr>
          <w:p w14:paraId="5CD5FD15" w14:textId="77777777" w:rsidR="007A118E" w:rsidRPr="00A03C17" w:rsidRDefault="007A118E" w:rsidP="007A118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2552" w:type="dxa"/>
            <w:tcBorders>
              <w:top w:val="none" w:sz="0" w:space="0" w:color="auto"/>
              <w:bottom w:val="none" w:sz="0" w:space="0" w:color="auto"/>
            </w:tcBorders>
            <w:shd w:val="clear" w:color="auto" w:fill="F2F2F2" w:themeFill="background1" w:themeFillShade="F2"/>
          </w:tcPr>
          <w:p w14:paraId="185AFC1A" w14:textId="77777777" w:rsidR="007A118E" w:rsidRPr="00A03C17" w:rsidRDefault="007A118E" w:rsidP="007A118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3118" w:type="dxa"/>
            <w:tcBorders>
              <w:top w:val="none" w:sz="0" w:space="0" w:color="auto"/>
              <w:bottom w:val="none" w:sz="0" w:space="0" w:color="auto"/>
            </w:tcBorders>
            <w:shd w:val="clear" w:color="auto" w:fill="F2F2F2" w:themeFill="background1" w:themeFillShade="F2"/>
          </w:tcPr>
          <w:p w14:paraId="75863361" w14:textId="77777777" w:rsidR="007A118E" w:rsidRPr="00A03C17" w:rsidRDefault="00D348B8" w:rsidP="007A118E">
            <w:pP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lang w:val="de-DE"/>
              </w:rPr>
            </w:pPr>
            <w:proofErr w:type="spellStart"/>
            <w:r w:rsidRPr="00A03C17">
              <w:rPr>
                <w:rFonts w:ascii="Arial" w:hAnsi="Arial" w:cs="Arial"/>
                <w:i/>
                <w:sz w:val="20"/>
                <w:szCs w:val="20"/>
                <w:lang w:val="de-DE"/>
              </w:rPr>
              <w:t>Corynosoma</w:t>
            </w:r>
            <w:proofErr w:type="spellEnd"/>
            <w:r w:rsidRPr="00A03C17">
              <w:rPr>
                <w:rFonts w:ascii="Arial" w:hAnsi="Arial" w:cs="Arial"/>
                <w:i/>
                <w:sz w:val="20"/>
                <w:szCs w:val="20"/>
                <w:lang w:val="de-DE"/>
              </w:rPr>
              <w:t xml:space="preserve"> </w:t>
            </w:r>
            <w:proofErr w:type="spellStart"/>
            <w:r w:rsidRPr="00A03C17">
              <w:rPr>
                <w:rFonts w:ascii="Arial" w:hAnsi="Arial" w:cs="Arial"/>
                <w:i/>
                <w:sz w:val="20"/>
                <w:szCs w:val="20"/>
                <w:lang w:val="de-DE"/>
              </w:rPr>
              <w:t>shackletoni</w:t>
            </w:r>
            <w:proofErr w:type="spellEnd"/>
          </w:p>
        </w:tc>
        <w:tc>
          <w:tcPr>
            <w:tcW w:w="1423" w:type="dxa"/>
            <w:tcBorders>
              <w:top w:val="none" w:sz="0" w:space="0" w:color="auto"/>
              <w:bottom w:val="none" w:sz="0" w:space="0" w:color="auto"/>
            </w:tcBorders>
            <w:shd w:val="clear" w:color="auto" w:fill="F2F2F2" w:themeFill="background1" w:themeFillShade="F2"/>
          </w:tcPr>
          <w:p w14:paraId="386E0A72" w14:textId="77777777" w:rsidR="007A118E" w:rsidRPr="00A03C17" w:rsidRDefault="00D348B8" w:rsidP="007A118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SSI</w:t>
            </w:r>
          </w:p>
        </w:tc>
        <w:tc>
          <w:tcPr>
            <w:tcW w:w="992" w:type="dxa"/>
            <w:tcBorders>
              <w:top w:val="none" w:sz="0" w:space="0" w:color="auto"/>
              <w:bottom w:val="none" w:sz="0" w:space="0" w:color="auto"/>
            </w:tcBorders>
            <w:shd w:val="clear" w:color="auto" w:fill="F2F2F2" w:themeFill="background1" w:themeFillShade="F2"/>
          </w:tcPr>
          <w:p w14:paraId="70939B24" w14:textId="77777777" w:rsidR="0029760F" w:rsidRPr="00A03C17" w:rsidRDefault="0029760F"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rPr>
              <w:fldChar w:fldCharType="begin"/>
            </w:r>
            <w:r w:rsidR="003E61FA">
              <w:rPr>
                <w:rFonts w:ascii="Arial" w:hAnsi="Arial" w:cs="Arial"/>
                <w:sz w:val="20"/>
                <w:szCs w:val="20"/>
              </w:rPr>
              <w:instrText xml:space="preserve"> ADDIN ZOTERO_ITEM CSL_CITATION {"citationID":"OC6gMLhE","properties":{"formattedCitation":"\\super 5\\nosupersub{}","plainCitation":"5","noteIndex":0},"citationItems":[{"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5</w:t>
            </w:r>
            <w:r w:rsidRPr="00A03C17">
              <w:rPr>
                <w:rFonts w:ascii="Arial" w:hAnsi="Arial" w:cs="Arial"/>
                <w:sz w:val="20"/>
                <w:szCs w:val="20"/>
              </w:rPr>
              <w:fldChar w:fldCharType="end"/>
            </w:r>
          </w:p>
        </w:tc>
      </w:tr>
      <w:tr w:rsidR="007A118E" w:rsidRPr="00A03C17" w14:paraId="2210F3ED" w14:textId="77777777" w:rsidTr="0089222A">
        <w:tc>
          <w:tcPr>
            <w:cnfStyle w:val="001000000000" w:firstRow="0" w:lastRow="0" w:firstColumn="1" w:lastColumn="0" w:oddVBand="0" w:evenVBand="0" w:oddHBand="0" w:evenHBand="0" w:firstRowFirstColumn="0" w:firstRowLastColumn="0" w:lastRowFirstColumn="0" w:lastRowLastColumn="0"/>
            <w:tcW w:w="1696" w:type="dxa"/>
          </w:tcPr>
          <w:p w14:paraId="2CBC2FA1" w14:textId="77777777" w:rsidR="007A118E" w:rsidRPr="00A03C17" w:rsidRDefault="007A118E" w:rsidP="007A118E">
            <w:pPr>
              <w:rPr>
                <w:rFonts w:ascii="Arial" w:hAnsi="Arial" w:cs="Arial"/>
                <w:sz w:val="20"/>
                <w:szCs w:val="20"/>
                <w:lang w:val="de-DE"/>
              </w:rPr>
            </w:pPr>
          </w:p>
        </w:tc>
        <w:tc>
          <w:tcPr>
            <w:tcW w:w="1701" w:type="dxa"/>
          </w:tcPr>
          <w:p w14:paraId="4A7BF460" w14:textId="77777777" w:rsidR="007A118E" w:rsidRPr="00A03C17" w:rsidRDefault="007A118E" w:rsidP="007A118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2552" w:type="dxa"/>
          </w:tcPr>
          <w:p w14:paraId="105AEC42" w14:textId="726624AC" w:rsidR="007A118E" w:rsidRPr="00A03C17" w:rsidRDefault="00D348B8" w:rsidP="007A118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R</w:t>
            </w:r>
            <w:r w:rsidR="008C7661">
              <w:rPr>
                <w:rFonts w:ascii="Arial" w:hAnsi="Arial" w:cs="Arial"/>
                <w:sz w:val="20"/>
                <w:szCs w:val="20"/>
                <w:lang w:val="de-DE"/>
              </w:rPr>
              <w:t>h</w:t>
            </w:r>
            <w:r w:rsidRPr="00A03C17">
              <w:rPr>
                <w:rFonts w:ascii="Arial" w:hAnsi="Arial" w:cs="Arial"/>
                <w:sz w:val="20"/>
                <w:szCs w:val="20"/>
                <w:lang w:val="de-DE"/>
              </w:rPr>
              <w:t>adinorhynchidae</w:t>
            </w:r>
            <w:proofErr w:type="spellEnd"/>
          </w:p>
        </w:tc>
        <w:tc>
          <w:tcPr>
            <w:tcW w:w="3118" w:type="dxa"/>
          </w:tcPr>
          <w:p w14:paraId="0B264A3D" w14:textId="77777777" w:rsidR="007A118E" w:rsidRPr="00A03C17" w:rsidRDefault="00D348B8" w:rsidP="007A118E">
            <w:pP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lang w:val="de-DE"/>
              </w:rPr>
            </w:pPr>
            <w:proofErr w:type="spellStart"/>
            <w:r w:rsidRPr="00A03C17">
              <w:rPr>
                <w:rFonts w:ascii="Arial" w:hAnsi="Arial" w:cs="Arial"/>
                <w:i/>
                <w:sz w:val="20"/>
                <w:szCs w:val="20"/>
                <w:lang w:val="de-DE"/>
              </w:rPr>
              <w:t>Metacanthocephalus</w:t>
            </w:r>
            <w:proofErr w:type="spellEnd"/>
            <w:r w:rsidRPr="00A03C17">
              <w:rPr>
                <w:rFonts w:ascii="Arial" w:hAnsi="Arial" w:cs="Arial"/>
                <w:i/>
                <w:sz w:val="20"/>
                <w:szCs w:val="20"/>
                <w:lang w:val="de-DE"/>
              </w:rPr>
              <w:t xml:space="preserve"> </w:t>
            </w:r>
            <w:proofErr w:type="spellStart"/>
            <w:r w:rsidRPr="00A03C17">
              <w:rPr>
                <w:rFonts w:ascii="Arial" w:hAnsi="Arial" w:cs="Arial"/>
                <w:sz w:val="20"/>
                <w:szCs w:val="20"/>
                <w:lang w:val="de-DE"/>
              </w:rPr>
              <w:t>sp</w:t>
            </w:r>
            <w:proofErr w:type="spellEnd"/>
            <w:r w:rsidRPr="00A03C17">
              <w:rPr>
                <w:rFonts w:ascii="Arial" w:hAnsi="Arial" w:cs="Arial"/>
                <w:sz w:val="20"/>
                <w:szCs w:val="20"/>
                <w:lang w:val="de-DE"/>
              </w:rPr>
              <w:t>.</w:t>
            </w:r>
          </w:p>
        </w:tc>
        <w:tc>
          <w:tcPr>
            <w:tcW w:w="1423" w:type="dxa"/>
          </w:tcPr>
          <w:p w14:paraId="56FACAB8" w14:textId="77777777" w:rsidR="007A118E" w:rsidRPr="00A03C17" w:rsidRDefault="00D348B8" w:rsidP="007A118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PF, SSI</w:t>
            </w:r>
          </w:p>
        </w:tc>
        <w:tc>
          <w:tcPr>
            <w:tcW w:w="992" w:type="dxa"/>
          </w:tcPr>
          <w:p w14:paraId="6E3FD666" w14:textId="77777777" w:rsidR="0029760F" w:rsidRPr="00A03C17" w:rsidRDefault="0029760F"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rPr>
              <w:fldChar w:fldCharType="begin"/>
            </w:r>
            <w:r w:rsidR="003E61FA">
              <w:rPr>
                <w:rFonts w:ascii="Arial" w:hAnsi="Arial" w:cs="Arial"/>
                <w:sz w:val="20"/>
                <w:szCs w:val="20"/>
              </w:rPr>
              <w:instrText xml:space="preserve"> ADDIN ZOTERO_ITEM CSL_CITATION {"citationID":"dkBR4KnU","properties":{"formattedCitation":"\\super 5,6\\nosupersub{}","plainCitation":"5,6","noteIndex":0},"citationItems":[{"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id":3254,"uris":["http://zotero.org/users/3032824/items/IK23PAAX"],"uri":["http://zotero.org/users/3032824/items/IK23PAAX"],"itemData":{"id":3254,"type":"article-journal","abstract":"The fish populations of Port Foster, Deception Island, South Shetland Islands, Antarctica, were investigated as part of the Erupt Antarctic ecosystem study. Surveys were conducted on five cruises between March 1999 and November 2000. Samples also were collected off Livingston Island and King George Island of the South Shetland Islands. Specimens were collected or observed using a multiple opening and closing net and environmental sampling system, otter trawls, benthic line-transect photography, and remotely operated vehicle video. Species composition, length, weight, reproductive condition, diet, habitat, and parasitic infestation were examined for the dominant fish species. Eleven species were collected, all in the suborder Notothenioidei. The fishes found in the survey are known to occur in the region and had diets similar to those found in other studies. Abundances of demersal fishes in Port Foster ranged from 0.05 to 0.10 individualsm−2 over the study period. Inshore shallow-water (&lt;30m) and inshore deep-water (&gt;30m) habitats are identified in Port Foster and described. Port Foster may be a refuge for juvenile fishes such as Champsocephalus gunnari. Limited exchange with the surrounding waters also may limit the influence of recruitment and prey abundance fluctuations outside Port Foster. Trematomus scotti had heavy body cavity parasite infestation from Port Foster, possibly due in part to decreased benthic scour from large icebergs, allowing benthic parasites to persist.","collection-title":"Ecosystem studies at Deception Island, Antarctica","container-title":"Deep Sea Research Part II: Topical Studies in Oceanography","DOI":"10.1016/S0967-0645(03)00094-8","ISSN":"0967-0645","issue":"10","journalAbbreviation":"Deep Sea Research Part II: Topical Studies in Oceanography","language":"en","page":"1843-1858","source":"ScienceDirect","title":"Fish populations of Port Foster, Deception Island, Antarctica and vicinity","volume":"50","author":[{"family":"Ruhl","given":"Henry A."},{"family":"Hastings","given":"Philip A."},{"family":"Zarubick","given":"Lisa A."},{"family":"Jensen","given":"Rachelle M."},{"family":"Zdzitowiecki","given":"Krzysztof"}],"issued":{"date-parts":[["2003",6,1]]}}}],"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5,6</w:t>
            </w:r>
            <w:r w:rsidRPr="00A03C17">
              <w:rPr>
                <w:rFonts w:ascii="Arial" w:hAnsi="Arial" w:cs="Arial"/>
                <w:sz w:val="20"/>
                <w:szCs w:val="20"/>
              </w:rPr>
              <w:fldChar w:fldCharType="end"/>
            </w:r>
          </w:p>
        </w:tc>
      </w:tr>
      <w:tr w:rsidR="007A118E" w:rsidRPr="00A03C17" w14:paraId="4B687198" w14:textId="77777777" w:rsidTr="008922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none" w:sz="0" w:space="0" w:color="auto"/>
              <w:bottom w:val="single" w:sz="4" w:space="0" w:color="auto"/>
            </w:tcBorders>
          </w:tcPr>
          <w:p w14:paraId="7F6AA216" w14:textId="77777777" w:rsidR="007A118E" w:rsidRPr="00A03C17" w:rsidRDefault="007A118E" w:rsidP="007A118E">
            <w:pPr>
              <w:rPr>
                <w:rFonts w:ascii="Arial" w:hAnsi="Arial" w:cs="Arial"/>
                <w:sz w:val="20"/>
                <w:szCs w:val="20"/>
                <w:lang w:val="en-US"/>
              </w:rPr>
            </w:pPr>
          </w:p>
        </w:tc>
        <w:tc>
          <w:tcPr>
            <w:tcW w:w="1701" w:type="dxa"/>
            <w:tcBorders>
              <w:top w:val="none" w:sz="0" w:space="0" w:color="auto"/>
              <w:bottom w:val="single" w:sz="4" w:space="0" w:color="auto"/>
            </w:tcBorders>
          </w:tcPr>
          <w:p w14:paraId="38D921C6" w14:textId="77777777" w:rsidR="007A118E" w:rsidRPr="00A03C17" w:rsidRDefault="007A118E" w:rsidP="007A118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2552" w:type="dxa"/>
            <w:tcBorders>
              <w:top w:val="none" w:sz="0" w:space="0" w:color="auto"/>
              <w:bottom w:val="single" w:sz="4" w:space="0" w:color="auto"/>
            </w:tcBorders>
          </w:tcPr>
          <w:p w14:paraId="7CF18576" w14:textId="77777777" w:rsidR="007A118E" w:rsidRPr="00A03C17" w:rsidRDefault="007A118E" w:rsidP="007A118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3118" w:type="dxa"/>
            <w:tcBorders>
              <w:top w:val="none" w:sz="0" w:space="0" w:color="auto"/>
              <w:bottom w:val="single" w:sz="4" w:space="0" w:color="auto"/>
            </w:tcBorders>
          </w:tcPr>
          <w:p w14:paraId="589A0C95" w14:textId="77777777" w:rsidR="007A118E" w:rsidRPr="00A03C17" w:rsidRDefault="00D348B8" w:rsidP="007A118E">
            <w:pP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lang w:val="en-US"/>
              </w:rPr>
            </w:pPr>
            <w:proofErr w:type="spellStart"/>
            <w:r w:rsidRPr="00A03C17">
              <w:rPr>
                <w:rFonts w:ascii="Arial" w:hAnsi="Arial" w:cs="Arial"/>
                <w:i/>
                <w:sz w:val="20"/>
                <w:szCs w:val="20"/>
                <w:lang w:val="en-US"/>
              </w:rPr>
              <w:t>Metacanthocephalus</w:t>
            </w:r>
            <w:proofErr w:type="spellEnd"/>
            <w:r w:rsidRPr="00A03C17">
              <w:rPr>
                <w:rFonts w:ascii="Arial" w:hAnsi="Arial" w:cs="Arial"/>
                <w:i/>
                <w:sz w:val="20"/>
                <w:szCs w:val="20"/>
                <w:lang w:val="en-US"/>
              </w:rPr>
              <w:t xml:space="preserve"> </w:t>
            </w:r>
            <w:proofErr w:type="spellStart"/>
            <w:r w:rsidRPr="00A03C17">
              <w:rPr>
                <w:rFonts w:ascii="Arial" w:hAnsi="Arial" w:cs="Arial"/>
                <w:i/>
                <w:sz w:val="20"/>
                <w:szCs w:val="20"/>
                <w:lang w:val="en-US"/>
              </w:rPr>
              <w:t>dalmori</w:t>
            </w:r>
            <w:proofErr w:type="spellEnd"/>
          </w:p>
        </w:tc>
        <w:tc>
          <w:tcPr>
            <w:tcW w:w="1423" w:type="dxa"/>
            <w:tcBorders>
              <w:top w:val="none" w:sz="0" w:space="0" w:color="auto"/>
              <w:bottom w:val="single" w:sz="4" w:space="0" w:color="auto"/>
            </w:tcBorders>
          </w:tcPr>
          <w:p w14:paraId="28E18EC4" w14:textId="77777777" w:rsidR="007A118E" w:rsidRPr="00A03C17" w:rsidRDefault="00D348B8" w:rsidP="007A118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en-US"/>
              </w:rPr>
              <w:t>SSI</w:t>
            </w:r>
          </w:p>
        </w:tc>
        <w:tc>
          <w:tcPr>
            <w:tcW w:w="992" w:type="dxa"/>
            <w:tcBorders>
              <w:top w:val="none" w:sz="0" w:space="0" w:color="auto"/>
              <w:bottom w:val="single" w:sz="4" w:space="0" w:color="auto"/>
            </w:tcBorders>
          </w:tcPr>
          <w:p w14:paraId="702EB87C" w14:textId="77777777" w:rsidR="0029760F" w:rsidRPr="00A03C17" w:rsidRDefault="0029760F"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rPr>
              <w:fldChar w:fldCharType="begin"/>
            </w:r>
            <w:r w:rsidR="003E61FA">
              <w:rPr>
                <w:rFonts w:ascii="Arial" w:hAnsi="Arial" w:cs="Arial"/>
                <w:sz w:val="20"/>
                <w:szCs w:val="20"/>
              </w:rPr>
              <w:instrText xml:space="preserve"> ADDIN ZOTERO_ITEM CSL_CITATION {"citationID":"Si3ypfwm","properties":{"formattedCitation":"\\super 5\\nosupersub{}","plainCitation":"5","noteIndex":0},"citationItems":[{"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5</w:t>
            </w:r>
            <w:r w:rsidRPr="00A03C17">
              <w:rPr>
                <w:rFonts w:ascii="Arial" w:hAnsi="Arial" w:cs="Arial"/>
                <w:sz w:val="20"/>
                <w:szCs w:val="20"/>
              </w:rPr>
              <w:fldChar w:fldCharType="end"/>
            </w:r>
          </w:p>
        </w:tc>
      </w:tr>
      <w:tr w:rsidR="00D348B8" w:rsidRPr="00A03C17" w14:paraId="1875CEC3" w14:textId="77777777" w:rsidTr="0089222A">
        <w:tc>
          <w:tcPr>
            <w:cnfStyle w:val="001000000000" w:firstRow="0" w:lastRow="0" w:firstColumn="1" w:lastColumn="0" w:oddVBand="0" w:evenVBand="0" w:oddHBand="0" w:evenHBand="0" w:firstRowFirstColumn="0" w:firstRowLastColumn="0" w:lastRowFirstColumn="0" w:lastRowLastColumn="0"/>
            <w:tcW w:w="1696" w:type="dxa"/>
            <w:tcBorders>
              <w:top w:val="single" w:sz="4" w:space="0" w:color="auto"/>
            </w:tcBorders>
          </w:tcPr>
          <w:p w14:paraId="00DABA80" w14:textId="77777777" w:rsidR="00D348B8" w:rsidRPr="00A03C17" w:rsidRDefault="00D348B8" w:rsidP="007A118E">
            <w:pPr>
              <w:rPr>
                <w:rFonts w:ascii="Arial" w:hAnsi="Arial" w:cs="Arial"/>
                <w:sz w:val="20"/>
                <w:szCs w:val="20"/>
                <w:lang w:val="en-US"/>
              </w:rPr>
            </w:pPr>
          </w:p>
        </w:tc>
        <w:tc>
          <w:tcPr>
            <w:tcW w:w="1701" w:type="dxa"/>
            <w:tcBorders>
              <w:top w:val="single" w:sz="4" w:space="0" w:color="auto"/>
            </w:tcBorders>
          </w:tcPr>
          <w:p w14:paraId="623171A7" w14:textId="77777777" w:rsidR="00D348B8" w:rsidRPr="00A03C17" w:rsidRDefault="00D348B8" w:rsidP="007A118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en-US"/>
              </w:rPr>
              <w:t>Nematoda</w:t>
            </w:r>
          </w:p>
        </w:tc>
        <w:tc>
          <w:tcPr>
            <w:tcW w:w="2552" w:type="dxa"/>
            <w:tcBorders>
              <w:top w:val="single" w:sz="4" w:space="0" w:color="auto"/>
            </w:tcBorders>
            <w:shd w:val="clear" w:color="auto" w:fill="F2F2F2" w:themeFill="background1" w:themeFillShade="F2"/>
          </w:tcPr>
          <w:p w14:paraId="1DE1F381" w14:textId="77777777" w:rsidR="00D348B8" w:rsidRPr="00A03C17" w:rsidRDefault="00D348B8" w:rsidP="007A118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roofErr w:type="spellStart"/>
            <w:r w:rsidRPr="00A03C17">
              <w:rPr>
                <w:rFonts w:ascii="Arial" w:hAnsi="Arial" w:cs="Arial"/>
                <w:sz w:val="20"/>
                <w:szCs w:val="20"/>
                <w:lang w:val="en-US"/>
              </w:rPr>
              <w:t>Anisakidae</w:t>
            </w:r>
            <w:proofErr w:type="spellEnd"/>
          </w:p>
        </w:tc>
        <w:tc>
          <w:tcPr>
            <w:tcW w:w="3118" w:type="dxa"/>
            <w:tcBorders>
              <w:top w:val="single" w:sz="4" w:space="0" w:color="auto"/>
            </w:tcBorders>
            <w:shd w:val="clear" w:color="auto" w:fill="F2F2F2" w:themeFill="background1" w:themeFillShade="F2"/>
          </w:tcPr>
          <w:p w14:paraId="00476705" w14:textId="77777777" w:rsidR="00D348B8" w:rsidRPr="00A03C17" w:rsidRDefault="00D348B8" w:rsidP="007A118E">
            <w:pP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lang w:val="en-US"/>
              </w:rPr>
            </w:pPr>
            <w:proofErr w:type="spellStart"/>
            <w:r w:rsidRPr="00A03C17">
              <w:rPr>
                <w:rFonts w:ascii="Arial" w:hAnsi="Arial" w:cs="Arial"/>
                <w:i/>
                <w:sz w:val="20"/>
                <w:szCs w:val="20"/>
                <w:lang w:val="en-US"/>
              </w:rPr>
              <w:t>Contracaecum</w:t>
            </w:r>
            <w:proofErr w:type="spellEnd"/>
            <w:r w:rsidRPr="00A03C17">
              <w:rPr>
                <w:rFonts w:ascii="Arial" w:hAnsi="Arial" w:cs="Arial"/>
                <w:i/>
                <w:sz w:val="20"/>
                <w:szCs w:val="20"/>
                <w:lang w:val="en-US"/>
              </w:rPr>
              <w:t xml:space="preserve"> </w:t>
            </w:r>
            <w:r w:rsidRPr="00A03C17">
              <w:rPr>
                <w:rFonts w:ascii="Arial" w:hAnsi="Arial" w:cs="Arial"/>
                <w:sz w:val="20"/>
                <w:szCs w:val="20"/>
                <w:lang w:val="en-US"/>
              </w:rPr>
              <w:t>sp.</w:t>
            </w:r>
          </w:p>
        </w:tc>
        <w:tc>
          <w:tcPr>
            <w:tcW w:w="1423" w:type="dxa"/>
            <w:tcBorders>
              <w:top w:val="single" w:sz="4" w:space="0" w:color="auto"/>
            </w:tcBorders>
            <w:shd w:val="clear" w:color="auto" w:fill="F2F2F2" w:themeFill="background1" w:themeFillShade="F2"/>
          </w:tcPr>
          <w:p w14:paraId="4E47E569" w14:textId="77777777" w:rsidR="00D348B8" w:rsidRPr="00A03C17" w:rsidRDefault="00D348B8" w:rsidP="007A118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en-US"/>
              </w:rPr>
              <w:t>LB, OB</w:t>
            </w:r>
          </w:p>
        </w:tc>
        <w:tc>
          <w:tcPr>
            <w:tcW w:w="992" w:type="dxa"/>
            <w:tcBorders>
              <w:top w:val="single" w:sz="4" w:space="0" w:color="auto"/>
            </w:tcBorders>
            <w:shd w:val="clear" w:color="auto" w:fill="F2F2F2" w:themeFill="background1" w:themeFillShade="F2"/>
          </w:tcPr>
          <w:p w14:paraId="3738C8A2" w14:textId="77777777" w:rsidR="00B53EE6" w:rsidRPr="00A03C17" w:rsidRDefault="00B53EE6"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rPr>
              <w:fldChar w:fldCharType="begin"/>
            </w:r>
            <w:r w:rsidR="003E61FA">
              <w:rPr>
                <w:rFonts w:ascii="Arial" w:hAnsi="Arial" w:cs="Arial"/>
                <w:sz w:val="20"/>
                <w:szCs w:val="20"/>
              </w:rPr>
              <w:instrText xml:space="preserve"> ADDIN ZOTERO_ITEM CSL_CITATION {"citationID":"BNMy1xrR","properties":{"formattedCitation":"\\super 6\\nosupersub{}","plainCitation":"6","noteIndex":0},"citationItems":[{"id":3254,"uris":["http://zotero.org/users/3032824/items/IK23PAAX"],"uri":["http://zotero.org/users/3032824/items/IK23PAAX"],"itemData":{"id":3254,"type":"article-journal","abstract":"The fish populations of Port Foster, Deception Island, South Shetland Islands, Antarctica, were investigated as part of the Erupt Antarctic ecosystem study. Surveys were conducted on five cruises between March 1999 and November 2000. Samples also were collected off Livingston Island and King George Island of the South Shetland Islands. Specimens were collected or observed using a multiple opening and closing net and environmental sampling system, otter trawls, benthic line-transect photography, and remotely operated vehicle video. Species composition, length, weight, reproductive condition, diet, habitat, and parasitic infestation were examined for the dominant fish species. Eleven species were collected, all in the suborder Notothenioidei. The fishes found in the survey are known to occur in the region and had diets similar to those found in other studies. Abundances of demersal fishes in Port Foster ranged from 0.05 to 0.10 individualsm−2 over the study period. Inshore shallow-water (&lt;30m) and inshore deep-water (&gt;30m) habitats are identified in Port Foster and described. Port Foster may be a refuge for juvenile fishes such as Champsocephalus gunnari. Limited exchange with the surrounding waters also may limit the influence of recruitment and prey abundance fluctuations outside Port Foster. Trematomus scotti had heavy body cavity parasite infestation from Port Foster, possibly due in part to decreased benthic scour from large icebergs, allowing benthic parasites to persist.","collection-title":"Ecosystem studies at Deception Island, Antarctica","container-title":"Deep Sea Research Part II: Topical Studies in Oceanography","DOI":"10.1016/S0967-0645(03)00094-8","ISSN":"0967-0645","issue":"10","journalAbbreviation":"Deep Sea Research Part II: Topical Studies in Oceanography","language":"en","page":"1843-1858","source":"ScienceDirect","title":"Fish populations of Port Foster, Deception Island, Antarctica and vicinity","volume":"50","author":[{"family":"Ruhl","given":"Henry A."},{"family":"Hastings","given":"Philip A."},{"family":"Zarubick","given":"Lisa A."},{"family":"Jensen","given":"Rachelle M."},{"family":"Zdzitowiecki","given":"Krzysztof"}],"issued":{"date-parts":[["2003",6,1]]}}}],"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6</w:t>
            </w:r>
            <w:r w:rsidRPr="00A03C17">
              <w:rPr>
                <w:rFonts w:ascii="Arial" w:hAnsi="Arial" w:cs="Arial"/>
                <w:sz w:val="20"/>
                <w:szCs w:val="20"/>
              </w:rPr>
              <w:fldChar w:fldCharType="end"/>
            </w:r>
          </w:p>
        </w:tc>
      </w:tr>
      <w:tr w:rsidR="00D348B8" w:rsidRPr="00A03C17" w14:paraId="333FA870" w14:textId="77777777" w:rsidTr="008922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none" w:sz="0" w:space="0" w:color="auto"/>
              <w:bottom w:val="none" w:sz="0" w:space="0" w:color="auto"/>
            </w:tcBorders>
          </w:tcPr>
          <w:p w14:paraId="7A89D57E" w14:textId="77777777" w:rsidR="00D348B8" w:rsidRPr="00A03C17" w:rsidRDefault="00D348B8" w:rsidP="007A118E">
            <w:pPr>
              <w:rPr>
                <w:rFonts w:ascii="Arial" w:hAnsi="Arial" w:cs="Arial"/>
                <w:sz w:val="20"/>
                <w:szCs w:val="20"/>
                <w:lang w:val="de-DE"/>
              </w:rPr>
            </w:pPr>
          </w:p>
        </w:tc>
        <w:tc>
          <w:tcPr>
            <w:tcW w:w="1701" w:type="dxa"/>
            <w:tcBorders>
              <w:top w:val="none" w:sz="0" w:space="0" w:color="auto"/>
              <w:bottom w:val="none" w:sz="0" w:space="0" w:color="auto"/>
            </w:tcBorders>
          </w:tcPr>
          <w:p w14:paraId="14D04DFE" w14:textId="77777777" w:rsidR="00D348B8" w:rsidRPr="00A03C17" w:rsidRDefault="00D348B8" w:rsidP="007A118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2552" w:type="dxa"/>
            <w:tcBorders>
              <w:top w:val="none" w:sz="0" w:space="0" w:color="auto"/>
              <w:bottom w:val="none" w:sz="0" w:space="0" w:color="auto"/>
            </w:tcBorders>
            <w:shd w:val="clear" w:color="auto" w:fill="F2F2F2" w:themeFill="background1" w:themeFillShade="F2"/>
          </w:tcPr>
          <w:p w14:paraId="164CCFA2" w14:textId="77777777" w:rsidR="00D348B8" w:rsidRPr="00A03C17" w:rsidRDefault="00D348B8" w:rsidP="007A118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3118" w:type="dxa"/>
            <w:tcBorders>
              <w:top w:val="none" w:sz="0" w:space="0" w:color="auto"/>
              <w:bottom w:val="none" w:sz="0" w:space="0" w:color="auto"/>
            </w:tcBorders>
            <w:shd w:val="clear" w:color="auto" w:fill="F2F2F2" w:themeFill="background1" w:themeFillShade="F2"/>
          </w:tcPr>
          <w:p w14:paraId="1BC642D6" w14:textId="77777777" w:rsidR="00D348B8" w:rsidRPr="00A03C17" w:rsidRDefault="00D348B8" w:rsidP="007A118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i/>
                <w:sz w:val="20"/>
                <w:szCs w:val="20"/>
                <w:lang w:val="de-DE"/>
              </w:rPr>
              <w:t>Contracaecum</w:t>
            </w:r>
            <w:proofErr w:type="spellEnd"/>
            <w:r w:rsidRPr="00A03C17">
              <w:rPr>
                <w:rFonts w:ascii="Arial" w:hAnsi="Arial" w:cs="Arial"/>
                <w:i/>
                <w:sz w:val="20"/>
                <w:szCs w:val="20"/>
                <w:lang w:val="de-DE"/>
              </w:rPr>
              <w:t xml:space="preserve"> </w:t>
            </w:r>
            <w:proofErr w:type="spellStart"/>
            <w:r w:rsidRPr="00A03C17">
              <w:rPr>
                <w:rFonts w:ascii="Arial" w:hAnsi="Arial" w:cs="Arial"/>
                <w:i/>
                <w:sz w:val="20"/>
                <w:szCs w:val="20"/>
                <w:lang w:val="de-DE"/>
              </w:rPr>
              <w:t>osculatum</w:t>
            </w:r>
            <w:proofErr w:type="spellEnd"/>
            <w:r w:rsidR="00A63B8D" w:rsidRPr="00A03C17">
              <w:rPr>
                <w:rFonts w:ascii="Arial" w:hAnsi="Arial" w:cs="Arial"/>
                <w:sz w:val="20"/>
                <w:szCs w:val="20"/>
                <w:lang w:val="de-DE"/>
              </w:rPr>
              <w:t xml:space="preserve"> (</w:t>
            </w:r>
            <w:proofErr w:type="spellStart"/>
            <w:r w:rsidR="00A63B8D" w:rsidRPr="00A03C17">
              <w:rPr>
                <w:rFonts w:ascii="Arial" w:hAnsi="Arial" w:cs="Arial"/>
                <w:sz w:val="20"/>
                <w:szCs w:val="20"/>
                <w:lang w:val="de-DE"/>
              </w:rPr>
              <w:t>s.l</w:t>
            </w:r>
            <w:proofErr w:type="spellEnd"/>
            <w:r w:rsidR="00A63B8D" w:rsidRPr="00A03C17">
              <w:rPr>
                <w:rFonts w:ascii="Arial" w:hAnsi="Arial" w:cs="Arial"/>
                <w:sz w:val="20"/>
                <w:szCs w:val="20"/>
                <w:lang w:val="de-DE"/>
              </w:rPr>
              <w:t>.)</w:t>
            </w:r>
          </w:p>
        </w:tc>
        <w:tc>
          <w:tcPr>
            <w:tcW w:w="1423" w:type="dxa"/>
            <w:tcBorders>
              <w:top w:val="none" w:sz="0" w:space="0" w:color="auto"/>
              <w:bottom w:val="none" w:sz="0" w:space="0" w:color="auto"/>
            </w:tcBorders>
            <w:shd w:val="clear" w:color="auto" w:fill="F2F2F2" w:themeFill="background1" w:themeFillShade="F2"/>
          </w:tcPr>
          <w:p w14:paraId="1FFEBC13" w14:textId="77777777" w:rsidR="00D348B8" w:rsidRPr="00A03C17" w:rsidRDefault="00D348B8" w:rsidP="007A118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SSI</w:t>
            </w:r>
          </w:p>
        </w:tc>
        <w:tc>
          <w:tcPr>
            <w:tcW w:w="992" w:type="dxa"/>
            <w:tcBorders>
              <w:top w:val="none" w:sz="0" w:space="0" w:color="auto"/>
              <w:bottom w:val="none" w:sz="0" w:space="0" w:color="auto"/>
            </w:tcBorders>
            <w:shd w:val="clear" w:color="auto" w:fill="F2F2F2" w:themeFill="background1" w:themeFillShade="F2"/>
          </w:tcPr>
          <w:p w14:paraId="0A81DE73" w14:textId="77777777" w:rsidR="0029760F" w:rsidRPr="00A03C17" w:rsidRDefault="0029760F"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rPr>
              <w:fldChar w:fldCharType="begin"/>
            </w:r>
            <w:r w:rsidR="003E61FA">
              <w:rPr>
                <w:rFonts w:ascii="Arial" w:hAnsi="Arial" w:cs="Arial"/>
                <w:sz w:val="20"/>
                <w:szCs w:val="20"/>
              </w:rPr>
              <w:instrText xml:space="preserve"> ADDIN ZOTERO_ITEM CSL_CITATION {"citationID":"iMn2MMce","properties":{"formattedCitation":"\\super 5\\nosupersub{}","plainCitation":"5","noteIndex":0},"citationItems":[{"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5</w:t>
            </w:r>
            <w:r w:rsidRPr="00A03C17">
              <w:rPr>
                <w:rFonts w:ascii="Arial" w:hAnsi="Arial" w:cs="Arial"/>
                <w:sz w:val="20"/>
                <w:szCs w:val="20"/>
              </w:rPr>
              <w:fldChar w:fldCharType="end"/>
            </w:r>
          </w:p>
        </w:tc>
      </w:tr>
      <w:tr w:rsidR="00D348B8" w:rsidRPr="00A03C17" w14:paraId="4663670D" w14:textId="77777777" w:rsidTr="0089222A">
        <w:tc>
          <w:tcPr>
            <w:cnfStyle w:val="001000000000" w:firstRow="0" w:lastRow="0" w:firstColumn="1" w:lastColumn="0" w:oddVBand="0" w:evenVBand="0" w:oddHBand="0" w:evenHBand="0" w:firstRowFirstColumn="0" w:firstRowLastColumn="0" w:lastRowFirstColumn="0" w:lastRowLastColumn="0"/>
            <w:tcW w:w="1696" w:type="dxa"/>
          </w:tcPr>
          <w:p w14:paraId="2C2D8F2E" w14:textId="77777777" w:rsidR="00D348B8" w:rsidRPr="00A03C17" w:rsidRDefault="00D348B8" w:rsidP="007A118E">
            <w:pPr>
              <w:rPr>
                <w:rFonts w:ascii="Arial" w:hAnsi="Arial" w:cs="Arial"/>
                <w:sz w:val="20"/>
                <w:szCs w:val="20"/>
                <w:lang w:val="de-DE"/>
              </w:rPr>
            </w:pPr>
          </w:p>
        </w:tc>
        <w:tc>
          <w:tcPr>
            <w:tcW w:w="1701" w:type="dxa"/>
          </w:tcPr>
          <w:p w14:paraId="6ADA9DEB" w14:textId="77777777" w:rsidR="00D348B8" w:rsidRPr="00A03C17" w:rsidRDefault="00D348B8" w:rsidP="007A118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2552" w:type="dxa"/>
            <w:shd w:val="clear" w:color="auto" w:fill="F2F2F2" w:themeFill="background1" w:themeFillShade="F2"/>
          </w:tcPr>
          <w:p w14:paraId="5FE921C7" w14:textId="77777777" w:rsidR="00D348B8" w:rsidRPr="00A03C17" w:rsidRDefault="00D348B8" w:rsidP="007A118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3118" w:type="dxa"/>
            <w:shd w:val="clear" w:color="auto" w:fill="F2F2F2" w:themeFill="background1" w:themeFillShade="F2"/>
          </w:tcPr>
          <w:p w14:paraId="0DC1AE3B" w14:textId="77777777" w:rsidR="00D348B8" w:rsidRPr="00A03C17" w:rsidRDefault="00D348B8" w:rsidP="007A118E">
            <w:pP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lang w:val="de-DE"/>
              </w:rPr>
            </w:pPr>
            <w:proofErr w:type="spellStart"/>
            <w:r w:rsidRPr="00A03C17">
              <w:rPr>
                <w:rFonts w:ascii="Arial" w:hAnsi="Arial" w:cs="Arial"/>
                <w:i/>
                <w:sz w:val="20"/>
                <w:szCs w:val="20"/>
                <w:lang w:val="de-DE"/>
              </w:rPr>
              <w:t>Contracaecum</w:t>
            </w:r>
            <w:proofErr w:type="spellEnd"/>
            <w:r w:rsidRPr="00A03C17">
              <w:rPr>
                <w:rFonts w:ascii="Arial" w:hAnsi="Arial" w:cs="Arial"/>
                <w:i/>
                <w:sz w:val="20"/>
                <w:szCs w:val="20"/>
                <w:lang w:val="de-DE"/>
              </w:rPr>
              <w:t xml:space="preserve"> </w:t>
            </w:r>
            <w:proofErr w:type="spellStart"/>
            <w:r w:rsidRPr="00A03C17">
              <w:rPr>
                <w:rFonts w:ascii="Arial" w:hAnsi="Arial" w:cs="Arial"/>
                <w:i/>
                <w:sz w:val="20"/>
                <w:szCs w:val="20"/>
                <w:lang w:val="de-DE"/>
              </w:rPr>
              <w:t>radiatum</w:t>
            </w:r>
            <w:proofErr w:type="spellEnd"/>
          </w:p>
        </w:tc>
        <w:tc>
          <w:tcPr>
            <w:tcW w:w="1423" w:type="dxa"/>
            <w:shd w:val="clear" w:color="auto" w:fill="F2F2F2" w:themeFill="background1" w:themeFillShade="F2"/>
          </w:tcPr>
          <w:p w14:paraId="5A45C63A" w14:textId="77777777" w:rsidR="00D348B8" w:rsidRPr="00A03C17" w:rsidRDefault="00D348B8" w:rsidP="007A118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SSI</w:t>
            </w:r>
          </w:p>
        </w:tc>
        <w:tc>
          <w:tcPr>
            <w:tcW w:w="992" w:type="dxa"/>
            <w:shd w:val="clear" w:color="auto" w:fill="F2F2F2" w:themeFill="background1" w:themeFillShade="F2"/>
          </w:tcPr>
          <w:p w14:paraId="41D29322" w14:textId="77777777" w:rsidR="0029760F" w:rsidRPr="00A03C17" w:rsidRDefault="0029760F"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rPr>
              <w:fldChar w:fldCharType="begin"/>
            </w:r>
            <w:r w:rsidR="003E61FA">
              <w:rPr>
                <w:rFonts w:ascii="Arial" w:hAnsi="Arial" w:cs="Arial"/>
                <w:sz w:val="20"/>
                <w:szCs w:val="20"/>
              </w:rPr>
              <w:instrText xml:space="preserve"> ADDIN ZOTERO_ITEM CSL_CITATION {"citationID":"a5ruVYoO","properties":{"formattedCitation":"\\super 5\\nosupersub{}","plainCitation":"5","noteIndex":0},"citationItems":[{"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5</w:t>
            </w:r>
            <w:r w:rsidRPr="00A03C17">
              <w:rPr>
                <w:rFonts w:ascii="Arial" w:hAnsi="Arial" w:cs="Arial"/>
                <w:sz w:val="20"/>
                <w:szCs w:val="20"/>
              </w:rPr>
              <w:fldChar w:fldCharType="end"/>
            </w:r>
          </w:p>
        </w:tc>
      </w:tr>
      <w:tr w:rsidR="00D348B8" w:rsidRPr="00A03C17" w14:paraId="05B242F1" w14:textId="77777777" w:rsidTr="008922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none" w:sz="0" w:space="0" w:color="auto"/>
              <w:bottom w:val="none" w:sz="0" w:space="0" w:color="auto"/>
            </w:tcBorders>
          </w:tcPr>
          <w:p w14:paraId="6E75468B" w14:textId="77777777" w:rsidR="00D348B8" w:rsidRPr="00A03C17" w:rsidRDefault="00D348B8" w:rsidP="007A118E">
            <w:pPr>
              <w:rPr>
                <w:rFonts w:ascii="Arial" w:hAnsi="Arial" w:cs="Arial"/>
                <w:sz w:val="20"/>
                <w:szCs w:val="20"/>
                <w:lang w:val="de-DE"/>
              </w:rPr>
            </w:pPr>
          </w:p>
        </w:tc>
        <w:tc>
          <w:tcPr>
            <w:tcW w:w="1701" w:type="dxa"/>
            <w:tcBorders>
              <w:top w:val="none" w:sz="0" w:space="0" w:color="auto"/>
              <w:bottom w:val="none" w:sz="0" w:space="0" w:color="auto"/>
            </w:tcBorders>
          </w:tcPr>
          <w:p w14:paraId="2420471F" w14:textId="77777777" w:rsidR="00D348B8" w:rsidRPr="00A03C17" w:rsidRDefault="00D348B8" w:rsidP="007A118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2552" w:type="dxa"/>
            <w:tcBorders>
              <w:top w:val="none" w:sz="0" w:space="0" w:color="auto"/>
              <w:bottom w:val="none" w:sz="0" w:space="0" w:color="auto"/>
            </w:tcBorders>
            <w:shd w:val="clear" w:color="auto" w:fill="F2F2F2" w:themeFill="background1" w:themeFillShade="F2"/>
          </w:tcPr>
          <w:p w14:paraId="05553739" w14:textId="77777777" w:rsidR="00D348B8" w:rsidRPr="00A03C17" w:rsidRDefault="00D348B8" w:rsidP="007A118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3118" w:type="dxa"/>
            <w:tcBorders>
              <w:top w:val="none" w:sz="0" w:space="0" w:color="auto"/>
              <w:bottom w:val="none" w:sz="0" w:space="0" w:color="auto"/>
            </w:tcBorders>
            <w:shd w:val="clear" w:color="auto" w:fill="F2F2F2" w:themeFill="background1" w:themeFillShade="F2"/>
          </w:tcPr>
          <w:p w14:paraId="313439B5" w14:textId="77777777" w:rsidR="00D348B8" w:rsidRPr="00A03C17" w:rsidRDefault="00D348B8" w:rsidP="00B010EA">
            <w:pP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lang w:val="de-DE"/>
              </w:rPr>
            </w:pPr>
            <w:proofErr w:type="spellStart"/>
            <w:r w:rsidRPr="00A03C17">
              <w:rPr>
                <w:rFonts w:ascii="Arial" w:hAnsi="Arial" w:cs="Arial"/>
                <w:i/>
                <w:sz w:val="20"/>
                <w:szCs w:val="20"/>
                <w:lang w:val="de-DE"/>
              </w:rPr>
              <w:t>Pseudoterranova</w:t>
            </w:r>
            <w:proofErr w:type="spellEnd"/>
            <w:r w:rsidRPr="00A03C17">
              <w:rPr>
                <w:rFonts w:ascii="Arial" w:hAnsi="Arial" w:cs="Arial"/>
                <w:i/>
                <w:sz w:val="20"/>
                <w:szCs w:val="20"/>
                <w:lang w:val="de-DE"/>
              </w:rPr>
              <w:t xml:space="preserve"> </w:t>
            </w:r>
            <w:proofErr w:type="spellStart"/>
            <w:r w:rsidRPr="00A03C17">
              <w:rPr>
                <w:rFonts w:ascii="Arial" w:hAnsi="Arial" w:cs="Arial"/>
                <w:i/>
                <w:sz w:val="20"/>
                <w:szCs w:val="20"/>
                <w:lang w:val="de-DE"/>
              </w:rPr>
              <w:t>decipiens</w:t>
            </w:r>
            <w:proofErr w:type="spellEnd"/>
            <w:r w:rsidRPr="00A03C17">
              <w:rPr>
                <w:rFonts w:ascii="Arial" w:hAnsi="Arial" w:cs="Arial"/>
                <w:i/>
                <w:sz w:val="20"/>
                <w:szCs w:val="20"/>
                <w:lang w:val="de-DE"/>
              </w:rPr>
              <w:t xml:space="preserve"> </w:t>
            </w:r>
            <w:r w:rsidR="00B010EA" w:rsidRPr="00A03C17">
              <w:rPr>
                <w:rFonts w:ascii="Arial" w:hAnsi="Arial" w:cs="Arial"/>
                <w:sz w:val="20"/>
                <w:szCs w:val="20"/>
                <w:lang w:val="de-DE"/>
              </w:rPr>
              <w:t>(</w:t>
            </w:r>
            <w:proofErr w:type="spellStart"/>
            <w:r w:rsidR="00B010EA" w:rsidRPr="00A03C17">
              <w:rPr>
                <w:rFonts w:ascii="Arial" w:hAnsi="Arial" w:cs="Arial"/>
                <w:sz w:val="20"/>
                <w:szCs w:val="20"/>
                <w:lang w:val="de-DE"/>
              </w:rPr>
              <w:t>s.l</w:t>
            </w:r>
            <w:proofErr w:type="spellEnd"/>
            <w:r w:rsidR="00B010EA" w:rsidRPr="00A03C17">
              <w:rPr>
                <w:rFonts w:ascii="Arial" w:hAnsi="Arial" w:cs="Arial"/>
                <w:sz w:val="20"/>
                <w:szCs w:val="20"/>
                <w:lang w:val="de-DE"/>
              </w:rPr>
              <w:t>.)</w:t>
            </w:r>
          </w:p>
        </w:tc>
        <w:tc>
          <w:tcPr>
            <w:tcW w:w="1423" w:type="dxa"/>
            <w:tcBorders>
              <w:top w:val="none" w:sz="0" w:space="0" w:color="auto"/>
              <w:bottom w:val="none" w:sz="0" w:space="0" w:color="auto"/>
            </w:tcBorders>
            <w:shd w:val="clear" w:color="auto" w:fill="F2F2F2" w:themeFill="background1" w:themeFillShade="F2"/>
          </w:tcPr>
          <w:p w14:paraId="3B96B0D7" w14:textId="77777777" w:rsidR="00D348B8" w:rsidRPr="00A03C17" w:rsidRDefault="00D348B8" w:rsidP="007A118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SSI, PF</w:t>
            </w:r>
          </w:p>
        </w:tc>
        <w:tc>
          <w:tcPr>
            <w:tcW w:w="992" w:type="dxa"/>
            <w:tcBorders>
              <w:top w:val="none" w:sz="0" w:space="0" w:color="auto"/>
              <w:bottom w:val="none" w:sz="0" w:space="0" w:color="auto"/>
            </w:tcBorders>
            <w:shd w:val="clear" w:color="auto" w:fill="F2F2F2" w:themeFill="background1" w:themeFillShade="F2"/>
          </w:tcPr>
          <w:p w14:paraId="1F0B0B03" w14:textId="77777777" w:rsidR="0029760F" w:rsidRPr="00A03C17" w:rsidRDefault="0029760F"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rPr>
              <w:fldChar w:fldCharType="begin"/>
            </w:r>
            <w:r w:rsidR="003E61FA">
              <w:rPr>
                <w:rFonts w:ascii="Arial" w:hAnsi="Arial" w:cs="Arial"/>
                <w:sz w:val="20"/>
                <w:szCs w:val="20"/>
              </w:rPr>
              <w:instrText xml:space="preserve"> ADDIN ZOTERO_ITEM CSL_CITATION {"citationID":"ynZahLmx","properties":{"formattedCitation":"\\super 5,6,10\\nosupersub{}","plainCitation":"5,6,10","noteIndex":0},"citationItems":[{"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id":3254,"uris":["http://zotero.org/users/3032824/items/IK23PAAX"],"uri":["http://zotero.org/users/3032824/items/IK23PAAX"],"itemData":{"id":3254,"type":"article-journal","abstract":"The fish populations of Port Foster, Deception Island, South Shetland Islands, Antarctica, were investigated as part of the Erupt Antarctic ecosystem study. Surveys were conducted on five cruises between March 1999 and November 2000. Samples also were collected off Livingston Island and King George Island of the South Shetland Islands. Specimens were collected or observed using a multiple opening and closing net and environmental sampling system, otter trawls, benthic line-transect photography, and remotely operated vehicle video. Species composition, length, weight, reproductive condition, diet, habitat, and parasitic infestation were examined for the dominant fish species. Eleven species were collected, all in the suborder Notothenioidei. The fishes found in the survey are known to occur in the region and had diets similar to those found in other studies. Abundances of demersal fishes in Port Foster ranged from 0.05 to 0.10 individualsm−2 over the study period. Inshore shallow-water (&lt;30m) and inshore deep-water (&gt;30m) habitats are identified in Port Foster and described. Port Foster may be a refuge for juvenile fishes such as Champsocephalus gunnari. Limited exchange with the surrounding waters also may limit the influence of recruitment and prey abundance fluctuations outside Port Foster. Trematomus scotti had heavy body cavity parasite infestation from Port Foster, possibly due in part to decreased benthic scour from large icebergs, allowing benthic parasites to persist.","collection-title":"Ecosystem studies at Deception Island, Antarctica","container-title":"Deep Sea Research Part II: Topical Studies in Oceanography","DOI":"10.1016/S0967-0645(03)00094-8","ISSN":"0967-0645","issue":"10","journalAbbreviation":"Deep Sea Research Part II: Topical Studies in Oceanography","language":"en","page":"1843-1858","source":"ScienceDirect","title":"Fish populations of Port Foster, Deception Island, Antarctica and vicinity","volume":"50","author":[{"family":"Ruhl","given":"Henry A."},{"family":"Hastings","given":"Philip A."},{"family":"Zarubick","given":"Lisa A."},{"family":"Jensen","given":"Rachelle M."},{"family":"Zdzitowiecki","given":"Krzysztof"}],"issued":{"date-parts":[["2003",6,1]]}}},{"id":1093,"uris":["http://zotero.org/users/3032824/items/2WTCFFNB"],"uri":["http://zotero.org/users/3032824/items/2WTCFFNB"],"itemData":{"id":1093,"type":"article-journal","abstract":"The present study provides further data on the occurrence of Pseudoterranova decipiens in fish from two different sampling sites in the Antarctic. A total of 690 fish belonging to 33 species from the eastern Weddell Sea and 322 fish belonging to 12 species from the South Shetland Islands were examined. Altogether, 23 fish species were found to be infested and 11 new host records could be established. P. decipiens occurred at a water depth of between 80 and 820 m. Chaenocephalus aceratus and Notothenia coriiceps from the South Shetland Islands were the species with the highest prevalence (95%) and intensity (2-194 and 1-121, respectively) of infestation. Both are transport hosts, which mainly feed on benthic nototheniid fish species and accumulate the nematodes. Bathypelagic, pelagic, or mainly euphausid feeding fish species were only lightly infested, if at all. This demonstrates the benthic life cycle of P. decipiens in the Antarctic. The preferred site of infestation was the body cavity and the liver; no specimen could be isolated from the fish musculature. This might bit explained by the low water temperatures. The infestation of fish from the Weddell Sea was distinctly lower than that of fish around the South Shetland Islands. Besides possible differences in final host populations at the two localities studied, the loss of eggs and larvae under the eastern Weddell Sea shelf ice and over the continental slope and differences in the availability of the first intermediate and macroinvertebrate hosts led to a lower level of infestation. Another role, although nondecisive, may be played by the reduced time of development and infectivity of eggs and larvae, respectively, in the extremely cold waters of the Weddell Sea. P. decipiens is not a rare but, rather a well-established parasite of the Antarctic fauna, which demonstrates the ability of this cosmopolitan species to complete its life cycle even under conditions of subzero temperatures.","container-title":"Parasitology Research","DOI":"10.1007/s004360050608","ISSN":"0044-3255","issue":"8-9","journalAbbreviation":"Parasitol. Res.","language":"English","note":"WOS:000081302800004","page":"638-646","source":"Web of Science","title":"Ecology of &lt;i&gt;Pseudoterranova decipiens&lt;/i&gt; (Krabbe, 1878) (Nematoda : Anisakidae) from Antarctic waters","title-short":"Ecology of Pseudoterranova decipiens (Krabbe, 1878) (Nematoda","volume":"85","author":[{"family":"Palm","given":"H. W."}],"issued":{"date-parts":[["1999",8]]}}}],"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5,6,10</w:t>
            </w:r>
            <w:r w:rsidRPr="00A03C17">
              <w:rPr>
                <w:rFonts w:ascii="Arial" w:hAnsi="Arial" w:cs="Arial"/>
                <w:sz w:val="20"/>
                <w:szCs w:val="20"/>
              </w:rPr>
              <w:fldChar w:fldCharType="end"/>
            </w:r>
          </w:p>
        </w:tc>
      </w:tr>
      <w:tr w:rsidR="00C22565" w:rsidRPr="00A03C17" w14:paraId="2AEC350D" w14:textId="77777777" w:rsidTr="0089222A">
        <w:tc>
          <w:tcPr>
            <w:cnfStyle w:val="001000000000" w:firstRow="0" w:lastRow="0" w:firstColumn="1" w:lastColumn="0" w:oddVBand="0" w:evenVBand="0" w:oddHBand="0" w:evenHBand="0" w:firstRowFirstColumn="0" w:firstRowLastColumn="0" w:lastRowFirstColumn="0" w:lastRowLastColumn="0"/>
            <w:tcW w:w="1696" w:type="dxa"/>
          </w:tcPr>
          <w:p w14:paraId="22BECAA7" w14:textId="77777777" w:rsidR="00C22565" w:rsidRPr="00A03C17" w:rsidRDefault="00C22565" w:rsidP="007A118E">
            <w:pPr>
              <w:rPr>
                <w:rFonts w:ascii="Arial" w:hAnsi="Arial" w:cs="Arial"/>
                <w:sz w:val="20"/>
                <w:szCs w:val="20"/>
                <w:lang w:val="en-US"/>
              </w:rPr>
            </w:pPr>
          </w:p>
        </w:tc>
        <w:tc>
          <w:tcPr>
            <w:tcW w:w="1701" w:type="dxa"/>
          </w:tcPr>
          <w:p w14:paraId="0C713DDD" w14:textId="77777777" w:rsidR="00C22565" w:rsidRPr="00A03C17" w:rsidRDefault="00C22565" w:rsidP="007A118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c>
          <w:tcPr>
            <w:tcW w:w="2552" w:type="dxa"/>
          </w:tcPr>
          <w:p w14:paraId="6F5F0EEA" w14:textId="77777777" w:rsidR="00C22565" w:rsidRPr="00A03C17" w:rsidRDefault="00C22565" w:rsidP="007A118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roofErr w:type="spellStart"/>
            <w:r w:rsidRPr="00A03C17">
              <w:rPr>
                <w:rFonts w:ascii="Arial" w:hAnsi="Arial" w:cs="Arial"/>
                <w:sz w:val="20"/>
                <w:szCs w:val="20"/>
                <w:lang w:val="en-US"/>
              </w:rPr>
              <w:t>Cucullanidae</w:t>
            </w:r>
            <w:proofErr w:type="spellEnd"/>
          </w:p>
        </w:tc>
        <w:tc>
          <w:tcPr>
            <w:tcW w:w="3118" w:type="dxa"/>
          </w:tcPr>
          <w:p w14:paraId="2CCC19B9" w14:textId="77777777" w:rsidR="00C22565" w:rsidRPr="00A03C17" w:rsidRDefault="00C63957" w:rsidP="007A118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roofErr w:type="spellStart"/>
            <w:r w:rsidRPr="00A03C17">
              <w:rPr>
                <w:rFonts w:ascii="Arial" w:hAnsi="Arial" w:cs="Arial"/>
                <w:i/>
                <w:sz w:val="20"/>
                <w:szCs w:val="20"/>
                <w:lang w:val="en-US"/>
              </w:rPr>
              <w:t>Dichelene</w:t>
            </w:r>
            <w:proofErr w:type="spellEnd"/>
            <w:r w:rsidR="001C46FB" w:rsidRPr="00A03C17">
              <w:rPr>
                <w:rFonts w:ascii="Arial" w:hAnsi="Arial" w:cs="Arial"/>
                <w:i/>
                <w:sz w:val="20"/>
                <w:szCs w:val="20"/>
                <w:lang w:val="en-US"/>
              </w:rPr>
              <w:t xml:space="preserve"> (</w:t>
            </w:r>
            <w:proofErr w:type="spellStart"/>
            <w:r w:rsidR="001C46FB" w:rsidRPr="00A03C17">
              <w:rPr>
                <w:rFonts w:ascii="Arial" w:hAnsi="Arial" w:cs="Arial"/>
                <w:i/>
                <w:sz w:val="20"/>
                <w:szCs w:val="20"/>
                <w:lang w:val="en-US"/>
              </w:rPr>
              <w:t>Cucullanellus</w:t>
            </w:r>
            <w:proofErr w:type="spellEnd"/>
            <w:r w:rsidR="001C46FB" w:rsidRPr="00A03C17">
              <w:rPr>
                <w:rFonts w:ascii="Arial" w:hAnsi="Arial" w:cs="Arial"/>
                <w:i/>
                <w:sz w:val="20"/>
                <w:szCs w:val="20"/>
                <w:lang w:val="en-US"/>
              </w:rPr>
              <w:t>)</w:t>
            </w:r>
            <w:r w:rsidRPr="00A03C17">
              <w:rPr>
                <w:rFonts w:ascii="Arial" w:hAnsi="Arial" w:cs="Arial"/>
                <w:i/>
                <w:sz w:val="20"/>
                <w:szCs w:val="20"/>
                <w:lang w:val="en-US"/>
              </w:rPr>
              <w:t xml:space="preserve"> </w:t>
            </w:r>
            <w:proofErr w:type="spellStart"/>
            <w:r w:rsidRPr="00A03C17">
              <w:rPr>
                <w:rFonts w:ascii="Arial" w:hAnsi="Arial" w:cs="Arial"/>
                <w:i/>
                <w:sz w:val="20"/>
                <w:szCs w:val="20"/>
                <w:lang w:val="en-US"/>
              </w:rPr>
              <w:t>fraseri</w:t>
            </w:r>
            <w:proofErr w:type="spellEnd"/>
            <w:r w:rsidRPr="00A03C17">
              <w:rPr>
                <w:rFonts w:ascii="Arial" w:hAnsi="Arial" w:cs="Arial"/>
                <w:i/>
                <w:sz w:val="20"/>
                <w:szCs w:val="20"/>
                <w:lang w:val="en-US"/>
              </w:rPr>
              <w:t xml:space="preserve"> </w:t>
            </w:r>
            <w:r w:rsidRPr="00A03C17">
              <w:rPr>
                <w:rFonts w:ascii="Arial" w:hAnsi="Arial" w:cs="Arial"/>
                <w:sz w:val="20"/>
                <w:szCs w:val="20"/>
                <w:lang w:val="en-US"/>
              </w:rPr>
              <w:t xml:space="preserve">(as syn. </w:t>
            </w:r>
            <w:proofErr w:type="spellStart"/>
            <w:r w:rsidR="00C22565" w:rsidRPr="00A03C17">
              <w:rPr>
                <w:rFonts w:ascii="Arial" w:hAnsi="Arial" w:cs="Arial"/>
                <w:i/>
                <w:sz w:val="20"/>
                <w:szCs w:val="20"/>
                <w:lang w:val="en-US"/>
              </w:rPr>
              <w:t>Cucullanellus</w:t>
            </w:r>
            <w:proofErr w:type="spellEnd"/>
            <w:r w:rsidR="00C22565" w:rsidRPr="00A03C17">
              <w:rPr>
                <w:rFonts w:ascii="Arial" w:hAnsi="Arial" w:cs="Arial"/>
                <w:i/>
                <w:sz w:val="20"/>
                <w:szCs w:val="20"/>
                <w:lang w:val="en-US"/>
              </w:rPr>
              <w:t xml:space="preserve"> </w:t>
            </w:r>
            <w:proofErr w:type="spellStart"/>
            <w:r w:rsidR="00C22565" w:rsidRPr="00A03C17">
              <w:rPr>
                <w:rFonts w:ascii="Arial" w:hAnsi="Arial" w:cs="Arial"/>
                <w:i/>
                <w:sz w:val="20"/>
                <w:szCs w:val="20"/>
                <w:lang w:val="en-US"/>
              </w:rPr>
              <w:t>fraseri</w:t>
            </w:r>
            <w:proofErr w:type="spellEnd"/>
            <w:r w:rsidRPr="00A03C17">
              <w:rPr>
                <w:rFonts w:ascii="Arial" w:hAnsi="Arial" w:cs="Arial"/>
                <w:sz w:val="20"/>
                <w:szCs w:val="20"/>
                <w:lang w:val="en-US"/>
              </w:rPr>
              <w:t>)</w:t>
            </w:r>
          </w:p>
        </w:tc>
        <w:tc>
          <w:tcPr>
            <w:tcW w:w="1423" w:type="dxa"/>
          </w:tcPr>
          <w:p w14:paraId="2D03ABA5" w14:textId="77777777" w:rsidR="00C22565" w:rsidRPr="00A03C17" w:rsidRDefault="00C22565" w:rsidP="007A118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en-US"/>
              </w:rPr>
              <w:t>LB</w:t>
            </w:r>
          </w:p>
        </w:tc>
        <w:tc>
          <w:tcPr>
            <w:tcW w:w="992" w:type="dxa"/>
          </w:tcPr>
          <w:p w14:paraId="00DC9FD4" w14:textId="77777777" w:rsidR="00C22565" w:rsidRPr="00A03C17" w:rsidRDefault="00FF6F06"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de-DE"/>
              </w:rPr>
              <w:fldChar w:fldCharType="begin"/>
            </w:r>
            <w:r w:rsidR="003E61FA">
              <w:rPr>
                <w:rFonts w:ascii="Arial" w:hAnsi="Arial" w:cs="Arial"/>
                <w:sz w:val="20"/>
                <w:szCs w:val="20"/>
                <w:lang w:val="en-US"/>
              </w:rPr>
              <w:instrText xml:space="preserve"> ADDIN ZOTERO_ITEM CSL_CITATION {"citationID":"MKNP933H","properties":{"formattedCitation":"\\super 3\\nosupersub{}","plainCitation":"3","noteIndex":0},"citationItems":[{"id":3252,"uris":["http://zotero.org/users/3032824/items/RN7U47YF"],"uri":["http://zotero.org/users/3032824/items/RN7U47YF"],"itemData":{"id":3252,"type":"article-journal","container-title":"Vestnik Zoologii","page":"6-10","title":"Peculiarities of nototheniid fish helminth fauna in subantarctic sector of Indian Ocean.","volume":"3","author":[{"family":"Parukhin","given":"A. M."}],"issued":{"date-parts":[["1986"]]}}}],"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3</w:t>
            </w:r>
            <w:r w:rsidRPr="00A03C17">
              <w:rPr>
                <w:rFonts w:ascii="Arial" w:hAnsi="Arial" w:cs="Arial"/>
                <w:sz w:val="20"/>
                <w:szCs w:val="20"/>
                <w:lang w:val="de-DE"/>
              </w:rPr>
              <w:fldChar w:fldCharType="end"/>
            </w:r>
          </w:p>
        </w:tc>
      </w:tr>
      <w:tr w:rsidR="00C22565" w:rsidRPr="00A03C17" w14:paraId="680A632D" w14:textId="77777777" w:rsidTr="008922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none" w:sz="0" w:space="0" w:color="auto"/>
              <w:bottom w:val="single" w:sz="4" w:space="0" w:color="auto"/>
            </w:tcBorders>
          </w:tcPr>
          <w:p w14:paraId="42BBED92" w14:textId="77777777" w:rsidR="00C22565" w:rsidRPr="00A03C17" w:rsidRDefault="00C22565" w:rsidP="007A118E">
            <w:pPr>
              <w:rPr>
                <w:rFonts w:ascii="Arial" w:hAnsi="Arial" w:cs="Arial"/>
                <w:sz w:val="20"/>
                <w:szCs w:val="20"/>
                <w:lang w:val="en-US"/>
              </w:rPr>
            </w:pPr>
          </w:p>
        </w:tc>
        <w:tc>
          <w:tcPr>
            <w:tcW w:w="1701" w:type="dxa"/>
            <w:tcBorders>
              <w:top w:val="none" w:sz="0" w:space="0" w:color="auto"/>
              <w:bottom w:val="single" w:sz="4" w:space="0" w:color="auto"/>
            </w:tcBorders>
          </w:tcPr>
          <w:p w14:paraId="3E95C1B5" w14:textId="77777777" w:rsidR="00C22565" w:rsidRPr="00A03C17" w:rsidRDefault="00C22565" w:rsidP="007A118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2552" w:type="dxa"/>
            <w:tcBorders>
              <w:top w:val="none" w:sz="0" w:space="0" w:color="auto"/>
              <w:bottom w:val="single" w:sz="4" w:space="0" w:color="auto"/>
            </w:tcBorders>
            <w:shd w:val="clear" w:color="auto" w:fill="F2F2F2" w:themeFill="background1" w:themeFillShade="F2"/>
          </w:tcPr>
          <w:p w14:paraId="12351FD0" w14:textId="77777777" w:rsidR="00C22565" w:rsidRPr="00A03C17" w:rsidRDefault="00C22565" w:rsidP="007A118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roofErr w:type="spellStart"/>
            <w:r w:rsidRPr="00A03C17">
              <w:rPr>
                <w:rFonts w:ascii="Arial" w:hAnsi="Arial" w:cs="Arial"/>
                <w:sz w:val="20"/>
                <w:szCs w:val="20"/>
                <w:lang w:val="en-US"/>
              </w:rPr>
              <w:t>Cystidicolidae</w:t>
            </w:r>
            <w:proofErr w:type="spellEnd"/>
          </w:p>
        </w:tc>
        <w:tc>
          <w:tcPr>
            <w:tcW w:w="3118" w:type="dxa"/>
            <w:tcBorders>
              <w:top w:val="none" w:sz="0" w:space="0" w:color="auto"/>
              <w:bottom w:val="single" w:sz="4" w:space="0" w:color="auto"/>
            </w:tcBorders>
            <w:shd w:val="clear" w:color="auto" w:fill="F2F2F2" w:themeFill="background1" w:themeFillShade="F2"/>
          </w:tcPr>
          <w:p w14:paraId="1B1226FC" w14:textId="77777777" w:rsidR="00C22565" w:rsidRPr="00A03C17" w:rsidRDefault="00C22565" w:rsidP="007A118E">
            <w:pP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lang w:val="en-US"/>
              </w:rPr>
            </w:pPr>
            <w:proofErr w:type="spellStart"/>
            <w:r w:rsidRPr="00A03C17">
              <w:rPr>
                <w:rFonts w:ascii="Arial" w:hAnsi="Arial" w:cs="Arial"/>
                <w:i/>
                <w:sz w:val="20"/>
                <w:szCs w:val="20"/>
                <w:lang w:val="en-US"/>
              </w:rPr>
              <w:t>Ascarophis</w:t>
            </w:r>
            <w:proofErr w:type="spellEnd"/>
            <w:r w:rsidRPr="00A03C17">
              <w:rPr>
                <w:rFonts w:ascii="Arial" w:hAnsi="Arial" w:cs="Arial"/>
                <w:i/>
                <w:sz w:val="20"/>
                <w:szCs w:val="20"/>
                <w:lang w:val="en-US"/>
              </w:rPr>
              <w:t xml:space="preserve"> </w:t>
            </w:r>
            <w:proofErr w:type="spellStart"/>
            <w:r w:rsidRPr="00A03C17">
              <w:rPr>
                <w:rFonts w:ascii="Arial" w:hAnsi="Arial" w:cs="Arial"/>
                <w:i/>
                <w:sz w:val="20"/>
                <w:szCs w:val="20"/>
                <w:lang w:val="en-US"/>
              </w:rPr>
              <w:t>nototheniae</w:t>
            </w:r>
            <w:proofErr w:type="spellEnd"/>
          </w:p>
        </w:tc>
        <w:tc>
          <w:tcPr>
            <w:tcW w:w="1423" w:type="dxa"/>
            <w:tcBorders>
              <w:top w:val="none" w:sz="0" w:space="0" w:color="auto"/>
              <w:bottom w:val="single" w:sz="4" w:space="0" w:color="auto"/>
            </w:tcBorders>
            <w:shd w:val="clear" w:color="auto" w:fill="F2F2F2" w:themeFill="background1" w:themeFillShade="F2"/>
          </w:tcPr>
          <w:p w14:paraId="226E62C5" w14:textId="77777777" w:rsidR="00C22565" w:rsidRPr="00A03C17" w:rsidRDefault="00C22565" w:rsidP="007A118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en-US"/>
              </w:rPr>
              <w:t>SSI</w:t>
            </w:r>
          </w:p>
        </w:tc>
        <w:tc>
          <w:tcPr>
            <w:tcW w:w="992" w:type="dxa"/>
            <w:tcBorders>
              <w:top w:val="none" w:sz="0" w:space="0" w:color="auto"/>
              <w:bottom w:val="single" w:sz="4" w:space="0" w:color="auto"/>
            </w:tcBorders>
            <w:shd w:val="clear" w:color="auto" w:fill="F2F2F2" w:themeFill="background1" w:themeFillShade="F2"/>
          </w:tcPr>
          <w:p w14:paraId="7FCFF581" w14:textId="77777777" w:rsidR="0029760F" w:rsidRPr="00A03C17" w:rsidRDefault="0029760F"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rPr>
              <w:fldChar w:fldCharType="begin"/>
            </w:r>
            <w:r w:rsidR="003E61FA">
              <w:rPr>
                <w:rFonts w:ascii="Arial" w:hAnsi="Arial" w:cs="Arial"/>
                <w:sz w:val="20"/>
                <w:szCs w:val="20"/>
              </w:rPr>
              <w:instrText xml:space="preserve"> ADDIN ZOTERO_ITEM CSL_CITATION {"citationID":"2gjY1ScN","properties":{"formattedCitation":"\\super 5\\nosupersub{}","plainCitation":"5","noteIndex":0},"citationItems":[{"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5</w:t>
            </w:r>
            <w:r w:rsidRPr="00A03C17">
              <w:rPr>
                <w:rFonts w:ascii="Arial" w:hAnsi="Arial" w:cs="Arial"/>
                <w:sz w:val="20"/>
                <w:szCs w:val="20"/>
              </w:rPr>
              <w:fldChar w:fldCharType="end"/>
            </w:r>
          </w:p>
        </w:tc>
      </w:tr>
      <w:tr w:rsidR="00C22565" w:rsidRPr="00A03C17" w14:paraId="5E7F3365" w14:textId="77777777" w:rsidTr="0089222A">
        <w:tc>
          <w:tcPr>
            <w:cnfStyle w:val="001000000000" w:firstRow="0" w:lastRow="0" w:firstColumn="1" w:lastColumn="0" w:oddVBand="0" w:evenVBand="0" w:oddHBand="0" w:evenHBand="0" w:firstRowFirstColumn="0" w:firstRowLastColumn="0" w:lastRowFirstColumn="0" w:lastRowLastColumn="0"/>
            <w:tcW w:w="1696" w:type="dxa"/>
            <w:tcBorders>
              <w:top w:val="single" w:sz="4" w:space="0" w:color="auto"/>
              <w:bottom w:val="single" w:sz="4" w:space="0" w:color="auto"/>
            </w:tcBorders>
          </w:tcPr>
          <w:p w14:paraId="718BA55D" w14:textId="77777777" w:rsidR="00C22565" w:rsidRPr="00A03C17" w:rsidRDefault="00C22565" w:rsidP="007A118E">
            <w:pPr>
              <w:rPr>
                <w:rFonts w:ascii="Arial" w:hAnsi="Arial" w:cs="Arial"/>
                <w:sz w:val="20"/>
                <w:szCs w:val="20"/>
                <w:lang w:val="de-DE"/>
              </w:rPr>
            </w:pPr>
          </w:p>
        </w:tc>
        <w:tc>
          <w:tcPr>
            <w:tcW w:w="1701" w:type="dxa"/>
            <w:tcBorders>
              <w:top w:val="single" w:sz="4" w:space="0" w:color="auto"/>
              <w:bottom w:val="single" w:sz="4" w:space="0" w:color="auto"/>
            </w:tcBorders>
          </w:tcPr>
          <w:p w14:paraId="1553CFD5" w14:textId="77777777" w:rsidR="00C22565" w:rsidRPr="00A03C17" w:rsidRDefault="00C22565" w:rsidP="007A118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Annelida</w:t>
            </w:r>
            <w:proofErr w:type="spellEnd"/>
          </w:p>
        </w:tc>
        <w:tc>
          <w:tcPr>
            <w:tcW w:w="2552" w:type="dxa"/>
            <w:tcBorders>
              <w:top w:val="single" w:sz="4" w:space="0" w:color="auto"/>
              <w:bottom w:val="single" w:sz="4" w:space="0" w:color="auto"/>
            </w:tcBorders>
          </w:tcPr>
          <w:p w14:paraId="4B58D959" w14:textId="77777777" w:rsidR="00C22565" w:rsidRPr="00A03C17" w:rsidRDefault="00C22565" w:rsidP="007A118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Piscicolidae</w:t>
            </w:r>
            <w:proofErr w:type="spellEnd"/>
          </w:p>
        </w:tc>
        <w:tc>
          <w:tcPr>
            <w:tcW w:w="3118" w:type="dxa"/>
            <w:tcBorders>
              <w:top w:val="single" w:sz="4" w:space="0" w:color="auto"/>
              <w:bottom w:val="single" w:sz="4" w:space="0" w:color="auto"/>
            </w:tcBorders>
          </w:tcPr>
          <w:p w14:paraId="2A97034D" w14:textId="77777777" w:rsidR="00C22565" w:rsidRPr="00A03C17" w:rsidRDefault="00C22565" w:rsidP="007A118E">
            <w:pP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lang w:val="de-DE"/>
              </w:rPr>
            </w:pPr>
            <w:proofErr w:type="spellStart"/>
            <w:r w:rsidRPr="00A03C17">
              <w:rPr>
                <w:rFonts w:ascii="Arial" w:hAnsi="Arial" w:cs="Arial"/>
                <w:i/>
                <w:sz w:val="20"/>
                <w:szCs w:val="20"/>
                <w:lang w:val="de-DE"/>
              </w:rPr>
              <w:t>Trulliobdella</w:t>
            </w:r>
            <w:proofErr w:type="spellEnd"/>
            <w:r w:rsidRPr="00A03C17">
              <w:rPr>
                <w:rFonts w:ascii="Arial" w:hAnsi="Arial" w:cs="Arial"/>
                <w:i/>
                <w:sz w:val="20"/>
                <w:szCs w:val="20"/>
                <w:lang w:val="de-DE"/>
              </w:rPr>
              <w:t xml:space="preserve"> </w:t>
            </w:r>
            <w:proofErr w:type="spellStart"/>
            <w:r w:rsidRPr="00A03C17">
              <w:rPr>
                <w:rFonts w:ascii="Arial" w:hAnsi="Arial" w:cs="Arial"/>
                <w:i/>
                <w:sz w:val="20"/>
                <w:szCs w:val="20"/>
                <w:lang w:val="de-DE"/>
              </w:rPr>
              <w:t>bacilliformis</w:t>
            </w:r>
            <w:proofErr w:type="spellEnd"/>
          </w:p>
          <w:p w14:paraId="7E665DE3" w14:textId="77777777" w:rsidR="00C63957" w:rsidRPr="00A03C17" w:rsidRDefault="00784F99" w:rsidP="007A118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valid?)</w:t>
            </w:r>
          </w:p>
        </w:tc>
        <w:tc>
          <w:tcPr>
            <w:tcW w:w="1423" w:type="dxa"/>
            <w:tcBorders>
              <w:top w:val="single" w:sz="4" w:space="0" w:color="auto"/>
              <w:bottom w:val="single" w:sz="4" w:space="0" w:color="auto"/>
            </w:tcBorders>
          </w:tcPr>
          <w:p w14:paraId="382CC128" w14:textId="77777777" w:rsidR="00C22565" w:rsidRPr="00A03C17" w:rsidRDefault="00C22565" w:rsidP="007A118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BI, SSI, SOI, SGI, PEI, MI, CI, KS</w:t>
            </w:r>
          </w:p>
        </w:tc>
        <w:tc>
          <w:tcPr>
            <w:tcW w:w="992" w:type="dxa"/>
            <w:tcBorders>
              <w:top w:val="single" w:sz="4" w:space="0" w:color="auto"/>
              <w:bottom w:val="single" w:sz="4" w:space="0" w:color="auto"/>
            </w:tcBorders>
          </w:tcPr>
          <w:p w14:paraId="27FAE064" w14:textId="77777777" w:rsidR="00C22565" w:rsidRPr="00A03C17" w:rsidRDefault="008E4525"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RtjeeRgx","properties":{"formattedCitation":"\\super 11\\nosupersub{}","plainCitation":"11","noteIndex":0},"citationItems":[{"id":3259,"uris":["http://zotero.org/users/3032824/items/T9WYWJQC"],"uri":["http://zotero.org/users/3032824/items/T9WYWJQC"],"itemData":{"id":3259,"type":"article-journal","abstract":"The revised list of Antarctic fish leeches (Hirudinea: Piscicolidae) is presented. It includes 21 species belonging to 13 genera. The article contains identification keys to subfamilies, genera and species, short descriptions, information on hosts and geographical distribution of leeches and images of 20 species.","container-title":"Ukrainian Antarctic J","ISSN":"1727-7485","journalAbbreviation":"Ukrainian Antarctic Journal","language":"en","note":"Accepted: 2018-01-07T09:04:11Z\npublisher: Національний антарктичний науковий центр МОН України","source":"dspace.nbuv.gov.ua","title":"An Identification Key to Antarctic Fish leeches (Hirudinea: Piscicolidae)","title-short":"An Identification Key to Antarctic Fish leeches (Hirudinea","URL":"http://dspace.nbuv.gov.ua/xmlui/handle/123456789/128181","author":[{"family":"Utevsky","given":"A. Yu"}],"accessed":{"date-parts":[["2020",9,2]]},"issued":{"date-parts":[["2005"]]}}}],"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11</w:t>
            </w:r>
            <w:r w:rsidRPr="00A03C17">
              <w:rPr>
                <w:rFonts w:ascii="Arial" w:hAnsi="Arial" w:cs="Arial"/>
                <w:sz w:val="20"/>
                <w:szCs w:val="20"/>
                <w:lang w:val="de-DE"/>
              </w:rPr>
              <w:fldChar w:fldCharType="end"/>
            </w:r>
          </w:p>
        </w:tc>
      </w:tr>
    </w:tbl>
    <w:p w14:paraId="50E38614" w14:textId="77777777" w:rsidR="001614F7" w:rsidRPr="00A03C17" w:rsidRDefault="001614F7">
      <w:pPr>
        <w:rPr>
          <w:rFonts w:ascii="Arial" w:hAnsi="Arial" w:cs="Arial"/>
          <w:sz w:val="20"/>
          <w:szCs w:val="20"/>
          <w:lang w:val="de-DE"/>
        </w:rPr>
      </w:pPr>
    </w:p>
    <w:tbl>
      <w:tblPr>
        <w:tblStyle w:val="EinfacheTabelle2"/>
        <w:tblW w:w="11482" w:type="dxa"/>
        <w:tblBorders>
          <w:top w:val="none" w:sz="0" w:space="0" w:color="auto"/>
          <w:bottom w:val="none" w:sz="0" w:space="0" w:color="auto"/>
        </w:tblBorders>
        <w:tblLayout w:type="fixed"/>
        <w:tblLook w:val="04A0" w:firstRow="1" w:lastRow="0" w:firstColumn="1" w:lastColumn="0" w:noHBand="0" w:noVBand="1"/>
      </w:tblPr>
      <w:tblGrid>
        <w:gridCol w:w="1696"/>
        <w:gridCol w:w="1701"/>
        <w:gridCol w:w="2552"/>
        <w:gridCol w:w="3118"/>
        <w:gridCol w:w="1423"/>
        <w:gridCol w:w="992"/>
      </w:tblGrid>
      <w:tr w:rsidR="00A040BA" w:rsidRPr="00A03C17" w14:paraId="3645E6F3" w14:textId="77777777" w:rsidTr="008922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bottom w:val="single" w:sz="4" w:space="0" w:color="auto"/>
            </w:tcBorders>
          </w:tcPr>
          <w:p w14:paraId="439B85AE" w14:textId="77777777" w:rsidR="00C22565" w:rsidRPr="00A03C17" w:rsidRDefault="00C22565">
            <w:pPr>
              <w:rPr>
                <w:rFonts w:ascii="Arial" w:hAnsi="Arial" w:cs="Arial"/>
                <w:sz w:val="20"/>
                <w:szCs w:val="20"/>
                <w:lang w:val="de-DE"/>
              </w:rPr>
            </w:pPr>
            <w:r w:rsidRPr="00A03C17">
              <w:rPr>
                <w:rFonts w:ascii="Arial" w:hAnsi="Arial" w:cs="Arial"/>
                <w:sz w:val="20"/>
                <w:szCs w:val="20"/>
                <w:lang w:val="de-DE"/>
              </w:rPr>
              <w:t>Host</w:t>
            </w:r>
          </w:p>
        </w:tc>
        <w:tc>
          <w:tcPr>
            <w:tcW w:w="1701" w:type="dxa"/>
            <w:tcBorders>
              <w:bottom w:val="single" w:sz="4" w:space="0" w:color="auto"/>
            </w:tcBorders>
          </w:tcPr>
          <w:p w14:paraId="40644AF0" w14:textId="77777777" w:rsidR="00C22565" w:rsidRPr="00A03C17" w:rsidRDefault="00C22565">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Group</w:t>
            </w:r>
          </w:p>
        </w:tc>
        <w:tc>
          <w:tcPr>
            <w:tcW w:w="2552" w:type="dxa"/>
            <w:tcBorders>
              <w:bottom w:val="single" w:sz="4" w:space="0" w:color="auto"/>
            </w:tcBorders>
          </w:tcPr>
          <w:p w14:paraId="629BB426" w14:textId="77777777" w:rsidR="00C22565" w:rsidRPr="00A03C17" w:rsidRDefault="00C22565">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Family</w:t>
            </w:r>
          </w:p>
        </w:tc>
        <w:tc>
          <w:tcPr>
            <w:tcW w:w="3118" w:type="dxa"/>
            <w:tcBorders>
              <w:bottom w:val="single" w:sz="4" w:space="0" w:color="auto"/>
            </w:tcBorders>
          </w:tcPr>
          <w:p w14:paraId="0A5B0347" w14:textId="77777777" w:rsidR="00C22565" w:rsidRPr="00A03C17" w:rsidRDefault="00C22565">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Species</w:t>
            </w:r>
            <w:proofErr w:type="spellEnd"/>
          </w:p>
        </w:tc>
        <w:tc>
          <w:tcPr>
            <w:tcW w:w="1423" w:type="dxa"/>
            <w:tcBorders>
              <w:bottom w:val="single" w:sz="4" w:space="0" w:color="auto"/>
            </w:tcBorders>
          </w:tcPr>
          <w:p w14:paraId="60997CBA" w14:textId="77777777" w:rsidR="00C22565" w:rsidRPr="00A03C17" w:rsidRDefault="00C22565">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Region</w:t>
            </w:r>
          </w:p>
        </w:tc>
        <w:tc>
          <w:tcPr>
            <w:tcW w:w="992" w:type="dxa"/>
            <w:tcBorders>
              <w:bottom w:val="single" w:sz="4" w:space="0" w:color="auto"/>
            </w:tcBorders>
          </w:tcPr>
          <w:p w14:paraId="7B52E5C6" w14:textId="77777777" w:rsidR="00C22565" w:rsidRPr="00A03C17" w:rsidRDefault="00C22565">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Ref</w:t>
            </w:r>
            <w:proofErr w:type="spellEnd"/>
            <w:r w:rsidRPr="00A03C17">
              <w:rPr>
                <w:rFonts w:ascii="Arial" w:hAnsi="Arial" w:cs="Arial"/>
                <w:sz w:val="20"/>
                <w:szCs w:val="20"/>
                <w:lang w:val="de-DE"/>
              </w:rPr>
              <w:t>.</w:t>
            </w:r>
          </w:p>
        </w:tc>
      </w:tr>
      <w:tr w:rsidR="001B669D" w:rsidRPr="00A03C17" w14:paraId="3F17CC95" w14:textId="77777777" w:rsidTr="008922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single" w:sz="4" w:space="0" w:color="auto"/>
              <w:bottom w:val="none" w:sz="0" w:space="0" w:color="auto"/>
            </w:tcBorders>
          </w:tcPr>
          <w:p w14:paraId="32B9C23C" w14:textId="77777777" w:rsidR="001B669D" w:rsidRPr="00A03C17" w:rsidRDefault="0089222A" w:rsidP="001B669D">
            <w:pPr>
              <w:rPr>
                <w:rFonts w:ascii="Arial" w:hAnsi="Arial" w:cs="Arial"/>
                <w:i/>
                <w:sz w:val="20"/>
                <w:szCs w:val="20"/>
                <w:lang w:val="de-DE"/>
              </w:rPr>
            </w:pPr>
            <w:proofErr w:type="spellStart"/>
            <w:r>
              <w:rPr>
                <w:rFonts w:ascii="Arial" w:hAnsi="Arial" w:cs="Arial"/>
                <w:i/>
                <w:sz w:val="20"/>
                <w:szCs w:val="20"/>
                <w:lang w:val="de-DE"/>
              </w:rPr>
              <w:t>Nototheniops</w:t>
            </w:r>
            <w:proofErr w:type="spellEnd"/>
            <w:r w:rsidR="001B669D" w:rsidRPr="00A03C17">
              <w:rPr>
                <w:rFonts w:ascii="Arial" w:hAnsi="Arial" w:cs="Arial"/>
                <w:i/>
                <w:sz w:val="20"/>
                <w:szCs w:val="20"/>
                <w:lang w:val="de-DE"/>
              </w:rPr>
              <w:t xml:space="preserve"> </w:t>
            </w:r>
            <w:proofErr w:type="spellStart"/>
            <w:r w:rsidR="001B669D" w:rsidRPr="00A03C17">
              <w:rPr>
                <w:rFonts w:ascii="Arial" w:hAnsi="Arial" w:cs="Arial"/>
                <w:i/>
                <w:sz w:val="20"/>
                <w:szCs w:val="20"/>
                <w:lang w:val="de-DE"/>
              </w:rPr>
              <w:t>nudifrons</w:t>
            </w:r>
            <w:proofErr w:type="spellEnd"/>
          </w:p>
        </w:tc>
        <w:tc>
          <w:tcPr>
            <w:tcW w:w="1701" w:type="dxa"/>
            <w:tcBorders>
              <w:top w:val="single" w:sz="4" w:space="0" w:color="auto"/>
              <w:bottom w:val="none" w:sz="0" w:space="0" w:color="auto"/>
            </w:tcBorders>
          </w:tcPr>
          <w:p w14:paraId="1B5D35FD"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Monogenea</w:t>
            </w:r>
            <w:proofErr w:type="spellEnd"/>
          </w:p>
        </w:tc>
        <w:tc>
          <w:tcPr>
            <w:tcW w:w="2552" w:type="dxa"/>
            <w:tcBorders>
              <w:top w:val="single" w:sz="4" w:space="0" w:color="auto"/>
              <w:bottom w:val="none" w:sz="0" w:space="0" w:color="auto"/>
            </w:tcBorders>
            <w:shd w:val="clear" w:color="auto" w:fill="F2F2F2" w:themeFill="background1" w:themeFillShade="F2"/>
          </w:tcPr>
          <w:p w14:paraId="61ECFB9B"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Capsalidae</w:t>
            </w:r>
            <w:proofErr w:type="spellEnd"/>
          </w:p>
        </w:tc>
        <w:tc>
          <w:tcPr>
            <w:tcW w:w="3118" w:type="dxa"/>
            <w:tcBorders>
              <w:top w:val="single" w:sz="4" w:space="0" w:color="auto"/>
              <w:bottom w:val="none" w:sz="0" w:space="0" w:color="auto"/>
            </w:tcBorders>
            <w:shd w:val="clear" w:color="auto" w:fill="F2F2F2" w:themeFill="background1" w:themeFillShade="F2"/>
          </w:tcPr>
          <w:p w14:paraId="5B7D5B33"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lang w:val="de-DE"/>
              </w:rPr>
            </w:pPr>
            <w:proofErr w:type="spellStart"/>
            <w:r w:rsidRPr="00A03C17">
              <w:rPr>
                <w:rFonts w:ascii="Arial" w:hAnsi="Arial" w:cs="Arial"/>
                <w:i/>
                <w:sz w:val="20"/>
                <w:szCs w:val="20"/>
                <w:lang w:val="de-DE"/>
              </w:rPr>
              <w:t>Pseudobenedenia</w:t>
            </w:r>
            <w:proofErr w:type="spellEnd"/>
            <w:r w:rsidRPr="00A03C17">
              <w:rPr>
                <w:rFonts w:ascii="Arial" w:hAnsi="Arial" w:cs="Arial"/>
                <w:i/>
                <w:sz w:val="20"/>
                <w:szCs w:val="20"/>
                <w:lang w:val="de-DE"/>
              </w:rPr>
              <w:t xml:space="preserve"> </w:t>
            </w:r>
            <w:proofErr w:type="spellStart"/>
            <w:r w:rsidRPr="00A03C17">
              <w:rPr>
                <w:rFonts w:ascii="Arial" w:hAnsi="Arial" w:cs="Arial"/>
                <w:i/>
                <w:sz w:val="20"/>
                <w:szCs w:val="20"/>
                <w:lang w:val="de-DE"/>
              </w:rPr>
              <w:t>nototheniae</w:t>
            </w:r>
            <w:proofErr w:type="spellEnd"/>
          </w:p>
        </w:tc>
        <w:tc>
          <w:tcPr>
            <w:tcW w:w="1423" w:type="dxa"/>
            <w:tcBorders>
              <w:top w:val="single" w:sz="4" w:space="0" w:color="auto"/>
              <w:bottom w:val="none" w:sz="0" w:space="0" w:color="auto"/>
            </w:tcBorders>
            <w:shd w:val="clear" w:color="auto" w:fill="F2F2F2" w:themeFill="background1" w:themeFillShade="F2"/>
          </w:tcPr>
          <w:p w14:paraId="732090F6"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992" w:type="dxa"/>
            <w:tcBorders>
              <w:top w:val="single" w:sz="4" w:space="0" w:color="auto"/>
              <w:bottom w:val="none" w:sz="0" w:space="0" w:color="auto"/>
            </w:tcBorders>
            <w:shd w:val="clear" w:color="auto" w:fill="F2F2F2" w:themeFill="background1" w:themeFillShade="F2"/>
          </w:tcPr>
          <w:p w14:paraId="43661A9D" w14:textId="77777777" w:rsidR="001B669D" w:rsidRPr="00A03C17" w:rsidRDefault="00ED3B29"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DC1B83">
              <w:rPr>
                <w:rFonts w:ascii="Arial" w:hAnsi="Arial" w:cs="Arial"/>
                <w:sz w:val="20"/>
                <w:szCs w:val="20"/>
                <w:lang w:val="de-DE"/>
              </w:rPr>
              <w:instrText xml:space="preserve"> ADDIN ZOTERO_ITEM CSL_CITATION {"citationID":"y63DIlQn","properties":{"formattedCitation":"\\super 12\\nosupersub{}","plainCitation":"12","noteIndex":0},"citationItems":[{"id":3285,"uris":["http://zotero.org/users/3032824/items/45YVCE24"],"uri":["http://zotero.org/users/3032824/items/45YVCE24"],"itemData":{"id":3285,"type":"article-journal","container-title":"Revista de Salud Animal","ISSN":"0253-570X","issue":"1","language":"Spanish","page":"61-63","title":"New species of hosts and localization for &lt;i&gt;Pseudobenedenia nototheniae&lt;/i&gt; and &lt;i&gt;Pseudobenedenoides shorti&lt;/i&gt; (Monogenea: Capsalidae) in Antarctic fishes.","volume":"22","author":[{"family":"García","given":"R. G. G. F."},{"family":"Pradi-García","given":"M. M."},{"family":"Del Valle","given":"M. T."},{"family":"Rodríguez Diego","given":""}],"issued":{"date-parts":[["2000"]]}}}],"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12</w:t>
            </w:r>
            <w:r w:rsidRPr="00A03C17">
              <w:rPr>
                <w:rFonts w:ascii="Arial" w:hAnsi="Arial" w:cs="Arial"/>
                <w:sz w:val="20"/>
                <w:szCs w:val="20"/>
                <w:lang w:val="de-DE"/>
              </w:rPr>
              <w:fldChar w:fldCharType="end"/>
            </w:r>
          </w:p>
        </w:tc>
      </w:tr>
      <w:tr w:rsidR="001B669D" w:rsidRPr="00A03C17" w14:paraId="0FD2DC3E" w14:textId="77777777" w:rsidTr="0089222A">
        <w:tc>
          <w:tcPr>
            <w:cnfStyle w:val="001000000000" w:firstRow="0" w:lastRow="0" w:firstColumn="1" w:lastColumn="0" w:oddVBand="0" w:evenVBand="0" w:oddHBand="0" w:evenHBand="0" w:firstRowFirstColumn="0" w:firstRowLastColumn="0" w:lastRowFirstColumn="0" w:lastRowLastColumn="0"/>
            <w:tcW w:w="1696" w:type="dxa"/>
          </w:tcPr>
          <w:p w14:paraId="0F1037EA" w14:textId="77777777" w:rsidR="001B669D" w:rsidRPr="00A03C17" w:rsidRDefault="001B669D" w:rsidP="001B669D">
            <w:pPr>
              <w:jc w:val="center"/>
              <w:rPr>
                <w:rFonts w:ascii="Arial" w:hAnsi="Arial" w:cs="Arial"/>
                <w:i/>
                <w:sz w:val="20"/>
                <w:szCs w:val="20"/>
                <w:lang w:val="de-DE"/>
              </w:rPr>
            </w:pPr>
          </w:p>
        </w:tc>
        <w:tc>
          <w:tcPr>
            <w:tcW w:w="1701" w:type="dxa"/>
          </w:tcPr>
          <w:p w14:paraId="7C3DBFEE"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2552" w:type="dxa"/>
            <w:shd w:val="clear" w:color="auto" w:fill="F2F2F2" w:themeFill="background1" w:themeFillShade="F2"/>
          </w:tcPr>
          <w:p w14:paraId="67F908F1"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3118" w:type="dxa"/>
            <w:shd w:val="clear" w:color="auto" w:fill="F2F2F2" w:themeFill="background1" w:themeFillShade="F2"/>
          </w:tcPr>
          <w:p w14:paraId="57D8EC93"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lang w:val="de-DE"/>
              </w:rPr>
            </w:pPr>
            <w:proofErr w:type="spellStart"/>
            <w:r w:rsidRPr="00A03C17">
              <w:rPr>
                <w:rFonts w:ascii="Arial" w:hAnsi="Arial" w:cs="Arial"/>
                <w:i/>
                <w:sz w:val="20"/>
                <w:szCs w:val="20"/>
                <w:lang w:val="de-DE"/>
              </w:rPr>
              <w:t>Pseudobenedenoides</w:t>
            </w:r>
            <w:proofErr w:type="spellEnd"/>
            <w:r w:rsidRPr="00A03C17">
              <w:rPr>
                <w:rFonts w:ascii="Arial" w:hAnsi="Arial" w:cs="Arial"/>
                <w:i/>
                <w:sz w:val="20"/>
                <w:szCs w:val="20"/>
                <w:lang w:val="de-DE"/>
              </w:rPr>
              <w:t xml:space="preserve"> </w:t>
            </w:r>
            <w:proofErr w:type="spellStart"/>
            <w:r w:rsidRPr="00A03C17">
              <w:rPr>
                <w:rFonts w:ascii="Arial" w:hAnsi="Arial" w:cs="Arial"/>
                <w:i/>
                <w:sz w:val="20"/>
                <w:szCs w:val="20"/>
                <w:lang w:val="de-DE"/>
              </w:rPr>
              <w:t>shorti</w:t>
            </w:r>
            <w:proofErr w:type="spellEnd"/>
          </w:p>
        </w:tc>
        <w:tc>
          <w:tcPr>
            <w:tcW w:w="1423" w:type="dxa"/>
            <w:shd w:val="clear" w:color="auto" w:fill="F2F2F2" w:themeFill="background1" w:themeFillShade="F2"/>
          </w:tcPr>
          <w:p w14:paraId="37F8BA3D"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992" w:type="dxa"/>
            <w:shd w:val="clear" w:color="auto" w:fill="F2F2F2" w:themeFill="background1" w:themeFillShade="F2"/>
          </w:tcPr>
          <w:p w14:paraId="5C0D9325" w14:textId="77777777" w:rsidR="001B669D" w:rsidRPr="00A03C17" w:rsidRDefault="00ED3B29"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DC1B83">
              <w:rPr>
                <w:rFonts w:ascii="Arial" w:hAnsi="Arial" w:cs="Arial"/>
                <w:sz w:val="20"/>
                <w:szCs w:val="20"/>
                <w:lang w:val="de-DE"/>
              </w:rPr>
              <w:instrText xml:space="preserve"> ADDIN ZOTERO_ITEM CSL_CITATION {"citationID":"hpZMIS3R","properties":{"formattedCitation":"\\super 12\\nosupersub{}","plainCitation":"12","noteIndex":0},"citationItems":[{"id":3285,"uris":["http://zotero.org/users/3032824/items/45YVCE24"],"uri":["http://zotero.org/users/3032824/items/45YVCE24"],"itemData":{"id":3285,"type":"article-journal","container-title":"Revista de Salud Animal","ISSN":"0253-570X","issue":"1","language":"Spanish","page":"61-63","title":"New species of hosts and localization for &lt;i&gt;Pseudobenedenia nototheniae&lt;/i&gt; and &lt;i&gt;Pseudobenedenoides shorti&lt;/i&gt; (Monogenea: Capsalidae) in Antarctic fishes.","volume":"22","author":[{"family":"García","given":"R. G. G. F."},{"family":"Pradi-García","given":"M. M."},{"family":"Del Valle","given":"M. T."},{"family":"Rodríguez Diego","given":""}],"issued":{"date-parts":[["2000"]]}}}],"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12</w:t>
            </w:r>
            <w:r w:rsidRPr="00A03C17">
              <w:rPr>
                <w:rFonts w:ascii="Arial" w:hAnsi="Arial" w:cs="Arial"/>
                <w:sz w:val="20"/>
                <w:szCs w:val="20"/>
                <w:lang w:val="de-DE"/>
              </w:rPr>
              <w:fldChar w:fldCharType="end"/>
            </w:r>
          </w:p>
        </w:tc>
      </w:tr>
      <w:tr w:rsidR="001B669D" w:rsidRPr="00A03C17" w14:paraId="569C5823" w14:textId="77777777" w:rsidTr="008922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none" w:sz="0" w:space="0" w:color="auto"/>
              <w:bottom w:val="none" w:sz="0" w:space="0" w:color="auto"/>
            </w:tcBorders>
          </w:tcPr>
          <w:p w14:paraId="2757FC49" w14:textId="77777777" w:rsidR="001B669D" w:rsidRPr="00A03C17" w:rsidRDefault="001B669D" w:rsidP="001B669D">
            <w:pPr>
              <w:rPr>
                <w:rFonts w:ascii="Arial" w:hAnsi="Arial" w:cs="Arial"/>
                <w:i/>
                <w:sz w:val="20"/>
                <w:szCs w:val="20"/>
                <w:lang w:val="de-DE"/>
              </w:rPr>
            </w:pPr>
          </w:p>
        </w:tc>
        <w:tc>
          <w:tcPr>
            <w:tcW w:w="1701" w:type="dxa"/>
            <w:tcBorders>
              <w:top w:val="none" w:sz="0" w:space="0" w:color="auto"/>
              <w:bottom w:val="none" w:sz="0" w:space="0" w:color="auto"/>
            </w:tcBorders>
          </w:tcPr>
          <w:p w14:paraId="7576341D"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2552" w:type="dxa"/>
            <w:tcBorders>
              <w:top w:val="none" w:sz="0" w:space="0" w:color="auto"/>
              <w:bottom w:val="none" w:sz="0" w:space="0" w:color="auto"/>
            </w:tcBorders>
          </w:tcPr>
          <w:p w14:paraId="52BA3432"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Gyrodactylidae</w:t>
            </w:r>
            <w:proofErr w:type="spellEnd"/>
          </w:p>
        </w:tc>
        <w:tc>
          <w:tcPr>
            <w:tcW w:w="3118" w:type="dxa"/>
            <w:tcBorders>
              <w:top w:val="none" w:sz="0" w:space="0" w:color="auto"/>
              <w:bottom w:val="none" w:sz="0" w:space="0" w:color="auto"/>
            </w:tcBorders>
          </w:tcPr>
          <w:p w14:paraId="4C713F26"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lang w:val="de-DE"/>
              </w:rPr>
            </w:pPr>
            <w:proofErr w:type="spellStart"/>
            <w:r w:rsidRPr="00A03C17">
              <w:rPr>
                <w:rFonts w:ascii="Arial" w:hAnsi="Arial" w:cs="Arial"/>
                <w:i/>
                <w:sz w:val="20"/>
                <w:szCs w:val="20"/>
                <w:lang w:val="de-DE"/>
              </w:rPr>
              <w:t>Gyrodactylus</w:t>
            </w:r>
            <w:proofErr w:type="spellEnd"/>
            <w:r w:rsidRPr="00A03C17">
              <w:rPr>
                <w:rFonts w:ascii="Arial" w:hAnsi="Arial" w:cs="Arial"/>
                <w:i/>
                <w:sz w:val="20"/>
                <w:szCs w:val="20"/>
                <w:lang w:val="de-DE"/>
              </w:rPr>
              <w:t xml:space="preserve"> </w:t>
            </w:r>
            <w:proofErr w:type="spellStart"/>
            <w:r w:rsidRPr="00A03C17">
              <w:rPr>
                <w:rFonts w:ascii="Arial" w:hAnsi="Arial" w:cs="Arial"/>
                <w:sz w:val="20"/>
                <w:szCs w:val="20"/>
                <w:lang w:val="de-DE"/>
              </w:rPr>
              <w:t>sp</w:t>
            </w:r>
            <w:proofErr w:type="spellEnd"/>
            <w:r w:rsidRPr="00A03C17">
              <w:rPr>
                <w:rFonts w:ascii="Arial" w:hAnsi="Arial" w:cs="Arial"/>
                <w:sz w:val="20"/>
                <w:szCs w:val="20"/>
                <w:lang w:val="de-DE"/>
              </w:rPr>
              <w:t>.</w:t>
            </w:r>
          </w:p>
        </w:tc>
        <w:tc>
          <w:tcPr>
            <w:tcW w:w="1423" w:type="dxa"/>
            <w:tcBorders>
              <w:top w:val="none" w:sz="0" w:space="0" w:color="auto"/>
              <w:bottom w:val="none" w:sz="0" w:space="0" w:color="auto"/>
            </w:tcBorders>
          </w:tcPr>
          <w:p w14:paraId="2F907E9B"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AB, SSI</w:t>
            </w:r>
          </w:p>
        </w:tc>
        <w:tc>
          <w:tcPr>
            <w:tcW w:w="992" w:type="dxa"/>
            <w:tcBorders>
              <w:top w:val="none" w:sz="0" w:space="0" w:color="auto"/>
              <w:bottom w:val="none" w:sz="0" w:space="0" w:color="auto"/>
            </w:tcBorders>
          </w:tcPr>
          <w:p w14:paraId="5555C611" w14:textId="77777777" w:rsidR="001B669D" w:rsidRPr="00A03C17" w:rsidRDefault="008E4525"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8wbp9zEi","properties":{"formattedCitation":"\\super 13\\nosupersub{}","plainCitation":"13","noteIndex":0},"citationItems":[{"id":3262,"uris":["http://zotero.org/users/3032824/items/6W3WXKE6"],"uri":["http://zotero.org/users/3032824/items/6W3WXKE6"],"itemData":{"id":3262,"type":"article-journal","abstract":"The aim of this study was to compare the Gyrodactylus fauna in the Arctic and Antarctic regions. Fish were collected from waters surrounding the South Shetland Islands in the Antarctic and from the Revelva River and Hornsund Fjord in south Spitsbergen in the Arctic. Eighty-two individual fish representing seven species from three families (Channichthyidae, Harpagiferidae, and Nototheniidae) were found in Antarctica and 2 Gyrodactylus infections with altogether 95 specimens were reported. Two new species were identified: Gyrodactylus sp. 1 Rokicka et al., 2009, from the gills of the black rock cod, Notothenia coriiceps Richardson, 1844, and Gyrodactylus sp. 2 Rokicka et al., 2009, from the gills of the gaudy notothen, Lepidonotothen nudifrons Lönnberg, 1905. No Gyrodactylus were found in the 95 Arctic fish examined, which represented four species from four families (Salmonidae, Gadidae, Cottidae, and Liparidae).","collection-title":"MERGE","container-title":"Polar Science","DOI":"10.1016/j.polar.2009.07.001","ISSN":"1873-9652","issue":"3","journalAbbreviation":"Polar Science","language":"en","page":"203-206","source":"ScienceDirect","title":"Report on species of &lt;i&gt;Gyrodactylus&lt;/i&gt; Nordmann, 1832, distribution in polar regions","volume":"3","author":[{"family":"Rokicka","given":"Magdalena"}],"issued":{"date-parts":[["2009",11,1]]}}}],"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13</w:t>
            </w:r>
            <w:r w:rsidRPr="00A03C17">
              <w:rPr>
                <w:rFonts w:ascii="Arial" w:hAnsi="Arial" w:cs="Arial"/>
                <w:sz w:val="20"/>
                <w:szCs w:val="20"/>
                <w:lang w:val="de-DE"/>
              </w:rPr>
              <w:fldChar w:fldCharType="end"/>
            </w:r>
          </w:p>
        </w:tc>
      </w:tr>
      <w:tr w:rsidR="001B669D" w:rsidRPr="00A03C17" w14:paraId="790E7480" w14:textId="77777777" w:rsidTr="0089222A">
        <w:tc>
          <w:tcPr>
            <w:cnfStyle w:val="001000000000" w:firstRow="0" w:lastRow="0" w:firstColumn="1" w:lastColumn="0" w:oddVBand="0" w:evenVBand="0" w:oddHBand="0" w:evenHBand="0" w:firstRowFirstColumn="0" w:firstRowLastColumn="0" w:lastRowFirstColumn="0" w:lastRowLastColumn="0"/>
            <w:tcW w:w="1696" w:type="dxa"/>
            <w:tcBorders>
              <w:bottom w:val="single" w:sz="4" w:space="0" w:color="auto"/>
            </w:tcBorders>
          </w:tcPr>
          <w:p w14:paraId="46EE0803" w14:textId="77777777" w:rsidR="001B669D" w:rsidRPr="00A03C17" w:rsidRDefault="001B669D" w:rsidP="001B669D">
            <w:pPr>
              <w:rPr>
                <w:rFonts w:ascii="Arial" w:hAnsi="Arial" w:cs="Arial"/>
                <w:sz w:val="20"/>
                <w:szCs w:val="20"/>
                <w:lang w:val="de-DE"/>
              </w:rPr>
            </w:pPr>
          </w:p>
        </w:tc>
        <w:tc>
          <w:tcPr>
            <w:tcW w:w="1701" w:type="dxa"/>
            <w:tcBorders>
              <w:bottom w:val="single" w:sz="4" w:space="0" w:color="auto"/>
            </w:tcBorders>
          </w:tcPr>
          <w:p w14:paraId="34B63800"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2552" w:type="dxa"/>
            <w:tcBorders>
              <w:bottom w:val="single" w:sz="4" w:space="0" w:color="auto"/>
            </w:tcBorders>
          </w:tcPr>
          <w:p w14:paraId="4D8F3AD4"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3118" w:type="dxa"/>
            <w:tcBorders>
              <w:bottom w:val="single" w:sz="4" w:space="0" w:color="auto"/>
            </w:tcBorders>
          </w:tcPr>
          <w:p w14:paraId="0AD0C743"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lang w:val="de-DE"/>
              </w:rPr>
            </w:pPr>
            <w:proofErr w:type="spellStart"/>
            <w:r w:rsidRPr="00A03C17">
              <w:rPr>
                <w:rFonts w:ascii="Arial" w:hAnsi="Arial" w:cs="Arial"/>
                <w:i/>
                <w:sz w:val="20"/>
                <w:szCs w:val="20"/>
                <w:lang w:val="de-DE"/>
              </w:rPr>
              <w:t>Gyrodactylus</w:t>
            </w:r>
            <w:proofErr w:type="spellEnd"/>
            <w:r w:rsidRPr="00A03C17">
              <w:rPr>
                <w:rFonts w:ascii="Arial" w:hAnsi="Arial" w:cs="Arial"/>
                <w:i/>
                <w:sz w:val="20"/>
                <w:szCs w:val="20"/>
                <w:lang w:val="de-DE"/>
              </w:rPr>
              <w:t xml:space="preserve"> </w:t>
            </w:r>
            <w:proofErr w:type="spellStart"/>
            <w:r w:rsidRPr="00A03C17">
              <w:rPr>
                <w:rFonts w:ascii="Arial" w:hAnsi="Arial" w:cs="Arial"/>
                <w:i/>
                <w:sz w:val="20"/>
                <w:szCs w:val="20"/>
                <w:lang w:val="de-DE"/>
              </w:rPr>
              <w:t>nudifronsi</w:t>
            </w:r>
            <w:proofErr w:type="spellEnd"/>
          </w:p>
        </w:tc>
        <w:tc>
          <w:tcPr>
            <w:tcW w:w="1423" w:type="dxa"/>
            <w:tcBorders>
              <w:bottom w:val="single" w:sz="4" w:space="0" w:color="auto"/>
            </w:tcBorders>
          </w:tcPr>
          <w:p w14:paraId="06790C91"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AB</w:t>
            </w:r>
          </w:p>
        </w:tc>
        <w:tc>
          <w:tcPr>
            <w:tcW w:w="992" w:type="dxa"/>
            <w:tcBorders>
              <w:bottom w:val="single" w:sz="4" w:space="0" w:color="auto"/>
            </w:tcBorders>
          </w:tcPr>
          <w:p w14:paraId="6CE3C521" w14:textId="77777777" w:rsidR="001B669D" w:rsidRPr="00A03C17" w:rsidRDefault="004F2781"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2EWKJPax","properties":{"formattedCitation":"\\super 13\\nosupersub{}","plainCitation":"13","noteIndex":0},"citationItems":[{"id":3262,"uris":["http://zotero.org/users/3032824/items/6W3WXKE6"],"uri":["http://zotero.org/users/3032824/items/6W3WXKE6"],"itemData":{"id":3262,"type":"article-journal","abstract":"The aim of this study was to compare the Gyrodactylus fauna in the Arctic and Antarctic regions. Fish were collected from waters surrounding the South Shetland Islands in the Antarctic and from the Revelva River and Hornsund Fjord in south Spitsbergen in the Arctic. Eighty-two individual fish representing seven species from three families (Channichthyidae, Harpagiferidae, and Nototheniidae) were found in Antarctica and 2 Gyrodactylus infections with altogether 95 specimens were reported. Two new species were identified: Gyrodactylus sp. 1 Rokicka et al., 2009, from the gills of the black rock cod, Notothenia coriiceps Richardson, 1844, and Gyrodactylus sp. 2 Rokicka et al., 2009, from the gills of the gaudy notothen, Lepidonotothen nudifrons Lönnberg, 1905. No Gyrodactylus were found in the 95 Arctic fish examined, which represented four species from four families (Salmonidae, Gadidae, Cottidae, and Liparidae).","collection-title":"MERGE","container-title":"Polar Science","DOI":"10.1016/j.polar.2009.07.001","ISSN":"1873-9652","issue":"3","journalAbbreviation":"Polar Science","language":"en","page":"203-206","source":"ScienceDirect","title":"Report on species of &lt;i&gt;Gyrodactylus&lt;/i&gt; Nordmann, 1832, distribution in polar regions","volume":"3","author":[{"family":"Rokicka","given":"Magdalena"}],"issued":{"date-parts":[["2009",11,1]]}}}],"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13</w:t>
            </w:r>
            <w:r w:rsidRPr="00A03C17">
              <w:rPr>
                <w:rFonts w:ascii="Arial" w:hAnsi="Arial" w:cs="Arial"/>
                <w:sz w:val="20"/>
                <w:szCs w:val="20"/>
                <w:lang w:val="de-DE"/>
              </w:rPr>
              <w:fldChar w:fldCharType="end"/>
            </w:r>
          </w:p>
        </w:tc>
      </w:tr>
      <w:tr w:rsidR="001B669D" w:rsidRPr="00A03C17" w14:paraId="3E08A9FE" w14:textId="77777777" w:rsidTr="008922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single" w:sz="4" w:space="0" w:color="auto"/>
              <w:bottom w:val="none" w:sz="0" w:space="0" w:color="auto"/>
            </w:tcBorders>
          </w:tcPr>
          <w:p w14:paraId="3A9859E5" w14:textId="77777777" w:rsidR="001B669D" w:rsidRPr="00A03C17" w:rsidRDefault="001B669D" w:rsidP="001B669D">
            <w:pPr>
              <w:rPr>
                <w:rFonts w:ascii="Arial" w:hAnsi="Arial" w:cs="Arial"/>
                <w:sz w:val="20"/>
                <w:szCs w:val="20"/>
                <w:lang w:val="de-DE"/>
              </w:rPr>
            </w:pPr>
          </w:p>
        </w:tc>
        <w:tc>
          <w:tcPr>
            <w:tcW w:w="1701" w:type="dxa"/>
            <w:tcBorders>
              <w:top w:val="single" w:sz="4" w:space="0" w:color="auto"/>
              <w:bottom w:val="none" w:sz="0" w:space="0" w:color="auto"/>
            </w:tcBorders>
          </w:tcPr>
          <w:p w14:paraId="01BD88BA"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Digenea</w:t>
            </w:r>
            <w:proofErr w:type="spellEnd"/>
          </w:p>
        </w:tc>
        <w:tc>
          <w:tcPr>
            <w:tcW w:w="2552" w:type="dxa"/>
            <w:tcBorders>
              <w:top w:val="single" w:sz="4" w:space="0" w:color="auto"/>
              <w:bottom w:val="none" w:sz="0" w:space="0" w:color="auto"/>
            </w:tcBorders>
            <w:shd w:val="clear" w:color="auto" w:fill="F2F2F2" w:themeFill="background1" w:themeFillShade="F2"/>
          </w:tcPr>
          <w:p w14:paraId="5F32F593"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Derogenidae</w:t>
            </w:r>
            <w:proofErr w:type="spellEnd"/>
          </w:p>
        </w:tc>
        <w:tc>
          <w:tcPr>
            <w:tcW w:w="3118" w:type="dxa"/>
            <w:tcBorders>
              <w:top w:val="single" w:sz="4" w:space="0" w:color="auto"/>
              <w:bottom w:val="none" w:sz="0" w:space="0" w:color="auto"/>
            </w:tcBorders>
            <w:shd w:val="clear" w:color="auto" w:fill="F2F2F2" w:themeFill="background1" w:themeFillShade="F2"/>
          </w:tcPr>
          <w:p w14:paraId="4103F679"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lang w:val="de-DE"/>
              </w:rPr>
            </w:pPr>
            <w:proofErr w:type="spellStart"/>
            <w:r w:rsidRPr="00A03C17">
              <w:rPr>
                <w:rFonts w:ascii="Arial" w:hAnsi="Arial" w:cs="Arial"/>
                <w:i/>
                <w:sz w:val="20"/>
                <w:szCs w:val="20"/>
                <w:lang w:val="de-DE"/>
              </w:rPr>
              <w:t>Gonocerca</w:t>
            </w:r>
            <w:proofErr w:type="spellEnd"/>
            <w:r w:rsidRPr="00A03C17">
              <w:rPr>
                <w:rFonts w:ascii="Arial" w:hAnsi="Arial" w:cs="Arial"/>
                <w:i/>
                <w:sz w:val="20"/>
                <w:szCs w:val="20"/>
                <w:lang w:val="de-DE"/>
              </w:rPr>
              <w:t xml:space="preserve"> </w:t>
            </w:r>
            <w:proofErr w:type="spellStart"/>
            <w:r w:rsidRPr="00A03C17">
              <w:rPr>
                <w:rFonts w:ascii="Arial" w:hAnsi="Arial" w:cs="Arial"/>
                <w:i/>
                <w:sz w:val="20"/>
                <w:szCs w:val="20"/>
                <w:lang w:val="de-DE"/>
              </w:rPr>
              <w:t>phycidis</w:t>
            </w:r>
            <w:proofErr w:type="spellEnd"/>
          </w:p>
        </w:tc>
        <w:tc>
          <w:tcPr>
            <w:tcW w:w="1423" w:type="dxa"/>
            <w:tcBorders>
              <w:top w:val="single" w:sz="4" w:space="0" w:color="auto"/>
              <w:bottom w:val="none" w:sz="0" w:space="0" w:color="auto"/>
            </w:tcBorders>
            <w:shd w:val="clear" w:color="auto" w:fill="F2F2F2" w:themeFill="background1" w:themeFillShade="F2"/>
          </w:tcPr>
          <w:p w14:paraId="50136A48"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SGI, VS</w:t>
            </w:r>
          </w:p>
        </w:tc>
        <w:tc>
          <w:tcPr>
            <w:tcW w:w="992" w:type="dxa"/>
            <w:tcBorders>
              <w:top w:val="single" w:sz="4" w:space="0" w:color="auto"/>
              <w:bottom w:val="none" w:sz="0" w:space="0" w:color="auto"/>
            </w:tcBorders>
            <w:shd w:val="clear" w:color="auto" w:fill="F2F2F2" w:themeFill="background1" w:themeFillShade="F2"/>
          </w:tcPr>
          <w:p w14:paraId="13E11C55" w14:textId="77777777" w:rsidR="009F74CE" w:rsidRPr="00A03C17" w:rsidRDefault="009F74CE"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rPr>
              <w:fldChar w:fldCharType="begin"/>
            </w:r>
            <w:r w:rsidR="003E61FA">
              <w:rPr>
                <w:rFonts w:ascii="Arial" w:hAnsi="Arial" w:cs="Arial"/>
                <w:sz w:val="20"/>
                <w:szCs w:val="20"/>
              </w:rPr>
              <w:instrText xml:space="preserve"> ADDIN ZOTERO_ITEM CSL_CITATION {"citationID":"SJmvla6w","properties":{"formattedCitation":"\\super 4,14\\nosupersub{}","plainCitation":"4,14","noteIndex":0},"citationItems":[{"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id":3210,"uris":["http://zotero.org/users/3032824/items/EYVDEIFH"],"uri":["http://zotero.org/users/3032824/items/EYVDEIFH"],"itemData":{"id":3210,"type":"article-journal","container-title":"Polish Polar Research","issue":"4","journalAbbreviation":"Pol. Polar Res.","page":"315-324","title":"The helminth fauna of some notothenioid fishes collected from the shelf of Argentine Islands, West Antarctica","volume":"26","author":[{"family":"Laskowski","given":"Zdzisław"},{"family":"Zdzitowiecki","given":"Krzysztof"}],"issued":{"date-parts":[["2005"]]}}}],"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4,14</w:t>
            </w:r>
            <w:r w:rsidRPr="00A03C17">
              <w:rPr>
                <w:rFonts w:ascii="Arial" w:hAnsi="Arial" w:cs="Arial"/>
                <w:sz w:val="20"/>
                <w:szCs w:val="20"/>
              </w:rPr>
              <w:fldChar w:fldCharType="end"/>
            </w:r>
          </w:p>
        </w:tc>
      </w:tr>
      <w:tr w:rsidR="001B669D" w:rsidRPr="00A03C17" w14:paraId="3D2ADD3F" w14:textId="77777777" w:rsidTr="0089222A">
        <w:tc>
          <w:tcPr>
            <w:cnfStyle w:val="001000000000" w:firstRow="0" w:lastRow="0" w:firstColumn="1" w:lastColumn="0" w:oddVBand="0" w:evenVBand="0" w:oddHBand="0" w:evenHBand="0" w:firstRowFirstColumn="0" w:firstRowLastColumn="0" w:lastRowFirstColumn="0" w:lastRowLastColumn="0"/>
            <w:tcW w:w="1696" w:type="dxa"/>
          </w:tcPr>
          <w:p w14:paraId="6D6E4931" w14:textId="77777777" w:rsidR="001B669D" w:rsidRPr="00A03C17" w:rsidRDefault="001B669D" w:rsidP="001B669D">
            <w:pPr>
              <w:rPr>
                <w:rFonts w:ascii="Arial" w:hAnsi="Arial" w:cs="Arial"/>
                <w:sz w:val="20"/>
                <w:szCs w:val="20"/>
                <w:lang w:val="de-DE"/>
              </w:rPr>
            </w:pPr>
          </w:p>
        </w:tc>
        <w:tc>
          <w:tcPr>
            <w:tcW w:w="1701" w:type="dxa"/>
          </w:tcPr>
          <w:p w14:paraId="3AFAC76D"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2552" w:type="dxa"/>
          </w:tcPr>
          <w:p w14:paraId="41C1665B"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Hemiuridae</w:t>
            </w:r>
            <w:proofErr w:type="spellEnd"/>
          </w:p>
        </w:tc>
        <w:tc>
          <w:tcPr>
            <w:tcW w:w="3118" w:type="dxa"/>
          </w:tcPr>
          <w:p w14:paraId="33808F05"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lang w:val="de-DE"/>
              </w:rPr>
            </w:pPr>
            <w:proofErr w:type="spellStart"/>
            <w:r w:rsidRPr="00A03C17">
              <w:rPr>
                <w:rFonts w:ascii="Arial" w:hAnsi="Arial" w:cs="Arial"/>
                <w:i/>
                <w:sz w:val="20"/>
                <w:szCs w:val="20"/>
                <w:lang w:val="de-DE"/>
              </w:rPr>
              <w:t>Elytrophalloides</w:t>
            </w:r>
            <w:proofErr w:type="spellEnd"/>
            <w:r w:rsidRPr="00A03C17">
              <w:rPr>
                <w:rFonts w:ascii="Arial" w:hAnsi="Arial" w:cs="Arial"/>
                <w:i/>
                <w:sz w:val="20"/>
                <w:szCs w:val="20"/>
                <w:lang w:val="de-DE"/>
              </w:rPr>
              <w:t xml:space="preserve"> </w:t>
            </w:r>
            <w:proofErr w:type="spellStart"/>
            <w:r w:rsidRPr="00A03C17">
              <w:rPr>
                <w:rFonts w:ascii="Arial" w:hAnsi="Arial" w:cs="Arial"/>
                <w:i/>
                <w:sz w:val="20"/>
                <w:szCs w:val="20"/>
                <w:lang w:val="de-DE"/>
              </w:rPr>
              <w:t>oatesi</w:t>
            </w:r>
            <w:proofErr w:type="spellEnd"/>
          </w:p>
        </w:tc>
        <w:tc>
          <w:tcPr>
            <w:tcW w:w="1423" w:type="dxa"/>
          </w:tcPr>
          <w:p w14:paraId="65FB841D"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SGI, VS, AB</w:t>
            </w:r>
          </w:p>
        </w:tc>
        <w:tc>
          <w:tcPr>
            <w:tcW w:w="992" w:type="dxa"/>
          </w:tcPr>
          <w:p w14:paraId="7D082971" w14:textId="77777777" w:rsidR="009F74CE" w:rsidRPr="00A03C17" w:rsidRDefault="008E4525"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rPr>
              <w:fldChar w:fldCharType="begin"/>
            </w:r>
            <w:r w:rsidR="003E61FA">
              <w:rPr>
                <w:rFonts w:ascii="Arial" w:hAnsi="Arial" w:cs="Arial"/>
                <w:sz w:val="20"/>
                <w:szCs w:val="20"/>
              </w:rPr>
              <w:instrText xml:space="preserve"> ADDIN ZOTERO_ITEM CSL_CITATION {"citationID":"4lZSE5ds","properties":{"formattedCitation":"\\super 4,14\\nosupersub{}","plainCitation":"4,14","noteIndex":0},"citationItems":[{"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id":3210,"uris":["http://zotero.org/users/3032824/items/EYVDEIFH"],"uri":["http://zotero.org/users/3032824/items/EYVDEIFH"],"itemData":{"id":3210,"type":"article-journal","container-title":"Polish Polar Research","issue":"4","journalAbbreviation":"Pol. Polar Res.","page":"315-324","title":"The helminth fauna of some notothenioid fishes collected from the shelf of Argentine Islands, West Antarctica","volume":"26","author":[{"family":"Laskowski","given":"Zdzisław"},{"family":"Zdzitowiecki","given":"Krzysztof"}],"issued":{"date-parts":[["2005"]]}}}],"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4,14</w:t>
            </w:r>
            <w:r w:rsidRPr="00A03C17">
              <w:rPr>
                <w:rFonts w:ascii="Arial" w:hAnsi="Arial" w:cs="Arial"/>
                <w:sz w:val="20"/>
                <w:szCs w:val="20"/>
              </w:rPr>
              <w:fldChar w:fldCharType="end"/>
            </w:r>
          </w:p>
        </w:tc>
      </w:tr>
      <w:tr w:rsidR="001B669D" w:rsidRPr="00A03C17" w14:paraId="49E174AA" w14:textId="77777777" w:rsidTr="008922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none" w:sz="0" w:space="0" w:color="auto"/>
              <w:bottom w:val="none" w:sz="0" w:space="0" w:color="auto"/>
            </w:tcBorders>
          </w:tcPr>
          <w:p w14:paraId="307683D8" w14:textId="77777777" w:rsidR="001B669D" w:rsidRPr="00A03C17" w:rsidRDefault="001B669D" w:rsidP="001B669D">
            <w:pPr>
              <w:rPr>
                <w:rFonts w:ascii="Arial" w:hAnsi="Arial" w:cs="Arial"/>
                <w:sz w:val="20"/>
                <w:szCs w:val="20"/>
                <w:lang w:val="de-DE"/>
              </w:rPr>
            </w:pPr>
          </w:p>
        </w:tc>
        <w:tc>
          <w:tcPr>
            <w:tcW w:w="1701" w:type="dxa"/>
            <w:tcBorders>
              <w:top w:val="none" w:sz="0" w:space="0" w:color="auto"/>
              <w:bottom w:val="none" w:sz="0" w:space="0" w:color="auto"/>
            </w:tcBorders>
          </w:tcPr>
          <w:p w14:paraId="4DACB3A9"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2552" w:type="dxa"/>
            <w:tcBorders>
              <w:top w:val="none" w:sz="0" w:space="0" w:color="auto"/>
              <w:bottom w:val="none" w:sz="0" w:space="0" w:color="auto"/>
            </w:tcBorders>
          </w:tcPr>
          <w:p w14:paraId="75752B17"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3118" w:type="dxa"/>
            <w:tcBorders>
              <w:top w:val="none" w:sz="0" w:space="0" w:color="auto"/>
              <w:bottom w:val="none" w:sz="0" w:space="0" w:color="auto"/>
            </w:tcBorders>
          </w:tcPr>
          <w:p w14:paraId="2B030340"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lang w:val="de-DE"/>
              </w:rPr>
            </w:pPr>
            <w:proofErr w:type="spellStart"/>
            <w:r w:rsidRPr="00A03C17">
              <w:rPr>
                <w:rFonts w:ascii="Arial" w:hAnsi="Arial" w:cs="Arial"/>
                <w:i/>
                <w:sz w:val="20"/>
                <w:szCs w:val="20"/>
                <w:lang w:val="de-DE"/>
              </w:rPr>
              <w:t>Genolinea</w:t>
            </w:r>
            <w:proofErr w:type="spellEnd"/>
            <w:r w:rsidRPr="00A03C17">
              <w:rPr>
                <w:rFonts w:ascii="Arial" w:hAnsi="Arial" w:cs="Arial"/>
                <w:i/>
                <w:sz w:val="20"/>
                <w:szCs w:val="20"/>
                <w:lang w:val="de-DE"/>
              </w:rPr>
              <w:t xml:space="preserve"> </w:t>
            </w:r>
            <w:proofErr w:type="spellStart"/>
            <w:r w:rsidRPr="00A03C17">
              <w:rPr>
                <w:rFonts w:ascii="Arial" w:hAnsi="Arial" w:cs="Arial"/>
                <w:i/>
                <w:sz w:val="20"/>
                <w:szCs w:val="20"/>
                <w:lang w:val="de-DE"/>
              </w:rPr>
              <w:t>bowersi</w:t>
            </w:r>
            <w:proofErr w:type="spellEnd"/>
          </w:p>
        </w:tc>
        <w:tc>
          <w:tcPr>
            <w:tcW w:w="1423" w:type="dxa"/>
            <w:tcBorders>
              <w:top w:val="none" w:sz="0" w:space="0" w:color="auto"/>
              <w:bottom w:val="none" w:sz="0" w:space="0" w:color="auto"/>
            </w:tcBorders>
          </w:tcPr>
          <w:p w14:paraId="2DA06553"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SSI, SGI, VS, AB</w:t>
            </w:r>
          </w:p>
        </w:tc>
        <w:tc>
          <w:tcPr>
            <w:tcW w:w="992" w:type="dxa"/>
            <w:tcBorders>
              <w:top w:val="none" w:sz="0" w:space="0" w:color="auto"/>
              <w:bottom w:val="none" w:sz="0" w:space="0" w:color="auto"/>
            </w:tcBorders>
          </w:tcPr>
          <w:p w14:paraId="7D5BE808" w14:textId="77777777" w:rsidR="009F74CE" w:rsidRPr="00A03C17" w:rsidRDefault="008E4525"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rPr>
              <w:fldChar w:fldCharType="begin"/>
            </w:r>
            <w:r w:rsidR="003E61FA">
              <w:rPr>
                <w:rFonts w:ascii="Arial" w:hAnsi="Arial" w:cs="Arial"/>
                <w:sz w:val="20"/>
                <w:szCs w:val="20"/>
                <w:lang w:val="de-DE"/>
              </w:rPr>
              <w:instrText xml:space="preserve"> ADDIN ZOTERO_ITEM CSL_CITATION {"citationID":"BS968fqy","properties":{"formattedCitation":"\\super 4,14,15\\nosupersub{}","plainCitation":"4,14,15","noteIndex":0},"citationItems":[{"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id":3210,"uris":["http://zotero.org/users/3032824/items/EYVDEIFH"],"uri":["http://zotero.org/users/3032824/items/EYVDEIFH"],"itemData":{"id":3210,"type":"article-journal","container-title":"Polish Polar Research","issue":"4","journalAbbreviation":"Pol. Polar Res.","page":"315-324","title":"The helminth fauna of some notothenioid fishes collected from the shelf of Argentine Islands, West Antarctica","volume":"26","author":[{"family":"Laskowski","given":"Zdzisław"},{"family":"Zdzitowiecki","given":"Krzysztof"}],"issued":{"date-parts":[["2005"]]}}},{"id":3265,"uris":["http://zotero.org/users/3032824/items/GDDHLF7R"],"uri":["http://zotero.org/users/3032824/items/GDDHLF7R"],"itemData":{"id":3265,"type":"article-journal","container-title":"Acta Ichthyologica et Piscatoria","page":"15-30","title":"Digenetic trematodes in alimentary tracts of fishes of south Georgia and South Shetland Islands (Antarctica).","volume":"9","author":[{"family":"Zdzitowiecki","given":"Krzysztof"}],"issued":{"date-parts":[["1979"]]}}}],"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4,14,15</w:t>
            </w:r>
            <w:r w:rsidRPr="00A03C17">
              <w:rPr>
                <w:rFonts w:ascii="Arial" w:hAnsi="Arial" w:cs="Arial"/>
                <w:sz w:val="20"/>
                <w:szCs w:val="20"/>
              </w:rPr>
              <w:fldChar w:fldCharType="end"/>
            </w:r>
          </w:p>
        </w:tc>
      </w:tr>
      <w:tr w:rsidR="001B669D" w:rsidRPr="00A03C17" w14:paraId="4C3D9378" w14:textId="77777777" w:rsidTr="0089222A">
        <w:tc>
          <w:tcPr>
            <w:cnfStyle w:val="001000000000" w:firstRow="0" w:lastRow="0" w:firstColumn="1" w:lastColumn="0" w:oddVBand="0" w:evenVBand="0" w:oddHBand="0" w:evenHBand="0" w:firstRowFirstColumn="0" w:firstRowLastColumn="0" w:lastRowFirstColumn="0" w:lastRowLastColumn="0"/>
            <w:tcW w:w="1696" w:type="dxa"/>
          </w:tcPr>
          <w:p w14:paraId="69457E0A" w14:textId="77777777" w:rsidR="001B669D" w:rsidRPr="00A03C17" w:rsidRDefault="001B669D" w:rsidP="001B669D">
            <w:pPr>
              <w:rPr>
                <w:rFonts w:ascii="Arial" w:hAnsi="Arial" w:cs="Arial"/>
                <w:sz w:val="20"/>
                <w:szCs w:val="20"/>
                <w:lang w:val="de-DE"/>
              </w:rPr>
            </w:pPr>
          </w:p>
        </w:tc>
        <w:tc>
          <w:tcPr>
            <w:tcW w:w="1701" w:type="dxa"/>
          </w:tcPr>
          <w:p w14:paraId="2A012F22"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2552" w:type="dxa"/>
            <w:shd w:val="clear" w:color="auto" w:fill="F2F2F2" w:themeFill="background1" w:themeFillShade="F2"/>
          </w:tcPr>
          <w:p w14:paraId="0A79FB9A"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Lecithasteridae</w:t>
            </w:r>
            <w:proofErr w:type="spellEnd"/>
          </w:p>
        </w:tc>
        <w:tc>
          <w:tcPr>
            <w:tcW w:w="3118" w:type="dxa"/>
            <w:shd w:val="clear" w:color="auto" w:fill="F2F2F2" w:themeFill="background1" w:themeFillShade="F2"/>
          </w:tcPr>
          <w:p w14:paraId="04B60B08"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lang w:val="de-DE"/>
              </w:rPr>
            </w:pPr>
            <w:proofErr w:type="spellStart"/>
            <w:r w:rsidRPr="00A03C17">
              <w:rPr>
                <w:rFonts w:ascii="Arial" w:hAnsi="Arial" w:cs="Arial"/>
                <w:i/>
                <w:sz w:val="20"/>
                <w:szCs w:val="20"/>
                <w:lang w:val="de-DE"/>
              </w:rPr>
              <w:t>Lecithaster</w:t>
            </w:r>
            <w:proofErr w:type="spellEnd"/>
            <w:r w:rsidRPr="00A03C17">
              <w:rPr>
                <w:rFonts w:ascii="Arial" w:hAnsi="Arial" w:cs="Arial"/>
                <w:i/>
                <w:sz w:val="20"/>
                <w:szCs w:val="20"/>
                <w:lang w:val="de-DE"/>
              </w:rPr>
              <w:t xml:space="preserve"> </w:t>
            </w:r>
            <w:proofErr w:type="spellStart"/>
            <w:r w:rsidRPr="00A03C17">
              <w:rPr>
                <w:rFonts w:ascii="Arial" w:hAnsi="Arial" w:cs="Arial"/>
                <w:i/>
                <w:sz w:val="20"/>
                <w:szCs w:val="20"/>
                <w:lang w:val="de-DE"/>
              </w:rPr>
              <w:t>macrocotyle</w:t>
            </w:r>
            <w:proofErr w:type="spellEnd"/>
          </w:p>
        </w:tc>
        <w:tc>
          <w:tcPr>
            <w:tcW w:w="1423" w:type="dxa"/>
            <w:shd w:val="clear" w:color="auto" w:fill="F2F2F2" w:themeFill="background1" w:themeFillShade="F2"/>
          </w:tcPr>
          <w:p w14:paraId="56D1DB57"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SGI, AB, EI, LI</w:t>
            </w:r>
          </w:p>
        </w:tc>
        <w:tc>
          <w:tcPr>
            <w:tcW w:w="992" w:type="dxa"/>
            <w:shd w:val="clear" w:color="auto" w:fill="F2F2F2" w:themeFill="background1" w:themeFillShade="F2"/>
          </w:tcPr>
          <w:p w14:paraId="4BD8839A" w14:textId="77777777" w:rsidR="009F74CE" w:rsidRPr="00A03C17" w:rsidRDefault="009F74CE"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rPr>
              <w:fldChar w:fldCharType="begin"/>
            </w:r>
            <w:r w:rsidR="003E61FA">
              <w:rPr>
                <w:rFonts w:ascii="Arial" w:hAnsi="Arial" w:cs="Arial"/>
                <w:sz w:val="20"/>
                <w:szCs w:val="20"/>
                <w:lang w:val="de-DE"/>
              </w:rPr>
              <w:instrText xml:space="preserve"> ADDIN ZOTERO_ITEM CSL_CITATION {"citationID":"lVEJieQZ","properties":{"formattedCitation":"\\super 4,5,16\\nosupersub{}","plainCitation":"4,5,16","noteIndex":0},"citationItems":[{"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id":3266,"uris":["http://zotero.org/users/3032824/items/TX7CVVKR"],"uri":["http://zotero.org/users/3032824/items/TX7CVVKR"],"itemData":{"id":3266,"type":"article-journal","container-title":"Acta Parasitologica","page":"57-63","title":"Antarctic representatives of the genus &lt;i&gt;Lecithaster&lt;/i&gt; Lühe, 1901 (Digenea, Hemiuridae), with the description of a new species.","volume":"37","author":[{"family":"Zdzitowiecki","given":"Krzysztof"}],"issued":{"date-parts":[["1992"]]}}}],"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4,5,16</w:t>
            </w:r>
            <w:r w:rsidRPr="00A03C17">
              <w:rPr>
                <w:rFonts w:ascii="Arial" w:hAnsi="Arial" w:cs="Arial"/>
                <w:sz w:val="20"/>
                <w:szCs w:val="20"/>
              </w:rPr>
              <w:fldChar w:fldCharType="end"/>
            </w:r>
          </w:p>
        </w:tc>
      </w:tr>
      <w:tr w:rsidR="001B669D" w:rsidRPr="00A03C17" w14:paraId="2B175531" w14:textId="77777777" w:rsidTr="008922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none" w:sz="0" w:space="0" w:color="auto"/>
              <w:bottom w:val="none" w:sz="0" w:space="0" w:color="auto"/>
            </w:tcBorders>
          </w:tcPr>
          <w:p w14:paraId="714F4B57" w14:textId="77777777" w:rsidR="001B669D" w:rsidRPr="00A03C17" w:rsidRDefault="001B669D" w:rsidP="001B669D">
            <w:pPr>
              <w:rPr>
                <w:rFonts w:ascii="Arial" w:hAnsi="Arial" w:cs="Arial"/>
                <w:sz w:val="20"/>
                <w:szCs w:val="20"/>
                <w:lang w:val="de-DE"/>
              </w:rPr>
            </w:pPr>
          </w:p>
        </w:tc>
        <w:tc>
          <w:tcPr>
            <w:tcW w:w="1701" w:type="dxa"/>
            <w:tcBorders>
              <w:top w:val="none" w:sz="0" w:space="0" w:color="auto"/>
              <w:bottom w:val="none" w:sz="0" w:space="0" w:color="auto"/>
            </w:tcBorders>
          </w:tcPr>
          <w:p w14:paraId="0A0A4644"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2552" w:type="dxa"/>
            <w:tcBorders>
              <w:top w:val="none" w:sz="0" w:space="0" w:color="auto"/>
              <w:bottom w:val="none" w:sz="0" w:space="0" w:color="auto"/>
            </w:tcBorders>
          </w:tcPr>
          <w:p w14:paraId="47364358"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Lepocreadiidae</w:t>
            </w:r>
            <w:proofErr w:type="spellEnd"/>
          </w:p>
        </w:tc>
        <w:tc>
          <w:tcPr>
            <w:tcW w:w="3118" w:type="dxa"/>
            <w:tcBorders>
              <w:top w:val="none" w:sz="0" w:space="0" w:color="auto"/>
              <w:bottom w:val="none" w:sz="0" w:space="0" w:color="auto"/>
            </w:tcBorders>
          </w:tcPr>
          <w:p w14:paraId="07C259FE"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lang w:val="de-DE"/>
              </w:rPr>
            </w:pPr>
            <w:proofErr w:type="spellStart"/>
            <w:r w:rsidRPr="00A03C17">
              <w:rPr>
                <w:rFonts w:ascii="Arial" w:hAnsi="Arial" w:cs="Arial"/>
                <w:i/>
                <w:sz w:val="20"/>
                <w:szCs w:val="20"/>
                <w:lang w:val="de-DE"/>
              </w:rPr>
              <w:t>Lepidapedon</w:t>
            </w:r>
            <w:proofErr w:type="spellEnd"/>
            <w:r w:rsidRPr="00A03C17">
              <w:rPr>
                <w:rFonts w:ascii="Arial" w:hAnsi="Arial" w:cs="Arial"/>
                <w:i/>
                <w:sz w:val="20"/>
                <w:szCs w:val="20"/>
                <w:lang w:val="de-DE"/>
              </w:rPr>
              <w:t xml:space="preserve"> </w:t>
            </w:r>
            <w:proofErr w:type="spellStart"/>
            <w:r w:rsidRPr="00A03C17">
              <w:rPr>
                <w:rFonts w:ascii="Arial" w:hAnsi="Arial" w:cs="Arial"/>
                <w:i/>
                <w:sz w:val="20"/>
                <w:szCs w:val="20"/>
                <w:lang w:val="de-DE"/>
              </w:rPr>
              <w:t>garrardi</w:t>
            </w:r>
            <w:proofErr w:type="spellEnd"/>
          </w:p>
        </w:tc>
        <w:tc>
          <w:tcPr>
            <w:tcW w:w="1423" w:type="dxa"/>
            <w:tcBorders>
              <w:top w:val="none" w:sz="0" w:space="0" w:color="auto"/>
              <w:bottom w:val="none" w:sz="0" w:space="0" w:color="auto"/>
            </w:tcBorders>
          </w:tcPr>
          <w:p w14:paraId="460322A4"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SSI, VB, AB</w:t>
            </w:r>
          </w:p>
        </w:tc>
        <w:tc>
          <w:tcPr>
            <w:tcW w:w="992" w:type="dxa"/>
            <w:tcBorders>
              <w:top w:val="none" w:sz="0" w:space="0" w:color="auto"/>
              <w:bottom w:val="none" w:sz="0" w:space="0" w:color="auto"/>
            </w:tcBorders>
          </w:tcPr>
          <w:p w14:paraId="0154BE5B" w14:textId="77777777" w:rsidR="00236104" w:rsidRPr="00A03C17" w:rsidRDefault="00236104"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rPr>
              <w:fldChar w:fldCharType="begin"/>
            </w:r>
            <w:r w:rsidR="003E61FA">
              <w:rPr>
                <w:rFonts w:ascii="Arial" w:hAnsi="Arial" w:cs="Arial"/>
                <w:sz w:val="20"/>
                <w:szCs w:val="20"/>
                <w:lang w:val="en-US"/>
              </w:rPr>
              <w:instrText xml:space="preserve"> ADDIN ZOTERO_ITEM CSL_CITATION {"citationID":"ZHpwt4fx","properties":{"formattedCitation":"\\super 14,17\\nosupersub{}","plainCitation":"14,17","noteIndex":0},"citationItems":[{"id":3210,"uris":["http://zotero.org/users/3032824/items/EYVDEIFH"],"uri":["http://zotero.org/users/3032824/items/EYVDEIFH"],"itemData":{"id":3210,"type":"article-journal","container-title":"Polish Polar Research","issue":"4","journalAbbreviation":"Pol. Polar Res.","page":"315-324","title":"The helminth fauna of some notothenioid fishes collected from the shelf of Argentine Islands, West Antarctica","volume":"26","author":[{"family":"Laskowski","given":"Zdzisław"},{"family":"Zdzitowiecki","given":"Krzysztof"}],"issued":{"date-parts":[["2005"]]}}},{"id":3267,"uris":["http://zotero.org/users/3032824/items/S33AGK8A"],"uri":["http://zotero.org/users/3032824/items/S33AGK8A"],"itemData":{"id":3267,"type":"article-journal","container-title":"Acta Parasitologica","page":"154-158","title":"Occurrence of digenea in fishes of the family Nototheniidae in the Weddell Sea.","volume":"47","author":[{"family":"Zdzitowiecki","given":"Krzysztof"}],"issued":{"date-parts":[["2002"]]}}}],"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14,17</w:t>
            </w:r>
            <w:r w:rsidRPr="00A03C17">
              <w:rPr>
                <w:rFonts w:ascii="Arial" w:hAnsi="Arial" w:cs="Arial"/>
                <w:sz w:val="20"/>
                <w:szCs w:val="20"/>
              </w:rPr>
              <w:fldChar w:fldCharType="end"/>
            </w:r>
          </w:p>
        </w:tc>
      </w:tr>
      <w:tr w:rsidR="001B669D" w:rsidRPr="00A03C17" w14:paraId="7E8A6300" w14:textId="77777777" w:rsidTr="0089222A">
        <w:tc>
          <w:tcPr>
            <w:cnfStyle w:val="001000000000" w:firstRow="0" w:lastRow="0" w:firstColumn="1" w:lastColumn="0" w:oddVBand="0" w:evenVBand="0" w:oddHBand="0" w:evenHBand="0" w:firstRowFirstColumn="0" w:firstRowLastColumn="0" w:lastRowFirstColumn="0" w:lastRowLastColumn="0"/>
            <w:tcW w:w="1696" w:type="dxa"/>
          </w:tcPr>
          <w:p w14:paraId="392C121E" w14:textId="77777777" w:rsidR="001B669D" w:rsidRPr="00A03C17" w:rsidRDefault="001B669D" w:rsidP="001B669D">
            <w:pPr>
              <w:rPr>
                <w:rFonts w:ascii="Arial" w:hAnsi="Arial" w:cs="Arial"/>
                <w:sz w:val="20"/>
                <w:szCs w:val="20"/>
                <w:lang w:val="en-US"/>
              </w:rPr>
            </w:pPr>
          </w:p>
        </w:tc>
        <w:tc>
          <w:tcPr>
            <w:tcW w:w="1701" w:type="dxa"/>
          </w:tcPr>
          <w:p w14:paraId="6ABFDBA8"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c>
          <w:tcPr>
            <w:tcW w:w="2552" w:type="dxa"/>
          </w:tcPr>
          <w:p w14:paraId="5D5A9A97"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c>
          <w:tcPr>
            <w:tcW w:w="3118" w:type="dxa"/>
          </w:tcPr>
          <w:p w14:paraId="77E97588"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lang w:val="de-DE"/>
              </w:rPr>
            </w:pPr>
            <w:proofErr w:type="spellStart"/>
            <w:r w:rsidRPr="00A03C17">
              <w:rPr>
                <w:rFonts w:ascii="Arial" w:hAnsi="Arial" w:cs="Arial"/>
                <w:i/>
                <w:sz w:val="20"/>
                <w:szCs w:val="20"/>
                <w:lang w:val="de-DE"/>
              </w:rPr>
              <w:t>Lepidapedon</w:t>
            </w:r>
            <w:proofErr w:type="spellEnd"/>
            <w:r w:rsidRPr="00A03C17">
              <w:rPr>
                <w:rFonts w:ascii="Arial" w:hAnsi="Arial" w:cs="Arial"/>
                <w:i/>
                <w:sz w:val="20"/>
                <w:szCs w:val="20"/>
                <w:lang w:val="de-DE"/>
              </w:rPr>
              <w:t xml:space="preserve"> </w:t>
            </w:r>
            <w:proofErr w:type="spellStart"/>
            <w:r w:rsidRPr="00A03C17">
              <w:rPr>
                <w:rFonts w:ascii="Arial" w:hAnsi="Arial" w:cs="Arial"/>
                <w:i/>
                <w:sz w:val="20"/>
                <w:szCs w:val="20"/>
                <w:lang w:val="de-DE"/>
              </w:rPr>
              <w:t>notogeorgianum</w:t>
            </w:r>
            <w:proofErr w:type="spellEnd"/>
          </w:p>
        </w:tc>
        <w:tc>
          <w:tcPr>
            <w:tcW w:w="1423" w:type="dxa"/>
          </w:tcPr>
          <w:p w14:paraId="524EEB13"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SGI</w:t>
            </w:r>
          </w:p>
        </w:tc>
        <w:tc>
          <w:tcPr>
            <w:tcW w:w="992" w:type="dxa"/>
          </w:tcPr>
          <w:p w14:paraId="389D1DBB" w14:textId="77777777" w:rsidR="009F74CE" w:rsidRPr="00A03C17" w:rsidRDefault="008E4525"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rPr>
              <w:fldChar w:fldCharType="begin"/>
            </w:r>
            <w:r w:rsidR="003E61FA">
              <w:rPr>
                <w:rFonts w:ascii="Arial" w:hAnsi="Arial" w:cs="Arial"/>
                <w:sz w:val="20"/>
                <w:szCs w:val="20"/>
                <w:lang w:val="de-DE"/>
              </w:rPr>
              <w:instrText xml:space="preserve"> ADDIN ZOTERO_ITEM CSL_CITATION {"citationID":"Xzrh4U5h","properties":{"formattedCitation":"\\super 4\\nosupersub{}","plainCitation":"4","noteIndex":0},"citationItems":[{"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4</w:t>
            </w:r>
            <w:r w:rsidRPr="00A03C17">
              <w:rPr>
                <w:rFonts w:ascii="Arial" w:hAnsi="Arial" w:cs="Arial"/>
                <w:sz w:val="20"/>
                <w:szCs w:val="20"/>
              </w:rPr>
              <w:fldChar w:fldCharType="end"/>
            </w:r>
          </w:p>
        </w:tc>
      </w:tr>
      <w:tr w:rsidR="003647E3" w:rsidRPr="00A03C17" w14:paraId="3F4F1F7A" w14:textId="77777777" w:rsidTr="008922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none" w:sz="0" w:space="0" w:color="auto"/>
              <w:bottom w:val="none" w:sz="0" w:space="0" w:color="auto"/>
            </w:tcBorders>
          </w:tcPr>
          <w:p w14:paraId="1E04EF90" w14:textId="77777777" w:rsidR="003647E3" w:rsidRPr="00A03C17" w:rsidRDefault="003647E3" w:rsidP="001B669D">
            <w:pPr>
              <w:rPr>
                <w:rFonts w:ascii="Arial" w:hAnsi="Arial" w:cs="Arial"/>
                <w:sz w:val="20"/>
                <w:szCs w:val="20"/>
                <w:lang w:val="de-DE"/>
              </w:rPr>
            </w:pPr>
          </w:p>
        </w:tc>
        <w:tc>
          <w:tcPr>
            <w:tcW w:w="1701" w:type="dxa"/>
            <w:tcBorders>
              <w:top w:val="none" w:sz="0" w:space="0" w:color="auto"/>
              <w:bottom w:val="none" w:sz="0" w:space="0" w:color="auto"/>
            </w:tcBorders>
          </w:tcPr>
          <w:p w14:paraId="3E6724D4" w14:textId="77777777" w:rsidR="003647E3" w:rsidRPr="00A03C17" w:rsidRDefault="003647E3"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2552" w:type="dxa"/>
            <w:tcBorders>
              <w:top w:val="none" w:sz="0" w:space="0" w:color="auto"/>
              <w:bottom w:val="none" w:sz="0" w:space="0" w:color="auto"/>
            </w:tcBorders>
          </w:tcPr>
          <w:p w14:paraId="15FCB7BA" w14:textId="77777777" w:rsidR="003647E3" w:rsidRPr="00A03C17" w:rsidRDefault="003647E3"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3118" w:type="dxa"/>
            <w:tcBorders>
              <w:top w:val="none" w:sz="0" w:space="0" w:color="auto"/>
              <w:bottom w:val="none" w:sz="0" w:space="0" w:color="auto"/>
            </w:tcBorders>
          </w:tcPr>
          <w:p w14:paraId="1B2124D4" w14:textId="77777777" w:rsidR="003647E3" w:rsidRPr="00A03C17" w:rsidRDefault="003647E3" w:rsidP="003647E3">
            <w:pP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lang w:val="en-US"/>
              </w:rPr>
            </w:pPr>
            <w:proofErr w:type="spellStart"/>
            <w:r w:rsidRPr="00A03C17">
              <w:rPr>
                <w:rFonts w:ascii="Arial" w:hAnsi="Arial" w:cs="Arial"/>
                <w:i/>
                <w:sz w:val="20"/>
                <w:szCs w:val="20"/>
                <w:lang w:val="en-US"/>
              </w:rPr>
              <w:t>Neolepidapedon</w:t>
            </w:r>
            <w:proofErr w:type="spellEnd"/>
            <w:r w:rsidRPr="00A03C17">
              <w:rPr>
                <w:rFonts w:ascii="Arial" w:hAnsi="Arial" w:cs="Arial"/>
                <w:i/>
                <w:sz w:val="20"/>
                <w:szCs w:val="20"/>
                <w:lang w:val="en-US"/>
              </w:rPr>
              <w:t xml:space="preserve"> </w:t>
            </w:r>
            <w:proofErr w:type="spellStart"/>
            <w:r w:rsidRPr="00A03C17">
              <w:rPr>
                <w:rFonts w:ascii="Arial" w:hAnsi="Arial" w:cs="Arial"/>
                <w:i/>
                <w:sz w:val="20"/>
                <w:szCs w:val="20"/>
                <w:lang w:val="en-US"/>
              </w:rPr>
              <w:t>magnatestis</w:t>
            </w:r>
            <w:proofErr w:type="spellEnd"/>
            <w:r w:rsidRPr="00A03C17">
              <w:rPr>
                <w:rFonts w:ascii="Arial" w:hAnsi="Arial" w:cs="Arial"/>
                <w:sz w:val="20"/>
                <w:szCs w:val="20"/>
                <w:lang w:val="en-US"/>
              </w:rPr>
              <w:t xml:space="preserve"> (as syn. </w:t>
            </w:r>
            <w:proofErr w:type="spellStart"/>
            <w:r w:rsidRPr="00A03C17">
              <w:rPr>
                <w:rFonts w:ascii="Arial" w:hAnsi="Arial" w:cs="Arial"/>
                <w:i/>
                <w:sz w:val="20"/>
                <w:szCs w:val="20"/>
                <w:lang w:val="en-US"/>
              </w:rPr>
              <w:t>Opechona</w:t>
            </w:r>
            <w:proofErr w:type="spellEnd"/>
            <w:r w:rsidRPr="00A03C17">
              <w:rPr>
                <w:rFonts w:ascii="Arial" w:hAnsi="Arial" w:cs="Arial"/>
                <w:i/>
                <w:sz w:val="20"/>
                <w:szCs w:val="20"/>
                <w:lang w:val="en-US"/>
              </w:rPr>
              <w:t xml:space="preserve"> </w:t>
            </w:r>
            <w:proofErr w:type="spellStart"/>
            <w:r w:rsidRPr="00A03C17">
              <w:rPr>
                <w:rFonts w:ascii="Arial" w:hAnsi="Arial" w:cs="Arial"/>
                <w:i/>
                <w:sz w:val="20"/>
                <w:szCs w:val="20"/>
                <w:lang w:val="en-US"/>
              </w:rPr>
              <w:t>magnatestis</w:t>
            </w:r>
            <w:proofErr w:type="spellEnd"/>
            <w:r w:rsidRPr="00A03C17">
              <w:rPr>
                <w:rFonts w:ascii="Arial" w:hAnsi="Arial" w:cs="Arial"/>
                <w:sz w:val="20"/>
                <w:szCs w:val="20"/>
                <w:lang w:val="en-US"/>
              </w:rPr>
              <w:t>)</w:t>
            </w:r>
          </w:p>
        </w:tc>
        <w:tc>
          <w:tcPr>
            <w:tcW w:w="1423" w:type="dxa"/>
            <w:tcBorders>
              <w:top w:val="none" w:sz="0" w:space="0" w:color="auto"/>
              <w:bottom w:val="none" w:sz="0" w:space="0" w:color="auto"/>
            </w:tcBorders>
          </w:tcPr>
          <w:p w14:paraId="618E8CB7" w14:textId="77777777" w:rsidR="003647E3" w:rsidRPr="00A03C17" w:rsidRDefault="003647E3"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992" w:type="dxa"/>
            <w:tcBorders>
              <w:top w:val="none" w:sz="0" w:space="0" w:color="auto"/>
              <w:bottom w:val="none" w:sz="0" w:space="0" w:color="auto"/>
            </w:tcBorders>
          </w:tcPr>
          <w:p w14:paraId="34B92F0F" w14:textId="77777777" w:rsidR="003647E3" w:rsidRPr="00A03C17" w:rsidRDefault="00ED3B29"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en-US"/>
              </w:rPr>
              <w:fldChar w:fldCharType="begin"/>
            </w:r>
            <w:r w:rsidR="003E61FA">
              <w:rPr>
                <w:rFonts w:ascii="Arial" w:hAnsi="Arial" w:cs="Arial"/>
                <w:sz w:val="20"/>
                <w:szCs w:val="20"/>
                <w:lang w:val="en-US"/>
              </w:rPr>
              <w:instrText xml:space="preserve"> ADDIN ZOTERO_ITEM CSL_CITATION {"citationID":"6294rHr4","properties":{"formattedCitation":"\\super 18\\nosupersub{}","plainCitation":"18","noteIndex":0},"citationItems":[{"id":997,"uris":["http://zotero.org/users/3032824/items/KKG9W2PE"],"uri":["http://zotero.org/users/3032824/items/KKG9W2PE"],"itemData":{"id":997,"type":"article-journal","container-title":"Systematic Parasitology","DOI":"10.1007/BF00010135","ISSN":"0165-5752","issue":"3","journalAbbreviation":"Syst. Parasitol.","language":"English","note":"WOS:A1990CX16800001","page":"159-202","source":"Web of Science","title":"The Lepocreadiidae (Digenea) of fishes of the North-East Atlantic - Review of the genera &lt;i&gt;Opechona&lt;/i&gt; Looss, 1907 and &lt;i&gt;Prodistomum&lt;/i&gt; Linton, 1910","volume":"15","author":[{"family":"Bray","given":"Rodney A"},{"family":"Gibson","given":"David I."}],"issued":{"date-parts":[["1990",3]]}}}],"schema":"https://github.com/citation-style-language/schema/raw/master/csl-citation.json"} </w:instrText>
            </w:r>
            <w:r w:rsidRPr="00A03C17">
              <w:rPr>
                <w:rFonts w:ascii="Arial" w:hAnsi="Arial" w:cs="Arial"/>
                <w:sz w:val="20"/>
                <w:szCs w:val="20"/>
                <w:lang w:val="en-US"/>
              </w:rPr>
              <w:fldChar w:fldCharType="separate"/>
            </w:r>
            <w:r w:rsidR="003E61FA" w:rsidRPr="003E61FA">
              <w:rPr>
                <w:rFonts w:ascii="Arial" w:hAnsi="Arial" w:cs="Arial"/>
                <w:sz w:val="20"/>
                <w:szCs w:val="24"/>
                <w:vertAlign w:val="superscript"/>
              </w:rPr>
              <w:t>18</w:t>
            </w:r>
            <w:r w:rsidRPr="00A03C17">
              <w:rPr>
                <w:rFonts w:ascii="Arial" w:hAnsi="Arial" w:cs="Arial"/>
                <w:sz w:val="20"/>
                <w:szCs w:val="20"/>
                <w:lang w:val="en-US"/>
              </w:rPr>
              <w:fldChar w:fldCharType="end"/>
            </w:r>
          </w:p>
        </w:tc>
      </w:tr>
      <w:tr w:rsidR="001B669D" w:rsidRPr="00A03C17" w14:paraId="55A123A0" w14:textId="77777777" w:rsidTr="0089222A">
        <w:tc>
          <w:tcPr>
            <w:cnfStyle w:val="001000000000" w:firstRow="0" w:lastRow="0" w:firstColumn="1" w:lastColumn="0" w:oddVBand="0" w:evenVBand="0" w:oddHBand="0" w:evenHBand="0" w:firstRowFirstColumn="0" w:firstRowLastColumn="0" w:lastRowFirstColumn="0" w:lastRowLastColumn="0"/>
            <w:tcW w:w="1696" w:type="dxa"/>
          </w:tcPr>
          <w:p w14:paraId="59775AAB" w14:textId="77777777" w:rsidR="001B669D" w:rsidRPr="00A03C17" w:rsidRDefault="001B669D" w:rsidP="001B669D">
            <w:pPr>
              <w:rPr>
                <w:rFonts w:ascii="Arial" w:hAnsi="Arial" w:cs="Arial"/>
                <w:sz w:val="20"/>
                <w:szCs w:val="20"/>
                <w:lang w:val="en-US"/>
              </w:rPr>
            </w:pPr>
          </w:p>
        </w:tc>
        <w:tc>
          <w:tcPr>
            <w:tcW w:w="1701" w:type="dxa"/>
          </w:tcPr>
          <w:p w14:paraId="52DE39AC"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c>
          <w:tcPr>
            <w:tcW w:w="2552" w:type="dxa"/>
            <w:shd w:val="clear" w:color="auto" w:fill="F2F2F2" w:themeFill="background1" w:themeFillShade="F2"/>
          </w:tcPr>
          <w:p w14:paraId="32575660"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Monoorchiidae</w:t>
            </w:r>
            <w:proofErr w:type="spellEnd"/>
          </w:p>
        </w:tc>
        <w:tc>
          <w:tcPr>
            <w:tcW w:w="3118" w:type="dxa"/>
            <w:shd w:val="clear" w:color="auto" w:fill="F2F2F2" w:themeFill="background1" w:themeFillShade="F2"/>
          </w:tcPr>
          <w:p w14:paraId="5B996103"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lang w:val="de-DE"/>
              </w:rPr>
            </w:pPr>
            <w:proofErr w:type="spellStart"/>
            <w:r w:rsidRPr="00A03C17">
              <w:rPr>
                <w:rFonts w:ascii="Arial" w:hAnsi="Arial" w:cs="Arial"/>
                <w:i/>
                <w:sz w:val="20"/>
                <w:szCs w:val="20"/>
                <w:lang w:val="de-DE"/>
              </w:rPr>
              <w:t>Postmonorchis</w:t>
            </w:r>
            <w:proofErr w:type="spellEnd"/>
            <w:r w:rsidRPr="00A03C17">
              <w:rPr>
                <w:rFonts w:ascii="Arial" w:hAnsi="Arial" w:cs="Arial"/>
                <w:i/>
                <w:sz w:val="20"/>
                <w:szCs w:val="20"/>
                <w:lang w:val="de-DE"/>
              </w:rPr>
              <w:t xml:space="preserve"> </w:t>
            </w:r>
            <w:proofErr w:type="spellStart"/>
            <w:r w:rsidRPr="00A03C17">
              <w:rPr>
                <w:rFonts w:ascii="Arial" w:hAnsi="Arial" w:cs="Arial"/>
                <w:i/>
                <w:sz w:val="20"/>
                <w:szCs w:val="20"/>
                <w:lang w:val="de-DE"/>
              </w:rPr>
              <w:t>variabilis</w:t>
            </w:r>
            <w:proofErr w:type="spellEnd"/>
          </w:p>
        </w:tc>
        <w:tc>
          <w:tcPr>
            <w:tcW w:w="1423" w:type="dxa"/>
            <w:shd w:val="clear" w:color="auto" w:fill="F2F2F2" w:themeFill="background1" w:themeFillShade="F2"/>
          </w:tcPr>
          <w:p w14:paraId="262B9C83"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SGI</w:t>
            </w:r>
          </w:p>
        </w:tc>
        <w:tc>
          <w:tcPr>
            <w:tcW w:w="992" w:type="dxa"/>
            <w:shd w:val="clear" w:color="auto" w:fill="F2F2F2" w:themeFill="background1" w:themeFillShade="F2"/>
          </w:tcPr>
          <w:p w14:paraId="7220210F" w14:textId="77777777" w:rsidR="009F74CE" w:rsidRPr="00A03C17" w:rsidRDefault="009F74CE"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rPr>
              <w:fldChar w:fldCharType="begin"/>
            </w:r>
            <w:r w:rsidR="003E61FA">
              <w:rPr>
                <w:rFonts w:ascii="Arial" w:hAnsi="Arial" w:cs="Arial"/>
                <w:sz w:val="20"/>
                <w:szCs w:val="20"/>
              </w:rPr>
              <w:instrText xml:space="preserve"> ADDIN ZOTERO_ITEM CSL_CITATION {"citationID":"a4ITl2vd","properties":{"formattedCitation":"\\super 4\\nosupersub{}","plainCitation":"4","noteIndex":0},"citationItems":[{"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4</w:t>
            </w:r>
            <w:r w:rsidRPr="00A03C17">
              <w:rPr>
                <w:rFonts w:ascii="Arial" w:hAnsi="Arial" w:cs="Arial"/>
                <w:sz w:val="20"/>
                <w:szCs w:val="20"/>
              </w:rPr>
              <w:fldChar w:fldCharType="end"/>
            </w:r>
          </w:p>
        </w:tc>
      </w:tr>
      <w:tr w:rsidR="001B669D" w:rsidRPr="00A03C17" w14:paraId="1D8FA7BA" w14:textId="77777777" w:rsidTr="008922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none" w:sz="0" w:space="0" w:color="auto"/>
              <w:bottom w:val="none" w:sz="0" w:space="0" w:color="auto"/>
            </w:tcBorders>
          </w:tcPr>
          <w:p w14:paraId="21E08F9D" w14:textId="77777777" w:rsidR="001B669D" w:rsidRPr="00A03C17" w:rsidRDefault="001B669D" w:rsidP="001B669D">
            <w:pPr>
              <w:rPr>
                <w:rFonts w:ascii="Arial" w:hAnsi="Arial" w:cs="Arial"/>
                <w:sz w:val="20"/>
                <w:szCs w:val="20"/>
                <w:lang w:val="de-DE"/>
              </w:rPr>
            </w:pPr>
          </w:p>
        </w:tc>
        <w:tc>
          <w:tcPr>
            <w:tcW w:w="1701" w:type="dxa"/>
            <w:tcBorders>
              <w:top w:val="none" w:sz="0" w:space="0" w:color="auto"/>
              <w:bottom w:val="none" w:sz="0" w:space="0" w:color="auto"/>
            </w:tcBorders>
          </w:tcPr>
          <w:p w14:paraId="3EF22F62"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2552" w:type="dxa"/>
            <w:tcBorders>
              <w:top w:val="none" w:sz="0" w:space="0" w:color="auto"/>
              <w:bottom w:val="none" w:sz="0" w:space="0" w:color="auto"/>
            </w:tcBorders>
          </w:tcPr>
          <w:p w14:paraId="6C10A907"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Opecoelidae</w:t>
            </w:r>
            <w:proofErr w:type="spellEnd"/>
          </w:p>
        </w:tc>
        <w:tc>
          <w:tcPr>
            <w:tcW w:w="3118" w:type="dxa"/>
            <w:tcBorders>
              <w:top w:val="none" w:sz="0" w:space="0" w:color="auto"/>
              <w:bottom w:val="none" w:sz="0" w:space="0" w:color="auto"/>
            </w:tcBorders>
          </w:tcPr>
          <w:p w14:paraId="563156FF"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lang w:val="de-DE"/>
              </w:rPr>
            </w:pPr>
            <w:proofErr w:type="spellStart"/>
            <w:r w:rsidRPr="00A03C17">
              <w:rPr>
                <w:rFonts w:ascii="Arial" w:hAnsi="Arial" w:cs="Arial"/>
                <w:i/>
                <w:sz w:val="20"/>
                <w:szCs w:val="20"/>
                <w:lang w:val="de-DE"/>
              </w:rPr>
              <w:t>Discoverytrema</w:t>
            </w:r>
            <w:proofErr w:type="spellEnd"/>
            <w:r w:rsidRPr="00A03C17">
              <w:rPr>
                <w:rFonts w:ascii="Arial" w:hAnsi="Arial" w:cs="Arial"/>
                <w:i/>
                <w:sz w:val="20"/>
                <w:szCs w:val="20"/>
                <w:lang w:val="de-DE"/>
              </w:rPr>
              <w:t xml:space="preserve"> </w:t>
            </w:r>
            <w:proofErr w:type="spellStart"/>
            <w:r w:rsidRPr="00A03C17">
              <w:rPr>
                <w:rFonts w:ascii="Arial" w:hAnsi="Arial" w:cs="Arial"/>
                <w:i/>
                <w:sz w:val="20"/>
                <w:szCs w:val="20"/>
                <w:lang w:val="de-DE"/>
              </w:rPr>
              <w:t>gibsoni</w:t>
            </w:r>
            <w:proofErr w:type="spellEnd"/>
          </w:p>
        </w:tc>
        <w:tc>
          <w:tcPr>
            <w:tcW w:w="1423" w:type="dxa"/>
            <w:tcBorders>
              <w:top w:val="none" w:sz="0" w:space="0" w:color="auto"/>
              <w:bottom w:val="none" w:sz="0" w:space="0" w:color="auto"/>
            </w:tcBorders>
          </w:tcPr>
          <w:p w14:paraId="3DE34C61"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SGI</w:t>
            </w:r>
          </w:p>
        </w:tc>
        <w:tc>
          <w:tcPr>
            <w:tcW w:w="992" w:type="dxa"/>
            <w:tcBorders>
              <w:top w:val="none" w:sz="0" w:space="0" w:color="auto"/>
              <w:bottom w:val="none" w:sz="0" w:space="0" w:color="auto"/>
            </w:tcBorders>
          </w:tcPr>
          <w:p w14:paraId="53F5F39D" w14:textId="77777777" w:rsidR="009F74CE" w:rsidRPr="00A03C17" w:rsidRDefault="009F74CE"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rPr>
              <w:fldChar w:fldCharType="begin"/>
            </w:r>
            <w:r w:rsidR="003E61FA">
              <w:rPr>
                <w:rFonts w:ascii="Arial" w:hAnsi="Arial" w:cs="Arial"/>
                <w:sz w:val="20"/>
                <w:szCs w:val="20"/>
              </w:rPr>
              <w:instrText xml:space="preserve"> ADDIN ZOTERO_ITEM CSL_CITATION {"citationID":"BDAa7U66","properties":{"formattedCitation":"\\super 4\\nosupersub{}","plainCitation":"4","noteIndex":0},"citationItems":[{"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4</w:t>
            </w:r>
            <w:r w:rsidRPr="00A03C17">
              <w:rPr>
                <w:rFonts w:ascii="Arial" w:hAnsi="Arial" w:cs="Arial"/>
                <w:sz w:val="20"/>
                <w:szCs w:val="20"/>
              </w:rPr>
              <w:fldChar w:fldCharType="end"/>
            </w:r>
          </w:p>
        </w:tc>
      </w:tr>
      <w:tr w:rsidR="008C2295" w:rsidRPr="00A03C17" w14:paraId="43B102B2" w14:textId="77777777" w:rsidTr="0089222A">
        <w:tc>
          <w:tcPr>
            <w:cnfStyle w:val="001000000000" w:firstRow="0" w:lastRow="0" w:firstColumn="1" w:lastColumn="0" w:oddVBand="0" w:evenVBand="0" w:oddHBand="0" w:evenHBand="0" w:firstRowFirstColumn="0" w:firstRowLastColumn="0" w:lastRowFirstColumn="0" w:lastRowLastColumn="0"/>
            <w:tcW w:w="1696" w:type="dxa"/>
          </w:tcPr>
          <w:p w14:paraId="2B224E4F" w14:textId="77777777" w:rsidR="008C2295" w:rsidRPr="00A03C17" w:rsidRDefault="008C2295" w:rsidP="001B669D">
            <w:pPr>
              <w:rPr>
                <w:rFonts w:ascii="Arial" w:hAnsi="Arial" w:cs="Arial"/>
                <w:sz w:val="20"/>
                <w:szCs w:val="20"/>
                <w:lang w:val="de-DE"/>
              </w:rPr>
            </w:pPr>
          </w:p>
        </w:tc>
        <w:tc>
          <w:tcPr>
            <w:tcW w:w="1701" w:type="dxa"/>
          </w:tcPr>
          <w:p w14:paraId="5E22E7F7" w14:textId="77777777" w:rsidR="008C2295" w:rsidRPr="00A03C17" w:rsidRDefault="008C2295"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2552" w:type="dxa"/>
          </w:tcPr>
          <w:p w14:paraId="7C29E291" w14:textId="77777777" w:rsidR="008C2295" w:rsidRPr="00A03C17" w:rsidRDefault="008C2295"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3118" w:type="dxa"/>
          </w:tcPr>
          <w:p w14:paraId="6DE5CDD5" w14:textId="77777777" w:rsidR="008C2295" w:rsidRPr="00A03C17" w:rsidRDefault="008C2295" w:rsidP="001B669D">
            <w:pP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lang w:val="de-DE"/>
              </w:rPr>
            </w:pPr>
            <w:proofErr w:type="spellStart"/>
            <w:r w:rsidRPr="00A03C17">
              <w:rPr>
                <w:rFonts w:ascii="Arial" w:hAnsi="Arial" w:cs="Arial"/>
                <w:i/>
                <w:sz w:val="20"/>
                <w:szCs w:val="20"/>
                <w:lang w:val="de-DE"/>
              </w:rPr>
              <w:t>Discoverytrema</w:t>
            </w:r>
            <w:proofErr w:type="spellEnd"/>
            <w:r w:rsidRPr="00A03C17">
              <w:rPr>
                <w:rFonts w:ascii="Arial" w:hAnsi="Arial" w:cs="Arial"/>
                <w:i/>
                <w:sz w:val="20"/>
                <w:szCs w:val="20"/>
                <w:lang w:val="de-DE"/>
              </w:rPr>
              <w:t xml:space="preserve"> </w:t>
            </w:r>
            <w:proofErr w:type="spellStart"/>
            <w:r w:rsidRPr="00A03C17">
              <w:rPr>
                <w:rFonts w:ascii="Arial" w:hAnsi="Arial" w:cs="Arial"/>
                <w:i/>
                <w:sz w:val="20"/>
                <w:szCs w:val="20"/>
                <w:lang w:val="de-DE"/>
              </w:rPr>
              <w:t>markowskii</w:t>
            </w:r>
            <w:proofErr w:type="spellEnd"/>
          </w:p>
        </w:tc>
        <w:tc>
          <w:tcPr>
            <w:tcW w:w="1423" w:type="dxa"/>
          </w:tcPr>
          <w:p w14:paraId="241659A5" w14:textId="77777777" w:rsidR="008C2295" w:rsidRPr="00A03C17" w:rsidRDefault="008C2295"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992" w:type="dxa"/>
          </w:tcPr>
          <w:p w14:paraId="0879CCC3" w14:textId="77777777" w:rsidR="00F34C19" w:rsidRPr="00A03C17" w:rsidRDefault="00F34C19"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gOZRq65z","properties":{"formattedCitation":"\\super 19\\nosupersub{}","plainCitation":"19","noteIndex":0},"citationItems":[{"id":3180,"uris":["http://zotero.org/users/3032824/items/C223CGDK"],"uri":["http://zotero.org/users/3032824/items/C223CGDK"],"itemData":{"id":3180,"type":"book","event-place":"Königstein","number-of-pages":"156","publisher":"Koeltz Scientific Books","publisher-place":"Königstein","title":"Antarctic digenea parasites of fishes","author":[{"family":"Zdzitowiecki","given":"Krzysztof"}],"issued":{"date-parts":[["1997"]]}}}],"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19</w:t>
            </w:r>
            <w:r w:rsidRPr="00A03C17">
              <w:rPr>
                <w:rFonts w:ascii="Arial" w:hAnsi="Arial" w:cs="Arial"/>
                <w:sz w:val="20"/>
                <w:szCs w:val="20"/>
                <w:lang w:val="de-DE"/>
              </w:rPr>
              <w:fldChar w:fldCharType="end"/>
            </w:r>
          </w:p>
        </w:tc>
      </w:tr>
      <w:tr w:rsidR="001B669D" w:rsidRPr="00A03C17" w14:paraId="3A33C06D" w14:textId="77777777" w:rsidTr="008922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none" w:sz="0" w:space="0" w:color="auto"/>
              <w:bottom w:val="none" w:sz="0" w:space="0" w:color="auto"/>
            </w:tcBorders>
          </w:tcPr>
          <w:p w14:paraId="78C146CB" w14:textId="77777777" w:rsidR="001B669D" w:rsidRPr="00A03C17" w:rsidRDefault="001B669D" w:rsidP="001B669D">
            <w:pPr>
              <w:rPr>
                <w:rFonts w:ascii="Arial" w:hAnsi="Arial" w:cs="Arial"/>
                <w:sz w:val="20"/>
                <w:szCs w:val="20"/>
                <w:lang w:val="de-DE"/>
              </w:rPr>
            </w:pPr>
          </w:p>
        </w:tc>
        <w:tc>
          <w:tcPr>
            <w:tcW w:w="1701" w:type="dxa"/>
            <w:tcBorders>
              <w:top w:val="none" w:sz="0" w:space="0" w:color="auto"/>
              <w:bottom w:val="none" w:sz="0" w:space="0" w:color="auto"/>
            </w:tcBorders>
          </w:tcPr>
          <w:p w14:paraId="29C5DBAC"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2552" w:type="dxa"/>
            <w:tcBorders>
              <w:top w:val="none" w:sz="0" w:space="0" w:color="auto"/>
              <w:bottom w:val="none" w:sz="0" w:space="0" w:color="auto"/>
            </w:tcBorders>
          </w:tcPr>
          <w:p w14:paraId="26892E20"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3118" w:type="dxa"/>
            <w:tcBorders>
              <w:top w:val="none" w:sz="0" w:space="0" w:color="auto"/>
              <w:bottom w:val="none" w:sz="0" w:space="0" w:color="auto"/>
            </w:tcBorders>
          </w:tcPr>
          <w:p w14:paraId="77BB56E4"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lang w:val="de-DE"/>
              </w:rPr>
            </w:pPr>
            <w:proofErr w:type="spellStart"/>
            <w:r w:rsidRPr="00A03C17">
              <w:rPr>
                <w:rFonts w:ascii="Arial" w:hAnsi="Arial" w:cs="Arial"/>
                <w:i/>
                <w:sz w:val="20"/>
                <w:szCs w:val="20"/>
                <w:lang w:val="de-DE"/>
              </w:rPr>
              <w:t>Macvicaria</w:t>
            </w:r>
            <w:proofErr w:type="spellEnd"/>
            <w:r w:rsidRPr="00A03C17">
              <w:rPr>
                <w:rFonts w:ascii="Arial" w:hAnsi="Arial" w:cs="Arial"/>
                <w:i/>
                <w:sz w:val="20"/>
                <w:szCs w:val="20"/>
                <w:lang w:val="de-DE"/>
              </w:rPr>
              <w:t xml:space="preserve"> </w:t>
            </w:r>
            <w:proofErr w:type="spellStart"/>
            <w:r w:rsidRPr="00A03C17">
              <w:rPr>
                <w:rFonts w:ascii="Arial" w:hAnsi="Arial" w:cs="Arial"/>
                <w:i/>
                <w:sz w:val="20"/>
                <w:szCs w:val="20"/>
                <w:lang w:val="de-DE"/>
              </w:rPr>
              <w:t>antarctica</w:t>
            </w:r>
            <w:proofErr w:type="spellEnd"/>
          </w:p>
        </w:tc>
        <w:tc>
          <w:tcPr>
            <w:tcW w:w="1423" w:type="dxa"/>
            <w:tcBorders>
              <w:top w:val="none" w:sz="0" w:space="0" w:color="auto"/>
              <w:bottom w:val="none" w:sz="0" w:space="0" w:color="auto"/>
            </w:tcBorders>
          </w:tcPr>
          <w:p w14:paraId="69015DCA"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SGI</w:t>
            </w:r>
          </w:p>
        </w:tc>
        <w:tc>
          <w:tcPr>
            <w:tcW w:w="992" w:type="dxa"/>
            <w:tcBorders>
              <w:top w:val="none" w:sz="0" w:space="0" w:color="auto"/>
              <w:bottom w:val="none" w:sz="0" w:space="0" w:color="auto"/>
            </w:tcBorders>
          </w:tcPr>
          <w:p w14:paraId="7477FD0D" w14:textId="77777777" w:rsidR="009F74CE" w:rsidRPr="00A03C17" w:rsidRDefault="009F74CE"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rPr>
              <w:fldChar w:fldCharType="begin"/>
            </w:r>
            <w:r w:rsidR="003E61FA">
              <w:rPr>
                <w:rFonts w:ascii="Arial" w:hAnsi="Arial" w:cs="Arial"/>
                <w:sz w:val="20"/>
                <w:szCs w:val="20"/>
              </w:rPr>
              <w:instrText xml:space="preserve"> ADDIN ZOTERO_ITEM CSL_CITATION {"citationID":"XCibAdMh","properties":{"formattedCitation":"\\super 4\\nosupersub{}","plainCitation":"4","noteIndex":0},"citationItems":[{"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4</w:t>
            </w:r>
            <w:r w:rsidRPr="00A03C17">
              <w:rPr>
                <w:rFonts w:ascii="Arial" w:hAnsi="Arial" w:cs="Arial"/>
                <w:sz w:val="20"/>
                <w:szCs w:val="20"/>
              </w:rPr>
              <w:fldChar w:fldCharType="end"/>
            </w:r>
          </w:p>
        </w:tc>
      </w:tr>
      <w:tr w:rsidR="001B669D" w:rsidRPr="00A03C17" w14:paraId="01A47303" w14:textId="77777777" w:rsidTr="0089222A">
        <w:tc>
          <w:tcPr>
            <w:cnfStyle w:val="001000000000" w:firstRow="0" w:lastRow="0" w:firstColumn="1" w:lastColumn="0" w:oddVBand="0" w:evenVBand="0" w:oddHBand="0" w:evenHBand="0" w:firstRowFirstColumn="0" w:firstRowLastColumn="0" w:lastRowFirstColumn="0" w:lastRowLastColumn="0"/>
            <w:tcW w:w="1696" w:type="dxa"/>
          </w:tcPr>
          <w:p w14:paraId="6E69F43B" w14:textId="77777777" w:rsidR="001B669D" w:rsidRPr="00A03C17" w:rsidRDefault="001B669D" w:rsidP="001B669D">
            <w:pPr>
              <w:rPr>
                <w:rFonts w:ascii="Arial" w:hAnsi="Arial" w:cs="Arial"/>
                <w:sz w:val="20"/>
                <w:szCs w:val="20"/>
                <w:lang w:val="de-DE"/>
              </w:rPr>
            </w:pPr>
          </w:p>
        </w:tc>
        <w:tc>
          <w:tcPr>
            <w:tcW w:w="1701" w:type="dxa"/>
          </w:tcPr>
          <w:p w14:paraId="71CB6514"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2552" w:type="dxa"/>
          </w:tcPr>
          <w:p w14:paraId="22F1B4F7"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3118" w:type="dxa"/>
          </w:tcPr>
          <w:p w14:paraId="2DB83595"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roofErr w:type="spellStart"/>
            <w:r w:rsidRPr="00A03C17">
              <w:rPr>
                <w:rFonts w:ascii="Arial" w:hAnsi="Arial" w:cs="Arial"/>
                <w:i/>
                <w:sz w:val="20"/>
                <w:szCs w:val="20"/>
                <w:lang w:val="en-US"/>
              </w:rPr>
              <w:t>Macvicaria</w:t>
            </w:r>
            <w:proofErr w:type="spellEnd"/>
            <w:r w:rsidRPr="00A03C17">
              <w:rPr>
                <w:rFonts w:ascii="Arial" w:hAnsi="Arial" w:cs="Arial"/>
                <w:i/>
                <w:sz w:val="20"/>
                <w:szCs w:val="20"/>
                <w:lang w:val="en-US"/>
              </w:rPr>
              <w:t xml:space="preserve"> </w:t>
            </w:r>
            <w:proofErr w:type="spellStart"/>
            <w:r w:rsidRPr="00A03C17">
              <w:rPr>
                <w:rFonts w:ascii="Arial" w:hAnsi="Arial" w:cs="Arial"/>
                <w:i/>
                <w:sz w:val="20"/>
                <w:szCs w:val="20"/>
                <w:lang w:val="en-US"/>
              </w:rPr>
              <w:t>georgiana</w:t>
            </w:r>
            <w:proofErr w:type="spellEnd"/>
            <w:r w:rsidRPr="00A03C17">
              <w:rPr>
                <w:rFonts w:ascii="Arial" w:hAnsi="Arial" w:cs="Arial"/>
                <w:i/>
                <w:sz w:val="20"/>
                <w:szCs w:val="20"/>
                <w:lang w:val="en-US"/>
              </w:rPr>
              <w:t xml:space="preserve"> </w:t>
            </w:r>
            <w:r w:rsidRPr="00A03C17">
              <w:rPr>
                <w:rFonts w:ascii="Arial" w:hAnsi="Arial" w:cs="Arial"/>
                <w:sz w:val="20"/>
                <w:szCs w:val="20"/>
                <w:lang w:val="en-US"/>
              </w:rPr>
              <w:t xml:space="preserve">(as </w:t>
            </w:r>
            <w:proofErr w:type="spellStart"/>
            <w:r w:rsidRPr="00A03C17">
              <w:rPr>
                <w:rFonts w:ascii="Arial" w:hAnsi="Arial" w:cs="Arial"/>
                <w:i/>
                <w:sz w:val="20"/>
                <w:szCs w:val="20"/>
                <w:lang w:val="en-US"/>
              </w:rPr>
              <w:t>Macvicaria</w:t>
            </w:r>
            <w:proofErr w:type="spellEnd"/>
            <w:r w:rsidRPr="00A03C17">
              <w:rPr>
                <w:rFonts w:ascii="Arial" w:hAnsi="Arial" w:cs="Arial"/>
                <w:i/>
                <w:sz w:val="20"/>
                <w:szCs w:val="20"/>
                <w:lang w:val="en-US"/>
              </w:rPr>
              <w:t xml:space="preserve"> lobata </w:t>
            </w:r>
            <w:proofErr w:type="spellStart"/>
            <w:r w:rsidRPr="00A03C17">
              <w:rPr>
                <w:rFonts w:ascii="Arial" w:hAnsi="Arial" w:cs="Arial"/>
                <w:i/>
                <w:sz w:val="20"/>
                <w:szCs w:val="20"/>
                <w:lang w:val="en-US"/>
              </w:rPr>
              <w:t>georgiana</w:t>
            </w:r>
            <w:proofErr w:type="spellEnd"/>
            <w:r w:rsidRPr="00A03C17">
              <w:rPr>
                <w:rFonts w:ascii="Arial" w:hAnsi="Arial" w:cs="Arial"/>
                <w:sz w:val="20"/>
                <w:szCs w:val="20"/>
                <w:lang w:val="en-US"/>
              </w:rPr>
              <w:t>)</w:t>
            </w:r>
          </w:p>
        </w:tc>
        <w:tc>
          <w:tcPr>
            <w:tcW w:w="1423" w:type="dxa"/>
          </w:tcPr>
          <w:p w14:paraId="0EEC6468"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VS, AB</w:t>
            </w:r>
          </w:p>
        </w:tc>
        <w:tc>
          <w:tcPr>
            <w:tcW w:w="992" w:type="dxa"/>
          </w:tcPr>
          <w:p w14:paraId="1DD4A401" w14:textId="77777777" w:rsidR="001B669D" w:rsidRPr="00A03C17" w:rsidRDefault="008E4525"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kc9MFzPP","properties":{"formattedCitation":"\\super 14\\nosupersub{}","plainCitation":"14","noteIndex":0},"citationItems":[{"id":3210,"uris":["http://zotero.org/users/3032824/items/EYVDEIFH"],"uri":["http://zotero.org/users/3032824/items/EYVDEIFH"],"itemData":{"id":3210,"type":"article-journal","container-title":"Polish Polar Research","issue":"4","journalAbbreviation":"Pol. Polar Res.","page":"315-324","title":"The helminth fauna of some notothenioid fishes collected from the shelf of Argentine Islands, West Antarctica","volume":"26","author":[{"family":"Laskowski","given":"Zdzisław"},{"family":"Zdzitowiecki","given":"Krzysztof"}],"issued":{"date-parts":[["2005"]]}}}],"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14</w:t>
            </w:r>
            <w:r w:rsidRPr="00A03C17">
              <w:rPr>
                <w:rFonts w:ascii="Arial" w:hAnsi="Arial" w:cs="Arial"/>
                <w:sz w:val="20"/>
                <w:szCs w:val="20"/>
                <w:lang w:val="de-DE"/>
              </w:rPr>
              <w:fldChar w:fldCharType="end"/>
            </w:r>
          </w:p>
        </w:tc>
      </w:tr>
      <w:tr w:rsidR="00357E08" w:rsidRPr="00A03C17" w14:paraId="0B236FFC" w14:textId="77777777" w:rsidTr="008922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none" w:sz="0" w:space="0" w:color="auto"/>
              <w:bottom w:val="none" w:sz="0" w:space="0" w:color="auto"/>
            </w:tcBorders>
          </w:tcPr>
          <w:p w14:paraId="1CDCF9DB" w14:textId="77777777" w:rsidR="00357E08" w:rsidRPr="00A03C17" w:rsidRDefault="00357E08" w:rsidP="001B669D">
            <w:pPr>
              <w:rPr>
                <w:rFonts w:ascii="Arial" w:hAnsi="Arial" w:cs="Arial"/>
                <w:sz w:val="20"/>
                <w:szCs w:val="20"/>
                <w:lang w:val="de-DE"/>
              </w:rPr>
            </w:pPr>
          </w:p>
        </w:tc>
        <w:tc>
          <w:tcPr>
            <w:tcW w:w="1701" w:type="dxa"/>
            <w:tcBorders>
              <w:top w:val="none" w:sz="0" w:space="0" w:color="auto"/>
              <w:bottom w:val="none" w:sz="0" w:space="0" w:color="auto"/>
            </w:tcBorders>
          </w:tcPr>
          <w:p w14:paraId="646A1023" w14:textId="77777777" w:rsidR="00357E08" w:rsidRPr="00A03C17" w:rsidRDefault="00357E08"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2552" w:type="dxa"/>
            <w:tcBorders>
              <w:top w:val="none" w:sz="0" w:space="0" w:color="auto"/>
              <w:bottom w:val="none" w:sz="0" w:space="0" w:color="auto"/>
            </w:tcBorders>
          </w:tcPr>
          <w:p w14:paraId="53FA024A" w14:textId="77777777" w:rsidR="00357E08" w:rsidRPr="00A03C17" w:rsidRDefault="00357E08"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3118" w:type="dxa"/>
            <w:tcBorders>
              <w:top w:val="none" w:sz="0" w:space="0" w:color="auto"/>
              <w:bottom w:val="none" w:sz="0" w:space="0" w:color="auto"/>
            </w:tcBorders>
          </w:tcPr>
          <w:p w14:paraId="3936C4DF" w14:textId="77777777" w:rsidR="00357E08" w:rsidRPr="00A03C17" w:rsidRDefault="00357E08" w:rsidP="001B669D">
            <w:pP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lang w:val="en-US"/>
              </w:rPr>
            </w:pPr>
            <w:proofErr w:type="spellStart"/>
            <w:r w:rsidRPr="00A03C17">
              <w:rPr>
                <w:rFonts w:ascii="Arial" w:hAnsi="Arial" w:cs="Arial"/>
                <w:i/>
                <w:sz w:val="20"/>
                <w:szCs w:val="20"/>
                <w:lang w:val="en-US"/>
              </w:rPr>
              <w:t>Macvicaria</w:t>
            </w:r>
            <w:proofErr w:type="spellEnd"/>
            <w:r w:rsidRPr="00A03C17">
              <w:rPr>
                <w:rFonts w:ascii="Arial" w:hAnsi="Arial" w:cs="Arial"/>
                <w:i/>
                <w:sz w:val="20"/>
                <w:szCs w:val="20"/>
                <w:lang w:val="en-US"/>
              </w:rPr>
              <w:t xml:space="preserve"> </w:t>
            </w:r>
            <w:proofErr w:type="spellStart"/>
            <w:r w:rsidRPr="00A03C17">
              <w:rPr>
                <w:rFonts w:ascii="Arial" w:hAnsi="Arial" w:cs="Arial"/>
                <w:i/>
                <w:sz w:val="20"/>
                <w:szCs w:val="20"/>
                <w:lang w:val="en-US"/>
              </w:rPr>
              <w:t>ophthalmolyci</w:t>
            </w:r>
            <w:proofErr w:type="spellEnd"/>
          </w:p>
        </w:tc>
        <w:tc>
          <w:tcPr>
            <w:tcW w:w="1423" w:type="dxa"/>
            <w:tcBorders>
              <w:top w:val="none" w:sz="0" w:space="0" w:color="auto"/>
              <w:bottom w:val="none" w:sz="0" w:space="0" w:color="auto"/>
            </w:tcBorders>
          </w:tcPr>
          <w:p w14:paraId="052B7FC0" w14:textId="77777777" w:rsidR="00357E08" w:rsidRPr="00A03C17" w:rsidRDefault="00357E08"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992" w:type="dxa"/>
            <w:tcBorders>
              <w:top w:val="none" w:sz="0" w:space="0" w:color="auto"/>
              <w:bottom w:val="none" w:sz="0" w:space="0" w:color="auto"/>
            </w:tcBorders>
          </w:tcPr>
          <w:p w14:paraId="70D088F7" w14:textId="77777777" w:rsidR="00F34C19" w:rsidRPr="00A03C17" w:rsidRDefault="00F34C19"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K5YjgZ60","properties":{"formattedCitation":"\\super 20\\nosupersub{}","plainCitation":"20","noteIndex":0},"citationItems":[{"id":3289,"uris":["http://zotero.org/users/3032824/items/EJ3TXSQJ"],"uri":["http://zotero.org/users/3032824/items/EJ3TXSQJ"],"itemData":{"id":3289,"type":"article-journal","abstract":"Four species of marine fish digeneans, Macvicaria pennelli (Leiper &amp; Atkinson, 1914), M. ophthalmolyci n. sp., M. muraenolepidis n. sp. and M. antarctica (Kovaljova &amp; Gaevskaya, 1974) n. comb., are described. The digeneans were collected in the western Antarctic (the environs of South Georgia and the South Shetland Islands) and in the sub-Antarctic (east of the Falkland Islands). The species described differ from each other in body shape, position of the ventral sucker, sucker ratio, posterior extent of the cirrus-sac, arrangement of the vitelline follicles and dimensions of the eggs. M. muraenolepidis n. sp. is restricted to the gadiform fish Muraenolepis microps. M. pennelli and M. antarctica were found exclusively in notothenioid fishes. M. ophthalmolyci n. sp. was found in zoarcid and nototheniid fishes. Previous authors have recorded only one of these species, M. pennelli, from the eastern Antarctic, but it is probable that more than one species was represented in their collections.","container-title":"Systematic Parasitology","DOI":"10.1007/BF00009144","ISSN":"1573-5192","issue":"3","journalAbbreviation":"Syst Parasitol","language":"en","page":"169-179","source":"Springer Link","title":"Antarctic representatives of the genus &lt;i&gt;Macvicaria&lt;/i&gt; Gibson &amp; Bray, 1982 (Digenea Opecoelidae), with descriptions of two new species","volume":"16","author":[{"family":"Zdzitowiecki","given":"Krzysztof"}],"issued":{"date-parts":[["1990",7,1]]}}}],"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20</w:t>
            </w:r>
            <w:r w:rsidRPr="00A03C17">
              <w:rPr>
                <w:rFonts w:ascii="Arial" w:hAnsi="Arial" w:cs="Arial"/>
                <w:sz w:val="20"/>
                <w:szCs w:val="20"/>
                <w:lang w:val="de-DE"/>
              </w:rPr>
              <w:fldChar w:fldCharType="end"/>
            </w:r>
          </w:p>
        </w:tc>
      </w:tr>
      <w:tr w:rsidR="00F91172" w:rsidRPr="00A03C17" w14:paraId="410A0303" w14:textId="77777777" w:rsidTr="0089222A">
        <w:tc>
          <w:tcPr>
            <w:cnfStyle w:val="001000000000" w:firstRow="0" w:lastRow="0" w:firstColumn="1" w:lastColumn="0" w:oddVBand="0" w:evenVBand="0" w:oddHBand="0" w:evenHBand="0" w:firstRowFirstColumn="0" w:firstRowLastColumn="0" w:lastRowFirstColumn="0" w:lastRowLastColumn="0"/>
            <w:tcW w:w="1696" w:type="dxa"/>
          </w:tcPr>
          <w:p w14:paraId="698BBA96" w14:textId="77777777" w:rsidR="00F91172" w:rsidRPr="00A03C17" w:rsidRDefault="00F91172" w:rsidP="001B669D">
            <w:pPr>
              <w:rPr>
                <w:rFonts w:ascii="Arial" w:hAnsi="Arial" w:cs="Arial"/>
                <w:sz w:val="20"/>
                <w:szCs w:val="20"/>
                <w:lang w:val="de-DE"/>
              </w:rPr>
            </w:pPr>
          </w:p>
        </w:tc>
        <w:tc>
          <w:tcPr>
            <w:tcW w:w="1701" w:type="dxa"/>
          </w:tcPr>
          <w:p w14:paraId="3081F47E" w14:textId="77777777" w:rsidR="00F91172" w:rsidRPr="00A03C17" w:rsidRDefault="00F91172"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2552" w:type="dxa"/>
          </w:tcPr>
          <w:p w14:paraId="048D641D" w14:textId="77777777" w:rsidR="00F91172" w:rsidRPr="00A03C17" w:rsidRDefault="00F91172"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3118" w:type="dxa"/>
          </w:tcPr>
          <w:p w14:paraId="3F4653F3" w14:textId="77777777" w:rsidR="00F91172" w:rsidRPr="00A03C17" w:rsidRDefault="00F91172" w:rsidP="001B669D">
            <w:pP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lang w:val="de-DE"/>
              </w:rPr>
            </w:pPr>
            <w:proofErr w:type="spellStart"/>
            <w:r w:rsidRPr="00A03C17">
              <w:rPr>
                <w:rFonts w:ascii="Arial" w:hAnsi="Arial" w:cs="Arial"/>
                <w:i/>
                <w:sz w:val="20"/>
                <w:szCs w:val="20"/>
                <w:lang w:val="de-DE"/>
              </w:rPr>
              <w:t>Macvicaria</w:t>
            </w:r>
            <w:proofErr w:type="spellEnd"/>
            <w:r w:rsidRPr="00A03C17">
              <w:rPr>
                <w:rFonts w:ascii="Arial" w:hAnsi="Arial" w:cs="Arial"/>
                <w:i/>
                <w:sz w:val="20"/>
                <w:szCs w:val="20"/>
                <w:lang w:val="de-DE"/>
              </w:rPr>
              <w:t xml:space="preserve"> </w:t>
            </w:r>
            <w:proofErr w:type="spellStart"/>
            <w:r w:rsidRPr="00A03C17">
              <w:rPr>
                <w:rFonts w:ascii="Arial" w:hAnsi="Arial" w:cs="Arial"/>
                <w:i/>
                <w:sz w:val="20"/>
                <w:szCs w:val="20"/>
                <w:lang w:val="de-DE"/>
              </w:rPr>
              <w:t>pennelli</w:t>
            </w:r>
            <w:proofErr w:type="spellEnd"/>
          </w:p>
        </w:tc>
        <w:tc>
          <w:tcPr>
            <w:tcW w:w="1423" w:type="dxa"/>
          </w:tcPr>
          <w:p w14:paraId="080F5996" w14:textId="77777777" w:rsidR="00F91172" w:rsidRPr="00A03C17" w:rsidRDefault="00F91172"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SG, SSI</w:t>
            </w:r>
          </w:p>
        </w:tc>
        <w:tc>
          <w:tcPr>
            <w:tcW w:w="992" w:type="dxa"/>
          </w:tcPr>
          <w:p w14:paraId="4FEC8DD5" w14:textId="77777777" w:rsidR="002C4812" w:rsidRPr="00A03C17" w:rsidRDefault="002C4812"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luhfFlBP","properties":{"formattedCitation":"\\super 21,22\\nosupersub{}","plainCitation":"21,22","noteIndex":0},"citationItems":[{"id":3286,"uris":["http://zotero.org/users/3032824/items/FQ4PIZCY"],"uri":["http://zotero.org/users/3032824/items/FQ4PIZCY"],"itemData":{"id":3286,"type":"article-journal","container-title":"Acta Parasitologica Polonica","issue":"3","page":"155-167","title":"Occurrence of digenetic trematodes in fishes off South Shetlands (Antarctic).","volume":"33","author":[{"family":"Zdzitowiecki","given":"Krzysztof"}],"issued":{"date-parts":[["1988"]]}}},{"id":3287,"uris":["http://zotero.org/users/3032824/items/H972QHND"],"uri":["http://zotero.org/users/3032824/items/H972QHND"],"itemData":{"id":3287,"type":"article-journal","abstract":"A sample of 111 fish of eight species caught in two fjords at South Georgia were examined for digenean trematode parasites. The alimentary tracts of all specimens were infected with digeneans. The dominant species was Elytrophalloides oatesi (Leiper &amp; Atkinson) which was found in all fish, with a maximum number of 1961 specimens per fish. Other common species were; Macvicaria pennelli (Leiper &amp; Atkinson), Lepidapedon garrardi (Leiper &amp; Atkinson), Lecithaster macrocotyle Szidat &amp; Graefe, Genolinea bowersi (Leiper &amp; Atkinson) and Postmonorchis variabilis Prudhoe &amp; Bray. Three further species, Neolebouria antarctica (Szidat &amp; Graefe), Discoverytrema markowskii Gibson and Gonocerca phycidis Manter, were rare. Infection of the most commonly caught fish at South Georgia, Notothenia rossii Richardson, is compared with that of N. rossii at Admiralty Bay, South Shetland Islands. The species composition of common parasites was similar in both areas but conspicuous differences in the frequency of individual digenean species were found.","container-title":"Antarctic Science","DOI":"10.1017/S0954102092000105","ISSN":"1365-2079, 0954-1020","issue":"1","language":"en","note":"publisher: Cambridge University Press","page":"51-55","source":"Cambridge University Press","title":"Digenean Trematoda infection of inshore fish at South Georgia","volume":"4","author":[{"family":"Zdzitowiecki","given":"Krzysztof"},{"family":"White","given":"Martin G."}],"issued":{"date-parts":[["1992",3]]}}}],"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21,22</w:t>
            </w:r>
            <w:r w:rsidRPr="00A03C17">
              <w:rPr>
                <w:rFonts w:ascii="Arial" w:hAnsi="Arial" w:cs="Arial"/>
                <w:sz w:val="20"/>
                <w:szCs w:val="20"/>
                <w:lang w:val="de-DE"/>
              </w:rPr>
              <w:fldChar w:fldCharType="end"/>
            </w:r>
          </w:p>
        </w:tc>
      </w:tr>
      <w:tr w:rsidR="001B669D" w:rsidRPr="00A03C17" w14:paraId="1D208B15" w14:textId="77777777" w:rsidTr="008922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none" w:sz="0" w:space="0" w:color="auto"/>
              <w:bottom w:val="single" w:sz="4" w:space="0" w:color="auto"/>
            </w:tcBorders>
          </w:tcPr>
          <w:p w14:paraId="382273BD" w14:textId="77777777" w:rsidR="001B669D" w:rsidRPr="00A03C17" w:rsidRDefault="001B669D" w:rsidP="001B669D">
            <w:pPr>
              <w:rPr>
                <w:rFonts w:ascii="Arial" w:hAnsi="Arial" w:cs="Arial"/>
                <w:sz w:val="20"/>
                <w:szCs w:val="20"/>
                <w:lang w:val="de-DE"/>
              </w:rPr>
            </w:pPr>
          </w:p>
        </w:tc>
        <w:tc>
          <w:tcPr>
            <w:tcW w:w="1701" w:type="dxa"/>
            <w:tcBorders>
              <w:top w:val="none" w:sz="0" w:space="0" w:color="auto"/>
              <w:bottom w:val="single" w:sz="4" w:space="0" w:color="auto"/>
            </w:tcBorders>
          </w:tcPr>
          <w:p w14:paraId="1CBEF7D9"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2552" w:type="dxa"/>
            <w:tcBorders>
              <w:top w:val="none" w:sz="0" w:space="0" w:color="auto"/>
              <w:bottom w:val="single" w:sz="4" w:space="0" w:color="auto"/>
            </w:tcBorders>
          </w:tcPr>
          <w:p w14:paraId="6536FFAB"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3118" w:type="dxa"/>
            <w:tcBorders>
              <w:top w:val="none" w:sz="0" w:space="0" w:color="auto"/>
              <w:bottom w:val="single" w:sz="4" w:space="0" w:color="auto"/>
            </w:tcBorders>
          </w:tcPr>
          <w:p w14:paraId="09FB3A09"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lang w:val="de-DE"/>
              </w:rPr>
            </w:pPr>
            <w:proofErr w:type="spellStart"/>
            <w:r w:rsidRPr="00A03C17">
              <w:rPr>
                <w:rFonts w:ascii="Arial" w:hAnsi="Arial" w:cs="Arial"/>
                <w:i/>
                <w:sz w:val="20"/>
                <w:szCs w:val="20"/>
                <w:lang w:val="de-DE"/>
              </w:rPr>
              <w:t>Neolebouria</w:t>
            </w:r>
            <w:proofErr w:type="spellEnd"/>
            <w:r w:rsidRPr="00A03C17">
              <w:rPr>
                <w:rFonts w:ascii="Arial" w:hAnsi="Arial" w:cs="Arial"/>
                <w:i/>
                <w:sz w:val="20"/>
                <w:szCs w:val="20"/>
                <w:lang w:val="de-DE"/>
              </w:rPr>
              <w:t xml:space="preserve"> </w:t>
            </w:r>
            <w:proofErr w:type="spellStart"/>
            <w:r w:rsidRPr="00A03C17">
              <w:rPr>
                <w:rFonts w:ascii="Arial" w:hAnsi="Arial" w:cs="Arial"/>
                <w:i/>
                <w:sz w:val="20"/>
                <w:szCs w:val="20"/>
                <w:lang w:val="de-DE"/>
              </w:rPr>
              <w:t>antarctica</w:t>
            </w:r>
            <w:proofErr w:type="spellEnd"/>
          </w:p>
        </w:tc>
        <w:tc>
          <w:tcPr>
            <w:tcW w:w="1423" w:type="dxa"/>
            <w:tcBorders>
              <w:top w:val="none" w:sz="0" w:space="0" w:color="auto"/>
              <w:bottom w:val="single" w:sz="4" w:space="0" w:color="auto"/>
            </w:tcBorders>
          </w:tcPr>
          <w:p w14:paraId="05EE28DD"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SSI, KGI, EI, SGI, VS</w:t>
            </w:r>
          </w:p>
        </w:tc>
        <w:tc>
          <w:tcPr>
            <w:tcW w:w="992" w:type="dxa"/>
            <w:tcBorders>
              <w:top w:val="none" w:sz="0" w:space="0" w:color="auto"/>
              <w:bottom w:val="single" w:sz="4" w:space="0" w:color="auto"/>
            </w:tcBorders>
          </w:tcPr>
          <w:p w14:paraId="1CA2659A" w14:textId="77777777" w:rsidR="0029760F" w:rsidRPr="00A03C17" w:rsidRDefault="0029760F"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rPr>
              <w:fldChar w:fldCharType="begin"/>
            </w:r>
            <w:r w:rsidR="003E61FA">
              <w:rPr>
                <w:rFonts w:ascii="Arial" w:hAnsi="Arial" w:cs="Arial"/>
                <w:sz w:val="20"/>
                <w:szCs w:val="20"/>
              </w:rPr>
              <w:instrText xml:space="preserve"> ADDIN ZOTERO_ITEM CSL_CITATION {"citationID":"6QENyiql","properties":{"formattedCitation":"\\super 5,7,14\\nosupersub{}","plainCitation":"5,7,14","noteIndex":0},"citationItems":[{"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id":3257,"uris":["http://zotero.org/users/3032824/items/K7MK3V8T"],"uri":["http://zotero.org/users/3032824/items/K7MK3V8T"],"itemData":{"id":3257,"type":"article-journal","container-title":"Acta Parasitologica","issue":"1","page":"11-14","title":"Antarctic representatives of the genus &lt;i&gt;Neolebouria&lt;/i&gt; Gibson, 1976 (Digenea, Opecoelidae), with description of one new species.","volume":"38","author":[{"family":"Zdzitowiecki","given":"Krzysztof"},{"family":"Pisano","given":"Eva"},{"family":"Vacchi","given":"M."}],"issued":{"date-parts":[["1993"]]}}},{"id":3210,"uris":["http://zotero.org/users/3032824/items/EYVDEIFH"],"uri":["http://zotero.org/users/3032824/items/EYVDEIFH"],"itemData":{"id":3210,"type":"article-journal","container-title":"Polish Polar Research","issue":"4","journalAbbreviation":"Pol. Polar Res.","page":"315-324","title":"The helminth fauna of some notothenioid fishes collected from the shelf of Argentine Islands, West Antarctica","volume":"26","author":[{"family":"Laskowski","given":"Zdzisław"},{"family":"Zdzitowiecki","given":"Krzysztof"}],"issued":{"date-parts":[["2005"]]}}}],"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5,7,14</w:t>
            </w:r>
            <w:r w:rsidRPr="00A03C17">
              <w:rPr>
                <w:rFonts w:ascii="Arial" w:hAnsi="Arial" w:cs="Arial"/>
                <w:sz w:val="20"/>
                <w:szCs w:val="20"/>
              </w:rPr>
              <w:fldChar w:fldCharType="end"/>
            </w:r>
          </w:p>
        </w:tc>
      </w:tr>
      <w:tr w:rsidR="001B669D" w:rsidRPr="00A03C17" w14:paraId="4702941E" w14:textId="77777777" w:rsidTr="0089222A">
        <w:tc>
          <w:tcPr>
            <w:cnfStyle w:val="001000000000" w:firstRow="0" w:lastRow="0" w:firstColumn="1" w:lastColumn="0" w:oddVBand="0" w:evenVBand="0" w:oddHBand="0" w:evenHBand="0" w:firstRowFirstColumn="0" w:firstRowLastColumn="0" w:lastRowFirstColumn="0" w:lastRowLastColumn="0"/>
            <w:tcW w:w="1696" w:type="dxa"/>
            <w:tcBorders>
              <w:top w:val="single" w:sz="4" w:space="0" w:color="auto"/>
            </w:tcBorders>
          </w:tcPr>
          <w:p w14:paraId="048458B5" w14:textId="77777777" w:rsidR="001B669D" w:rsidRPr="00A03C17" w:rsidRDefault="001B669D" w:rsidP="001B669D">
            <w:pPr>
              <w:rPr>
                <w:rFonts w:ascii="Arial" w:hAnsi="Arial" w:cs="Arial"/>
                <w:sz w:val="20"/>
                <w:szCs w:val="20"/>
                <w:lang w:val="en-US"/>
              </w:rPr>
            </w:pPr>
          </w:p>
        </w:tc>
        <w:tc>
          <w:tcPr>
            <w:tcW w:w="1701" w:type="dxa"/>
            <w:tcBorders>
              <w:top w:val="single" w:sz="4" w:space="0" w:color="auto"/>
            </w:tcBorders>
          </w:tcPr>
          <w:p w14:paraId="644BD472"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roofErr w:type="spellStart"/>
            <w:r w:rsidRPr="00A03C17">
              <w:rPr>
                <w:rFonts w:ascii="Arial" w:hAnsi="Arial" w:cs="Arial"/>
                <w:sz w:val="20"/>
                <w:szCs w:val="20"/>
                <w:lang w:val="en-US"/>
              </w:rPr>
              <w:t>Cestoda</w:t>
            </w:r>
            <w:proofErr w:type="spellEnd"/>
          </w:p>
        </w:tc>
        <w:tc>
          <w:tcPr>
            <w:tcW w:w="2552" w:type="dxa"/>
            <w:tcBorders>
              <w:top w:val="single" w:sz="4" w:space="0" w:color="auto"/>
            </w:tcBorders>
          </w:tcPr>
          <w:p w14:paraId="4C21F833"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en-US"/>
              </w:rPr>
              <w:t>unspecified</w:t>
            </w:r>
          </w:p>
        </w:tc>
        <w:tc>
          <w:tcPr>
            <w:tcW w:w="3118" w:type="dxa"/>
            <w:tcBorders>
              <w:top w:val="single" w:sz="4" w:space="0" w:color="auto"/>
            </w:tcBorders>
          </w:tcPr>
          <w:p w14:paraId="4E3B8DC0"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roofErr w:type="spellStart"/>
            <w:r w:rsidRPr="00A03C17">
              <w:rPr>
                <w:rFonts w:ascii="Arial" w:hAnsi="Arial" w:cs="Arial"/>
                <w:sz w:val="20"/>
                <w:szCs w:val="20"/>
                <w:lang w:val="en-US"/>
              </w:rPr>
              <w:t>Cercoid</w:t>
            </w:r>
            <w:proofErr w:type="spellEnd"/>
            <w:r w:rsidRPr="00A03C17">
              <w:rPr>
                <w:rFonts w:ascii="Arial" w:hAnsi="Arial" w:cs="Arial"/>
                <w:sz w:val="20"/>
                <w:szCs w:val="20"/>
                <w:lang w:val="en-US"/>
              </w:rPr>
              <w:t xml:space="preserve"> IV bilocular</w:t>
            </w:r>
          </w:p>
        </w:tc>
        <w:tc>
          <w:tcPr>
            <w:tcW w:w="1423" w:type="dxa"/>
            <w:tcBorders>
              <w:top w:val="single" w:sz="4" w:space="0" w:color="auto"/>
            </w:tcBorders>
          </w:tcPr>
          <w:p w14:paraId="5DB9D4B1"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en-US"/>
              </w:rPr>
              <w:t>SSI</w:t>
            </w:r>
          </w:p>
        </w:tc>
        <w:tc>
          <w:tcPr>
            <w:tcW w:w="992" w:type="dxa"/>
            <w:tcBorders>
              <w:top w:val="single" w:sz="4" w:space="0" w:color="auto"/>
            </w:tcBorders>
          </w:tcPr>
          <w:p w14:paraId="3D217141" w14:textId="77777777" w:rsidR="005F53FC" w:rsidRPr="00A03C17" w:rsidRDefault="005F53FC"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en-US"/>
              </w:rPr>
              <w:instrText xml:space="preserve"> ADDIN ZOTERO_ITEM CSL_CITATION {"citationID":"52RIibmZ","properties":{"formattedCitation":"\\super 8\\nosupersub{}","plainCitation":"8","noteIndex":0},"citationItems":[{"id":3258,"uris":["http://zotero.org/users/3032824/items/LJIR8PGG"],"uri":["http://zotero.org/users/3032824/items/LJIR8PGG"],"itemData":{"id":3258,"type":"article-journal","container-title":"Acta Parasitologica","issue":"3","page":"113-118","title":"The tetraphyllidean and tetrabothriid cercoids from Antarctic bony fishes. II. Occurrence of cercoids in various fish species.","volume":"38","author":[{"family":"Wojciechowska","given":"A."}],"issued":{"date-parts":[["1993"]]}}}],"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8</w:t>
            </w:r>
            <w:r w:rsidRPr="00A03C17">
              <w:rPr>
                <w:rFonts w:ascii="Arial" w:hAnsi="Arial" w:cs="Arial"/>
                <w:sz w:val="20"/>
                <w:szCs w:val="20"/>
                <w:lang w:val="de-DE"/>
              </w:rPr>
              <w:fldChar w:fldCharType="end"/>
            </w:r>
          </w:p>
        </w:tc>
      </w:tr>
      <w:tr w:rsidR="001B669D" w:rsidRPr="00A03C17" w14:paraId="4ED49F93" w14:textId="77777777" w:rsidTr="008922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none" w:sz="0" w:space="0" w:color="auto"/>
              <w:bottom w:val="none" w:sz="0" w:space="0" w:color="auto"/>
            </w:tcBorders>
          </w:tcPr>
          <w:p w14:paraId="48F92401" w14:textId="77777777" w:rsidR="001B669D" w:rsidRPr="00A03C17" w:rsidRDefault="001B669D" w:rsidP="001B669D">
            <w:pPr>
              <w:rPr>
                <w:rFonts w:ascii="Arial" w:hAnsi="Arial" w:cs="Arial"/>
                <w:sz w:val="20"/>
                <w:szCs w:val="20"/>
                <w:lang w:val="de-DE"/>
              </w:rPr>
            </w:pPr>
          </w:p>
        </w:tc>
        <w:tc>
          <w:tcPr>
            <w:tcW w:w="1701" w:type="dxa"/>
            <w:tcBorders>
              <w:top w:val="none" w:sz="0" w:space="0" w:color="auto"/>
              <w:bottom w:val="none" w:sz="0" w:space="0" w:color="auto"/>
            </w:tcBorders>
          </w:tcPr>
          <w:p w14:paraId="18E723CA"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2552" w:type="dxa"/>
            <w:tcBorders>
              <w:top w:val="none" w:sz="0" w:space="0" w:color="auto"/>
              <w:bottom w:val="none" w:sz="0" w:space="0" w:color="auto"/>
            </w:tcBorders>
            <w:shd w:val="clear" w:color="auto" w:fill="F2F2F2" w:themeFill="background1" w:themeFillShade="F2"/>
          </w:tcPr>
          <w:p w14:paraId="7654C5A9"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Oncobothriidae</w:t>
            </w:r>
            <w:proofErr w:type="spellEnd"/>
          </w:p>
        </w:tc>
        <w:tc>
          <w:tcPr>
            <w:tcW w:w="3118" w:type="dxa"/>
            <w:tcBorders>
              <w:top w:val="none" w:sz="0" w:space="0" w:color="auto"/>
              <w:bottom w:val="none" w:sz="0" w:space="0" w:color="auto"/>
            </w:tcBorders>
            <w:shd w:val="clear" w:color="auto" w:fill="F2F2F2" w:themeFill="background1" w:themeFillShade="F2"/>
          </w:tcPr>
          <w:p w14:paraId="2D2FD6F6"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Unspecified</w:t>
            </w:r>
            <w:proofErr w:type="spellEnd"/>
            <w:r w:rsidRPr="00A03C17">
              <w:rPr>
                <w:rFonts w:ascii="Arial" w:hAnsi="Arial" w:cs="Arial"/>
                <w:sz w:val="20"/>
                <w:szCs w:val="20"/>
                <w:lang w:val="de-DE"/>
              </w:rPr>
              <w:t xml:space="preserve"> </w:t>
            </w:r>
            <w:proofErr w:type="spellStart"/>
            <w:r w:rsidRPr="00A03C17">
              <w:rPr>
                <w:rFonts w:ascii="Arial" w:hAnsi="Arial" w:cs="Arial"/>
                <w:sz w:val="20"/>
                <w:szCs w:val="20"/>
                <w:lang w:val="de-DE"/>
              </w:rPr>
              <w:t>Pseudophyllidea</w:t>
            </w:r>
            <w:proofErr w:type="spellEnd"/>
          </w:p>
        </w:tc>
        <w:tc>
          <w:tcPr>
            <w:tcW w:w="1423" w:type="dxa"/>
            <w:tcBorders>
              <w:top w:val="none" w:sz="0" w:space="0" w:color="auto"/>
              <w:bottom w:val="none" w:sz="0" w:space="0" w:color="auto"/>
            </w:tcBorders>
            <w:shd w:val="clear" w:color="auto" w:fill="F2F2F2" w:themeFill="background1" w:themeFillShade="F2"/>
          </w:tcPr>
          <w:p w14:paraId="1F566ADE"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SSI</w:t>
            </w:r>
          </w:p>
        </w:tc>
        <w:tc>
          <w:tcPr>
            <w:tcW w:w="992" w:type="dxa"/>
            <w:tcBorders>
              <w:top w:val="none" w:sz="0" w:space="0" w:color="auto"/>
              <w:bottom w:val="none" w:sz="0" w:space="0" w:color="auto"/>
            </w:tcBorders>
            <w:shd w:val="clear" w:color="auto" w:fill="F2F2F2" w:themeFill="background1" w:themeFillShade="F2"/>
          </w:tcPr>
          <w:p w14:paraId="514E95C6" w14:textId="77777777" w:rsidR="00B409CA" w:rsidRPr="00A03C17" w:rsidRDefault="00B409CA"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rPr>
              <w:fldChar w:fldCharType="begin"/>
            </w:r>
            <w:r w:rsidR="003E61FA">
              <w:rPr>
                <w:rFonts w:ascii="Arial" w:hAnsi="Arial" w:cs="Arial"/>
                <w:sz w:val="20"/>
                <w:szCs w:val="20"/>
              </w:rPr>
              <w:instrText xml:space="preserve"> ADDIN ZOTERO_ITEM CSL_CITATION {"citationID":"EYQlWGV5","properties":{"formattedCitation":"\\super 5\\nosupersub{}","plainCitation":"5","noteIndex":0},"citationItems":[{"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5</w:t>
            </w:r>
            <w:r w:rsidRPr="00A03C17">
              <w:rPr>
                <w:rFonts w:ascii="Arial" w:hAnsi="Arial" w:cs="Arial"/>
                <w:sz w:val="20"/>
                <w:szCs w:val="20"/>
              </w:rPr>
              <w:fldChar w:fldCharType="end"/>
            </w:r>
          </w:p>
        </w:tc>
      </w:tr>
      <w:tr w:rsidR="008C2295" w:rsidRPr="00A03C17" w14:paraId="28BE37D7" w14:textId="77777777" w:rsidTr="0089222A">
        <w:tc>
          <w:tcPr>
            <w:cnfStyle w:val="001000000000" w:firstRow="0" w:lastRow="0" w:firstColumn="1" w:lastColumn="0" w:oddVBand="0" w:evenVBand="0" w:oddHBand="0" w:evenHBand="0" w:firstRowFirstColumn="0" w:firstRowLastColumn="0" w:lastRowFirstColumn="0" w:lastRowLastColumn="0"/>
            <w:tcW w:w="1696" w:type="dxa"/>
          </w:tcPr>
          <w:p w14:paraId="4DFAB1A7" w14:textId="77777777" w:rsidR="008C2295" w:rsidRPr="00A03C17" w:rsidRDefault="008C2295" w:rsidP="001B669D">
            <w:pPr>
              <w:rPr>
                <w:rFonts w:ascii="Arial" w:hAnsi="Arial" w:cs="Arial"/>
                <w:sz w:val="20"/>
                <w:szCs w:val="20"/>
                <w:lang w:val="de-DE"/>
              </w:rPr>
            </w:pPr>
          </w:p>
        </w:tc>
        <w:tc>
          <w:tcPr>
            <w:tcW w:w="1701" w:type="dxa"/>
          </w:tcPr>
          <w:p w14:paraId="257E390C" w14:textId="77777777" w:rsidR="008C2295" w:rsidRPr="00A03C17" w:rsidRDefault="008C2295"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2552" w:type="dxa"/>
            <w:shd w:val="clear" w:color="auto" w:fill="F2F2F2" w:themeFill="background1" w:themeFillShade="F2"/>
          </w:tcPr>
          <w:p w14:paraId="765F51FB" w14:textId="77777777" w:rsidR="008C2295" w:rsidRPr="00A03C17" w:rsidRDefault="008C2295"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3118" w:type="dxa"/>
            <w:shd w:val="clear" w:color="auto" w:fill="F2F2F2" w:themeFill="background1" w:themeFillShade="F2"/>
          </w:tcPr>
          <w:p w14:paraId="41D8F51B" w14:textId="77777777" w:rsidR="008C2295" w:rsidRPr="00A03C17" w:rsidRDefault="008C2295" w:rsidP="001B669D">
            <w:pP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lang w:val="de-DE"/>
              </w:rPr>
            </w:pPr>
            <w:proofErr w:type="spellStart"/>
            <w:r w:rsidRPr="00A03C17">
              <w:rPr>
                <w:rFonts w:ascii="Arial" w:hAnsi="Arial" w:cs="Arial"/>
                <w:i/>
                <w:sz w:val="20"/>
                <w:szCs w:val="20"/>
                <w:lang w:val="de-DE"/>
              </w:rPr>
              <w:t>Onchobothrium</w:t>
            </w:r>
            <w:proofErr w:type="spellEnd"/>
            <w:r w:rsidRPr="00A03C17">
              <w:rPr>
                <w:rFonts w:ascii="Arial" w:hAnsi="Arial" w:cs="Arial"/>
                <w:i/>
                <w:sz w:val="20"/>
                <w:szCs w:val="20"/>
                <w:lang w:val="de-DE"/>
              </w:rPr>
              <w:t xml:space="preserve"> </w:t>
            </w:r>
            <w:proofErr w:type="spellStart"/>
            <w:r w:rsidRPr="00A03C17">
              <w:rPr>
                <w:rFonts w:ascii="Arial" w:hAnsi="Arial" w:cs="Arial"/>
                <w:i/>
                <w:sz w:val="20"/>
                <w:szCs w:val="20"/>
                <w:lang w:val="de-DE"/>
              </w:rPr>
              <w:t>antarcticum</w:t>
            </w:r>
            <w:proofErr w:type="spellEnd"/>
          </w:p>
        </w:tc>
        <w:tc>
          <w:tcPr>
            <w:tcW w:w="1423" w:type="dxa"/>
            <w:shd w:val="clear" w:color="auto" w:fill="F2F2F2" w:themeFill="background1" w:themeFillShade="F2"/>
          </w:tcPr>
          <w:p w14:paraId="3B3FEE71" w14:textId="77777777" w:rsidR="008C2295" w:rsidRPr="00A03C17" w:rsidRDefault="008C2295"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992" w:type="dxa"/>
            <w:shd w:val="clear" w:color="auto" w:fill="F2F2F2" w:themeFill="background1" w:themeFillShade="F2"/>
          </w:tcPr>
          <w:p w14:paraId="1EAB3287" w14:textId="77777777" w:rsidR="005F53FC" w:rsidRPr="00A03C17" w:rsidRDefault="005F53FC"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6Kj4q19G","properties":{"formattedCitation":"\\super 8\\nosupersub{}","plainCitation":"8","noteIndex":0},"citationItems":[{"id":3258,"uris":["http://zotero.org/users/3032824/items/LJIR8PGG"],"uri":["http://zotero.org/users/3032824/items/LJIR8PGG"],"itemData":{"id":3258,"type":"article-journal","container-title":"Acta Parasitologica","issue":"3","page":"113-118","title":"The tetraphyllidean and tetrabothriid cercoids from Antarctic bony fishes. II. Occurrence of cercoids in various fish species.","volume":"38","author":[{"family":"Wojciechowska","given":"A."}],"issued":{"date-parts":[["1993"]]}}}],"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8</w:t>
            </w:r>
            <w:r w:rsidRPr="00A03C17">
              <w:rPr>
                <w:rFonts w:ascii="Arial" w:hAnsi="Arial" w:cs="Arial"/>
                <w:sz w:val="20"/>
                <w:szCs w:val="20"/>
                <w:lang w:val="de-DE"/>
              </w:rPr>
              <w:fldChar w:fldCharType="end"/>
            </w:r>
          </w:p>
        </w:tc>
      </w:tr>
      <w:tr w:rsidR="001B669D" w:rsidRPr="00A03C17" w14:paraId="687ADEEF" w14:textId="77777777" w:rsidTr="008922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none" w:sz="0" w:space="0" w:color="auto"/>
              <w:bottom w:val="none" w:sz="0" w:space="0" w:color="auto"/>
            </w:tcBorders>
          </w:tcPr>
          <w:p w14:paraId="247101EF" w14:textId="77777777" w:rsidR="001B669D" w:rsidRPr="00A03C17" w:rsidRDefault="001B669D" w:rsidP="001B669D">
            <w:pPr>
              <w:rPr>
                <w:rFonts w:ascii="Arial" w:hAnsi="Arial" w:cs="Arial"/>
                <w:sz w:val="20"/>
                <w:szCs w:val="20"/>
                <w:lang w:val="de-DE"/>
              </w:rPr>
            </w:pPr>
          </w:p>
        </w:tc>
        <w:tc>
          <w:tcPr>
            <w:tcW w:w="1701" w:type="dxa"/>
            <w:tcBorders>
              <w:top w:val="none" w:sz="0" w:space="0" w:color="auto"/>
              <w:bottom w:val="none" w:sz="0" w:space="0" w:color="auto"/>
            </w:tcBorders>
          </w:tcPr>
          <w:p w14:paraId="1E63E499"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2552" w:type="dxa"/>
            <w:tcBorders>
              <w:top w:val="none" w:sz="0" w:space="0" w:color="auto"/>
              <w:bottom w:val="none" w:sz="0" w:space="0" w:color="auto"/>
            </w:tcBorders>
          </w:tcPr>
          <w:p w14:paraId="794592F3"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Diphyllobothriidae</w:t>
            </w:r>
            <w:proofErr w:type="spellEnd"/>
          </w:p>
        </w:tc>
        <w:tc>
          <w:tcPr>
            <w:tcW w:w="3118" w:type="dxa"/>
            <w:tcBorders>
              <w:top w:val="none" w:sz="0" w:space="0" w:color="auto"/>
              <w:bottom w:val="none" w:sz="0" w:space="0" w:color="auto"/>
            </w:tcBorders>
          </w:tcPr>
          <w:p w14:paraId="7D237E84"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Unspecified</w:t>
            </w:r>
            <w:proofErr w:type="spellEnd"/>
            <w:r w:rsidRPr="00A03C17">
              <w:rPr>
                <w:rFonts w:ascii="Arial" w:hAnsi="Arial" w:cs="Arial"/>
                <w:sz w:val="20"/>
                <w:szCs w:val="20"/>
                <w:lang w:val="de-DE"/>
              </w:rPr>
              <w:t xml:space="preserve"> </w:t>
            </w:r>
            <w:proofErr w:type="spellStart"/>
            <w:r w:rsidRPr="00A03C17">
              <w:rPr>
                <w:rFonts w:ascii="Arial" w:hAnsi="Arial" w:cs="Arial"/>
                <w:sz w:val="20"/>
                <w:szCs w:val="20"/>
                <w:lang w:val="de-DE"/>
              </w:rPr>
              <w:t>plerocercoid</w:t>
            </w:r>
            <w:proofErr w:type="spellEnd"/>
          </w:p>
        </w:tc>
        <w:tc>
          <w:tcPr>
            <w:tcW w:w="1423" w:type="dxa"/>
            <w:tcBorders>
              <w:top w:val="none" w:sz="0" w:space="0" w:color="auto"/>
              <w:bottom w:val="none" w:sz="0" w:space="0" w:color="auto"/>
            </w:tcBorders>
          </w:tcPr>
          <w:p w14:paraId="55B9931A"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PF</w:t>
            </w:r>
          </w:p>
        </w:tc>
        <w:tc>
          <w:tcPr>
            <w:tcW w:w="992" w:type="dxa"/>
            <w:tcBorders>
              <w:top w:val="none" w:sz="0" w:space="0" w:color="auto"/>
              <w:bottom w:val="none" w:sz="0" w:space="0" w:color="auto"/>
            </w:tcBorders>
          </w:tcPr>
          <w:p w14:paraId="4B4D1DBE" w14:textId="77777777" w:rsidR="00B53EE6" w:rsidRPr="00A03C17" w:rsidRDefault="00B53EE6"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rPr>
              <w:fldChar w:fldCharType="begin"/>
            </w:r>
            <w:r w:rsidR="003E61FA">
              <w:rPr>
                <w:rFonts w:ascii="Arial" w:hAnsi="Arial" w:cs="Arial"/>
                <w:sz w:val="20"/>
                <w:szCs w:val="20"/>
              </w:rPr>
              <w:instrText xml:space="preserve"> ADDIN ZOTERO_ITEM CSL_CITATION {"citationID":"cdeMOZU9","properties":{"formattedCitation":"\\super 6\\nosupersub{}","plainCitation":"6","noteIndex":0},"citationItems":[{"id":3254,"uris":["http://zotero.org/users/3032824/items/IK23PAAX"],"uri":["http://zotero.org/users/3032824/items/IK23PAAX"],"itemData":{"id":3254,"type":"article-journal","abstract":"The fish populations of Port Foster, Deception Island, South Shetland Islands, Antarctica, were investigated as part of the Erupt Antarctic ecosystem study. Surveys were conducted on five cruises between March 1999 and November 2000. Samples also were collected off Livingston Island and King George Island of the South Shetland Islands. Specimens were collected or observed using a multiple opening and closing net and environmental sampling system, otter trawls, benthic line-transect photography, and remotely operated vehicle video. Species composition, length, weight, reproductive condition, diet, habitat, and parasitic infestation were examined for the dominant fish species. Eleven species were collected, all in the suborder Notothenioidei. The fishes found in the survey are known to occur in the region and had diets similar to those found in other studies. Abundances of demersal fishes in Port Foster ranged from 0.05 to 0.10 individualsm−2 over the study period. Inshore shallow-water (&lt;30m) and inshore deep-water (&gt;30m) habitats are identified in Port Foster and described. Port Foster may be a refuge for juvenile fishes such as Champsocephalus gunnari. Limited exchange with the surrounding waters also may limit the influence of recruitment and prey abundance fluctuations outside Port Foster. Trematomus scotti had heavy body cavity parasite infestation from Port Foster, possibly due in part to decreased benthic scour from large icebergs, allowing benthic parasites to persist.","collection-title":"Ecosystem studies at Deception Island, Antarctica","container-title":"Deep Sea Research Part II: Topical Studies in Oceanography","DOI":"10.1016/S0967-0645(03)00094-8","ISSN":"0967-0645","issue":"10","journalAbbreviation":"Deep Sea Research Part II: Topical Studies in Oceanography","language":"en","page":"1843-1858","source":"ScienceDirect","title":"Fish populations of Port Foster, Deception Island, Antarctica and vicinity","volume":"50","author":[{"family":"Ruhl","given":"Henry A."},{"family":"Hastings","given":"Philip A."},{"family":"Zarubick","given":"Lisa A."},{"family":"Jensen","given":"Rachelle M."},{"family":"Zdzitowiecki","given":"Krzysztof"}],"issued":{"date-parts":[["2003",6,1]]}}}],"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6</w:t>
            </w:r>
            <w:r w:rsidRPr="00A03C17">
              <w:rPr>
                <w:rFonts w:ascii="Arial" w:hAnsi="Arial" w:cs="Arial"/>
                <w:sz w:val="20"/>
                <w:szCs w:val="20"/>
              </w:rPr>
              <w:fldChar w:fldCharType="end"/>
            </w:r>
          </w:p>
        </w:tc>
      </w:tr>
      <w:tr w:rsidR="001B669D" w:rsidRPr="00A03C17" w14:paraId="2EE01B88" w14:textId="77777777" w:rsidTr="0089222A">
        <w:tc>
          <w:tcPr>
            <w:cnfStyle w:val="001000000000" w:firstRow="0" w:lastRow="0" w:firstColumn="1" w:lastColumn="0" w:oddVBand="0" w:evenVBand="0" w:oddHBand="0" w:evenHBand="0" w:firstRowFirstColumn="0" w:firstRowLastColumn="0" w:lastRowFirstColumn="0" w:lastRowLastColumn="0"/>
            <w:tcW w:w="1696" w:type="dxa"/>
          </w:tcPr>
          <w:p w14:paraId="4CC759A7" w14:textId="77777777" w:rsidR="001B669D" w:rsidRPr="00A03C17" w:rsidRDefault="001B669D" w:rsidP="001B669D">
            <w:pPr>
              <w:rPr>
                <w:rFonts w:ascii="Arial" w:hAnsi="Arial" w:cs="Arial"/>
                <w:sz w:val="20"/>
                <w:szCs w:val="20"/>
                <w:lang w:val="de-DE"/>
              </w:rPr>
            </w:pPr>
          </w:p>
        </w:tc>
        <w:tc>
          <w:tcPr>
            <w:tcW w:w="1701" w:type="dxa"/>
          </w:tcPr>
          <w:p w14:paraId="16C74BEA"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2552" w:type="dxa"/>
            <w:shd w:val="clear" w:color="auto" w:fill="F2F2F2" w:themeFill="background1" w:themeFillShade="F2"/>
          </w:tcPr>
          <w:p w14:paraId="76B8073A"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Phyllobothriidae</w:t>
            </w:r>
            <w:proofErr w:type="spellEnd"/>
          </w:p>
        </w:tc>
        <w:tc>
          <w:tcPr>
            <w:tcW w:w="3118" w:type="dxa"/>
            <w:shd w:val="clear" w:color="auto" w:fill="F2F2F2" w:themeFill="background1" w:themeFillShade="F2"/>
          </w:tcPr>
          <w:p w14:paraId="0CFA3742"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Phyllobothrium</w:t>
            </w:r>
            <w:proofErr w:type="spellEnd"/>
            <w:r w:rsidRPr="00A03C17">
              <w:rPr>
                <w:rFonts w:ascii="Arial" w:hAnsi="Arial" w:cs="Arial"/>
                <w:sz w:val="20"/>
                <w:szCs w:val="20"/>
                <w:lang w:val="de-DE"/>
              </w:rPr>
              <w:t xml:space="preserve"> </w:t>
            </w:r>
            <w:proofErr w:type="spellStart"/>
            <w:r w:rsidRPr="00A03C17">
              <w:rPr>
                <w:rFonts w:ascii="Arial" w:hAnsi="Arial" w:cs="Arial"/>
                <w:sz w:val="20"/>
                <w:szCs w:val="20"/>
                <w:lang w:val="de-DE"/>
              </w:rPr>
              <w:t>cercoid</w:t>
            </w:r>
            <w:proofErr w:type="spellEnd"/>
            <w:r w:rsidRPr="00A03C17">
              <w:rPr>
                <w:rFonts w:ascii="Arial" w:hAnsi="Arial" w:cs="Arial"/>
                <w:sz w:val="20"/>
                <w:szCs w:val="20"/>
                <w:lang w:val="de-DE"/>
              </w:rPr>
              <w:t xml:space="preserve"> I</w:t>
            </w:r>
          </w:p>
        </w:tc>
        <w:tc>
          <w:tcPr>
            <w:tcW w:w="1423" w:type="dxa"/>
            <w:shd w:val="clear" w:color="auto" w:fill="F2F2F2" w:themeFill="background1" w:themeFillShade="F2"/>
          </w:tcPr>
          <w:p w14:paraId="762683C3"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SSI</w:t>
            </w:r>
          </w:p>
        </w:tc>
        <w:tc>
          <w:tcPr>
            <w:tcW w:w="992" w:type="dxa"/>
            <w:shd w:val="clear" w:color="auto" w:fill="F2F2F2" w:themeFill="background1" w:themeFillShade="F2"/>
          </w:tcPr>
          <w:p w14:paraId="3E99D729" w14:textId="77777777" w:rsidR="005F53FC" w:rsidRPr="00A03C17" w:rsidRDefault="005F53FC"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uiariQr9","properties":{"formattedCitation":"\\super 8\\nosupersub{}","plainCitation":"8","noteIndex":0},"citationItems":[{"id":3258,"uris":["http://zotero.org/users/3032824/items/LJIR8PGG"],"uri":["http://zotero.org/users/3032824/items/LJIR8PGG"],"itemData":{"id":3258,"type":"article-journal","container-title":"Acta Parasitologica","issue":"3","page":"113-118","title":"The tetraphyllidean and tetrabothriid cercoids from Antarctic bony fishes. II. Occurrence of cercoids in various fish species.","volume":"38","author":[{"family":"Wojciechowska","given":"A."}],"issued":{"date-parts":[["1993"]]}}}],"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8</w:t>
            </w:r>
            <w:r w:rsidRPr="00A03C17">
              <w:rPr>
                <w:rFonts w:ascii="Arial" w:hAnsi="Arial" w:cs="Arial"/>
                <w:sz w:val="20"/>
                <w:szCs w:val="20"/>
                <w:lang w:val="de-DE"/>
              </w:rPr>
              <w:fldChar w:fldCharType="end"/>
            </w:r>
          </w:p>
        </w:tc>
      </w:tr>
      <w:tr w:rsidR="001B669D" w:rsidRPr="00A03C17" w14:paraId="5DBB83FB" w14:textId="77777777" w:rsidTr="008922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none" w:sz="0" w:space="0" w:color="auto"/>
              <w:bottom w:val="none" w:sz="0" w:space="0" w:color="auto"/>
            </w:tcBorders>
          </w:tcPr>
          <w:p w14:paraId="668D0FDD" w14:textId="77777777" w:rsidR="001B669D" w:rsidRPr="00A03C17" w:rsidRDefault="001B669D" w:rsidP="001B669D">
            <w:pPr>
              <w:rPr>
                <w:rFonts w:ascii="Arial" w:hAnsi="Arial" w:cs="Arial"/>
                <w:sz w:val="20"/>
                <w:szCs w:val="20"/>
                <w:lang w:val="de-DE"/>
              </w:rPr>
            </w:pPr>
          </w:p>
        </w:tc>
        <w:tc>
          <w:tcPr>
            <w:tcW w:w="1701" w:type="dxa"/>
            <w:tcBorders>
              <w:top w:val="none" w:sz="0" w:space="0" w:color="auto"/>
              <w:bottom w:val="none" w:sz="0" w:space="0" w:color="auto"/>
            </w:tcBorders>
          </w:tcPr>
          <w:p w14:paraId="4CA67ADC"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2552" w:type="dxa"/>
            <w:tcBorders>
              <w:top w:val="none" w:sz="0" w:space="0" w:color="auto"/>
              <w:bottom w:val="none" w:sz="0" w:space="0" w:color="auto"/>
            </w:tcBorders>
            <w:shd w:val="clear" w:color="auto" w:fill="F2F2F2" w:themeFill="background1" w:themeFillShade="F2"/>
          </w:tcPr>
          <w:p w14:paraId="29C42124"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3118" w:type="dxa"/>
            <w:tcBorders>
              <w:top w:val="none" w:sz="0" w:space="0" w:color="auto"/>
              <w:bottom w:val="none" w:sz="0" w:space="0" w:color="auto"/>
            </w:tcBorders>
            <w:shd w:val="clear" w:color="auto" w:fill="F2F2F2" w:themeFill="background1" w:themeFillShade="F2"/>
          </w:tcPr>
          <w:p w14:paraId="64382609"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Phyllobothrium</w:t>
            </w:r>
            <w:proofErr w:type="spellEnd"/>
            <w:r w:rsidRPr="00A03C17">
              <w:rPr>
                <w:rFonts w:ascii="Arial" w:hAnsi="Arial" w:cs="Arial"/>
                <w:sz w:val="20"/>
                <w:szCs w:val="20"/>
                <w:lang w:val="de-DE"/>
              </w:rPr>
              <w:t xml:space="preserve"> </w:t>
            </w:r>
            <w:proofErr w:type="spellStart"/>
            <w:r w:rsidRPr="00A03C17">
              <w:rPr>
                <w:rFonts w:ascii="Arial" w:hAnsi="Arial" w:cs="Arial"/>
                <w:sz w:val="20"/>
                <w:szCs w:val="20"/>
                <w:lang w:val="de-DE"/>
              </w:rPr>
              <w:t>cercoid</w:t>
            </w:r>
            <w:proofErr w:type="spellEnd"/>
            <w:r w:rsidRPr="00A03C17">
              <w:rPr>
                <w:rFonts w:ascii="Arial" w:hAnsi="Arial" w:cs="Arial"/>
                <w:sz w:val="20"/>
                <w:szCs w:val="20"/>
                <w:lang w:val="de-DE"/>
              </w:rPr>
              <w:t xml:space="preserve"> IV</w:t>
            </w:r>
          </w:p>
        </w:tc>
        <w:tc>
          <w:tcPr>
            <w:tcW w:w="1423" w:type="dxa"/>
            <w:tcBorders>
              <w:top w:val="none" w:sz="0" w:space="0" w:color="auto"/>
              <w:bottom w:val="none" w:sz="0" w:space="0" w:color="auto"/>
            </w:tcBorders>
            <w:shd w:val="clear" w:color="auto" w:fill="F2F2F2" w:themeFill="background1" w:themeFillShade="F2"/>
          </w:tcPr>
          <w:p w14:paraId="59181DCE"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SSI</w:t>
            </w:r>
          </w:p>
        </w:tc>
        <w:tc>
          <w:tcPr>
            <w:tcW w:w="992" w:type="dxa"/>
            <w:tcBorders>
              <w:top w:val="none" w:sz="0" w:space="0" w:color="auto"/>
              <w:bottom w:val="none" w:sz="0" w:space="0" w:color="auto"/>
            </w:tcBorders>
            <w:shd w:val="clear" w:color="auto" w:fill="F2F2F2" w:themeFill="background1" w:themeFillShade="F2"/>
          </w:tcPr>
          <w:p w14:paraId="0D3C4F51" w14:textId="77777777" w:rsidR="005F53FC" w:rsidRPr="00A03C17" w:rsidRDefault="005F53FC"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urPBQTxc","properties":{"formattedCitation":"\\super 8\\nosupersub{}","plainCitation":"8","noteIndex":0},"citationItems":[{"id":3258,"uris":["http://zotero.org/users/3032824/items/LJIR8PGG"],"uri":["http://zotero.org/users/3032824/items/LJIR8PGG"],"itemData":{"id":3258,"type":"article-journal","container-title":"Acta Parasitologica","issue":"3","page":"113-118","title":"The tetraphyllidean and tetrabothriid cercoids from Antarctic bony fishes. II. Occurrence of cercoids in various fish species.","volume":"38","author":[{"family":"Wojciechowska","given":"A."}],"issued":{"date-parts":[["1993"]]}}}],"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8</w:t>
            </w:r>
            <w:r w:rsidRPr="00A03C17">
              <w:rPr>
                <w:rFonts w:ascii="Arial" w:hAnsi="Arial" w:cs="Arial"/>
                <w:sz w:val="20"/>
                <w:szCs w:val="20"/>
                <w:lang w:val="de-DE"/>
              </w:rPr>
              <w:fldChar w:fldCharType="end"/>
            </w:r>
          </w:p>
        </w:tc>
      </w:tr>
      <w:tr w:rsidR="001B669D" w:rsidRPr="00A03C17" w14:paraId="3FCC182B" w14:textId="77777777" w:rsidTr="0089222A">
        <w:tc>
          <w:tcPr>
            <w:cnfStyle w:val="001000000000" w:firstRow="0" w:lastRow="0" w:firstColumn="1" w:lastColumn="0" w:oddVBand="0" w:evenVBand="0" w:oddHBand="0" w:evenHBand="0" w:firstRowFirstColumn="0" w:firstRowLastColumn="0" w:lastRowFirstColumn="0" w:lastRowLastColumn="0"/>
            <w:tcW w:w="1696" w:type="dxa"/>
          </w:tcPr>
          <w:p w14:paraId="7DC31ECE" w14:textId="77777777" w:rsidR="001B669D" w:rsidRPr="00A03C17" w:rsidRDefault="001B669D" w:rsidP="001B669D">
            <w:pPr>
              <w:rPr>
                <w:rFonts w:ascii="Arial" w:hAnsi="Arial" w:cs="Arial"/>
                <w:sz w:val="20"/>
                <w:szCs w:val="20"/>
                <w:lang w:val="de-DE"/>
              </w:rPr>
            </w:pPr>
          </w:p>
        </w:tc>
        <w:tc>
          <w:tcPr>
            <w:tcW w:w="1701" w:type="dxa"/>
          </w:tcPr>
          <w:p w14:paraId="4181B0E2"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2552" w:type="dxa"/>
            <w:shd w:val="clear" w:color="auto" w:fill="F2F2F2" w:themeFill="background1" w:themeFillShade="F2"/>
          </w:tcPr>
          <w:p w14:paraId="276BA53F"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3118" w:type="dxa"/>
            <w:shd w:val="clear" w:color="auto" w:fill="F2F2F2" w:themeFill="background1" w:themeFillShade="F2"/>
          </w:tcPr>
          <w:p w14:paraId="67AF1EE0"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Phyllobothrium</w:t>
            </w:r>
            <w:proofErr w:type="spellEnd"/>
            <w:r w:rsidRPr="00A03C17">
              <w:rPr>
                <w:rFonts w:ascii="Arial" w:hAnsi="Arial" w:cs="Arial"/>
                <w:sz w:val="20"/>
                <w:szCs w:val="20"/>
                <w:lang w:val="de-DE"/>
              </w:rPr>
              <w:t xml:space="preserve"> </w:t>
            </w:r>
            <w:proofErr w:type="spellStart"/>
            <w:r w:rsidRPr="00A03C17">
              <w:rPr>
                <w:rFonts w:ascii="Arial" w:hAnsi="Arial" w:cs="Arial"/>
                <w:sz w:val="20"/>
                <w:szCs w:val="20"/>
                <w:lang w:val="de-DE"/>
              </w:rPr>
              <w:t>cercoid</w:t>
            </w:r>
            <w:proofErr w:type="spellEnd"/>
            <w:r w:rsidRPr="00A03C17">
              <w:rPr>
                <w:rFonts w:ascii="Arial" w:hAnsi="Arial" w:cs="Arial"/>
                <w:sz w:val="20"/>
                <w:szCs w:val="20"/>
                <w:lang w:val="de-DE"/>
              </w:rPr>
              <w:t xml:space="preserve"> V</w:t>
            </w:r>
          </w:p>
        </w:tc>
        <w:tc>
          <w:tcPr>
            <w:tcW w:w="1423" w:type="dxa"/>
            <w:shd w:val="clear" w:color="auto" w:fill="F2F2F2" w:themeFill="background1" w:themeFillShade="F2"/>
          </w:tcPr>
          <w:p w14:paraId="44407208"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SSI</w:t>
            </w:r>
          </w:p>
        </w:tc>
        <w:tc>
          <w:tcPr>
            <w:tcW w:w="992" w:type="dxa"/>
            <w:shd w:val="clear" w:color="auto" w:fill="F2F2F2" w:themeFill="background1" w:themeFillShade="F2"/>
          </w:tcPr>
          <w:p w14:paraId="77638401" w14:textId="77777777" w:rsidR="005F53FC" w:rsidRPr="00A03C17" w:rsidRDefault="005F53FC"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y0T3Gf3j","properties":{"formattedCitation":"\\super 8\\nosupersub{}","plainCitation":"8","noteIndex":0},"citationItems":[{"id":3258,"uris":["http://zotero.org/users/3032824/items/LJIR8PGG"],"uri":["http://zotero.org/users/3032824/items/LJIR8PGG"],"itemData":{"id":3258,"type":"article-journal","container-title":"Acta Parasitologica","issue":"3","page":"113-118","title":"The tetraphyllidean and tetrabothriid cercoids from Antarctic bony fishes. II. Occurrence of cercoids in various fish species.","volume":"38","author":[{"family":"Wojciechowska","given":"A."}],"issued":{"date-parts":[["1993"]]}}}],"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8</w:t>
            </w:r>
            <w:r w:rsidRPr="00A03C17">
              <w:rPr>
                <w:rFonts w:ascii="Arial" w:hAnsi="Arial" w:cs="Arial"/>
                <w:sz w:val="20"/>
                <w:szCs w:val="20"/>
                <w:lang w:val="de-DE"/>
              </w:rPr>
              <w:fldChar w:fldCharType="end"/>
            </w:r>
          </w:p>
        </w:tc>
      </w:tr>
      <w:tr w:rsidR="001B669D" w:rsidRPr="00A03C17" w14:paraId="2FCC8D1F" w14:textId="77777777" w:rsidTr="008922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none" w:sz="0" w:space="0" w:color="auto"/>
              <w:bottom w:val="single" w:sz="4" w:space="0" w:color="auto"/>
            </w:tcBorders>
          </w:tcPr>
          <w:p w14:paraId="13C80290" w14:textId="77777777" w:rsidR="001B669D" w:rsidRPr="00A03C17" w:rsidRDefault="001B669D" w:rsidP="001B669D">
            <w:pPr>
              <w:rPr>
                <w:rFonts w:ascii="Arial" w:hAnsi="Arial" w:cs="Arial"/>
                <w:sz w:val="20"/>
                <w:szCs w:val="20"/>
                <w:lang w:val="de-DE"/>
              </w:rPr>
            </w:pPr>
          </w:p>
        </w:tc>
        <w:tc>
          <w:tcPr>
            <w:tcW w:w="1701" w:type="dxa"/>
            <w:tcBorders>
              <w:top w:val="none" w:sz="0" w:space="0" w:color="auto"/>
              <w:bottom w:val="single" w:sz="4" w:space="0" w:color="auto"/>
            </w:tcBorders>
          </w:tcPr>
          <w:p w14:paraId="7B171916"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2552" w:type="dxa"/>
            <w:tcBorders>
              <w:top w:val="none" w:sz="0" w:space="0" w:color="auto"/>
              <w:bottom w:val="single" w:sz="4" w:space="0" w:color="auto"/>
            </w:tcBorders>
            <w:shd w:val="clear" w:color="auto" w:fill="F2F2F2" w:themeFill="background1" w:themeFillShade="F2"/>
          </w:tcPr>
          <w:p w14:paraId="402A6BD6"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3118" w:type="dxa"/>
            <w:tcBorders>
              <w:top w:val="none" w:sz="0" w:space="0" w:color="auto"/>
              <w:bottom w:val="single" w:sz="4" w:space="0" w:color="auto"/>
            </w:tcBorders>
            <w:shd w:val="clear" w:color="auto" w:fill="F2F2F2" w:themeFill="background1" w:themeFillShade="F2"/>
          </w:tcPr>
          <w:p w14:paraId="3677BA8C"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Phyllobothrium</w:t>
            </w:r>
            <w:proofErr w:type="spellEnd"/>
            <w:r w:rsidRPr="00A03C17">
              <w:rPr>
                <w:rFonts w:ascii="Arial" w:hAnsi="Arial" w:cs="Arial"/>
                <w:sz w:val="20"/>
                <w:szCs w:val="20"/>
                <w:lang w:val="de-DE"/>
              </w:rPr>
              <w:t xml:space="preserve"> </w:t>
            </w:r>
            <w:proofErr w:type="spellStart"/>
            <w:r w:rsidRPr="00A03C17">
              <w:rPr>
                <w:rFonts w:ascii="Arial" w:hAnsi="Arial" w:cs="Arial"/>
                <w:sz w:val="20"/>
                <w:szCs w:val="20"/>
                <w:lang w:val="de-DE"/>
              </w:rPr>
              <w:t>cercoid</w:t>
            </w:r>
            <w:proofErr w:type="spellEnd"/>
            <w:r w:rsidRPr="00A03C17">
              <w:rPr>
                <w:rFonts w:ascii="Arial" w:hAnsi="Arial" w:cs="Arial"/>
                <w:sz w:val="20"/>
                <w:szCs w:val="20"/>
                <w:lang w:val="de-DE"/>
              </w:rPr>
              <w:t xml:space="preserve"> VI</w:t>
            </w:r>
          </w:p>
        </w:tc>
        <w:tc>
          <w:tcPr>
            <w:tcW w:w="1423" w:type="dxa"/>
            <w:tcBorders>
              <w:top w:val="none" w:sz="0" w:space="0" w:color="auto"/>
              <w:bottom w:val="single" w:sz="4" w:space="0" w:color="auto"/>
            </w:tcBorders>
            <w:shd w:val="clear" w:color="auto" w:fill="F2F2F2" w:themeFill="background1" w:themeFillShade="F2"/>
          </w:tcPr>
          <w:p w14:paraId="2A3C637A"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SSI</w:t>
            </w:r>
          </w:p>
        </w:tc>
        <w:tc>
          <w:tcPr>
            <w:tcW w:w="992" w:type="dxa"/>
            <w:tcBorders>
              <w:top w:val="none" w:sz="0" w:space="0" w:color="auto"/>
              <w:bottom w:val="single" w:sz="4" w:space="0" w:color="auto"/>
            </w:tcBorders>
            <w:shd w:val="clear" w:color="auto" w:fill="F2F2F2" w:themeFill="background1" w:themeFillShade="F2"/>
          </w:tcPr>
          <w:p w14:paraId="69C11842" w14:textId="77777777" w:rsidR="005F53FC" w:rsidRPr="00A03C17" w:rsidRDefault="005F53FC"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A5CsyJFb","properties":{"formattedCitation":"\\super 8\\nosupersub{}","plainCitation":"8","noteIndex":0},"citationItems":[{"id":3258,"uris":["http://zotero.org/users/3032824/items/LJIR8PGG"],"uri":["http://zotero.org/users/3032824/items/LJIR8PGG"],"itemData":{"id":3258,"type":"article-journal","container-title":"Acta Parasitologica","issue":"3","page":"113-118","title":"The tetraphyllidean and tetrabothriid cercoids from Antarctic bony fishes. II. Occurrence of cercoids in various fish species.","volume":"38","author":[{"family":"Wojciechowska","given":"A."}],"issued":{"date-parts":[["1993"]]}}}],"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8</w:t>
            </w:r>
            <w:r w:rsidRPr="00A03C17">
              <w:rPr>
                <w:rFonts w:ascii="Arial" w:hAnsi="Arial" w:cs="Arial"/>
                <w:sz w:val="20"/>
                <w:szCs w:val="20"/>
                <w:lang w:val="de-DE"/>
              </w:rPr>
              <w:fldChar w:fldCharType="end"/>
            </w:r>
          </w:p>
        </w:tc>
      </w:tr>
      <w:tr w:rsidR="001B669D" w:rsidRPr="00A03C17" w14:paraId="6F9C69A2" w14:textId="77777777" w:rsidTr="0089222A">
        <w:tc>
          <w:tcPr>
            <w:cnfStyle w:val="001000000000" w:firstRow="0" w:lastRow="0" w:firstColumn="1" w:lastColumn="0" w:oddVBand="0" w:evenVBand="0" w:oddHBand="0" w:evenHBand="0" w:firstRowFirstColumn="0" w:firstRowLastColumn="0" w:lastRowFirstColumn="0" w:lastRowLastColumn="0"/>
            <w:tcW w:w="1696" w:type="dxa"/>
            <w:tcBorders>
              <w:top w:val="single" w:sz="4" w:space="0" w:color="auto"/>
            </w:tcBorders>
          </w:tcPr>
          <w:p w14:paraId="554E9C60" w14:textId="77777777" w:rsidR="001B669D" w:rsidRPr="00A03C17" w:rsidRDefault="001B669D" w:rsidP="001B669D">
            <w:pPr>
              <w:rPr>
                <w:rFonts w:ascii="Arial" w:hAnsi="Arial" w:cs="Arial"/>
                <w:sz w:val="20"/>
                <w:szCs w:val="20"/>
                <w:lang w:val="de-DE"/>
              </w:rPr>
            </w:pPr>
          </w:p>
        </w:tc>
        <w:tc>
          <w:tcPr>
            <w:tcW w:w="1701" w:type="dxa"/>
            <w:tcBorders>
              <w:top w:val="single" w:sz="4" w:space="0" w:color="auto"/>
            </w:tcBorders>
          </w:tcPr>
          <w:p w14:paraId="43D1FEF8"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Acanthocephala</w:t>
            </w:r>
            <w:proofErr w:type="spellEnd"/>
          </w:p>
        </w:tc>
        <w:tc>
          <w:tcPr>
            <w:tcW w:w="2552" w:type="dxa"/>
            <w:tcBorders>
              <w:top w:val="single" w:sz="4" w:space="0" w:color="auto"/>
            </w:tcBorders>
          </w:tcPr>
          <w:p w14:paraId="6A2F3FBE"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Arhythmacanthidae</w:t>
            </w:r>
            <w:proofErr w:type="spellEnd"/>
          </w:p>
        </w:tc>
        <w:tc>
          <w:tcPr>
            <w:tcW w:w="3118" w:type="dxa"/>
            <w:tcBorders>
              <w:top w:val="single" w:sz="4" w:space="0" w:color="auto"/>
            </w:tcBorders>
          </w:tcPr>
          <w:p w14:paraId="31AD3916"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lang w:val="de-DE"/>
              </w:rPr>
            </w:pPr>
            <w:proofErr w:type="spellStart"/>
            <w:r w:rsidRPr="00A03C17">
              <w:rPr>
                <w:rFonts w:ascii="Arial" w:hAnsi="Arial" w:cs="Arial"/>
                <w:i/>
                <w:sz w:val="20"/>
                <w:szCs w:val="20"/>
                <w:lang w:val="de-DE"/>
              </w:rPr>
              <w:t>Heterosentis</w:t>
            </w:r>
            <w:proofErr w:type="spellEnd"/>
            <w:r w:rsidRPr="00A03C17">
              <w:rPr>
                <w:rFonts w:ascii="Arial" w:hAnsi="Arial" w:cs="Arial"/>
                <w:i/>
                <w:sz w:val="20"/>
                <w:szCs w:val="20"/>
                <w:lang w:val="de-DE"/>
              </w:rPr>
              <w:t xml:space="preserve"> </w:t>
            </w:r>
            <w:proofErr w:type="spellStart"/>
            <w:r w:rsidRPr="00A03C17">
              <w:rPr>
                <w:rFonts w:ascii="Arial" w:hAnsi="Arial" w:cs="Arial"/>
                <w:i/>
                <w:sz w:val="20"/>
                <w:szCs w:val="20"/>
                <w:lang w:val="de-DE"/>
              </w:rPr>
              <w:t>heteracanthus</w:t>
            </w:r>
            <w:proofErr w:type="spellEnd"/>
          </w:p>
        </w:tc>
        <w:tc>
          <w:tcPr>
            <w:tcW w:w="1423" w:type="dxa"/>
            <w:tcBorders>
              <w:top w:val="single" w:sz="4" w:space="0" w:color="auto"/>
            </w:tcBorders>
          </w:tcPr>
          <w:p w14:paraId="5D73CB65"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SGI</w:t>
            </w:r>
          </w:p>
        </w:tc>
        <w:tc>
          <w:tcPr>
            <w:tcW w:w="992" w:type="dxa"/>
            <w:tcBorders>
              <w:top w:val="single" w:sz="4" w:space="0" w:color="auto"/>
            </w:tcBorders>
          </w:tcPr>
          <w:p w14:paraId="3E4EC9B1" w14:textId="77777777" w:rsidR="00C40E96" w:rsidRPr="00A03C17" w:rsidRDefault="00C40E96"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NNuvnBMF","properties":{"formattedCitation":"\\super 9\\nosupersub{}","plainCitation":"9","noteIndex":0},"citationItems":[{"id":3243,"uris":["http://zotero.org/users/3032824/items/XBEFNIBX"],"uri":["http://zotero.org/users/3032824/items/XBEFNIBX"],"itemData":{"id":3243,"type":"article-journal","abstract":"The occurrence of acanthocephalans was investigated in fishes of the South Shetlands and South Georgia, Antarctica, between October 1986 and January, 1987. Acanthocephalans were found exclusively in demersal fishes. Nine species were noted in fishes off the South Shetlands and 10 in those off South Georgia (total number of different species: 11). Predatory fishes were the most heavily infected....","container-title":"Acta Parasitologica Polonica","issue":"2","language":"English","page":"131-141","source":"www.cabdirect.org","title":"Occurrence of acanthocephalans in fishes of the open sea off the South Shetlands and South Georgia (Antarctic).","volume":"35","author":[{"family":"Zdzitowiecki","given":"K."}],"issued":{"date-parts":[["1990"]]}}}],"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9</w:t>
            </w:r>
            <w:r w:rsidRPr="00A03C17">
              <w:rPr>
                <w:rFonts w:ascii="Arial" w:hAnsi="Arial" w:cs="Arial"/>
                <w:sz w:val="20"/>
                <w:szCs w:val="20"/>
                <w:lang w:val="de-DE"/>
              </w:rPr>
              <w:fldChar w:fldCharType="end"/>
            </w:r>
          </w:p>
        </w:tc>
      </w:tr>
      <w:tr w:rsidR="001B669D" w:rsidRPr="00A03C17" w14:paraId="4A0C430A" w14:textId="77777777" w:rsidTr="008922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none" w:sz="0" w:space="0" w:color="auto"/>
              <w:bottom w:val="none" w:sz="0" w:space="0" w:color="auto"/>
            </w:tcBorders>
          </w:tcPr>
          <w:p w14:paraId="5E8D5FFD" w14:textId="77777777" w:rsidR="001B669D" w:rsidRPr="00A03C17" w:rsidRDefault="001B669D" w:rsidP="001B669D">
            <w:pPr>
              <w:rPr>
                <w:rFonts w:ascii="Arial" w:hAnsi="Arial" w:cs="Arial"/>
                <w:sz w:val="20"/>
                <w:szCs w:val="20"/>
                <w:lang w:val="en-US"/>
              </w:rPr>
            </w:pPr>
          </w:p>
        </w:tc>
        <w:tc>
          <w:tcPr>
            <w:tcW w:w="1701" w:type="dxa"/>
            <w:tcBorders>
              <w:top w:val="none" w:sz="0" w:space="0" w:color="auto"/>
              <w:bottom w:val="none" w:sz="0" w:space="0" w:color="auto"/>
            </w:tcBorders>
          </w:tcPr>
          <w:p w14:paraId="70A85BBA"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2552" w:type="dxa"/>
            <w:tcBorders>
              <w:top w:val="none" w:sz="0" w:space="0" w:color="auto"/>
              <w:bottom w:val="none" w:sz="0" w:space="0" w:color="auto"/>
            </w:tcBorders>
            <w:shd w:val="clear" w:color="auto" w:fill="F2F2F2" w:themeFill="background1" w:themeFillShade="F2"/>
          </w:tcPr>
          <w:p w14:paraId="05D3E137" w14:textId="77777777" w:rsidR="001B669D" w:rsidRPr="00A03C17" w:rsidRDefault="001B669D" w:rsidP="008C2295">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Echinorhynch</w:t>
            </w:r>
            <w:r w:rsidR="008C2295" w:rsidRPr="00A03C17">
              <w:rPr>
                <w:rFonts w:ascii="Arial" w:hAnsi="Arial" w:cs="Arial"/>
                <w:sz w:val="20"/>
                <w:szCs w:val="20"/>
                <w:lang w:val="de-DE"/>
              </w:rPr>
              <w:t>idae</w:t>
            </w:r>
            <w:proofErr w:type="spellEnd"/>
          </w:p>
        </w:tc>
        <w:tc>
          <w:tcPr>
            <w:tcW w:w="3118" w:type="dxa"/>
            <w:tcBorders>
              <w:top w:val="none" w:sz="0" w:space="0" w:color="auto"/>
              <w:bottom w:val="none" w:sz="0" w:space="0" w:color="auto"/>
            </w:tcBorders>
            <w:shd w:val="clear" w:color="auto" w:fill="F2F2F2" w:themeFill="background1" w:themeFillShade="F2"/>
          </w:tcPr>
          <w:p w14:paraId="2C73AB29"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unspecified</w:t>
            </w:r>
            <w:proofErr w:type="spellEnd"/>
          </w:p>
        </w:tc>
        <w:tc>
          <w:tcPr>
            <w:tcW w:w="1423" w:type="dxa"/>
            <w:tcBorders>
              <w:top w:val="none" w:sz="0" w:space="0" w:color="auto"/>
              <w:bottom w:val="none" w:sz="0" w:space="0" w:color="auto"/>
            </w:tcBorders>
            <w:shd w:val="clear" w:color="auto" w:fill="F2F2F2" w:themeFill="background1" w:themeFillShade="F2"/>
          </w:tcPr>
          <w:p w14:paraId="6C7A15DD"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SGI</w:t>
            </w:r>
          </w:p>
        </w:tc>
        <w:tc>
          <w:tcPr>
            <w:tcW w:w="992" w:type="dxa"/>
            <w:tcBorders>
              <w:top w:val="none" w:sz="0" w:space="0" w:color="auto"/>
              <w:bottom w:val="none" w:sz="0" w:space="0" w:color="auto"/>
            </w:tcBorders>
            <w:shd w:val="clear" w:color="auto" w:fill="F2F2F2" w:themeFill="background1" w:themeFillShade="F2"/>
          </w:tcPr>
          <w:p w14:paraId="22A5B48D" w14:textId="77777777" w:rsidR="00C40E96" w:rsidRPr="00A03C17" w:rsidRDefault="00C40E96"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9Wsy5zZy","properties":{"formattedCitation":"\\super 9\\nosupersub{}","plainCitation":"9","noteIndex":0},"citationItems":[{"id":3243,"uris":["http://zotero.org/users/3032824/items/XBEFNIBX"],"uri":["http://zotero.org/users/3032824/items/XBEFNIBX"],"itemData":{"id":3243,"type":"article-journal","abstract":"The occurrence of acanthocephalans was investigated in fishes of the South Shetlands and South Georgia, Antarctica, between October 1986 and January, 1987. Acanthocephalans were found exclusively in demersal fishes. Nine species were noted in fishes off the South Shetlands and 10 in those off South Georgia (total number of different species: 11). Predatory fishes were the most heavily infected....","container-title":"Acta Parasitologica Polonica","issue":"2","language":"English","page":"131-141","source":"www.cabdirect.org","title":"Occurrence of acanthocephalans in fishes of the open sea off the South Shetlands and South Georgia (Antarctic).","volume":"35","author":[{"family":"Zdzitowiecki","given":"K."}],"issued":{"date-parts":[["1990"]]}}}],"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9</w:t>
            </w:r>
            <w:r w:rsidRPr="00A03C17">
              <w:rPr>
                <w:rFonts w:ascii="Arial" w:hAnsi="Arial" w:cs="Arial"/>
                <w:sz w:val="20"/>
                <w:szCs w:val="20"/>
                <w:lang w:val="de-DE"/>
              </w:rPr>
              <w:fldChar w:fldCharType="end"/>
            </w:r>
          </w:p>
        </w:tc>
      </w:tr>
      <w:tr w:rsidR="008C2295" w:rsidRPr="00A03C17" w14:paraId="2D63487B" w14:textId="77777777" w:rsidTr="0089222A">
        <w:tc>
          <w:tcPr>
            <w:cnfStyle w:val="001000000000" w:firstRow="0" w:lastRow="0" w:firstColumn="1" w:lastColumn="0" w:oddVBand="0" w:evenVBand="0" w:oddHBand="0" w:evenHBand="0" w:firstRowFirstColumn="0" w:firstRowLastColumn="0" w:lastRowFirstColumn="0" w:lastRowLastColumn="0"/>
            <w:tcW w:w="1696" w:type="dxa"/>
          </w:tcPr>
          <w:p w14:paraId="5374AADA" w14:textId="77777777" w:rsidR="008C2295" w:rsidRPr="00A03C17" w:rsidRDefault="008C2295" w:rsidP="001B669D">
            <w:pPr>
              <w:rPr>
                <w:rFonts w:ascii="Arial" w:hAnsi="Arial" w:cs="Arial"/>
                <w:sz w:val="20"/>
                <w:szCs w:val="20"/>
                <w:lang w:val="de-DE"/>
              </w:rPr>
            </w:pPr>
          </w:p>
        </w:tc>
        <w:tc>
          <w:tcPr>
            <w:tcW w:w="1701" w:type="dxa"/>
          </w:tcPr>
          <w:p w14:paraId="3DCB4D54" w14:textId="77777777" w:rsidR="008C2295" w:rsidRPr="00A03C17" w:rsidRDefault="008C2295"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2552" w:type="dxa"/>
            <w:shd w:val="clear" w:color="auto" w:fill="F2F2F2" w:themeFill="background1" w:themeFillShade="F2"/>
          </w:tcPr>
          <w:p w14:paraId="3B626B14" w14:textId="77777777" w:rsidR="008C2295" w:rsidRPr="00A03C17" w:rsidRDefault="008C2295" w:rsidP="008C229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3118" w:type="dxa"/>
            <w:shd w:val="clear" w:color="auto" w:fill="F2F2F2" w:themeFill="background1" w:themeFillShade="F2"/>
          </w:tcPr>
          <w:p w14:paraId="49B2B6C1" w14:textId="77777777" w:rsidR="008C2295" w:rsidRPr="00A03C17" w:rsidRDefault="008C2295" w:rsidP="001B669D">
            <w:pP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lang w:val="de-DE"/>
              </w:rPr>
            </w:pPr>
            <w:proofErr w:type="spellStart"/>
            <w:r w:rsidRPr="00A03C17">
              <w:rPr>
                <w:rFonts w:ascii="Arial" w:hAnsi="Arial" w:cs="Arial"/>
                <w:i/>
                <w:sz w:val="20"/>
                <w:szCs w:val="20"/>
                <w:lang w:val="de-DE"/>
              </w:rPr>
              <w:t>Echinorhynchus</w:t>
            </w:r>
            <w:proofErr w:type="spellEnd"/>
            <w:r w:rsidRPr="00A03C17">
              <w:rPr>
                <w:rFonts w:ascii="Arial" w:hAnsi="Arial" w:cs="Arial"/>
                <w:i/>
                <w:sz w:val="20"/>
                <w:szCs w:val="20"/>
                <w:lang w:val="de-DE"/>
              </w:rPr>
              <w:t xml:space="preserve"> </w:t>
            </w:r>
            <w:proofErr w:type="spellStart"/>
            <w:r w:rsidRPr="00A03C17">
              <w:rPr>
                <w:rFonts w:ascii="Arial" w:hAnsi="Arial" w:cs="Arial"/>
                <w:i/>
                <w:sz w:val="20"/>
                <w:szCs w:val="20"/>
                <w:lang w:val="de-DE"/>
              </w:rPr>
              <w:t>petrotschenkoi</w:t>
            </w:r>
            <w:proofErr w:type="spellEnd"/>
          </w:p>
        </w:tc>
        <w:tc>
          <w:tcPr>
            <w:tcW w:w="1423" w:type="dxa"/>
            <w:shd w:val="clear" w:color="auto" w:fill="F2F2F2" w:themeFill="background1" w:themeFillShade="F2"/>
          </w:tcPr>
          <w:p w14:paraId="6819F7CE" w14:textId="77777777" w:rsidR="008C2295" w:rsidRPr="00A03C17" w:rsidRDefault="008C2295"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SG</w:t>
            </w:r>
          </w:p>
        </w:tc>
        <w:tc>
          <w:tcPr>
            <w:tcW w:w="992" w:type="dxa"/>
            <w:shd w:val="clear" w:color="auto" w:fill="F2F2F2" w:themeFill="background1" w:themeFillShade="F2"/>
          </w:tcPr>
          <w:p w14:paraId="4744970A" w14:textId="77777777" w:rsidR="002C4812" w:rsidRPr="00A03C17" w:rsidRDefault="002C4812"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k47OoeiB","properties":{"formattedCitation":"\\super 22\\nosupersub{}","plainCitation":"22","noteIndex":0},"citationItems":[{"id":3287,"uris":["http://zotero.org/users/3032824/items/H972QHND"],"uri":["http://zotero.org/users/3032824/items/H972QHND"],"itemData":{"id":3287,"type":"article-journal","abstract":"A sample of 111 fish of eight species caught in two fjords at South Georgia were examined for digenean trematode parasites. The alimentary tracts of all specimens were infected with digeneans. The dominant species was Elytrophalloides oatesi (Leiper &amp; Atkinson) which was found in all fish, with a maximum number of 1961 specimens per fish. Other common species were; Macvicaria pennelli (Leiper &amp; Atkinson), Lepidapedon garrardi (Leiper &amp; Atkinson), Lecithaster macrocotyle Szidat &amp; Graefe, Genolinea bowersi (Leiper &amp; Atkinson) and Postmonorchis variabilis Prudhoe &amp; Bray. Three further species, Neolebouria antarctica (Szidat &amp; Graefe), Discoverytrema markowskii Gibson and Gonocerca phycidis Manter, were rare. Infection of the most commonly caught fish at South Georgia, Notothenia rossii Richardson, is compared with that of N. rossii at Admiralty Bay, South Shetland Islands. The species composition of common parasites was similar in both areas but conspicuous differences in the frequency of individual digenean species were found.","container-title":"Antarctic Science","DOI":"10.1017/S0954102092000105","ISSN":"1365-2079, 0954-1020","issue":"1","language":"en","note":"publisher: Cambridge University Press","page":"51-55","source":"Cambridge University Press","title":"Digenean Trematoda infection of inshore fish at South Georgia","volume":"4","author":[{"family":"Zdzitowiecki","given":"Krzysztof"},{"family":"White","given":"Martin G."}],"issued":{"date-parts":[["1992",3]]}}}],"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22</w:t>
            </w:r>
            <w:r w:rsidRPr="00A03C17">
              <w:rPr>
                <w:rFonts w:ascii="Arial" w:hAnsi="Arial" w:cs="Arial"/>
                <w:sz w:val="20"/>
                <w:szCs w:val="20"/>
                <w:lang w:val="de-DE"/>
              </w:rPr>
              <w:fldChar w:fldCharType="end"/>
            </w:r>
          </w:p>
        </w:tc>
      </w:tr>
      <w:tr w:rsidR="001B669D" w:rsidRPr="00A03C17" w14:paraId="171E2CCE" w14:textId="77777777" w:rsidTr="008922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none" w:sz="0" w:space="0" w:color="auto"/>
              <w:bottom w:val="none" w:sz="0" w:space="0" w:color="auto"/>
            </w:tcBorders>
          </w:tcPr>
          <w:p w14:paraId="54E05519" w14:textId="77777777" w:rsidR="001B669D" w:rsidRPr="00A03C17" w:rsidRDefault="001B669D" w:rsidP="001B669D">
            <w:pPr>
              <w:rPr>
                <w:rFonts w:ascii="Arial" w:hAnsi="Arial" w:cs="Arial"/>
                <w:sz w:val="20"/>
                <w:szCs w:val="20"/>
                <w:lang w:val="de-DE"/>
              </w:rPr>
            </w:pPr>
          </w:p>
        </w:tc>
        <w:tc>
          <w:tcPr>
            <w:tcW w:w="1701" w:type="dxa"/>
            <w:tcBorders>
              <w:top w:val="none" w:sz="0" w:space="0" w:color="auto"/>
              <w:bottom w:val="none" w:sz="0" w:space="0" w:color="auto"/>
            </w:tcBorders>
          </w:tcPr>
          <w:p w14:paraId="3D2D85AF"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2552" w:type="dxa"/>
            <w:tcBorders>
              <w:top w:val="none" w:sz="0" w:space="0" w:color="auto"/>
              <w:bottom w:val="none" w:sz="0" w:space="0" w:color="auto"/>
            </w:tcBorders>
          </w:tcPr>
          <w:p w14:paraId="166E701B"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Heteroacanthocephalidae</w:t>
            </w:r>
            <w:proofErr w:type="spellEnd"/>
          </w:p>
        </w:tc>
        <w:tc>
          <w:tcPr>
            <w:tcW w:w="3118" w:type="dxa"/>
            <w:tcBorders>
              <w:top w:val="none" w:sz="0" w:space="0" w:color="auto"/>
              <w:bottom w:val="none" w:sz="0" w:space="0" w:color="auto"/>
            </w:tcBorders>
          </w:tcPr>
          <w:p w14:paraId="25CF7402"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lang w:val="de-DE"/>
              </w:rPr>
            </w:pPr>
            <w:proofErr w:type="spellStart"/>
            <w:r w:rsidRPr="00A03C17">
              <w:rPr>
                <w:rFonts w:ascii="Arial" w:hAnsi="Arial" w:cs="Arial"/>
                <w:i/>
                <w:sz w:val="20"/>
                <w:szCs w:val="20"/>
                <w:lang w:val="de-DE"/>
              </w:rPr>
              <w:t>Aspersentis</w:t>
            </w:r>
            <w:proofErr w:type="spellEnd"/>
            <w:r w:rsidRPr="00A03C17">
              <w:rPr>
                <w:rFonts w:ascii="Arial" w:hAnsi="Arial" w:cs="Arial"/>
                <w:i/>
                <w:sz w:val="20"/>
                <w:szCs w:val="20"/>
                <w:lang w:val="de-DE"/>
              </w:rPr>
              <w:t xml:space="preserve"> </w:t>
            </w:r>
            <w:proofErr w:type="spellStart"/>
            <w:r w:rsidRPr="00A03C17">
              <w:rPr>
                <w:rFonts w:ascii="Arial" w:hAnsi="Arial" w:cs="Arial"/>
                <w:i/>
                <w:sz w:val="20"/>
                <w:szCs w:val="20"/>
                <w:lang w:val="de-DE"/>
              </w:rPr>
              <w:t>austrinus</w:t>
            </w:r>
            <w:proofErr w:type="spellEnd"/>
          </w:p>
        </w:tc>
        <w:tc>
          <w:tcPr>
            <w:tcW w:w="1423" w:type="dxa"/>
            <w:tcBorders>
              <w:top w:val="none" w:sz="0" w:space="0" w:color="auto"/>
              <w:bottom w:val="none" w:sz="0" w:space="0" w:color="auto"/>
            </w:tcBorders>
          </w:tcPr>
          <w:p w14:paraId="22A22D0C"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SSI</w:t>
            </w:r>
          </w:p>
        </w:tc>
        <w:tc>
          <w:tcPr>
            <w:tcW w:w="992" w:type="dxa"/>
            <w:tcBorders>
              <w:top w:val="none" w:sz="0" w:space="0" w:color="auto"/>
              <w:bottom w:val="none" w:sz="0" w:space="0" w:color="auto"/>
            </w:tcBorders>
          </w:tcPr>
          <w:p w14:paraId="42A6E14D" w14:textId="77777777" w:rsidR="001B669D" w:rsidRPr="00A03C17" w:rsidRDefault="00E512A4"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TotWFNSG","properties":{"formattedCitation":"\\super 23\\nosupersub{}","plainCitation":"23","noteIndex":0},"citationItems":[{"id":3268,"uris":["http://zotero.org/users/3032824/items/57YXGASA"],"uri":["http://zotero.org/users/3032824/items/57YXGASA"],"itemData":{"id":3268,"type":"article-journal","container-title":"Acta Parasitologica Polonica","page":"161-171","title":"Prevalence of acanthocephalans in fishes of South Shetland Islands (Antarctic). II. &lt;i&gt;Aspersentis austrinus&lt;/i&gt; Van Cleave, 1929 and remarks on the validity of &lt;i&gt;Heteracanthocephalus hureaui&lt;/i&gt; Dollfus, 1965.","volume":"30","author":[{"family":"Zdzitowiecki","given":"Krzysztof"},{"family":"Rokosz","given":"B."}],"issued":{"date-parts":[["1986"]]}}}],"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23</w:t>
            </w:r>
            <w:r w:rsidRPr="00A03C17">
              <w:rPr>
                <w:rFonts w:ascii="Arial" w:hAnsi="Arial" w:cs="Arial"/>
                <w:sz w:val="20"/>
                <w:szCs w:val="20"/>
                <w:lang w:val="de-DE"/>
              </w:rPr>
              <w:fldChar w:fldCharType="end"/>
            </w:r>
          </w:p>
        </w:tc>
      </w:tr>
      <w:tr w:rsidR="001B669D" w:rsidRPr="00A03C17" w14:paraId="33F5F989" w14:textId="77777777" w:rsidTr="0089222A">
        <w:tc>
          <w:tcPr>
            <w:cnfStyle w:val="001000000000" w:firstRow="0" w:lastRow="0" w:firstColumn="1" w:lastColumn="0" w:oddVBand="0" w:evenVBand="0" w:oddHBand="0" w:evenHBand="0" w:firstRowFirstColumn="0" w:firstRowLastColumn="0" w:lastRowFirstColumn="0" w:lastRowLastColumn="0"/>
            <w:tcW w:w="1696" w:type="dxa"/>
          </w:tcPr>
          <w:p w14:paraId="7BA9888A" w14:textId="77777777" w:rsidR="001B669D" w:rsidRPr="00A03C17" w:rsidRDefault="001B669D" w:rsidP="001B669D">
            <w:pPr>
              <w:rPr>
                <w:rFonts w:ascii="Arial" w:hAnsi="Arial" w:cs="Arial"/>
                <w:sz w:val="20"/>
                <w:szCs w:val="20"/>
                <w:lang w:val="de-DE"/>
              </w:rPr>
            </w:pPr>
          </w:p>
        </w:tc>
        <w:tc>
          <w:tcPr>
            <w:tcW w:w="1701" w:type="dxa"/>
          </w:tcPr>
          <w:p w14:paraId="31E80EB2"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2552" w:type="dxa"/>
            <w:shd w:val="clear" w:color="auto" w:fill="F2F2F2" w:themeFill="background1" w:themeFillShade="F2"/>
          </w:tcPr>
          <w:p w14:paraId="2E88802E"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Polymorphoidea</w:t>
            </w:r>
            <w:proofErr w:type="spellEnd"/>
          </w:p>
        </w:tc>
        <w:tc>
          <w:tcPr>
            <w:tcW w:w="3118" w:type="dxa"/>
            <w:shd w:val="clear" w:color="auto" w:fill="F2F2F2" w:themeFill="background1" w:themeFillShade="F2"/>
          </w:tcPr>
          <w:p w14:paraId="45AA436C"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unspecified</w:t>
            </w:r>
            <w:proofErr w:type="spellEnd"/>
          </w:p>
        </w:tc>
        <w:tc>
          <w:tcPr>
            <w:tcW w:w="1423" w:type="dxa"/>
            <w:shd w:val="clear" w:color="auto" w:fill="F2F2F2" w:themeFill="background1" w:themeFillShade="F2"/>
          </w:tcPr>
          <w:p w14:paraId="2FE9507D"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SSI</w:t>
            </w:r>
          </w:p>
        </w:tc>
        <w:tc>
          <w:tcPr>
            <w:tcW w:w="992" w:type="dxa"/>
            <w:shd w:val="clear" w:color="auto" w:fill="F2F2F2" w:themeFill="background1" w:themeFillShade="F2"/>
          </w:tcPr>
          <w:p w14:paraId="24C1A57A" w14:textId="77777777" w:rsidR="00C40E96" w:rsidRPr="00A03C17" w:rsidRDefault="00C40E96"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7qBUd0H9","properties":{"formattedCitation":"\\super 9\\nosupersub{}","plainCitation":"9","noteIndex":0},"citationItems":[{"id":3243,"uris":["http://zotero.org/users/3032824/items/XBEFNIBX"],"uri":["http://zotero.org/users/3032824/items/XBEFNIBX"],"itemData":{"id":3243,"type":"article-journal","abstract":"The occurrence of acanthocephalans was investigated in fishes of the South Shetlands and South Georgia, Antarctica, between October 1986 and January, 1987. Acanthocephalans were found exclusively in demersal fishes. Nine species were noted in fishes off the South Shetlands and 10 in those off South Georgia (total number of different species: 11). Predatory fishes were the most heavily infected....","container-title":"Acta Parasitologica Polonica","issue":"2","language":"English","page":"131-141","source":"www.cabdirect.org","title":"Occurrence of acanthocephalans in fishes of the open sea off the South Shetlands and South Georgia (Antarctic).","volume":"35","author":[{"family":"Zdzitowiecki","given":"K."}],"issued":{"date-parts":[["1990"]]}}}],"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9</w:t>
            </w:r>
            <w:r w:rsidRPr="00A03C17">
              <w:rPr>
                <w:rFonts w:ascii="Arial" w:hAnsi="Arial" w:cs="Arial"/>
                <w:sz w:val="20"/>
                <w:szCs w:val="20"/>
                <w:lang w:val="de-DE"/>
              </w:rPr>
              <w:fldChar w:fldCharType="end"/>
            </w:r>
          </w:p>
        </w:tc>
      </w:tr>
      <w:tr w:rsidR="001B669D" w:rsidRPr="00A03C17" w14:paraId="72393A6F" w14:textId="77777777" w:rsidTr="008922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none" w:sz="0" w:space="0" w:color="auto"/>
              <w:bottom w:val="none" w:sz="0" w:space="0" w:color="auto"/>
            </w:tcBorders>
          </w:tcPr>
          <w:p w14:paraId="7E72C9CB" w14:textId="77777777" w:rsidR="001B669D" w:rsidRPr="00A03C17" w:rsidRDefault="001B669D" w:rsidP="001B669D">
            <w:pPr>
              <w:rPr>
                <w:rFonts w:ascii="Arial" w:hAnsi="Arial" w:cs="Arial"/>
                <w:sz w:val="20"/>
                <w:szCs w:val="20"/>
                <w:lang w:val="de-DE"/>
              </w:rPr>
            </w:pPr>
          </w:p>
        </w:tc>
        <w:tc>
          <w:tcPr>
            <w:tcW w:w="1701" w:type="dxa"/>
            <w:tcBorders>
              <w:top w:val="none" w:sz="0" w:space="0" w:color="auto"/>
              <w:bottom w:val="none" w:sz="0" w:space="0" w:color="auto"/>
            </w:tcBorders>
          </w:tcPr>
          <w:p w14:paraId="14B46676"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2552" w:type="dxa"/>
            <w:tcBorders>
              <w:top w:val="none" w:sz="0" w:space="0" w:color="auto"/>
              <w:bottom w:val="none" w:sz="0" w:space="0" w:color="auto"/>
            </w:tcBorders>
            <w:shd w:val="clear" w:color="auto" w:fill="F2F2F2" w:themeFill="background1" w:themeFillShade="F2"/>
          </w:tcPr>
          <w:p w14:paraId="67CB7E21"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3118" w:type="dxa"/>
            <w:tcBorders>
              <w:top w:val="none" w:sz="0" w:space="0" w:color="auto"/>
              <w:bottom w:val="none" w:sz="0" w:space="0" w:color="auto"/>
            </w:tcBorders>
            <w:shd w:val="clear" w:color="auto" w:fill="F2F2F2" w:themeFill="background1" w:themeFillShade="F2"/>
          </w:tcPr>
          <w:p w14:paraId="04B299D9" w14:textId="77777777" w:rsidR="001B669D" w:rsidRPr="00A03C17" w:rsidRDefault="001B669D" w:rsidP="00D22ED0">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roofErr w:type="spellStart"/>
            <w:r w:rsidRPr="00A03C17">
              <w:rPr>
                <w:rFonts w:ascii="Arial" w:hAnsi="Arial" w:cs="Arial"/>
                <w:i/>
                <w:sz w:val="20"/>
                <w:szCs w:val="20"/>
                <w:lang w:val="en-US"/>
              </w:rPr>
              <w:t>Corynosoma</w:t>
            </w:r>
            <w:proofErr w:type="spellEnd"/>
            <w:r w:rsidRPr="00A03C17">
              <w:rPr>
                <w:rFonts w:ascii="Arial" w:hAnsi="Arial" w:cs="Arial"/>
                <w:i/>
                <w:sz w:val="20"/>
                <w:szCs w:val="20"/>
                <w:lang w:val="en-US"/>
              </w:rPr>
              <w:t xml:space="preserve"> </w:t>
            </w:r>
            <w:proofErr w:type="spellStart"/>
            <w:r w:rsidRPr="00A03C17">
              <w:rPr>
                <w:rFonts w:ascii="Arial" w:hAnsi="Arial" w:cs="Arial"/>
                <w:i/>
                <w:sz w:val="20"/>
                <w:szCs w:val="20"/>
                <w:lang w:val="en-US"/>
              </w:rPr>
              <w:t>bullosum</w:t>
            </w:r>
            <w:proofErr w:type="spellEnd"/>
            <w:r w:rsidRPr="00A03C17">
              <w:rPr>
                <w:rFonts w:ascii="Arial" w:hAnsi="Arial" w:cs="Arial"/>
                <w:sz w:val="20"/>
                <w:szCs w:val="20"/>
                <w:lang w:val="en-US"/>
              </w:rPr>
              <w:t xml:space="preserve"> (syn. </w:t>
            </w:r>
            <w:proofErr w:type="spellStart"/>
            <w:r w:rsidRPr="00A03C17">
              <w:rPr>
                <w:rFonts w:ascii="Arial" w:hAnsi="Arial" w:cs="Arial"/>
                <w:i/>
                <w:sz w:val="20"/>
                <w:szCs w:val="20"/>
                <w:lang w:val="en-US"/>
              </w:rPr>
              <w:t>Corynosoma</w:t>
            </w:r>
            <w:proofErr w:type="spellEnd"/>
            <w:r w:rsidRPr="00A03C17">
              <w:rPr>
                <w:rFonts w:ascii="Arial" w:hAnsi="Arial" w:cs="Arial"/>
                <w:i/>
                <w:sz w:val="20"/>
                <w:szCs w:val="20"/>
                <w:lang w:val="en-US"/>
              </w:rPr>
              <w:t xml:space="preserve"> </w:t>
            </w:r>
            <w:proofErr w:type="spellStart"/>
            <w:r w:rsidRPr="00A03C17">
              <w:rPr>
                <w:rFonts w:ascii="Arial" w:hAnsi="Arial" w:cs="Arial"/>
                <w:i/>
                <w:sz w:val="20"/>
                <w:szCs w:val="20"/>
                <w:lang w:val="en-US"/>
              </w:rPr>
              <w:t>arctocephali</w:t>
            </w:r>
            <w:proofErr w:type="spellEnd"/>
            <w:r w:rsidRPr="00A03C17">
              <w:rPr>
                <w:rFonts w:ascii="Arial" w:hAnsi="Arial" w:cs="Arial"/>
                <w:sz w:val="20"/>
                <w:szCs w:val="20"/>
                <w:lang w:val="en-US"/>
              </w:rPr>
              <w:t>)</w:t>
            </w:r>
          </w:p>
        </w:tc>
        <w:tc>
          <w:tcPr>
            <w:tcW w:w="1423" w:type="dxa"/>
            <w:tcBorders>
              <w:top w:val="none" w:sz="0" w:space="0" w:color="auto"/>
              <w:bottom w:val="none" w:sz="0" w:space="0" w:color="auto"/>
            </w:tcBorders>
            <w:shd w:val="clear" w:color="auto" w:fill="F2F2F2" w:themeFill="background1" w:themeFillShade="F2"/>
          </w:tcPr>
          <w:p w14:paraId="52C4D5D9"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PF, SSI, SGI, VS</w:t>
            </w:r>
          </w:p>
        </w:tc>
        <w:tc>
          <w:tcPr>
            <w:tcW w:w="992" w:type="dxa"/>
            <w:tcBorders>
              <w:top w:val="none" w:sz="0" w:space="0" w:color="auto"/>
              <w:bottom w:val="none" w:sz="0" w:space="0" w:color="auto"/>
            </w:tcBorders>
            <w:shd w:val="clear" w:color="auto" w:fill="F2F2F2" w:themeFill="background1" w:themeFillShade="F2"/>
          </w:tcPr>
          <w:p w14:paraId="644CD2A0" w14:textId="77777777" w:rsidR="00B409CA" w:rsidRPr="00A03C17" w:rsidRDefault="00B409CA"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rPr>
              <w:fldChar w:fldCharType="begin"/>
            </w:r>
            <w:r w:rsidR="003E61FA">
              <w:rPr>
                <w:rFonts w:ascii="Arial" w:hAnsi="Arial" w:cs="Arial"/>
                <w:sz w:val="20"/>
                <w:szCs w:val="20"/>
              </w:rPr>
              <w:instrText xml:space="preserve"> ADDIN ZOTERO_ITEM CSL_CITATION {"citationID":"jGckDgy3","properties":{"formattedCitation":"\\super 5,6,9,24\\nosupersub{}","plainCitation":"5,6,9,24","noteIndex":0},"citationItems":[{"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id":3254,"uris":["http://zotero.org/users/3032824/items/IK23PAAX"],"uri":["http://zotero.org/users/3032824/items/IK23PAAX"],"itemData":{"id":3254,"type":"article-journal","abstract":"The fish populations of Port Foster, Deception Island, South Shetland Islands, Antarctica, were investigated as part of the Erupt Antarctic ecosystem study. Surveys were conducted on five cruises between March 1999 and November 2000. Samples also were collected off Livingston Island and King George Island of the South Shetland Islands. Specimens were collected or observed using a multiple opening and closing net and environmental sampling system, otter trawls, benthic line-transect photography, and remotely operated vehicle video. Species composition, length, weight, reproductive condition, diet, habitat, and parasitic infestation were examined for the dominant fish species. Eleven species were collected, all in the suborder Notothenioidei. The fishes found in the survey are known to occur in the region and had diets similar to those found in other studies. Abundances of demersal fishes in Port Foster ranged from 0.05 to 0.10 individualsm−2 over the study period. Inshore shallow-water (&lt;30m) and inshore deep-water (&gt;30m) habitats are identified in Port Foster and described. Port Foster may be a refuge for juvenile fishes such as Champsocephalus gunnari. Limited exchange with the surrounding waters also may limit the influence of recruitment and prey abundance fluctuations outside Port Foster. Trematomus scotti had heavy body cavity parasite infestation from Port Foster, possibly due in part to decreased benthic scour from large icebergs, allowing benthic parasites to persist.","collection-title":"Ecosystem studies at Deception Island, Antarctica","container-title":"Deep Sea Research Part II: Topical Studies in Oceanography","DOI":"10.1016/S0967-0645(03)00094-8","ISSN":"0967-0645","issue":"10","journalAbbreviation":"Deep Sea Research Part II: Topical Studies in Oceanography","language":"en","page":"1843-1858","source":"ScienceDirect","title":"Fish populations of Port Foster, Deception Island, Antarctica and vicinity","volume":"50","author":[{"family":"Ruhl","given":"Henry A."},{"family":"Hastings","given":"Philip A."},{"family":"Zarubick","given":"Lisa A."},{"family":"Jensen","given":"Rachelle M."},{"family":"Zdzitowiecki","given":"Krzysztof"}],"issued":{"date-parts":[["2003",6,1]]}}},{"id":3243,"uris":["http://zotero.org/users/3032824/items/XBEFNIBX"],"uri":["http://zotero.org/users/3032824/items/XBEFNIBX"],"itemData":{"id":3243,"type":"article-journal","abstract":"The occurrence of acanthocephalans was investigated in fishes of the South Shetlands and South Georgia, Antarctica, between October 1986 and January, 1987. Acanthocephalans were found exclusively in demersal fishes. Nine species were noted in fishes off the South Shetlands and 10 in those off South Georgia (total number of different species: 11). Predatory fishes were the most heavily infected....","container-title":"Acta Parasitologica Polonica","issue":"2","language":"English","page":"131-141","source":"www.cabdirect.org","title":"Occurrence of acanthocephalans in fishes of the open sea off the South Shetlands and South Georgia (Antarctic).","volume":"35","author":[{"family":"Zdzitowiecki","given":"K."}],"issued":{"date-parts":[["1990"]]}}},{"id":3269,"uris":["http://zotero.org/users/3032824/items/EAGQSA4H"],"uri":["http://zotero.org/users/3032824/items/EAGQSA4H"],"itemData":{"id":3269,"type":"article-journal","container-title":"Acta Parasitologica Polonica","page":"125-141","title":"Prevalence of acanthocephalans in fishes of South Shetland Islands (Antarctic) III &lt;i&gt;Metacanthocephalus johnstoni&lt;/i&gt; Zdzitowiecki, 1983, &lt;i&gt;M. dalmori&lt;/i&gt; Zdzitowiecki, 1983 and notes on other species; general conclusions.","volume":"31","author":[{"family":"Zdzitowiecki","given":"Krzysztof"}],"issued":{"date-parts":[["1986"]]}}}],"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5,6,9,24</w:t>
            </w:r>
            <w:r w:rsidRPr="00A03C17">
              <w:rPr>
                <w:rFonts w:ascii="Arial" w:hAnsi="Arial" w:cs="Arial"/>
                <w:sz w:val="20"/>
                <w:szCs w:val="20"/>
              </w:rPr>
              <w:fldChar w:fldCharType="end"/>
            </w:r>
          </w:p>
        </w:tc>
      </w:tr>
      <w:tr w:rsidR="001B669D" w:rsidRPr="00A03C17" w14:paraId="5F701042" w14:textId="77777777" w:rsidTr="0089222A">
        <w:tc>
          <w:tcPr>
            <w:cnfStyle w:val="001000000000" w:firstRow="0" w:lastRow="0" w:firstColumn="1" w:lastColumn="0" w:oddVBand="0" w:evenVBand="0" w:oddHBand="0" w:evenHBand="0" w:firstRowFirstColumn="0" w:firstRowLastColumn="0" w:lastRowFirstColumn="0" w:lastRowLastColumn="0"/>
            <w:tcW w:w="1696" w:type="dxa"/>
          </w:tcPr>
          <w:p w14:paraId="1883AD43" w14:textId="77777777" w:rsidR="001B669D" w:rsidRPr="00A03C17" w:rsidRDefault="001B669D" w:rsidP="001B669D">
            <w:pPr>
              <w:rPr>
                <w:rFonts w:ascii="Arial" w:hAnsi="Arial" w:cs="Arial"/>
                <w:sz w:val="20"/>
                <w:szCs w:val="20"/>
                <w:lang w:val="en-US"/>
              </w:rPr>
            </w:pPr>
          </w:p>
        </w:tc>
        <w:tc>
          <w:tcPr>
            <w:tcW w:w="1701" w:type="dxa"/>
          </w:tcPr>
          <w:p w14:paraId="0E9A9D6A"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c>
          <w:tcPr>
            <w:tcW w:w="2552" w:type="dxa"/>
            <w:shd w:val="clear" w:color="auto" w:fill="F2F2F2" w:themeFill="background1" w:themeFillShade="F2"/>
          </w:tcPr>
          <w:p w14:paraId="5C959637"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c>
          <w:tcPr>
            <w:tcW w:w="3118" w:type="dxa"/>
            <w:shd w:val="clear" w:color="auto" w:fill="F2F2F2" w:themeFill="background1" w:themeFillShade="F2"/>
          </w:tcPr>
          <w:p w14:paraId="71B0AA59"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lang w:val="en-US"/>
              </w:rPr>
            </w:pPr>
            <w:proofErr w:type="spellStart"/>
            <w:r w:rsidRPr="00A03C17">
              <w:rPr>
                <w:rFonts w:ascii="Arial" w:hAnsi="Arial" w:cs="Arial"/>
                <w:i/>
                <w:sz w:val="20"/>
                <w:szCs w:val="20"/>
                <w:lang w:val="en-US"/>
              </w:rPr>
              <w:t>Corynosoma</w:t>
            </w:r>
            <w:proofErr w:type="spellEnd"/>
            <w:r w:rsidRPr="00A03C17">
              <w:rPr>
                <w:rFonts w:ascii="Arial" w:hAnsi="Arial" w:cs="Arial"/>
                <w:i/>
                <w:sz w:val="20"/>
                <w:szCs w:val="20"/>
                <w:lang w:val="en-US"/>
              </w:rPr>
              <w:t xml:space="preserve"> </w:t>
            </w:r>
            <w:proofErr w:type="spellStart"/>
            <w:r w:rsidRPr="00A03C17">
              <w:rPr>
                <w:rFonts w:ascii="Arial" w:hAnsi="Arial" w:cs="Arial"/>
                <w:i/>
                <w:sz w:val="20"/>
                <w:szCs w:val="20"/>
                <w:lang w:val="en-US"/>
              </w:rPr>
              <w:t>hamanni</w:t>
            </w:r>
            <w:proofErr w:type="spellEnd"/>
          </w:p>
        </w:tc>
        <w:tc>
          <w:tcPr>
            <w:tcW w:w="1423" w:type="dxa"/>
            <w:shd w:val="clear" w:color="auto" w:fill="F2F2F2" w:themeFill="background1" w:themeFillShade="F2"/>
          </w:tcPr>
          <w:p w14:paraId="21840787"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en-US"/>
              </w:rPr>
              <w:t>SSI, PF</w:t>
            </w:r>
          </w:p>
        </w:tc>
        <w:tc>
          <w:tcPr>
            <w:tcW w:w="992" w:type="dxa"/>
            <w:shd w:val="clear" w:color="auto" w:fill="F2F2F2" w:themeFill="background1" w:themeFillShade="F2"/>
          </w:tcPr>
          <w:p w14:paraId="61218ECC" w14:textId="77777777" w:rsidR="00B53EE6" w:rsidRPr="00A03C17" w:rsidRDefault="00B53EE6"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03C17">
              <w:rPr>
                <w:rFonts w:ascii="Arial" w:hAnsi="Arial" w:cs="Arial"/>
                <w:sz w:val="20"/>
                <w:szCs w:val="20"/>
              </w:rPr>
              <w:fldChar w:fldCharType="begin"/>
            </w:r>
            <w:r w:rsidR="003E61FA">
              <w:rPr>
                <w:rFonts w:ascii="Arial" w:hAnsi="Arial" w:cs="Arial"/>
                <w:sz w:val="20"/>
                <w:szCs w:val="20"/>
              </w:rPr>
              <w:instrText xml:space="preserve"> ADDIN ZOTERO_ITEM CSL_CITATION {"citationID":"gsrzpmyE","properties":{"formattedCitation":"\\super 6,24\\nosupersub{}","plainCitation":"6,24","noteIndex":0},"citationItems":[{"id":3254,"uris":["http://zotero.org/users/3032824/items/IK23PAAX"],"uri":["http://zotero.org/users/3032824/items/IK23PAAX"],"itemData":{"id":3254,"type":"article-journal","abstract":"The fish populations of Port Foster, Deception Island, South Shetland Islands, Antarctica, were investigated as part of the Erupt Antarctic ecosystem study. Surveys were conducted on five cruises between March 1999 and November 2000. Samples also were collected off Livingston Island and King George Island of the South Shetland Islands. Specimens were collected or observed using a multiple opening and closing net and environmental sampling system, otter trawls, benthic line-transect photography, and remotely operated vehicle video. Species composition, length, weight, reproductive condition, diet, habitat, and parasitic infestation were examined for the dominant fish species. Eleven species were collected, all in the suborder Notothenioidei. The fishes found in the survey are known to occur in the region and had diets similar to those found in other studies. Abundances of demersal fishes in Port Foster ranged from 0.05 to 0.10 individualsm−2 over the study period. Inshore shallow-water (&lt;30m) and inshore deep-water (&gt;30m) habitats are identified in Port Foster and described. Port Foster may be a refuge for juvenile fishes such as Champsocephalus gunnari. Limited exchange with the surrounding waters also may limit the influence of recruitment and prey abundance fluctuations outside Port Foster. Trematomus scotti had heavy body cavity parasite infestation from Port Foster, possibly due in part to decreased benthic scour from large icebergs, allowing benthic parasites to persist.","collection-title":"Ecosystem studies at Deception Island, Antarctica","container-title":"Deep Sea Research Part II: Topical Studies in Oceanography","DOI":"10.1016/S0967-0645(03)00094-8","ISSN":"0967-0645","issue":"10","journalAbbreviation":"Deep Sea Research Part II: Topical Studies in Oceanography","language":"en","page":"1843-1858","source":"ScienceDirect","title":"Fish populations of Port Foster, Deception Island, Antarctica and vicinity","volume":"50","author":[{"family":"Ruhl","given":"Henry A."},{"family":"Hastings","given":"Philip A."},{"family":"Zarubick","given":"Lisa A."},{"family":"Jensen","given":"Rachelle M."},{"family":"Zdzitowiecki","given":"Krzysztof"}],"issued":{"date-parts":[["2003",6,1]]}}},{"id":3269,"uris":["http://zotero.org/users/3032824/items/EAGQSA4H"],"uri":["http://zotero.org/users/3032824/items/EAGQSA4H"],"itemData":{"id":3269,"type":"article-journal","container-title":"Acta Parasitologica Polonica","page":"125-141","title":"Prevalence of acanthocephalans in fishes of South Shetland Islands (Antarctic) III &lt;i&gt;Metacanthocephalus johnstoni&lt;/i&gt; Zdzitowiecki, 1983, &lt;i&gt;M. dalmori&lt;/i&gt; Zdzitowiecki, 1983 and notes on other species; general conclusions.","volume":"31","author":[{"family":"Zdzitowiecki","given":"Krzysztof"}],"issued":{"date-parts":[["1986"]]}}}],"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6,24</w:t>
            </w:r>
            <w:r w:rsidRPr="00A03C17">
              <w:rPr>
                <w:rFonts w:ascii="Arial" w:hAnsi="Arial" w:cs="Arial"/>
                <w:sz w:val="20"/>
                <w:szCs w:val="20"/>
              </w:rPr>
              <w:fldChar w:fldCharType="end"/>
            </w:r>
          </w:p>
        </w:tc>
      </w:tr>
      <w:tr w:rsidR="001B669D" w:rsidRPr="00A03C17" w14:paraId="2738A7DB" w14:textId="77777777" w:rsidTr="008922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none" w:sz="0" w:space="0" w:color="auto"/>
              <w:bottom w:val="none" w:sz="0" w:space="0" w:color="auto"/>
            </w:tcBorders>
          </w:tcPr>
          <w:p w14:paraId="692CA03F" w14:textId="77777777" w:rsidR="001B669D" w:rsidRPr="00A03C17" w:rsidRDefault="001B669D" w:rsidP="001B669D">
            <w:pPr>
              <w:rPr>
                <w:rFonts w:ascii="Arial" w:hAnsi="Arial" w:cs="Arial"/>
                <w:sz w:val="20"/>
                <w:szCs w:val="20"/>
              </w:rPr>
            </w:pPr>
          </w:p>
        </w:tc>
        <w:tc>
          <w:tcPr>
            <w:tcW w:w="1701" w:type="dxa"/>
            <w:tcBorders>
              <w:top w:val="none" w:sz="0" w:space="0" w:color="auto"/>
              <w:bottom w:val="none" w:sz="0" w:space="0" w:color="auto"/>
            </w:tcBorders>
          </w:tcPr>
          <w:p w14:paraId="700C7CC8"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552" w:type="dxa"/>
            <w:tcBorders>
              <w:top w:val="none" w:sz="0" w:space="0" w:color="auto"/>
              <w:bottom w:val="none" w:sz="0" w:space="0" w:color="auto"/>
            </w:tcBorders>
            <w:shd w:val="clear" w:color="auto" w:fill="F2F2F2" w:themeFill="background1" w:themeFillShade="F2"/>
          </w:tcPr>
          <w:p w14:paraId="2A1BF414"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118" w:type="dxa"/>
            <w:tcBorders>
              <w:top w:val="none" w:sz="0" w:space="0" w:color="auto"/>
              <w:bottom w:val="none" w:sz="0" w:space="0" w:color="auto"/>
            </w:tcBorders>
            <w:shd w:val="clear" w:color="auto" w:fill="F2F2F2" w:themeFill="background1" w:themeFillShade="F2"/>
          </w:tcPr>
          <w:p w14:paraId="0D6F5AA4"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proofErr w:type="spellStart"/>
            <w:r w:rsidRPr="00A03C17">
              <w:rPr>
                <w:rFonts w:ascii="Arial" w:hAnsi="Arial" w:cs="Arial"/>
                <w:i/>
                <w:sz w:val="20"/>
                <w:szCs w:val="20"/>
              </w:rPr>
              <w:t>Corynosoma</w:t>
            </w:r>
            <w:proofErr w:type="spellEnd"/>
            <w:r w:rsidRPr="00A03C17">
              <w:rPr>
                <w:rFonts w:ascii="Arial" w:hAnsi="Arial" w:cs="Arial"/>
                <w:i/>
                <w:sz w:val="20"/>
                <w:szCs w:val="20"/>
              </w:rPr>
              <w:t xml:space="preserve"> </w:t>
            </w:r>
            <w:proofErr w:type="spellStart"/>
            <w:r w:rsidRPr="00A03C17">
              <w:rPr>
                <w:rFonts w:ascii="Arial" w:hAnsi="Arial" w:cs="Arial"/>
                <w:i/>
                <w:sz w:val="20"/>
                <w:szCs w:val="20"/>
              </w:rPr>
              <w:t>pseudohamanni</w:t>
            </w:r>
            <w:proofErr w:type="spellEnd"/>
          </w:p>
        </w:tc>
        <w:tc>
          <w:tcPr>
            <w:tcW w:w="1423" w:type="dxa"/>
            <w:tcBorders>
              <w:top w:val="none" w:sz="0" w:space="0" w:color="auto"/>
              <w:bottom w:val="none" w:sz="0" w:space="0" w:color="auto"/>
            </w:tcBorders>
            <w:shd w:val="clear" w:color="auto" w:fill="F2F2F2" w:themeFill="background1" w:themeFillShade="F2"/>
          </w:tcPr>
          <w:p w14:paraId="03F501F9"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03C17">
              <w:rPr>
                <w:rFonts w:ascii="Arial" w:hAnsi="Arial" w:cs="Arial"/>
                <w:sz w:val="20"/>
                <w:szCs w:val="20"/>
              </w:rPr>
              <w:t>SSI, PF, AB, VS</w:t>
            </w:r>
          </w:p>
        </w:tc>
        <w:tc>
          <w:tcPr>
            <w:tcW w:w="992" w:type="dxa"/>
            <w:tcBorders>
              <w:top w:val="none" w:sz="0" w:space="0" w:color="auto"/>
              <w:bottom w:val="none" w:sz="0" w:space="0" w:color="auto"/>
            </w:tcBorders>
            <w:shd w:val="clear" w:color="auto" w:fill="F2F2F2" w:themeFill="background1" w:themeFillShade="F2"/>
          </w:tcPr>
          <w:p w14:paraId="6959705E" w14:textId="77777777" w:rsidR="00B53EE6" w:rsidRPr="00A03C17" w:rsidRDefault="00B53EE6"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03C17">
              <w:rPr>
                <w:rFonts w:ascii="Arial" w:hAnsi="Arial" w:cs="Arial"/>
                <w:sz w:val="20"/>
                <w:szCs w:val="20"/>
              </w:rPr>
              <w:fldChar w:fldCharType="begin"/>
            </w:r>
            <w:r w:rsidR="003E61FA">
              <w:rPr>
                <w:rFonts w:ascii="Arial" w:hAnsi="Arial" w:cs="Arial"/>
                <w:sz w:val="20"/>
                <w:szCs w:val="20"/>
              </w:rPr>
              <w:instrText xml:space="preserve"> ADDIN ZOTERO_ITEM CSL_CITATION {"citationID":"KJ1uivcj","properties":{"formattedCitation":"\\super 6,14,24\\nosupersub{}","plainCitation":"6,14,24","noteIndex":0},"citationItems":[{"id":3254,"uris":["http://zotero.org/users/3032824/items/IK23PAAX"],"uri":["http://zotero.org/users/3032824/items/IK23PAAX"],"itemData":{"id":3254,"type":"article-journal","abstract":"The fish populations of Port Foster, Deception Island, South Shetland Islands, Antarctica, were investigated as part of the Erupt Antarctic ecosystem study. Surveys were conducted on five cruises between March 1999 and November 2000. Samples also were collected off Livingston Island and King George Island of the South Shetland Islands. Specimens were collected or observed using a multiple opening and closing net and environmental sampling system, otter trawls, benthic line-transect photography, and remotely operated vehicle video. Species composition, length, weight, reproductive condition, diet, habitat, and parasitic infestation were examined for the dominant fish species. Eleven species were collected, all in the suborder Notothenioidei. The fishes found in the survey are known to occur in the region and had diets similar to those found in other studies. Abundances of demersal fishes in Port Foster ranged from 0.05 to 0.10 individualsm−2 over the study period. Inshore shallow-water (&lt;30m) and inshore deep-water (&gt;30m) habitats are identified in Port Foster and described. Port Foster may be a refuge for juvenile fishes such as Champsocephalus gunnari. Limited exchange with the surrounding waters also may limit the influence of recruitment and prey abundance fluctuations outside Port Foster. Trematomus scotti had heavy body cavity parasite infestation from Port Foster, possibly due in part to decreased benthic scour from large icebergs, allowing benthic parasites to persist.","collection-title":"Ecosystem studies at Deception Island, Antarctica","container-title":"Deep Sea Research Part II: Topical Studies in Oceanography","DOI":"10.1016/S0967-0645(03)00094-8","ISSN":"0967-0645","issue":"10","journalAbbreviation":"Deep Sea Research Part II: Topical Studies in Oceanography","language":"en","page":"1843-1858","source":"ScienceDirect","title":"Fish populations of Port Foster, Deception Island, Antarctica and vicinity","volume":"50","author":[{"family":"Ruhl","given":"Henry A."},{"family":"Hastings","given":"Philip A."},{"family":"Zarubick","given":"Lisa A."},{"family":"Jensen","given":"Rachelle M."},{"family":"Zdzitowiecki","given":"Krzysztof"}],"issued":{"date-parts":[["2003",6,1]]}}},{"id":3210,"uris":["http://zotero.org/users/3032824/items/EYVDEIFH"],"uri":["http://zotero.org/users/3032824/items/EYVDEIFH"],"itemData":{"id":3210,"type":"article-journal","container-title":"Polish Polar Research","issue":"4","journalAbbreviation":"Pol. Polar Res.","page":"315-324","title":"The helminth fauna of some notothenioid fishes collected from the shelf of Argentine Islands, West Antarctica","volume":"26","author":[{"family":"Laskowski","given":"Zdzisław"},{"family":"Zdzitowiecki","given":"Krzysztof"}],"issued":{"date-parts":[["2005"]]}}},{"id":3269,"uris":["http://zotero.org/users/3032824/items/EAGQSA4H"],"uri":["http://zotero.org/users/3032824/items/EAGQSA4H"],"itemData":{"id":3269,"type":"article-journal","container-title":"Acta Parasitologica Polonica","page":"125-141","title":"Prevalence of acanthocephalans in fishes of South Shetland Islands (Antarctic) III &lt;i&gt;Metacanthocephalus johnstoni&lt;/i&gt; Zdzitowiecki, 1983, &lt;i&gt;M. dalmori&lt;/i&gt; Zdzitowiecki, 1983 and notes on other species; general conclusions.","volume":"31","author":[{"family":"Zdzitowiecki","given":"Krzysztof"}],"issued":{"date-parts":[["1986"]]}}}],"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6,14,24</w:t>
            </w:r>
            <w:r w:rsidRPr="00A03C17">
              <w:rPr>
                <w:rFonts w:ascii="Arial" w:hAnsi="Arial" w:cs="Arial"/>
                <w:sz w:val="20"/>
                <w:szCs w:val="20"/>
              </w:rPr>
              <w:fldChar w:fldCharType="end"/>
            </w:r>
          </w:p>
        </w:tc>
      </w:tr>
      <w:tr w:rsidR="008C2295" w:rsidRPr="00A03C17" w14:paraId="4975072E" w14:textId="77777777" w:rsidTr="0089222A">
        <w:tc>
          <w:tcPr>
            <w:cnfStyle w:val="001000000000" w:firstRow="0" w:lastRow="0" w:firstColumn="1" w:lastColumn="0" w:oddVBand="0" w:evenVBand="0" w:oddHBand="0" w:evenHBand="0" w:firstRowFirstColumn="0" w:firstRowLastColumn="0" w:lastRowFirstColumn="0" w:lastRowLastColumn="0"/>
            <w:tcW w:w="1696" w:type="dxa"/>
          </w:tcPr>
          <w:p w14:paraId="438C5101" w14:textId="77777777" w:rsidR="008C2295" w:rsidRPr="00A03C17" w:rsidRDefault="008C2295" w:rsidP="001B669D">
            <w:pPr>
              <w:rPr>
                <w:rFonts w:ascii="Arial" w:hAnsi="Arial" w:cs="Arial"/>
                <w:sz w:val="20"/>
                <w:szCs w:val="20"/>
              </w:rPr>
            </w:pPr>
          </w:p>
        </w:tc>
        <w:tc>
          <w:tcPr>
            <w:tcW w:w="1701" w:type="dxa"/>
          </w:tcPr>
          <w:p w14:paraId="790C6209" w14:textId="77777777" w:rsidR="008C2295" w:rsidRPr="00A03C17" w:rsidRDefault="008C2295"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552" w:type="dxa"/>
            <w:shd w:val="clear" w:color="auto" w:fill="F2F2F2" w:themeFill="background1" w:themeFillShade="F2"/>
          </w:tcPr>
          <w:p w14:paraId="6B19E8D4" w14:textId="77777777" w:rsidR="008C2295" w:rsidRPr="00A03C17" w:rsidRDefault="008C2295"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118" w:type="dxa"/>
            <w:shd w:val="clear" w:color="auto" w:fill="F2F2F2" w:themeFill="background1" w:themeFillShade="F2"/>
          </w:tcPr>
          <w:p w14:paraId="5C060D11" w14:textId="77777777" w:rsidR="008C2295" w:rsidRPr="00A03C17" w:rsidRDefault="008C2295" w:rsidP="001B669D">
            <w:pP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rPr>
            </w:pPr>
            <w:proofErr w:type="spellStart"/>
            <w:r w:rsidRPr="00A03C17">
              <w:rPr>
                <w:rFonts w:ascii="Arial" w:hAnsi="Arial" w:cs="Arial"/>
                <w:i/>
                <w:sz w:val="20"/>
                <w:szCs w:val="20"/>
              </w:rPr>
              <w:t>Corynosoma</w:t>
            </w:r>
            <w:proofErr w:type="spellEnd"/>
            <w:r w:rsidRPr="00A03C17">
              <w:rPr>
                <w:rFonts w:ascii="Arial" w:hAnsi="Arial" w:cs="Arial"/>
                <w:i/>
                <w:sz w:val="20"/>
                <w:szCs w:val="20"/>
              </w:rPr>
              <w:t xml:space="preserve"> </w:t>
            </w:r>
            <w:proofErr w:type="spellStart"/>
            <w:r w:rsidRPr="00A03C17">
              <w:rPr>
                <w:rFonts w:ascii="Arial" w:hAnsi="Arial" w:cs="Arial"/>
                <w:i/>
                <w:sz w:val="20"/>
                <w:szCs w:val="20"/>
              </w:rPr>
              <w:t>shackletoni</w:t>
            </w:r>
            <w:proofErr w:type="spellEnd"/>
          </w:p>
        </w:tc>
        <w:tc>
          <w:tcPr>
            <w:tcW w:w="1423" w:type="dxa"/>
            <w:shd w:val="clear" w:color="auto" w:fill="F2F2F2" w:themeFill="background1" w:themeFillShade="F2"/>
          </w:tcPr>
          <w:p w14:paraId="6F302F59" w14:textId="77777777" w:rsidR="008C2295" w:rsidRPr="00A03C17" w:rsidRDefault="008C2295"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03C17">
              <w:rPr>
                <w:rFonts w:ascii="Arial" w:hAnsi="Arial" w:cs="Arial"/>
                <w:sz w:val="20"/>
                <w:szCs w:val="20"/>
              </w:rPr>
              <w:t>SSI, SG</w:t>
            </w:r>
          </w:p>
        </w:tc>
        <w:tc>
          <w:tcPr>
            <w:tcW w:w="992" w:type="dxa"/>
            <w:shd w:val="clear" w:color="auto" w:fill="F2F2F2" w:themeFill="background1" w:themeFillShade="F2"/>
          </w:tcPr>
          <w:p w14:paraId="269551EF" w14:textId="77777777" w:rsidR="00F34C19" w:rsidRPr="00A03C17" w:rsidRDefault="00F34C19"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03C17">
              <w:rPr>
                <w:rFonts w:ascii="Arial" w:hAnsi="Arial" w:cs="Arial"/>
                <w:sz w:val="20"/>
                <w:szCs w:val="20"/>
              </w:rPr>
              <w:fldChar w:fldCharType="begin"/>
            </w:r>
            <w:r w:rsidR="003E61FA">
              <w:rPr>
                <w:rFonts w:ascii="Arial" w:hAnsi="Arial" w:cs="Arial"/>
                <w:sz w:val="20"/>
                <w:szCs w:val="20"/>
              </w:rPr>
              <w:instrText xml:space="preserve"> ADDIN ZOTERO_ITEM CSL_CITATION {"citationID":"RTsiNNBb","properties":{"formattedCitation":"\\super 9\\nosupersub{}","plainCitation":"9","noteIndex":0},"citationItems":[{"id":3243,"uris":["http://zotero.org/users/3032824/items/XBEFNIBX"],"uri":["http://zotero.org/users/3032824/items/XBEFNIBX"],"itemData":{"id":3243,"type":"article-journal","abstract":"The occurrence of acanthocephalans was investigated in fishes of the South Shetlands and South Georgia, Antarctica, between October 1986 and January, 1987. Acanthocephalans were found exclusively in demersal fishes. Nine species were noted in fishes off the South Shetlands and 10 in those off South Georgia (total number of different species: 11). Predatory fishes were the most heavily infected....","container-title":"Acta Parasitologica Polonica","issue":"2","language":"English","page":"131-141","source":"www.cabdirect.org","title":"Occurrence of acanthocephalans in fishes of the open sea off the South Shetlands and South Georgia (Antarctic).","volume":"35","author":[{"family":"Zdzitowiecki","given":"K."}],"issued":{"date-parts":[["1990"]]}}}],"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9</w:t>
            </w:r>
            <w:r w:rsidRPr="00A03C17">
              <w:rPr>
                <w:rFonts w:ascii="Arial" w:hAnsi="Arial" w:cs="Arial"/>
                <w:sz w:val="20"/>
                <w:szCs w:val="20"/>
              </w:rPr>
              <w:fldChar w:fldCharType="end"/>
            </w:r>
          </w:p>
        </w:tc>
      </w:tr>
      <w:tr w:rsidR="001B669D" w:rsidRPr="00A03C17" w14:paraId="105FF946" w14:textId="77777777" w:rsidTr="008922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none" w:sz="0" w:space="0" w:color="auto"/>
              <w:bottom w:val="none" w:sz="0" w:space="0" w:color="auto"/>
            </w:tcBorders>
          </w:tcPr>
          <w:p w14:paraId="29A142E2" w14:textId="77777777" w:rsidR="001B669D" w:rsidRPr="00A03C17" w:rsidRDefault="001B669D" w:rsidP="001B669D">
            <w:pPr>
              <w:rPr>
                <w:rFonts w:ascii="Arial" w:hAnsi="Arial" w:cs="Arial"/>
                <w:sz w:val="20"/>
                <w:szCs w:val="20"/>
              </w:rPr>
            </w:pPr>
          </w:p>
        </w:tc>
        <w:tc>
          <w:tcPr>
            <w:tcW w:w="1701" w:type="dxa"/>
            <w:tcBorders>
              <w:top w:val="none" w:sz="0" w:space="0" w:color="auto"/>
              <w:bottom w:val="none" w:sz="0" w:space="0" w:color="auto"/>
            </w:tcBorders>
          </w:tcPr>
          <w:p w14:paraId="2A8FA368"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552" w:type="dxa"/>
            <w:tcBorders>
              <w:top w:val="none" w:sz="0" w:space="0" w:color="auto"/>
              <w:bottom w:val="none" w:sz="0" w:space="0" w:color="auto"/>
            </w:tcBorders>
          </w:tcPr>
          <w:p w14:paraId="637C954F"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spellStart"/>
            <w:r w:rsidRPr="00A03C17">
              <w:rPr>
                <w:rFonts w:ascii="Arial" w:hAnsi="Arial" w:cs="Arial"/>
                <w:sz w:val="20"/>
                <w:szCs w:val="20"/>
              </w:rPr>
              <w:t>Rhadinorhynchidae</w:t>
            </w:r>
            <w:proofErr w:type="spellEnd"/>
          </w:p>
        </w:tc>
        <w:tc>
          <w:tcPr>
            <w:tcW w:w="3118" w:type="dxa"/>
            <w:tcBorders>
              <w:top w:val="none" w:sz="0" w:space="0" w:color="auto"/>
              <w:bottom w:val="none" w:sz="0" w:space="0" w:color="auto"/>
            </w:tcBorders>
          </w:tcPr>
          <w:p w14:paraId="3D78F14F"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proofErr w:type="spellStart"/>
            <w:r w:rsidRPr="00A03C17">
              <w:rPr>
                <w:rFonts w:ascii="Arial" w:hAnsi="Arial" w:cs="Arial"/>
                <w:i/>
                <w:sz w:val="20"/>
                <w:szCs w:val="20"/>
              </w:rPr>
              <w:t>Metacanthocephalus</w:t>
            </w:r>
            <w:proofErr w:type="spellEnd"/>
            <w:r w:rsidRPr="00A03C17">
              <w:rPr>
                <w:rFonts w:ascii="Arial" w:hAnsi="Arial" w:cs="Arial"/>
                <w:i/>
                <w:sz w:val="20"/>
                <w:szCs w:val="20"/>
              </w:rPr>
              <w:t xml:space="preserve"> spp.</w:t>
            </w:r>
          </w:p>
        </w:tc>
        <w:tc>
          <w:tcPr>
            <w:tcW w:w="1423" w:type="dxa"/>
            <w:tcBorders>
              <w:top w:val="none" w:sz="0" w:space="0" w:color="auto"/>
              <w:bottom w:val="none" w:sz="0" w:space="0" w:color="auto"/>
            </w:tcBorders>
          </w:tcPr>
          <w:p w14:paraId="63CE35F8"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03C17">
              <w:rPr>
                <w:rFonts w:ascii="Arial" w:hAnsi="Arial" w:cs="Arial"/>
                <w:sz w:val="20"/>
                <w:szCs w:val="20"/>
              </w:rPr>
              <w:t>PF, SSI</w:t>
            </w:r>
          </w:p>
        </w:tc>
        <w:tc>
          <w:tcPr>
            <w:tcW w:w="992" w:type="dxa"/>
            <w:tcBorders>
              <w:top w:val="none" w:sz="0" w:space="0" w:color="auto"/>
              <w:bottom w:val="none" w:sz="0" w:space="0" w:color="auto"/>
            </w:tcBorders>
          </w:tcPr>
          <w:p w14:paraId="78F955DD" w14:textId="77777777" w:rsidR="00B409CA" w:rsidRPr="00A03C17" w:rsidRDefault="00B409CA"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03C17">
              <w:rPr>
                <w:rFonts w:ascii="Arial" w:hAnsi="Arial" w:cs="Arial"/>
                <w:sz w:val="20"/>
                <w:szCs w:val="20"/>
              </w:rPr>
              <w:fldChar w:fldCharType="begin"/>
            </w:r>
            <w:r w:rsidR="003E61FA">
              <w:rPr>
                <w:rFonts w:ascii="Arial" w:hAnsi="Arial" w:cs="Arial"/>
                <w:sz w:val="20"/>
                <w:szCs w:val="20"/>
              </w:rPr>
              <w:instrText xml:space="preserve"> ADDIN ZOTERO_ITEM CSL_CITATION {"citationID":"GzNHiGui","properties":{"formattedCitation":"\\super 5,6\\nosupersub{}","plainCitation":"5,6","noteIndex":0},"citationItems":[{"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id":3254,"uris":["http://zotero.org/users/3032824/items/IK23PAAX"],"uri":["http://zotero.org/users/3032824/items/IK23PAAX"],"itemData":{"id":3254,"type":"article-journal","abstract":"The fish populations of Port Foster, Deception Island, South Shetland Islands, Antarctica, were investigated as part of the Erupt Antarctic ecosystem study. Surveys were conducted on five cruises between March 1999 and November 2000. Samples also were collected off Livingston Island and King George Island of the South Shetland Islands. Specimens were collected or observed using a multiple opening and closing net and environmental sampling system, otter trawls, benthic line-transect photography, and remotely operated vehicle video. Species composition, length, weight, reproductive condition, diet, habitat, and parasitic infestation were examined for the dominant fish species. Eleven species were collected, all in the suborder Notothenioidei. The fishes found in the survey are known to occur in the region and had diets similar to those found in other studies. Abundances of demersal fishes in Port Foster ranged from 0.05 to 0.10 individualsm−2 over the study period. Inshore shallow-water (&lt;30m) and inshore deep-water (&gt;30m) habitats are identified in Port Foster and described. Port Foster may be a refuge for juvenile fishes such as Champsocephalus gunnari. Limited exchange with the surrounding waters also may limit the influence of recruitment and prey abundance fluctuations outside Port Foster. Trematomus scotti had heavy body cavity parasite infestation from Port Foster, possibly due in part to decreased benthic scour from large icebergs, allowing benthic parasites to persist.","collection-title":"Ecosystem studies at Deception Island, Antarctica","container-title":"Deep Sea Research Part II: Topical Studies in Oceanography","DOI":"10.1016/S0967-0645(03)00094-8","ISSN":"0967-0645","issue":"10","journalAbbreviation":"Deep Sea Research Part II: Topical Studies in Oceanography","language":"en","page":"1843-1858","source":"ScienceDirect","title":"Fish populations of Port Foster, Deception Island, Antarctica and vicinity","volume":"50","author":[{"family":"Ruhl","given":"Henry A."},{"family":"Hastings","given":"Philip A."},{"family":"Zarubick","given":"Lisa A."},{"family":"Jensen","given":"Rachelle M."},{"family":"Zdzitowiecki","given":"Krzysztof"}],"issued":{"date-parts":[["2003",6,1]]}}}],"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5,6</w:t>
            </w:r>
            <w:r w:rsidRPr="00A03C17">
              <w:rPr>
                <w:rFonts w:ascii="Arial" w:hAnsi="Arial" w:cs="Arial"/>
                <w:sz w:val="20"/>
                <w:szCs w:val="20"/>
              </w:rPr>
              <w:fldChar w:fldCharType="end"/>
            </w:r>
          </w:p>
        </w:tc>
      </w:tr>
      <w:tr w:rsidR="001B669D" w:rsidRPr="00A03C17" w14:paraId="3F12A531" w14:textId="77777777" w:rsidTr="0089222A">
        <w:tc>
          <w:tcPr>
            <w:cnfStyle w:val="001000000000" w:firstRow="0" w:lastRow="0" w:firstColumn="1" w:lastColumn="0" w:oddVBand="0" w:evenVBand="0" w:oddHBand="0" w:evenHBand="0" w:firstRowFirstColumn="0" w:firstRowLastColumn="0" w:lastRowFirstColumn="0" w:lastRowLastColumn="0"/>
            <w:tcW w:w="1696" w:type="dxa"/>
          </w:tcPr>
          <w:p w14:paraId="4CEA9AD1" w14:textId="77777777" w:rsidR="001B669D" w:rsidRPr="00A03C17" w:rsidRDefault="001B669D" w:rsidP="001B669D">
            <w:pPr>
              <w:rPr>
                <w:rFonts w:ascii="Arial" w:hAnsi="Arial" w:cs="Arial"/>
                <w:sz w:val="20"/>
                <w:szCs w:val="20"/>
              </w:rPr>
            </w:pPr>
          </w:p>
        </w:tc>
        <w:tc>
          <w:tcPr>
            <w:tcW w:w="1701" w:type="dxa"/>
          </w:tcPr>
          <w:p w14:paraId="5F421A17"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552" w:type="dxa"/>
          </w:tcPr>
          <w:p w14:paraId="05EFE037"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118" w:type="dxa"/>
          </w:tcPr>
          <w:p w14:paraId="5E795B1F"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rPr>
            </w:pPr>
            <w:proofErr w:type="spellStart"/>
            <w:r w:rsidRPr="00A03C17">
              <w:rPr>
                <w:rFonts w:ascii="Arial" w:hAnsi="Arial" w:cs="Arial"/>
                <w:i/>
                <w:sz w:val="20"/>
                <w:szCs w:val="20"/>
              </w:rPr>
              <w:t>Metacanthocephalus</w:t>
            </w:r>
            <w:proofErr w:type="spellEnd"/>
            <w:r w:rsidRPr="00A03C17">
              <w:rPr>
                <w:rFonts w:ascii="Arial" w:hAnsi="Arial" w:cs="Arial"/>
                <w:i/>
                <w:sz w:val="20"/>
                <w:szCs w:val="20"/>
              </w:rPr>
              <w:t xml:space="preserve"> </w:t>
            </w:r>
            <w:proofErr w:type="spellStart"/>
            <w:r w:rsidRPr="00A03C17">
              <w:rPr>
                <w:rFonts w:ascii="Arial" w:hAnsi="Arial" w:cs="Arial"/>
                <w:i/>
                <w:sz w:val="20"/>
                <w:szCs w:val="20"/>
              </w:rPr>
              <w:t>dalmori</w:t>
            </w:r>
            <w:proofErr w:type="spellEnd"/>
          </w:p>
        </w:tc>
        <w:tc>
          <w:tcPr>
            <w:tcW w:w="1423" w:type="dxa"/>
          </w:tcPr>
          <w:p w14:paraId="70A9967D"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03C17">
              <w:rPr>
                <w:rFonts w:ascii="Arial" w:hAnsi="Arial" w:cs="Arial"/>
                <w:sz w:val="20"/>
                <w:szCs w:val="20"/>
              </w:rPr>
              <w:t>VS, AB</w:t>
            </w:r>
          </w:p>
        </w:tc>
        <w:tc>
          <w:tcPr>
            <w:tcW w:w="992" w:type="dxa"/>
          </w:tcPr>
          <w:p w14:paraId="34FF3EA2" w14:textId="77777777" w:rsidR="001B669D" w:rsidRPr="00A03C17" w:rsidRDefault="00AF01C2"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03C17">
              <w:rPr>
                <w:rFonts w:ascii="Arial" w:hAnsi="Arial" w:cs="Arial"/>
                <w:sz w:val="20"/>
                <w:szCs w:val="20"/>
                <w:lang w:val="de-DE"/>
              </w:rPr>
              <w:fldChar w:fldCharType="begin"/>
            </w:r>
            <w:r w:rsidR="003E61FA">
              <w:rPr>
                <w:rFonts w:ascii="Arial" w:hAnsi="Arial" w:cs="Arial"/>
                <w:sz w:val="20"/>
                <w:szCs w:val="20"/>
              </w:rPr>
              <w:instrText xml:space="preserve"> ADDIN ZOTERO_ITEM CSL_CITATION {"citationID":"6SkWGLD2","properties":{"formattedCitation":"\\super 14\\nosupersub{}","plainCitation":"14","noteIndex":0},"citationItems":[{"id":3210,"uris":["http://zotero.org/users/3032824/items/EYVDEIFH"],"uri":["http://zotero.org/users/3032824/items/EYVDEIFH"],"itemData":{"id":3210,"type":"article-journal","container-title":"Polish Polar Research","issue":"4","journalAbbreviation":"Pol. Polar Res.","page":"315-324","title":"The helminth fauna of some notothenioid fishes collected from the shelf of Argentine Islands, West Antarctica","volume":"26","author":[{"family":"Laskowski","given":"Zdzisław"},{"family":"Zdzitowiecki","given":"Krzysztof"}],"issued":{"date-parts":[["2005"]]}}}],"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14</w:t>
            </w:r>
            <w:r w:rsidRPr="00A03C17">
              <w:rPr>
                <w:rFonts w:ascii="Arial" w:hAnsi="Arial" w:cs="Arial"/>
                <w:sz w:val="20"/>
                <w:szCs w:val="20"/>
                <w:lang w:val="de-DE"/>
              </w:rPr>
              <w:fldChar w:fldCharType="end"/>
            </w:r>
          </w:p>
        </w:tc>
      </w:tr>
      <w:tr w:rsidR="001B669D" w:rsidRPr="00A03C17" w14:paraId="1C2EF677" w14:textId="77777777" w:rsidTr="008922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none" w:sz="0" w:space="0" w:color="auto"/>
              <w:bottom w:val="single" w:sz="4" w:space="0" w:color="auto"/>
            </w:tcBorders>
          </w:tcPr>
          <w:p w14:paraId="4958288F" w14:textId="77777777" w:rsidR="001B669D" w:rsidRPr="00A03C17" w:rsidRDefault="001B669D" w:rsidP="001B669D">
            <w:pPr>
              <w:rPr>
                <w:rFonts w:ascii="Arial" w:hAnsi="Arial" w:cs="Arial"/>
                <w:sz w:val="20"/>
                <w:szCs w:val="20"/>
              </w:rPr>
            </w:pPr>
          </w:p>
        </w:tc>
        <w:tc>
          <w:tcPr>
            <w:tcW w:w="1701" w:type="dxa"/>
            <w:tcBorders>
              <w:top w:val="none" w:sz="0" w:space="0" w:color="auto"/>
              <w:bottom w:val="single" w:sz="4" w:space="0" w:color="auto"/>
            </w:tcBorders>
          </w:tcPr>
          <w:p w14:paraId="5618D508"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552" w:type="dxa"/>
            <w:tcBorders>
              <w:top w:val="none" w:sz="0" w:space="0" w:color="auto"/>
              <w:bottom w:val="single" w:sz="4" w:space="0" w:color="auto"/>
            </w:tcBorders>
          </w:tcPr>
          <w:p w14:paraId="11B18101"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118" w:type="dxa"/>
            <w:tcBorders>
              <w:top w:val="none" w:sz="0" w:space="0" w:color="auto"/>
              <w:bottom w:val="single" w:sz="4" w:space="0" w:color="auto"/>
            </w:tcBorders>
          </w:tcPr>
          <w:p w14:paraId="61AEC8D2"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proofErr w:type="spellStart"/>
            <w:r w:rsidRPr="00A03C17">
              <w:rPr>
                <w:rFonts w:ascii="Arial" w:hAnsi="Arial" w:cs="Arial"/>
                <w:i/>
                <w:sz w:val="20"/>
                <w:szCs w:val="20"/>
              </w:rPr>
              <w:t>Metacanthocephalus</w:t>
            </w:r>
            <w:proofErr w:type="spellEnd"/>
            <w:r w:rsidRPr="00A03C17">
              <w:rPr>
                <w:rFonts w:ascii="Arial" w:hAnsi="Arial" w:cs="Arial"/>
                <w:i/>
                <w:sz w:val="20"/>
                <w:szCs w:val="20"/>
              </w:rPr>
              <w:t xml:space="preserve"> johnstoni</w:t>
            </w:r>
          </w:p>
        </w:tc>
        <w:tc>
          <w:tcPr>
            <w:tcW w:w="1423" w:type="dxa"/>
            <w:tcBorders>
              <w:top w:val="none" w:sz="0" w:space="0" w:color="auto"/>
              <w:bottom w:val="single" w:sz="4" w:space="0" w:color="auto"/>
            </w:tcBorders>
          </w:tcPr>
          <w:p w14:paraId="095B08BE"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03C17">
              <w:rPr>
                <w:rFonts w:ascii="Arial" w:hAnsi="Arial" w:cs="Arial"/>
                <w:sz w:val="20"/>
                <w:szCs w:val="20"/>
              </w:rPr>
              <w:t>SSI, VS, AB</w:t>
            </w:r>
          </w:p>
        </w:tc>
        <w:tc>
          <w:tcPr>
            <w:tcW w:w="992" w:type="dxa"/>
            <w:tcBorders>
              <w:top w:val="none" w:sz="0" w:space="0" w:color="auto"/>
              <w:bottom w:val="single" w:sz="4" w:space="0" w:color="auto"/>
            </w:tcBorders>
          </w:tcPr>
          <w:p w14:paraId="046B1C72" w14:textId="77777777" w:rsidR="001B669D" w:rsidRPr="00A03C17" w:rsidRDefault="00AF01C2"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03C17">
              <w:rPr>
                <w:rFonts w:ascii="Arial" w:hAnsi="Arial" w:cs="Arial"/>
                <w:sz w:val="20"/>
                <w:szCs w:val="20"/>
                <w:lang w:val="de-DE"/>
              </w:rPr>
              <w:fldChar w:fldCharType="begin"/>
            </w:r>
            <w:r w:rsidR="003E61FA">
              <w:rPr>
                <w:rFonts w:ascii="Arial" w:hAnsi="Arial" w:cs="Arial"/>
                <w:sz w:val="20"/>
                <w:szCs w:val="20"/>
              </w:rPr>
              <w:instrText xml:space="preserve"> ADDIN ZOTERO_ITEM CSL_CITATION {"citationID":"fez0Cf6M","properties":{"formattedCitation":"\\super 14,24\\nosupersub{}","plainCitation":"14,24","noteIndex":0},"citationItems":[{"id":3210,"uris":["http://zotero.org/users/3032824/items/EYVDEIFH"],"uri":["http://zotero.org/users/3032824/items/EYVDEIFH"],"itemData":{"id":3210,"type":"article-journal","container-title":"Polish Polar Research","issue":"4","journalAbbreviation":"Pol. Polar Res.","page":"315-324","title":"The helminth fauna of some notothenioid fishes collected from the shelf of Argentine Islands, West Antarctica","volume":"26","author":[{"family":"Laskowski","given":"Zdzisław"},{"family":"Zdzitowiecki","given":"Krzysztof"}],"issued":{"date-parts":[["2005"]]}}},{"id":3269,"uris":["http://zotero.org/users/3032824/items/EAGQSA4H"],"uri":["http://zotero.org/users/3032824/items/EAGQSA4H"],"itemData":{"id":3269,"type":"article-journal","container-title":"Acta Parasitologica Polonica","page":"125-141","title":"Prevalence of acanthocephalans in fishes of South Shetland Islands (Antarctic) III &lt;i&gt;Metacanthocephalus johnstoni&lt;/i&gt; Zdzitowiecki, 1983, &lt;i&gt;M. dalmori&lt;/i&gt; Zdzitowiecki, 1983 and notes on other species; general conclusions.","volume":"31","author":[{"family":"Zdzitowiecki","given":"Krzysztof"}],"issued":{"date-parts":[["1986"]]}}}],"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14,24</w:t>
            </w:r>
            <w:r w:rsidRPr="00A03C17">
              <w:rPr>
                <w:rFonts w:ascii="Arial" w:hAnsi="Arial" w:cs="Arial"/>
                <w:sz w:val="20"/>
                <w:szCs w:val="20"/>
                <w:lang w:val="de-DE"/>
              </w:rPr>
              <w:fldChar w:fldCharType="end"/>
            </w:r>
          </w:p>
        </w:tc>
      </w:tr>
      <w:tr w:rsidR="001B669D" w:rsidRPr="00A03C17" w14:paraId="45A5DAF5" w14:textId="77777777" w:rsidTr="0089222A">
        <w:tc>
          <w:tcPr>
            <w:cnfStyle w:val="001000000000" w:firstRow="0" w:lastRow="0" w:firstColumn="1" w:lastColumn="0" w:oddVBand="0" w:evenVBand="0" w:oddHBand="0" w:evenHBand="0" w:firstRowFirstColumn="0" w:firstRowLastColumn="0" w:lastRowFirstColumn="0" w:lastRowLastColumn="0"/>
            <w:tcW w:w="1696" w:type="dxa"/>
            <w:tcBorders>
              <w:top w:val="single" w:sz="4" w:space="0" w:color="auto"/>
            </w:tcBorders>
          </w:tcPr>
          <w:p w14:paraId="50B1FDC9" w14:textId="77777777" w:rsidR="001B669D" w:rsidRPr="00A03C17" w:rsidRDefault="001B669D" w:rsidP="001B669D">
            <w:pPr>
              <w:rPr>
                <w:rFonts w:ascii="Arial" w:hAnsi="Arial" w:cs="Arial"/>
                <w:sz w:val="20"/>
                <w:szCs w:val="20"/>
              </w:rPr>
            </w:pPr>
          </w:p>
        </w:tc>
        <w:tc>
          <w:tcPr>
            <w:tcW w:w="1701" w:type="dxa"/>
            <w:tcBorders>
              <w:top w:val="single" w:sz="4" w:space="0" w:color="auto"/>
            </w:tcBorders>
          </w:tcPr>
          <w:p w14:paraId="5761D798"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03C17">
              <w:rPr>
                <w:rFonts w:ascii="Arial" w:hAnsi="Arial" w:cs="Arial"/>
                <w:sz w:val="20"/>
                <w:szCs w:val="20"/>
              </w:rPr>
              <w:t>Nematoda</w:t>
            </w:r>
          </w:p>
        </w:tc>
        <w:tc>
          <w:tcPr>
            <w:tcW w:w="2552" w:type="dxa"/>
            <w:tcBorders>
              <w:top w:val="single" w:sz="4" w:space="0" w:color="auto"/>
            </w:tcBorders>
            <w:shd w:val="clear" w:color="auto" w:fill="F2F2F2" w:themeFill="background1" w:themeFillShade="F2"/>
          </w:tcPr>
          <w:p w14:paraId="5F98B84F"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A03C17">
              <w:rPr>
                <w:rFonts w:ascii="Arial" w:hAnsi="Arial" w:cs="Arial"/>
                <w:sz w:val="20"/>
                <w:szCs w:val="20"/>
              </w:rPr>
              <w:t>Anisakidae</w:t>
            </w:r>
            <w:proofErr w:type="spellEnd"/>
          </w:p>
        </w:tc>
        <w:tc>
          <w:tcPr>
            <w:tcW w:w="3118" w:type="dxa"/>
            <w:tcBorders>
              <w:top w:val="single" w:sz="4" w:space="0" w:color="auto"/>
            </w:tcBorders>
            <w:shd w:val="clear" w:color="auto" w:fill="F2F2F2" w:themeFill="background1" w:themeFillShade="F2"/>
          </w:tcPr>
          <w:p w14:paraId="00E3A397"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rPr>
            </w:pPr>
            <w:proofErr w:type="spellStart"/>
            <w:r w:rsidRPr="00A03C17">
              <w:rPr>
                <w:rFonts w:ascii="Arial" w:hAnsi="Arial" w:cs="Arial"/>
                <w:i/>
                <w:sz w:val="20"/>
                <w:szCs w:val="20"/>
              </w:rPr>
              <w:t>Contracaecum</w:t>
            </w:r>
            <w:proofErr w:type="spellEnd"/>
            <w:r w:rsidRPr="00A03C17">
              <w:rPr>
                <w:rFonts w:ascii="Arial" w:hAnsi="Arial" w:cs="Arial"/>
                <w:i/>
                <w:sz w:val="20"/>
                <w:szCs w:val="20"/>
              </w:rPr>
              <w:t xml:space="preserve"> </w:t>
            </w:r>
            <w:r w:rsidRPr="00A03C17">
              <w:rPr>
                <w:rFonts w:ascii="Arial" w:hAnsi="Arial" w:cs="Arial"/>
                <w:sz w:val="20"/>
                <w:szCs w:val="20"/>
              </w:rPr>
              <w:t>spp.</w:t>
            </w:r>
          </w:p>
        </w:tc>
        <w:tc>
          <w:tcPr>
            <w:tcW w:w="1423" w:type="dxa"/>
            <w:tcBorders>
              <w:top w:val="single" w:sz="4" w:space="0" w:color="auto"/>
            </w:tcBorders>
            <w:shd w:val="clear" w:color="auto" w:fill="F2F2F2" w:themeFill="background1" w:themeFillShade="F2"/>
          </w:tcPr>
          <w:p w14:paraId="3807991E"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03C17">
              <w:rPr>
                <w:rFonts w:ascii="Arial" w:hAnsi="Arial" w:cs="Arial"/>
                <w:sz w:val="20"/>
                <w:szCs w:val="20"/>
              </w:rPr>
              <w:t>PF, VS, AB, KGI</w:t>
            </w:r>
          </w:p>
        </w:tc>
        <w:tc>
          <w:tcPr>
            <w:tcW w:w="992" w:type="dxa"/>
            <w:tcBorders>
              <w:top w:val="single" w:sz="4" w:space="0" w:color="auto"/>
            </w:tcBorders>
            <w:shd w:val="clear" w:color="auto" w:fill="F2F2F2" w:themeFill="background1" w:themeFillShade="F2"/>
          </w:tcPr>
          <w:p w14:paraId="1689F5C2" w14:textId="77777777" w:rsidR="001B669D" w:rsidRPr="00A03C17" w:rsidRDefault="006835DF"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03C17">
              <w:rPr>
                <w:rFonts w:ascii="Arial" w:hAnsi="Arial" w:cs="Arial"/>
                <w:sz w:val="20"/>
                <w:szCs w:val="20"/>
              </w:rPr>
              <w:fldChar w:fldCharType="begin"/>
            </w:r>
            <w:r w:rsidR="003E61FA">
              <w:rPr>
                <w:rFonts w:ascii="Arial" w:hAnsi="Arial" w:cs="Arial"/>
                <w:sz w:val="20"/>
                <w:szCs w:val="20"/>
              </w:rPr>
              <w:instrText xml:space="preserve"> ADDIN ZOTERO_ITEM CSL_CITATION {"citationID":"396HA2UT","properties":{"formattedCitation":"\\super 6,14,25\\nosupersub{}","plainCitation":"6,14,25","noteIndex":0},"citationItems":[{"id":3254,"uris":["http://zotero.org/users/3032824/items/IK23PAAX"],"uri":["http://zotero.org/users/3032824/items/IK23PAAX"],"itemData":{"id":3254,"type":"article-journal","abstract":"The fish populations of Port Foster, Deception Island, South Shetland Islands, Antarctica, were investigated as part of the Erupt Antarctic ecosystem study. Surveys were conducted on five cruises between March 1999 and November 2000. Samples also were collected off Livingston Island and King George Island of the South Shetland Islands. Specimens were collected or observed using a multiple opening and closing net and environmental sampling system, otter trawls, benthic line-transect photography, and remotely operated vehicle video. Species composition, length, weight, reproductive condition, diet, habitat, and parasitic infestation were examined for the dominant fish species. Eleven species were collected, all in the suborder Notothenioidei. The fishes found in the survey are known to occur in the region and had diets similar to those found in other studies. Abundances of demersal fishes in Port Foster ranged from 0.05 to 0.10 individualsm−2 over the study period. Inshore shallow-water (&lt;30m) and inshore deep-water (&gt;30m) habitats are identified in Port Foster and described. Port Foster may be a refuge for juvenile fishes such as Champsocephalus gunnari. Limited exchange with the surrounding waters also may limit the influence of recruitment and prey abundance fluctuations outside Port Foster. Trematomus scotti had heavy body cavity parasite infestation from Port Foster, possibly due in part to decreased benthic scour from large icebergs, allowing benthic parasites to persist.","collection-title":"Ecosystem studies at Deception Island, Antarctica","container-title":"Deep Sea Research Part II: Topical Studies in Oceanography","DOI":"10.1016/S0967-0645(03)00094-8","ISSN":"0967-0645","issue":"10","journalAbbreviation":"Deep Sea Research Part II: Topical Studies in Oceanography","language":"en","page":"1843-1858","source":"ScienceDirect","title":"Fish populations of Port Foster, Deception Island, Antarctica and vicinity","volume":"50","author":[{"family":"Ruhl","given":"Henry A."},{"family":"Hastings","given":"Philip A."},{"family":"Zarubick","given":"Lisa A."},{"family":"Jensen","given":"Rachelle M."},{"family":"Zdzitowiecki","given":"Krzysztof"}],"issued":{"date-parts":[["2003",6,1]]}}},{"id":3210,"uris":["http://zotero.org/users/3032824/items/EYVDEIFH"],"uri":["http://zotero.org/users/3032824/items/EYVDEIFH"],"itemData":{"id":3210,"type":"article-journal","container-title":"Polish Polar Research","issue":"4","journalAbbreviation":"Pol. Polar Res.","page":"315-324","title":"The helminth fauna of some notothenioid fishes collected from the shelf of Argentine Islands, West Antarctica","volume":"26","author":[{"family":"Laskowski","given":"Zdzisław"},{"family":"Zdzitowiecki","given":"Krzysztof"}],"issued":{"date-parts":[["2005"]]}}},{"id":609,"uris":["http://zotero.org/users/3032824/items/3DPTIGNE"],"uri":["http://zotero.org/users/3032824/items/3DPTIGNE"],"itemData":{"id":609,"type":"article-journal","abstract":"The aim of this study was to assess the anisakid nematode distribution pattern in the fish collected from the South Shetland Islands. A total of 32 fish species were examined for the presence of nematodes in 1978, 1979, 1981 and 2007/2008. The fish were caught off the South Shetland Islands (Elephant Island, Shishkov Island and in Admiralty Bay - King George Island). Three genera of L(3) larval nematodes were identified: Anisakis sp., Contracaecum spp. and Pseudoterranova decipiens. The infection level was higher on the shelf around the islands than in Admiralty Bay. This is explained by a higher abundance of the final hosts in the region. A comparison of the infection data from 1978/79 and 2007/2008 with data from 1994/96 (Palm et al. 1998, 2007) was done. The parameters of infection of Notothenia coriiceps and Lepidonotothen nudifrons by Pseudoterranova decipiens were decreasing within the 30 years period.","container-title":"Polish Polar Research","ISSN":"0138-0338","issue":"1","journalAbbreviation":"Pol. Polar. Res.","language":"English","note":"WOS:000264534400004","page":"49-58","source":"Web of Science","title":"Larval ascaridoid nematodes (Anisakidae) in fish from the South Shetland Islands (Southern Ocean)","volume":"30","author":[{"family":"Rokicki","given":"Jerzy"},{"family":"Rodjuk","given":"Galina"},{"family":"Zdzitowiecki","given":"Krzysztof"},{"family":"Laskowski","given":"Zdzislaw"}],"issued":{"date-parts":[["2009"]]}}}],"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6,14,25</w:t>
            </w:r>
            <w:r w:rsidRPr="00A03C17">
              <w:rPr>
                <w:rFonts w:ascii="Arial" w:hAnsi="Arial" w:cs="Arial"/>
                <w:sz w:val="20"/>
                <w:szCs w:val="20"/>
              </w:rPr>
              <w:fldChar w:fldCharType="end"/>
            </w:r>
          </w:p>
        </w:tc>
      </w:tr>
      <w:tr w:rsidR="001B669D" w:rsidRPr="00A03C17" w14:paraId="104825E5" w14:textId="77777777" w:rsidTr="008922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none" w:sz="0" w:space="0" w:color="auto"/>
              <w:bottom w:val="none" w:sz="0" w:space="0" w:color="auto"/>
            </w:tcBorders>
          </w:tcPr>
          <w:p w14:paraId="06CDCDC9" w14:textId="77777777" w:rsidR="001B669D" w:rsidRPr="00A03C17" w:rsidRDefault="001B669D" w:rsidP="001B669D">
            <w:pPr>
              <w:rPr>
                <w:rFonts w:ascii="Arial" w:hAnsi="Arial" w:cs="Arial"/>
                <w:sz w:val="20"/>
                <w:szCs w:val="20"/>
              </w:rPr>
            </w:pPr>
          </w:p>
        </w:tc>
        <w:tc>
          <w:tcPr>
            <w:tcW w:w="1701" w:type="dxa"/>
            <w:tcBorders>
              <w:top w:val="none" w:sz="0" w:space="0" w:color="auto"/>
              <w:bottom w:val="none" w:sz="0" w:space="0" w:color="auto"/>
            </w:tcBorders>
          </w:tcPr>
          <w:p w14:paraId="205C5743"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552" w:type="dxa"/>
            <w:tcBorders>
              <w:top w:val="none" w:sz="0" w:space="0" w:color="auto"/>
              <w:bottom w:val="none" w:sz="0" w:space="0" w:color="auto"/>
            </w:tcBorders>
            <w:shd w:val="clear" w:color="auto" w:fill="F2F2F2" w:themeFill="background1" w:themeFillShade="F2"/>
          </w:tcPr>
          <w:p w14:paraId="118C6482"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118" w:type="dxa"/>
            <w:tcBorders>
              <w:top w:val="none" w:sz="0" w:space="0" w:color="auto"/>
              <w:bottom w:val="none" w:sz="0" w:space="0" w:color="auto"/>
            </w:tcBorders>
            <w:shd w:val="clear" w:color="auto" w:fill="F2F2F2" w:themeFill="background1" w:themeFillShade="F2"/>
          </w:tcPr>
          <w:p w14:paraId="51F8876C"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proofErr w:type="spellStart"/>
            <w:r w:rsidRPr="00A03C17">
              <w:rPr>
                <w:rFonts w:ascii="Arial" w:hAnsi="Arial" w:cs="Arial"/>
                <w:i/>
                <w:sz w:val="20"/>
                <w:szCs w:val="20"/>
              </w:rPr>
              <w:t>Contracaecum</w:t>
            </w:r>
            <w:proofErr w:type="spellEnd"/>
            <w:r w:rsidRPr="00A03C17">
              <w:rPr>
                <w:rFonts w:ascii="Arial" w:hAnsi="Arial" w:cs="Arial"/>
                <w:i/>
                <w:sz w:val="20"/>
                <w:szCs w:val="20"/>
              </w:rPr>
              <w:t xml:space="preserve"> </w:t>
            </w:r>
            <w:proofErr w:type="spellStart"/>
            <w:r w:rsidRPr="00A03C17">
              <w:rPr>
                <w:rFonts w:ascii="Arial" w:hAnsi="Arial" w:cs="Arial"/>
                <w:i/>
                <w:sz w:val="20"/>
                <w:szCs w:val="20"/>
              </w:rPr>
              <w:t>osculatum</w:t>
            </w:r>
            <w:proofErr w:type="spellEnd"/>
          </w:p>
        </w:tc>
        <w:tc>
          <w:tcPr>
            <w:tcW w:w="1423" w:type="dxa"/>
            <w:tcBorders>
              <w:top w:val="none" w:sz="0" w:space="0" w:color="auto"/>
              <w:bottom w:val="none" w:sz="0" w:space="0" w:color="auto"/>
            </w:tcBorders>
            <w:shd w:val="clear" w:color="auto" w:fill="F2F2F2" w:themeFill="background1" w:themeFillShade="F2"/>
          </w:tcPr>
          <w:p w14:paraId="46701CEA"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03C17">
              <w:rPr>
                <w:rFonts w:ascii="Arial" w:hAnsi="Arial" w:cs="Arial"/>
                <w:sz w:val="20"/>
                <w:szCs w:val="20"/>
              </w:rPr>
              <w:t>SSI</w:t>
            </w:r>
          </w:p>
        </w:tc>
        <w:tc>
          <w:tcPr>
            <w:tcW w:w="992" w:type="dxa"/>
            <w:tcBorders>
              <w:top w:val="none" w:sz="0" w:space="0" w:color="auto"/>
              <w:bottom w:val="none" w:sz="0" w:space="0" w:color="auto"/>
            </w:tcBorders>
            <w:shd w:val="clear" w:color="auto" w:fill="F2F2F2" w:themeFill="background1" w:themeFillShade="F2"/>
          </w:tcPr>
          <w:p w14:paraId="56121F50" w14:textId="77777777" w:rsidR="00B409CA" w:rsidRPr="00A03C17" w:rsidRDefault="00B409CA"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03C17">
              <w:rPr>
                <w:rFonts w:ascii="Arial" w:hAnsi="Arial" w:cs="Arial"/>
                <w:sz w:val="20"/>
                <w:szCs w:val="20"/>
              </w:rPr>
              <w:fldChar w:fldCharType="begin"/>
            </w:r>
            <w:r w:rsidR="003E61FA">
              <w:rPr>
                <w:rFonts w:ascii="Arial" w:hAnsi="Arial" w:cs="Arial"/>
                <w:sz w:val="20"/>
                <w:szCs w:val="20"/>
              </w:rPr>
              <w:instrText xml:space="preserve"> ADDIN ZOTERO_ITEM CSL_CITATION {"citationID":"UmNiq1oP","properties":{"formattedCitation":"\\super 5\\nosupersub{}","plainCitation":"5","noteIndex":0},"citationItems":[{"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5</w:t>
            </w:r>
            <w:r w:rsidRPr="00A03C17">
              <w:rPr>
                <w:rFonts w:ascii="Arial" w:hAnsi="Arial" w:cs="Arial"/>
                <w:sz w:val="20"/>
                <w:szCs w:val="20"/>
              </w:rPr>
              <w:fldChar w:fldCharType="end"/>
            </w:r>
          </w:p>
        </w:tc>
      </w:tr>
      <w:tr w:rsidR="001B669D" w:rsidRPr="00A03C17" w14:paraId="4C24AA0D" w14:textId="77777777" w:rsidTr="0089222A">
        <w:tc>
          <w:tcPr>
            <w:cnfStyle w:val="001000000000" w:firstRow="0" w:lastRow="0" w:firstColumn="1" w:lastColumn="0" w:oddVBand="0" w:evenVBand="0" w:oddHBand="0" w:evenHBand="0" w:firstRowFirstColumn="0" w:firstRowLastColumn="0" w:lastRowFirstColumn="0" w:lastRowLastColumn="0"/>
            <w:tcW w:w="1696" w:type="dxa"/>
          </w:tcPr>
          <w:p w14:paraId="3AE26FE6" w14:textId="77777777" w:rsidR="001B669D" w:rsidRPr="00A03C17" w:rsidRDefault="001B669D" w:rsidP="001B669D">
            <w:pPr>
              <w:rPr>
                <w:rFonts w:ascii="Arial" w:hAnsi="Arial" w:cs="Arial"/>
                <w:sz w:val="20"/>
                <w:szCs w:val="20"/>
              </w:rPr>
            </w:pPr>
          </w:p>
        </w:tc>
        <w:tc>
          <w:tcPr>
            <w:tcW w:w="1701" w:type="dxa"/>
          </w:tcPr>
          <w:p w14:paraId="1BEB9CC1"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552" w:type="dxa"/>
            <w:shd w:val="clear" w:color="auto" w:fill="F2F2F2" w:themeFill="background1" w:themeFillShade="F2"/>
          </w:tcPr>
          <w:p w14:paraId="38E9558E"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118" w:type="dxa"/>
            <w:shd w:val="clear" w:color="auto" w:fill="F2F2F2" w:themeFill="background1" w:themeFillShade="F2"/>
          </w:tcPr>
          <w:p w14:paraId="6A840053"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rPr>
            </w:pPr>
            <w:proofErr w:type="spellStart"/>
            <w:r w:rsidRPr="00A03C17">
              <w:rPr>
                <w:rFonts w:ascii="Arial" w:hAnsi="Arial" w:cs="Arial"/>
                <w:i/>
                <w:sz w:val="20"/>
                <w:szCs w:val="20"/>
              </w:rPr>
              <w:t>Contracaecum</w:t>
            </w:r>
            <w:proofErr w:type="spellEnd"/>
            <w:r w:rsidRPr="00A03C17">
              <w:rPr>
                <w:rFonts w:ascii="Arial" w:hAnsi="Arial" w:cs="Arial"/>
                <w:i/>
                <w:sz w:val="20"/>
                <w:szCs w:val="20"/>
              </w:rPr>
              <w:t xml:space="preserve"> </w:t>
            </w:r>
            <w:proofErr w:type="spellStart"/>
            <w:r w:rsidRPr="00A03C17">
              <w:rPr>
                <w:rFonts w:ascii="Arial" w:hAnsi="Arial" w:cs="Arial"/>
                <w:i/>
                <w:sz w:val="20"/>
                <w:szCs w:val="20"/>
              </w:rPr>
              <w:t>radiatum</w:t>
            </w:r>
            <w:proofErr w:type="spellEnd"/>
          </w:p>
        </w:tc>
        <w:tc>
          <w:tcPr>
            <w:tcW w:w="1423" w:type="dxa"/>
            <w:shd w:val="clear" w:color="auto" w:fill="F2F2F2" w:themeFill="background1" w:themeFillShade="F2"/>
          </w:tcPr>
          <w:p w14:paraId="650D64E4"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03C17">
              <w:rPr>
                <w:rFonts w:ascii="Arial" w:hAnsi="Arial" w:cs="Arial"/>
                <w:sz w:val="20"/>
                <w:szCs w:val="20"/>
              </w:rPr>
              <w:t>SSI</w:t>
            </w:r>
          </w:p>
        </w:tc>
        <w:tc>
          <w:tcPr>
            <w:tcW w:w="992" w:type="dxa"/>
            <w:shd w:val="clear" w:color="auto" w:fill="F2F2F2" w:themeFill="background1" w:themeFillShade="F2"/>
          </w:tcPr>
          <w:p w14:paraId="4DE45884" w14:textId="77777777" w:rsidR="00B409CA" w:rsidRPr="00A03C17" w:rsidRDefault="00B409CA"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rPr>
              <w:fldChar w:fldCharType="begin"/>
            </w:r>
            <w:r w:rsidR="003E61FA">
              <w:rPr>
                <w:rFonts w:ascii="Arial" w:hAnsi="Arial" w:cs="Arial"/>
                <w:sz w:val="20"/>
                <w:szCs w:val="20"/>
              </w:rPr>
              <w:instrText xml:space="preserve"> ADDIN ZOTERO_ITEM CSL_CITATION {"citationID":"V8f5RgKd","properties":{"formattedCitation":"\\super 5\\nosupersub{}","plainCitation":"5","noteIndex":0},"citationItems":[{"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5</w:t>
            </w:r>
            <w:r w:rsidRPr="00A03C17">
              <w:rPr>
                <w:rFonts w:ascii="Arial" w:hAnsi="Arial" w:cs="Arial"/>
                <w:sz w:val="20"/>
                <w:szCs w:val="20"/>
              </w:rPr>
              <w:fldChar w:fldCharType="end"/>
            </w:r>
          </w:p>
        </w:tc>
      </w:tr>
      <w:tr w:rsidR="001B669D" w:rsidRPr="00A03C17" w14:paraId="6D30045F" w14:textId="77777777" w:rsidTr="008922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none" w:sz="0" w:space="0" w:color="auto"/>
              <w:bottom w:val="none" w:sz="0" w:space="0" w:color="auto"/>
            </w:tcBorders>
          </w:tcPr>
          <w:p w14:paraId="359C965B" w14:textId="77777777" w:rsidR="001B669D" w:rsidRPr="00A03C17" w:rsidRDefault="001B669D" w:rsidP="001B669D">
            <w:pPr>
              <w:rPr>
                <w:rFonts w:ascii="Arial" w:hAnsi="Arial" w:cs="Arial"/>
                <w:sz w:val="20"/>
                <w:szCs w:val="20"/>
                <w:lang w:val="de-DE"/>
              </w:rPr>
            </w:pPr>
          </w:p>
        </w:tc>
        <w:tc>
          <w:tcPr>
            <w:tcW w:w="1701" w:type="dxa"/>
            <w:tcBorders>
              <w:top w:val="none" w:sz="0" w:space="0" w:color="auto"/>
              <w:bottom w:val="none" w:sz="0" w:space="0" w:color="auto"/>
            </w:tcBorders>
          </w:tcPr>
          <w:p w14:paraId="5340EE89"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2552" w:type="dxa"/>
            <w:tcBorders>
              <w:top w:val="none" w:sz="0" w:space="0" w:color="auto"/>
              <w:bottom w:val="none" w:sz="0" w:space="0" w:color="auto"/>
            </w:tcBorders>
            <w:shd w:val="clear" w:color="auto" w:fill="F2F2F2" w:themeFill="background1" w:themeFillShade="F2"/>
          </w:tcPr>
          <w:p w14:paraId="7D0BD090"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3118" w:type="dxa"/>
            <w:tcBorders>
              <w:top w:val="none" w:sz="0" w:space="0" w:color="auto"/>
              <w:bottom w:val="none" w:sz="0" w:space="0" w:color="auto"/>
            </w:tcBorders>
            <w:shd w:val="clear" w:color="auto" w:fill="F2F2F2" w:themeFill="background1" w:themeFillShade="F2"/>
          </w:tcPr>
          <w:p w14:paraId="494D1980"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lang w:val="de-DE"/>
              </w:rPr>
            </w:pPr>
            <w:proofErr w:type="spellStart"/>
            <w:r w:rsidRPr="00A03C17">
              <w:rPr>
                <w:rFonts w:ascii="Arial" w:hAnsi="Arial" w:cs="Arial"/>
                <w:i/>
                <w:sz w:val="20"/>
                <w:szCs w:val="20"/>
                <w:lang w:val="de-DE"/>
              </w:rPr>
              <w:t>Pseudoterranova</w:t>
            </w:r>
            <w:proofErr w:type="spellEnd"/>
            <w:r w:rsidRPr="00A03C17">
              <w:rPr>
                <w:rFonts w:ascii="Arial" w:hAnsi="Arial" w:cs="Arial"/>
                <w:i/>
                <w:sz w:val="20"/>
                <w:szCs w:val="20"/>
                <w:lang w:val="de-DE"/>
              </w:rPr>
              <w:t xml:space="preserve"> </w:t>
            </w:r>
            <w:proofErr w:type="spellStart"/>
            <w:r w:rsidRPr="00A03C17">
              <w:rPr>
                <w:rFonts w:ascii="Arial" w:hAnsi="Arial" w:cs="Arial"/>
                <w:i/>
                <w:sz w:val="20"/>
                <w:szCs w:val="20"/>
                <w:lang w:val="de-DE"/>
              </w:rPr>
              <w:t>decipiens</w:t>
            </w:r>
            <w:proofErr w:type="spellEnd"/>
            <w:r w:rsidRPr="00A03C17">
              <w:rPr>
                <w:rFonts w:ascii="Arial" w:hAnsi="Arial" w:cs="Arial"/>
                <w:i/>
                <w:sz w:val="20"/>
                <w:szCs w:val="20"/>
                <w:lang w:val="de-DE"/>
              </w:rPr>
              <w:t xml:space="preserve"> </w:t>
            </w:r>
            <w:r w:rsidRPr="00A03C17">
              <w:rPr>
                <w:rFonts w:ascii="Arial" w:hAnsi="Arial" w:cs="Arial"/>
                <w:sz w:val="20"/>
                <w:szCs w:val="20"/>
                <w:lang w:val="de-DE"/>
              </w:rPr>
              <w:t>(</w:t>
            </w:r>
            <w:proofErr w:type="spellStart"/>
            <w:r w:rsidRPr="00A03C17">
              <w:rPr>
                <w:rFonts w:ascii="Arial" w:hAnsi="Arial" w:cs="Arial"/>
                <w:sz w:val="20"/>
                <w:szCs w:val="20"/>
                <w:lang w:val="de-DE"/>
              </w:rPr>
              <w:t>s.l</w:t>
            </w:r>
            <w:proofErr w:type="spellEnd"/>
            <w:r w:rsidRPr="00A03C17">
              <w:rPr>
                <w:rFonts w:ascii="Arial" w:hAnsi="Arial" w:cs="Arial"/>
                <w:sz w:val="20"/>
                <w:szCs w:val="20"/>
                <w:lang w:val="de-DE"/>
              </w:rPr>
              <w:t>.)</w:t>
            </w:r>
          </w:p>
        </w:tc>
        <w:tc>
          <w:tcPr>
            <w:tcW w:w="1423" w:type="dxa"/>
            <w:tcBorders>
              <w:top w:val="none" w:sz="0" w:space="0" w:color="auto"/>
              <w:bottom w:val="none" w:sz="0" w:space="0" w:color="auto"/>
            </w:tcBorders>
            <w:shd w:val="clear" w:color="auto" w:fill="F2F2F2" w:themeFill="background1" w:themeFillShade="F2"/>
          </w:tcPr>
          <w:p w14:paraId="2DD820A3" w14:textId="77777777" w:rsidR="001B669D" w:rsidRPr="00A03C17" w:rsidRDefault="001B669D" w:rsidP="001B669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SSI, PF, KGI, AB, VS</w:t>
            </w:r>
          </w:p>
        </w:tc>
        <w:tc>
          <w:tcPr>
            <w:tcW w:w="992" w:type="dxa"/>
            <w:tcBorders>
              <w:top w:val="none" w:sz="0" w:space="0" w:color="auto"/>
              <w:bottom w:val="none" w:sz="0" w:space="0" w:color="auto"/>
            </w:tcBorders>
            <w:shd w:val="clear" w:color="auto" w:fill="F2F2F2" w:themeFill="background1" w:themeFillShade="F2"/>
          </w:tcPr>
          <w:p w14:paraId="5768DE96" w14:textId="77777777" w:rsidR="00B53EE6" w:rsidRPr="00A03C17" w:rsidRDefault="00B53EE6"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03C17">
              <w:rPr>
                <w:rFonts w:ascii="Arial" w:hAnsi="Arial" w:cs="Arial"/>
                <w:sz w:val="20"/>
                <w:szCs w:val="20"/>
              </w:rPr>
              <w:fldChar w:fldCharType="begin"/>
            </w:r>
            <w:r w:rsidR="003E61FA">
              <w:rPr>
                <w:rFonts w:ascii="Arial" w:hAnsi="Arial" w:cs="Arial"/>
                <w:sz w:val="20"/>
                <w:szCs w:val="20"/>
              </w:rPr>
              <w:instrText xml:space="preserve"> ADDIN ZOTERO_ITEM CSL_CITATION {"citationID":"uhtyKPMX","properties":{"formattedCitation":"\\super 6,10,14,25\\nosupersub{}","plainCitation":"6,10,14,25","noteIndex":0},"citationItems":[{"id":3254,"uris":["http://zotero.org/users/3032824/items/IK23PAAX"],"uri":["http://zotero.org/users/3032824/items/IK23PAAX"],"itemData":{"id":3254,"type":"article-journal","abstract":"The fish populations of Port Foster, Deception Island, South Shetland Islands, Antarctica, were investigated as part of the Erupt Antarctic ecosystem study. Surveys were conducted on five cruises between March 1999 and November 2000. Samples also were collected off Livingston Island and King George Island of the South Shetland Islands. Specimens were collected or observed using a multiple opening and closing net and environmental sampling system, otter trawls, benthic line-transect photography, and remotely operated vehicle video. Species composition, length, weight, reproductive condition, diet, habitat, and parasitic infestation were examined for the dominant fish species. Eleven species were collected, all in the suborder Notothenioidei. The fishes found in the survey are known to occur in the region and had diets similar to those found in other studies. Abundances of demersal fishes in Port Foster ranged from 0.05 to 0.10 individualsm−2 over the study period. Inshore shallow-water (&lt;30m) and inshore deep-water (&gt;30m) habitats are identified in Port Foster and described. Port Foster may be a refuge for juvenile fishes such as Champsocephalus gunnari. Limited exchange with the surrounding waters also may limit the influence of recruitment and prey abundance fluctuations outside Port Foster. Trematomus scotti had heavy body cavity parasite infestation from Port Foster, possibly due in part to decreased benthic scour from large icebergs, allowing benthic parasites to persist.","collection-title":"Ecosystem studies at Deception Island, Antarctica","container-title":"Deep Sea Research Part II: Topical Studies in Oceanography","DOI":"10.1016/S0967-0645(03)00094-8","ISSN":"0967-0645","issue":"10","journalAbbreviation":"Deep Sea Research Part II: Topical Studies in Oceanography","language":"en","page":"1843-1858","source":"ScienceDirect","title":"Fish populations of Port Foster, Deception Island, Antarctica and vicinity","volume":"50","author":[{"family":"Ruhl","given":"Henry A."},{"family":"Hastings","given":"Philip A."},{"family":"Zarubick","given":"Lisa A."},{"family":"Jensen","given":"Rachelle M."},{"family":"Zdzitowiecki","given":"Krzysztof"}],"issued":{"date-parts":[["2003",6,1]]}}},{"id":1093,"uris":["http://zotero.org/users/3032824/items/2WTCFFNB"],"uri":["http://zotero.org/users/3032824/items/2WTCFFNB"],"itemData":{"id":1093,"type":"article-journal","abstract":"The present study provides further data on the occurrence of Pseudoterranova decipiens in fish from two different sampling sites in the Antarctic. A total of 690 fish belonging to 33 species from the eastern Weddell Sea and 322 fish belonging to 12 species from the South Shetland Islands were examined. Altogether, 23 fish species were found to be infested and 11 new host records could be established. P. decipiens occurred at a water depth of between 80 and 820 m. Chaenocephalus aceratus and Notothenia coriiceps from the South Shetland Islands were the species with the highest prevalence (95%) and intensity (2-194 and 1-121, respectively) of infestation. Both are transport hosts, which mainly feed on benthic nototheniid fish species and accumulate the nematodes. Bathypelagic, pelagic, or mainly euphausid feeding fish species were only lightly infested, if at all. This demonstrates the benthic life cycle of P. decipiens in the Antarctic. The preferred site of infestation was the body cavity and the liver; no specimen could be isolated from the fish musculature. This might bit explained by the low water temperatures. The infestation of fish from the Weddell Sea was distinctly lower than that of fish around the South Shetland Islands. Besides possible differences in final host populations at the two localities studied, the loss of eggs and larvae under the eastern Weddell Sea shelf ice and over the continental slope and differences in the availability of the first intermediate and macroinvertebrate hosts led to a lower level of infestation. Another role, although nondecisive, may be played by the reduced time of development and infectivity of eggs and larvae, respectively, in the extremely cold waters of the Weddell Sea. P. decipiens is not a rare but, rather a well-established parasite of the Antarctic fauna, which demonstrates the ability of this cosmopolitan species to complete its life cycle even under conditions of subzero temperatures.","container-title":"Parasitology Research","DOI":"10.1007/s004360050608","ISSN":"0044-3255","issue":"8-9","journalAbbreviation":"Parasitol. Res.","language":"English","note":"WOS:000081302800004","page":"638-646","source":"Web of Science","title":"Ecology of &lt;i&gt;Pseudoterranova decipiens&lt;/i&gt; (Krabbe, 1878) (Nematoda : Anisakidae) from Antarctic waters","title-short":"Ecology of Pseudoterranova decipiens (Krabbe, 1878) (Nematoda","volume":"85","author":[{"family":"Palm","given":"H. W."}],"issued":{"date-parts":[["1999",8]]}}},{"id":3210,"uris":["http://zotero.org/users/3032824/items/EYVDEIFH"],"uri":["http://zotero.org/users/3032824/items/EYVDEIFH"],"itemData":{"id":3210,"type":"article-journal","container-title":"Polish Polar Research","issue":"4","journalAbbreviation":"Pol. Polar Res.","page":"315-324","title":"The helminth fauna of some notothenioid fishes collected from the shelf of Argentine Islands, West Antarctica","volume":"26","author":[{"family":"Laskowski","given":"Zdzisław"},{"family":"Zdzitowiecki","given":"Krzysztof"}],"issued":{"date-parts":[["2005"]]}}},{"id":609,"uris":["http://zotero.org/users/3032824/items/3DPTIGNE"],"uri":["http://zotero.org/users/3032824/items/3DPTIGNE"],"itemData":{"id":609,"type":"article-journal","abstract":"The aim of this study was to assess the anisakid nematode distribution pattern in the fish collected from the South Shetland Islands. A total of 32 fish species were examined for the presence of nematodes in 1978, 1979, 1981 and 2007/2008. The fish were caught off the South Shetland Islands (Elephant Island, Shishkov Island and in Admiralty Bay - King George Island). Three genera of L(3) larval nematodes were identified: Anisakis sp., Contracaecum spp. and Pseudoterranova decipiens. The infection level was higher on the shelf around the islands than in Admiralty Bay. This is explained by a higher abundance of the final hosts in the region. A comparison of the infection data from 1978/79 and 2007/2008 with data from 1994/96 (Palm et al. 1998, 2007) was done. The parameters of infection of Notothenia coriiceps and Lepidonotothen nudifrons by Pseudoterranova decipiens were decreasing within the 30 years period.","container-title":"Polish Polar Research","ISSN":"0138-0338","issue":"1","journalAbbreviation":"Pol. Polar. Res.","language":"English","note":"WOS:000264534400004","page":"49-58","source":"Web of Science","title":"Larval ascaridoid nematodes (Anisakidae) in fish from the South Shetland Islands (Southern Ocean)","volume":"30","author":[{"family":"Rokicki","given":"Jerzy"},{"family":"Rodjuk","given":"Galina"},{"family":"Zdzitowiecki","given":"Krzysztof"},{"family":"Laskowski","given":"Zdzislaw"}],"issued":{"date-parts":[["2009"]]}}}],"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6,10,14,25</w:t>
            </w:r>
            <w:r w:rsidRPr="00A03C17">
              <w:rPr>
                <w:rFonts w:ascii="Arial" w:hAnsi="Arial" w:cs="Arial"/>
                <w:sz w:val="20"/>
                <w:szCs w:val="20"/>
              </w:rPr>
              <w:fldChar w:fldCharType="end"/>
            </w:r>
          </w:p>
        </w:tc>
      </w:tr>
      <w:tr w:rsidR="001B669D" w:rsidRPr="00A03C17" w14:paraId="1D1DBED7" w14:textId="77777777" w:rsidTr="0089222A">
        <w:tc>
          <w:tcPr>
            <w:cnfStyle w:val="001000000000" w:firstRow="0" w:lastRow="0" w:firstColumn="1" w:lastColumn="0" w:oddVBand="0" w:evenVBand="0" w:oddHBand="0" w:evenHBand="0" w:firstRowFirstColumn="0" w:firstRowLastColumn="0" w:lastRowFirstColumn="0" w:lastRowLastColumn="0"/>
            <w:tcW w:w="1696" w:type="dxa"/>
            <w:tcBorders>
              <w:bottom w:val="single" w:sz="4" w:space="0" w:color="auto"/>
            </w:tcBorders>
          </w:tcPr>
          <w:p w14:paraId="66248F38" w14:textId="77777777" w:rsidR="001B669D" w:rsidRPr="00A03C17" w:rsidRDefault="001B669D" w:rsidP="001B669D">
            <w:pPr>
              <w:rPr>
                <w:rFonts w:ascii="Arial" w:hAnsi="Arial" w:cs="Arial"/>
                <w:sz w:val="20"/>
                <w:szCs w:val="20"/>
              </w:rPr>
            </w:pPr>
          </w:p>
        </w:tc>
        <w:tc>
          <w:tcPr>
            <w:tcW w:w="1701" w:type="dxa"/>
            <w:tcBorders>
              <w:bottom w:val="single" w:sz="4" w:space="0" w:color="auto"/>
            </w:tcBorders>
          </w:tcPr>
          <w:p w14:paraId="239747F7"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552" w:type="dxa"/>
            <w:tcBorders>
              <w:bottom w:val="single" w:sz="4" w:space="0" w:color="auto"/>
            </w:tcBorders>
          </w:tcPr>
          <w:p w14:paraId="7DB0826D"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A03C17">
              <w:rPr>
                <w:rFonts w:ascii="Arial" w:hAnsi="Arial" w:cs="Arial"/>
                <w:sz w:val="20"/>
                <w:szCs w:val="20"/>
              </w:rPr>
              <w:t>Cystidiocolidae</w:t>
            </w:r>
            <w:proofErr w:type="spellEnd"/>
          </w:p>
        </w:tc>
        <w:tc>
          <w:tcPr>
            <w:tcW w:w="3118" w:type="dxa"/>
            <w:tcBorders>
              <w:bottom w:val="single" w:sz="4" w:space="0" w:color="auto"/>
            </w:tcBorders>
          </w:tcPr>
          <w:p w14:paraId="77889C89"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rPr>
            </w:pPr>
            <w:proofErr w:type="spellStart"/>
            <w:r w:rsidRPr="00A03C17">
              <w:rPr>
                <w:rFonts w:ascii="Arial" w:hAnsi="Arial" w:cs="Arial"/>
                <w:i/>
                <w:sz w:val="20"/>
                <w:szCs w:val="20"/>
              </w:rPr>
              <w:t>Ascarophis</w:t>
            </w:r>
            <w:proofErr w:type="spellEnd"/>
            <w:r w:rsidRPr="00A03C17">
              <w:rPr>
                <w:rFonts w:ascii="Arial" w:hAnsi="Arial" w:cs="Arial"/>
                <w:i/>
                <w:sz w:val="20"/>
                <w:szCs w:val="20"/>
              </w:rPr>
              <w:t xml:space="preserve"> </w:t>
            </w:r>
            <w:proofErr w:type="spellStart"/>
            <w:r w:rsidRPr="00A03C17">
              <w:rPr>
                <w:rFonts w:ascii="Arial" w:hAnsi="Arial" w:cs="Arial"/>
                <w:i/>
                <w:sz w:val="20"/>
                <w:szCs w:val="20"/>
              </w:rPr>
              <w:t>nototheniae</w:t>
            </w:r>
            <w:proofErr w:type="spellEnd"/>
          </w:p>
        </w:tc>
        <w:tc>
          <w:tcPr>
            <w:tcW w:w="1423" w:type="dxa"/>
            <w:tcBorders>
              <w:bottom w:val="single" w:sz="4" w:space="0" w:color="auto"/>
            </w:tcBorders>
          </w:tcPr>
          <w:p w14:paraId="4EEA273C" w14:textId="77777777" w:rsidR="001B669D" w:rsidRPr="00A03C17" w:rsidRDefault="001B669D" w:rsidP="001B669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03C17">
              <w:rPr>
                <w:rFonts w:ascii="Arial" w:hAnsi="Arial" w:cs="Arial"/>
                <w:sz w:val="20"/>
                <w:szCs w:val="20"/>
              </w:rPr>
              <w:t>SSI, VS, AB</w:t>
            </w:r>
          </w:p>
        </w:tc>
        <w:tc>
          <w:tcPr>
            <w:tcW w:w="992" w:type="dxa"/>
            <w:tcBorders>
              <w:bottom w:val="single" w:sz="4" w:space="0" w:color="auto"/>
            </w:tcBorders>
          </w:tcPr>
          <w:p w14:paraId="07EFFF31" w14:textId="77777777" w:rsidR="00B409CA" w:rsidRPr="00A03C17" w:rsidRDefault="00B409CA"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rPr>
              <w:fldChar w:fldCharType="begin"/>
            </w:r>
            <w:r w:rsidR="003E61FA">
              <w:rPr>
                <w:rFonts w:ascii="Arial" w:hAnsi="Arial" w:cs="Arial"/>
                <w:sz w:val="20"/>
                <w:szCs w:val="20"/>
              </w:rPr>
              <w:instrText xml:space="preserve"> ADDIN ZOTERO_ITEM CSL_CITATION {"citationID":"ZS9h4ogd","properties":{"formattedCitation":"\\super 5,14\\nosupersub{}","plainCitation":"5,14","noteIndex":0},"citationItems":[{"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id":3210,"uris":["http://zotero.org/users/3032824/items/EYVDEIFH"],"uri":["http://zotero.org/users/3032824/items/EYVDEIFH"],"itemData":{"id":3210,"type":"article-journal","container-title":"Polish Polar Research","issue":"4","journalAbbreviation":"Pol. Polar Res.","page":"315-324","title":"The helminth fauna of some notothenioid fishes collected from the shelf of Argentine Islands, West Antarctica","volume":"26","author":[{"family":"Laskowski","given":"Zdzisław"},{"family":"Zdzitowiecki","given":"Krzysztof"}],"issued":{"date-parts":[["2005"]]}}}],"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5,14</w:t>
            </w:r>
            <w:r w:rsidRPr="00A03C17">
              <w:rPr>
                <w:rFonts w:ascii="Arial" w:hAnsi="Arial" w:cs="Arial"/>
                <w:sz w:val="20"/>
                <w:szCs w:val="20"/>
              </w:rPr>
              <w:fldChar w:fldCharType="end"/>
            </w:r>
          </w:p>
        </w:tc>
      </w:tr>
    </w:tbl>
    <w:p w14:paraId="192EEEE3" w14:textId="77777777" w:rsidR="00C22565" w:rsidRPr="00A03C17" w:rsidRDefault="00C22565">
      <w:pPr>
        <w:rPr>
          <w:rFonts w:ascii="Arial" w:hAnsi="Arial" w:cs="Arial"/>
          <w:sz w:val="20"/>
          <w:szCs w:val="20"/>
          <w:lang w:val="en-US"/>
        </w:rPr>
      </w:pPr>
    </w:p>
    <w:tbl>
      <w:tblPr>
        <w:tblStyle w:val="EinfacheTabelle2"/>
        <w:tblW w:w="11502" w:type="dxa"/>
        <w:tblBorders>
          <w:top w:val="none" w:sz="0" w:space="0" w:color="auto"/>
          <w:bottom w:val="none" w:sz="0" w:space="0" w:color="auto"/>
        </w:tblBorders>
        <w:tblLook w:val="04A0" w:firstRow="1" w:lastRow="0" w:firstColumn="1" w:lastColumn="0" w:noHBand="0" w:noVBand="1"/>
      </w:tblPr>
      <w:tblGrid>
        <w:gridCol w:w="1727"/>
        <w:gridCol w:w="1688"/>
        <w:gridCol w:w="2543"/>
        <w:gridCol w:w="3155"/>
        <w:gridCol w:w="1377"/>
        <w:gridCol w:w="1012"/>
      </w:tblGrid>
      <w:tr w:rsidR="00F500F8" w:rsidRPr="00A03C17" w14:paraId="00A2A867" w14:textId="77777777" w:rsidTr="003E61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4" w:type="dxa"/>
            <w:tcBorders>
              <w:bottom w:val="single" w:sz="4" w:space="0" w:color="auto"/>
            </w:tcBorders>
          </w:tcPr>
          <w:p w14:paraId="388F3775" w14:textId="77777777" w:rsidR="00772C66" w:rsidRPr="00A03C17" w:rsidRDefault="00772C66" w:rsidP="001130F9">
            <w:pPr>
              <w:rPr>
                <w:rFonts w:ascii="Arial" w:hAnsi="Arial" w:cs="Arial"/>
                <w:sz w:val="20"/>
                <w:szCs w:val="20"/>
                <w:lang w:val="de-DE"/>
              </w:rPr>
            </w:pPr>
            <w:r w:rsidRPr="00A03C17">
              <w:rPr>
                <w:rFonts w:ascii="Arial" w:hAnsi="Arial" w:cs="Arial"/>
                <w:sz w:val="20"/>
                <w:szCs w:val="20"/>
                <w:lang w:val="de-DE"/>
              </w:rPr>
              <w:t>Host</w:t>
            </w:r>
          </w:p>
        </w:tc>
        <w:tc>
          <w:tcPr>
            <w:tcW w:w="1691" w:type="dxa"/>
            <w:tcBorders>
              <w:bottom w:val="single" w:sz="4" w:space="0" w:color="auto"/>
            </w:tcBorders>
          </w:tcPr>
          <w:p w14:paraId="694F57CC" w14:textId="77777777" w:rsidR="00772C66" w:rsidRPr="00A03C17" w:rsidRDefault="00772C66" w:rsidP="001130F9">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Group</w:t>
            </w:r>
          </w:p>
        </w:tc>
        <w:tc>
          <w:tcPr>
            <w:tcW w:w="2547" w:type="dxa"/>
            <w:tcBorders>
              <w:bottom w:val="single" w:sz="4" w:space="0" w:color="auto"/>
            </w:tcBorders>
          </w:tcPr>
          <w:p w14:paraId="23E81436" w14:textId="77777777" w:rsidR="00772C66" w:rsidRPr="00A03C17" w:rsidRDefault="00772C66" w:rsidP="001130F9">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Family</w:t>
            </w:r>
          </w:p>
        </w:tc>
        <w:tc>
          <w:tcPr>
            <w:tcW w:w="3240" w:type="dxa"/>
            <w:tcBorders>
              <w:bottom w:val="single" w:sz="4" w:space="0" w:color="auto"/>
            </w:tcBorders>
          </w:tcPr>
          <w:p w14:paraId="195C3310" w14:textId="77777777" w:rsidR="00772C66" w:rsidRPr="00A03C17" w:rsidRDefault="00772C66" w:rsidP="001130F9">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Species</w:t>
            </w:r>
            <w:proofErr w:type="spellEnd"/>
          </w:p>
        </w:tc>
        <w:tc>
          <w:tcPr>
            <w:tcW w:w="1418" w:type="dxa"/>
            <w:tcBorders>
              <w:bottom w:val="single" w:sz="4" w:space="0" w:color="auto"/>
            </w:tcBorders>
          </w:tcPr>
          <w:p w14:paraId="011F9F51" w14:textId="77777777" w:rsidR="00772C66" w:rsidRPr="00A03C17" w:rsidRDefault="00772C66" w:rsidP="001130F9">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Region</w:t>
            </w:r>
          </w:p>
        </w:tc>
        <w:tc>
          <w:tcPr>
            <w:tcW w:w="1012" w:type="dxa"/>
            <w:tcBorders>
              <w:bottom w:val="single" w:sz="4" w:space="0" w:color="auto"/>
            </w:tcBorders>
          </w:tcPr>
          <w:p w14:paraId="352FAA3D" w14:textId="77777777" w:rsidR="00772C66" w:rsidRPr="00A03C17" w:rsidRDefault="00772C66" w:rsidP="001130F9">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Ref</w:t>
            </w:r>
            <w:proofErr w:type="spellEnd"/>
            <w:r w:rsidRPr="00A03C17">
              <w:rPr>
                <w:rFonts w:ascii="Arial" w:hAnsi="Arial" w:cs="Arial"/>
                <w:sz w:val="20"/>
                <w:szCs w:val="20"/>
                <w:lang w:val="de-DE"/>
              </w:rPr>
              <w:t>.</w:t>
            </w:r>
          </w:p>
        </w:tc>
      </w:tr>
      <w:tr w:rsidR="00F500F8" w:rsidRPr="00A03C17" w14:paraId="114358DA" w14:textId="77777777" w:rsidTr="003E61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4" w:type="dxa"/>
            <w:tcBorders>
              <w:top w:val="single" w:sz="4" w:space="0" w:color="auto"/>
              <w:bottom w:val="none" w:sz="0" w:space="0" w:color="auto"/>
            </w:tcBorders>
          </w:tcPr>
          <w:p w14:paraId="7B2325E8" w14:textId="77777777" w:rsidR="00772C66" w:rsidRPr="00A03C17" w:rsidRDefault="0089222A" w:rsidP="001130F9">
            <w:pPr>
              <w:rPr>
                <w:rFonts w:ascii="Arial" w:hAnsi="Arial" w:cs="Arial"/>
                <w:i/>
                <w:sz w:val="20"/>
                <w:szCs w:val="20"/>
                <w:lang w:val="de-DE"/>
              </w:rPr>
            </w:pPr>
            <w:proofErr w:type="spellStart"/>
            <w:r>
              <w:rPr>
                <w:rFonts w:ascii="Arial" w:hAnsi="Arial" w:cs="Arial"/>
                <w:i/>
                <w:sz w:val="20"/>
                <w:szCs w:val="20"/>
                <w:lang w:val="de-DE"/>
              </w:rPr>
              <w:t>Lepidonotothen</w:t>
            </w:r>
            <w:proofErr w:type="spellEnd"/>
            <w:r w:rsidR="00772C66" w:rsidRPr="00A03C17">
              <w:rPr>
                <w:rFonts w:ascii="Arial" w:hAnsi="Arial" w:cs="Arial"/>
                <w:i/>
                <w:sz w:val="20"/>
                <w:szCs w:val="20"/>
                <w:lang w:val="de-DE"/>
              </w:rPr>
              <w:t xml:space="preserve"> </w:t>
            </w:r>
            <w:proofErr w:type="spellStart"/>
            <w:r w:rsidR="00772C66" w:rsidRPr="00A03C17">
              <w:rPr>
                <w:rFonts w:ascii="Arial" w:hAnsi="Arial" w:cs="Arial"/>
                <w:i/>
                <w:sz w:val="20"/>
                <w:szCs w:val="20"/>
                <w:lang w:val="de-DE"/>
              </w:rPr>
              <w:t>squamifrons</w:t>
            </w:r>
            <w:proofErr w:type="spellEnd"/>
          </w:p>
        </w:tc>
        <w:tc>
          <w:tcPr>
            <w:tcW w:w="1691" w:type="dxa"/>
            <w:tcBorders>
              <w:top w:val="single" w:sz="4" w:space="0" w:color="auto"/>
              <w:bottom w:val="none" w:sz="0" w:space="0" w:color="auto"/>
            </w:tcBorders>
          </w:tcPr>
          <w:p w14:paraId="0E723D78" w14:textId="77777777" w:rsidR="00772C66" w:rsidRPr="00A03C17" w:rsidRDefault="00AC5F33"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Monogenea</w:t>
            </w:r>
            <w:proofErr w:type="spellEnd"/>
          </w:p>
        </w:tc>
        <w:tc>
          <w:tcPr>
            <w:tcW w:w="2547" w:type="dxa"/>
            <w:tcBorders>
              <w:top w:val="single" w:sz="4" w:space="0" w:color="auto"/>
              <w:bottom w:val="none" w:sz="0" w:space="0" w:color="auto"/>
            </w:tcBorders>
          </w:tcPr>
          <w:p w14:paraId="4FACD585" w14:textId="77777777" w:rsidR="00772C66" w:rsidRPr="00A03C17" w:rsidRDefault="00AC5F33"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Capsalidae</w:t>
            </w:r>
            <w:proofErr w:type="spellEnd"/>
          </w:p>
        </w:tc>
        <w:tc>
          <w:tcPr>
            <w:tcW w:w="3240" w:type="dxa"/>
            <w:tcBorders>
              <w:top w:val="single" w:sz="4" w:space="0" w:color="auto"/>
              <w:bottom w:val="none" w:sz="0" w:space="0" w:color="auto"/>
            </w:tcBorders>
          </w:tcPr>
          <w:p w14:paraId="3488409C" w14:textId="77777777" w:rsidR="00772C66" w:rsidRPr="00A03C17" w:rsidRDefault="00AC5F33" w:rsidP="00E50723">
            <w:pP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lang w:val="de-DE"/>
              </w:rPr>
            </w:pPr>
            <w:proofErr w:type="spellStart"/>
            <w:r w:rsidRPr="00A03C17">
              <w:rPr>
                <w:rFonts w:ascii="Arial" w:hAnsi="Arial" w:cs="Arial"/>
                <w:i/>
                <w:sz w:val="20"/>
                <w:szCs w:val="20"/>
                <w:lang w:val="de-DE"/>
              </w:rPr>
              <w:t>Pseudobeneden</w:t>
            </w:r>
            <w:r w:rsidR="00E50723" w:rsidRPr="00A03C17">
              <w:rPr>
                <w:rFonts w:ascii="Arial" w:hAnsi="Arial" w:cs="Arial"/>
                <w:i/>
                <w:sz w:val="20"/>
                <w:szCs w:val="20"/>
                <w:lang w:val="de-DE"/>
              </w:rPr>
              <w:t>oides</w:t>
            </w:r>
            <w:proofErr w:type="spellEnd"/>
            <w:r w:rsidR="00E50723" w:rsidRPr="00A03C17">
              <w:rPr>
                <w:rFonts w:ascii="Arial" w:hAnsi="Arial" w:cs="Arial"/>
                <w:i/>
                <w:sz w:val="20"/>
                <w:szCs w:val="20"/>
                <w:lang w:val="de-DE"/>
              </w:rPr>
              <w:t xml:space="preserve"> </w:t>
            </w:r>
            <w:proofErr w:type="spellStart"/>
            <w:r w:rsidRPr="00A03C17">
              <w:rPr>
                <w:rFonts w:ascii="Arial" w:hAnsi="Arial" w:cs="Arial"/>
                <w:i/>
                <w:sz w:val="20"/>
                <w:szCs w:val="20"/>
                <w:lang w:val="de-DE"/>
              </w:rPr>
              <w:t>antarctica</w:t>
            </w:r>
            <w:proofErr w:type="spellEnd"/>
          </w:p>
        </w:tc>
        <w:tc>
          <w:tcPr>
            <w:tcW w:w="1418" w:type="dxa"/>
            <w:tcBorders>
              <w:top w:val="single" w:sz="4" w:space="0" w:color="auto"/>
              <w:bottom w:val="none" w:sz="0" w:space="0" w:color="auto"/>
            </w:tcBorders>
          </w:tcPr>
          <w:p w14:paraId="6A236CB9" w14:textId="77777777" w:rsidR="00772C66" w:rsidRPr="00A03C17" w:rsidRDefault="00AC5F33"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 xml:space="preserve">HI, </w:t>
            </w:r>
            <w:proofErr w:type="spellStart"/>
            <w:r w:rsidRPr="00A03C17">
              <w:rPr>
                <w:rFonts w:ascii="Arial" w:hAnsi="Arial" w:cs="Arial"/>
                <w:sz w:val="20"/>
                <w:szCs w:val="20"/>
                <w:lang w:val="de-DE"/>
              </w:rPr>
              <w:t>McI</w:t>
            </w:r>
            <w:proofErr w:type="spellEnd"/>
            <w:r w:rsidRPr="00A03C17">
              <w:rPr>
                <w:rFonts w:ascii="Arial" w:hAnsi="Arial" w:cs="Arial"/>
                <w:sz w:val="20"/>
                <w:szCs w:val="20"/>
                <w:lang w:val="de-DE"/>
              </w:rPr>
              <w:t>, LB, OB</w:t>
            </w:r>
          </w:p>
        </w:tc>
        <w:tc>
          <w:tcPr>
            <w:tcW w:w="1012" w:type="dxa"/>
            <w:tcBorders>
              <w:top w:val="single" w:sz="4" w:space="0" w:color="auto"/>
              <w:bottom w:val="none" w:sz="0" w:space="0" w:color="auto"/>
            </w:tcBorders>
          </w:tcPr>
          <w:p w14:paraId="6C0EDD0E" w14:textId="77777777" w:rsidR="00BD484B" w:rsidRPr="00A03C17" w:rsidRDefault="00BD484B"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hfMw0bPU","properties":{"formattedCitation":"\\super 3,26,27\\nosupersub{}","plainCitation":"3,26,27","noteIndex":0},"citationItems":[{"id":3252,"uris":["http://zotero.org/users/3032824/items/RN7U47YF"],"uri":["http://zotero.org/users/3032824/items/RN7U47YF"],"itemData":{"id":3252,"type":"article-journal","container-title":"Vestnik Zoologii","page":"6-10","title":"Peculiarities of nototheniid fish helminth fauna in subantarctic sector of Indian Ocean.","volume":"3","author":[{"family":"Parukhin","given":"A. M."}],"issued":{"date-parts":[["1986"]]}}},{"id":3270,"uris":["http://zotero.org/users/3032824/items/JKQWTW5U"],"uri":["http://zotero.org/users/3032824/items/JKQWTW5U"],"itemData":{"id":3270,"type":"article-journal","page":"783-786","title":"Two species of Monogenea parasites of Antarctic fishes.","volume":"56","author":[{"family":"Kovalyova","given":"A. A."},{"family":"Gaevskaya","given":"A. V."}],"issued":{"date-parts":[["1977"]]}}},{"id":3271,"uris":["http://zotero.org/users/3032824/items/MWCAP97H"],"uri":["http://zotero.org/users/3032824/items/MWCAP97H"],"itemData":{"id":3271,"type":"article-journal","abstract":"The body surface, mouth, gills, internal organs and tissues of 368 teleost fish of 26 species from Prydz Bay, Heard Island, Macquarie Island, Davis Station and Casey Station in Antarctica were examined for parasites. At least eight species of Monogenea, seven species of Copepoda, and five or six species of Acanthocephala were recorded. Overall, the fauna of Monogenea and Copepoda of Antarctic fish is much poorer than that of lower latitudes, and there are fewer species of Gyrodactylidae relative to other Monogenea than at higher northern latitudes. Abundance and species richness of Acanthocephala are relatively high. Extra keyword: species diversity.","container-title":"Marine and Freshwater Research","DOI":"10.1071/mf97133","ISSN":"1448-6059","issue":"2","journalAbbreviation":"Mar. Freshwater Res.","language":"en","note":"publisher: CSIRO PUBLISHING","page":"121-125","source":"www.publish.csiro.au","title":"Parasites of Antarctic fishes: Monogenea, Copepoda and Acanthocephala","title-short":"Parasites of Antarctic fishes","volume":"49","author":[{"family":"Rohde","given":"Klaus"},{"family":"Ho","given":"Ju-Shey"},{"family":"Smales","given":"Lesley"},{"family":"Williams","given":"Richard"}],"issued":{"date-parts":[["1998"]]}}}],"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3,26,27</w:t>
            </w:r>
            <w:r w:rsidRPr="00A03C17">
              <w:rPr>
                <w:rFonts w:ascii="Arial" w:hAnsi="Arial" w:cs="Arial"/>
                <w:sz w:val="20"/>
                <w:szCs w:val="20"/>
                <w:lang w:val="de-DE"/>
              </w:rPr>
              <w:fldChar w:fldCharType="end"/>
            </w:r>
          </w:p>
        </w:tc>
      </w:tr>
      <w:tr w:rsidR="00F500F8" w:rsidRPr="00A03C17" w14:paraId="182C9731" w14:textId="77777777" w:rsidTr="003E61FA">
        <w:tc>
          <w:tcPr>
            <w:cnfStyle w:val="001000000000" w:firstRow="0" w:lastRow="0" w:firstColumn="1" w:lastColumn="0" w:oddVBand="0" w:evenVBand="0" w:oddHBand="0" w:evenHBand="0" w:firstRowFirstColumn="0" w:firstRowLastColumn="0" w:lastRowFirstColumn="0" w:lastRowLastColumn="0"/>
            <w:tcW w:w="1594" w:type="dxa"/>
          </w:tcPr>
          <w:p w14:paraId="5FB452EC" w14:textId="77777777" w:rsidR="00227A18" w:rsidRPr="00A03C17" w:rsidRDefault="00227A18" w:rsidP="001130F9">
            <w:pPr>
              <w:rPr>
                <w:rFonts w:ascii="Arial" w:hAnsi="Arial" w:cs="Arial"/>
                <w:i/>
                <w:sz w:val="20"/>
                <w:szCs w:val="20"/>
                <w:lang w:val="de-DE"/>
              </w:rPr>
            </w:pPr>
          </w:p>
        </w:tc>
        <w:tc>
          <w:tcPr>
            <w:tcW w:w="1691" w:type="dxa"/>
          </w:tcPr>
          <w:p w14:paraId="23DE1CA0" w14:textId="77777777" w:rsidR="00227A18" w:rsidRPr="00A03C17" w:rsidRDefault="00227A18"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2547" w:type="dxa"/>
          </w:tcPr>
          <w:p w14:paraId="1AFCE764" w14:textId="77777777" w:rsidR="00227A18" w:rsidRPr="00A03C17" w:rsidRDefault="00227A18"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3240" w:type="dxa"/>
          </w:tcPr>
          <w:p w14:paraId="7345A2D2" w14:textId="77777777" w:rsidR="00227A18" w:rsidRPr="00A03C17" w:rsidRDefault="00227A18" w:rsidP="001130F9">
            <w:pP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lang w:val="de-DE"/>
              </w:rPr>
            </w:pPr>
            <w:proofErr w:type="spellStart"/>
            <w:r w:rsidRPr="00A03C17">
              <w:rPr>
                <w:rFonts w:ascii="Arial" w:hAnsi="Arial" w:cs="Arial"/>
                <w:i/>
                <w:sz w:val="20"/>
                <w:szCs w:val="20"/>
                <w:lang w:val="de-DE"/>
              </w:rPr>
              <w:t>Pseudobenedenia</w:t>
            </w:r>
            <w:proofErr w:type="spellEnd"/>
            <w:r w:rsidRPr="00A03C17">
              <w:rPr>
                <w:rFonts w:ascii="Arial" w:hAnsi="Arial" w:cs="Arial"/>
                <w:i/>
                <w:sz w:val="20"/>
                <w:szCs w:val="20"/>
                <w:lang w:val="de-DE"/>
              </w:rPr>
              <w:t xml:space="preserve"> </w:t>
            </w:r>
            <w:proofErr w:type="spellStart"/>
            <w:r w:rsidRPr="00A03C17">
              <w:rPr>
                <w:rFonts w:ascii="Arial" w:hAnsi="Arial" w:cs="Arial"/>
                <w:i/>
                <w:sz w:val="20"/>
                <w:szCs w:val="20"/>
                <w:lang w:val="de-DE"/>
              </w:rPr>
              <w:t>nototheniae</w:t>
            </w:r>
            <w:proofErr w:type="spellEnd"/>
          </w:p>
        </w:tc>
        <w:tc>
          <w:tcPr>
            <w:tcW w:w="1418" w:type="dxa"/>
          </w:tcPr>
          <w:p w14:paraId="518434AB" w14:textId="77777777" w:rsidR="00227A18" w:rsidRPr="00A03C17" w:rsidRDefault="00227A18"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1012" w:type="dxa"/>
          </w:tcPr>
          <w:p w14:paraId="57E570FE" w14:textId="77777777" w:rsidR="00227A18" w:rsidRPr="00A03C17" w:rsidRDefault="004338C1"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SL3vAwtw","properties":{"formattedCitation":"\\super 27\\nosupersub{}","plainCitation":"27","noteIndex":0},"citationItems":[{"id":3271,"uris":["http://zotero.org/users/3032824/items/MWCAP97H"],"uri":["http://zotero.org/users/3032824/items/MWCAP97H"],"itemData":{"id":3271,"type":"article-journal","abstract":"The body surface, mouth, gills, internal organs and tissues of 368 teleost fish of 26 species from Prydz Bay, Heard Island, Macquarie Island, Davis Station and Casey Station in Antarctica were examined for parasites. At least eight species of Monogenea, seven species of Copepoda, and five or six species of Acanthocephala were recorded. Overall, the fauna of Monogenea and Copepoda of Antarctic fish is much poorer than that of lower latitudes, and there are fewer species of Gyrodactylidae relative to other Monogenea than at higher northern latitudes. Abundance and species richness of Acanthocephala are relatively high. Extra keyword: species diversity.","container-title":"Marine and Freshwater Research","DOI":"10.1071/mf97133","ISSN":"1448-6059","issue":"2","journalAbbreviation":"Mar. Freshwater Res.","language":"en","note":"publisher: CSIRO PUBLISHING","page":"121-125","source":"www.publish.csiro.au","title":"Parasites of Antarctic fishes: Monogenea, Copepoda and Acanthocephala","title-short":"Parasites of Antarctic fishes","volume":"49","author":[{"family":"Rohde","given":"Klaus"},{"family":"Ho","given":"Ju-Shey"},{"family":"Smales","given":"Lesley"},{"family":"Williams","given":"Richard"}],"issued":{"date-parts":[["1998"]]}}}],"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27</w:t>
            </w:r>
            <w:r w:rsidRPr="00A03C17">
              <w:rPr>
                <w:rFonts w:ascii="Arial" w:hAnsi="Arial" w:cs="Arial"/>
                <w:sz w:val="20"/>
                <w:szCs w:val="20"/>
                <w:lang w:val="de-DE"/>
              </w:rPr>
              <w:fldChar w:fldCharType="end"/>
            </w:r>
          </w:p>
        </w:tc>
      </w:tr>
      <w:tr w:rsidR="00F500F8" w:rsidRPr="00A03C17" w14:paraId="51C89B08" w14:textId="77777777" w:rsidTr="003E61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4" w:type="dxa"/>
            <w:tcBorders>
              <w:top w:val="none" w:sz="0" w:space="0" w:color="auto"/>
              <w:bottom w:val="single" w:sz="4" w:space="0" w:color="auto"/>
            </w:tcBorders>
          </w:tcPr>
          <w:p w14:paraId="01B10141" w14:textId="77777777" w:rsidR="00772C66" w:rsidRPr="00A03C17" w:rsidRDefault="00772C66" w:rsidP="001130F9">
            <w:pPr>
              <w:rPr>
                <w:rFonts w:ascii="Arial" w:hAnsi="Arial" w:cs="Arial"/>
                <w:sz w:val="20"/>
                <w:szCs w:val="20"/>
                <w:lang w:val="de-DE"/>
              </w:rPr>
            </w:pPr>
          </w:p>
        </w:tc>
        <w:tc>
          <w:tcPr>
            <w:tcW w:w="1691" w:type="dxa"/>
            <w:tcBorders>
              <w:top w:val="none" w:sz="0" w:space="0" w:color="auto"/>
              <w:bottom w:val="single" w:sz="4" w:space="0" w:color="auto"/>
            </w:tcBorders>
          </w:tcPr>
          <w:p w14:paraId="7E89D4E7" w14:textId="77777777" w:rsidR="00772C66" w:rsidRPr="00A03C17" w:rsidRDefault="00772C66"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2547" w:type="dxa"/>
            <w:tcBorders>
              <w:top w:val="none" w:sz="0" w:space="0" w:color="auto"/>
              <w:bottom w:val="single" w:sz="4" w:space="0" w:color="auto"/>
            </w:tcBorders>
            <w:shd w:val="clear" w:color="auto" w:fill="F2F2F2" w:themeFill="background1" w:themeFillShade="F2"/>
          </w:tcPr>
          <w:p w14:paraId="08B9AE44" w14:textId="77777777" w:rsidR="00772C66" w:rsidRPr="00A03C17" w:rsidRDefault="00AC5F33"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Gyrodactylidae</w:t>
            </w:r>
            <w:proofErr w:type="spellEnd"/>
          </w:p>
        </w:tc>
        <w:tc>
          <w:tcPr>
            <w:tcW w:w="3240" w:type="dxa"/>
            <w:tcBorders>
              <w:top w:val="none" w:sz="0" w:space="0" w:color="auto"/>
              <w:bottom w:val="single" w:sz="4" w:space="0" w:color="auto"/>
            </w:tcBorders>
            <w:shd w:val="clear" w:color="auto" w:fill="F2F2F2" w:themeFill="background1" w:themeFillShade="F2"/>
          </w:tcPr>
          <w:p w14:paraId="565F12FC" w14:textId="77777777" w:rsidR="00772C66" w:rsidRPr="00A03C17" w:rsidRDefault="00AC5F33" w:rsidP="001130F9">
            <w:pP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lang w:val="de-DE"/>
              </w:rPr>
            </w:pPr>
            <w:proofErr w:type="spellStart"/>
            <w:r w:rsidRPr="00A03C17">
              <w:rPr>
                <w:rFonts w:ascii="Arial" w:hAnsi="Arial" w:cs="Arial"/>
                <w:i/>
                <w:sz w:val="20"/>
                <w:szCs w:val="20"/>
                <w:lang w:val="de-DE"/>
              </w:rPr>
              <w:t>Gyrodactylus</w:t>
            </w:r>
            <w:proofErr w:type="spellEnd"/>
            <w:r w:rsidRPr="00A03C17">
              <w:rPr>
                <w:rFonts w:ascii="Arial" w:hAnsi="Arial" w:cs="Arial"/>
                <w:i/>
                <w:sz w:val="20"/>
                <w:szCs w:val="20"/>
                <w:lang w:val="de-DE"/>
              </w:rPr>
              <w:t xml:space="preserve"> </w:t>
            </w:r>
            <w:proofErr w:type="spellStart"/>
            <w:r w:rsidRPr="00A03C17">
              <w:rPr>
                <w:rFonts w:ascii="Arial" w:hAnsi="Arial" w:cs="Arial"/>
                <w:sz w:val="20"/>
                <w:szCs w:val="20"/>
                <w:lang w:val="de-DE"/>
              </w:rPr>
              <w:t>spp</w:t>
            </w:r>
            <w:proofErr w:type="spellEnd"/>
            <w:r w:rsidRPr="00A03C17">
              <w:rPr>
                <w:rFonts w:ascii="Arial" w:hAnsi="Arial" w:cs="Arial"/>
                <w:sz w:val="20"/>
                <w:szCs w:val="20"/>
                <w:lang w:val="de-DE"/>
              </w:rPr>
              <w:t>.</w:t>
            </w:r>
          </w:p>
        </w:tc>
        <w:tc>
          <w:tcPr>
            <w:tcW w:w="1418" w:type="dxa"/>
            <w:tcBorders>
              <w:top w:val="none" w:sz="0" w:space="0" w:color="auto"/>
              <w:bottom w:val="single" w:sz="4" w:space="0" w:color="auto"/>
            </w:tcBorders>
            <w:shd w:val="clear" w:color="auto" w:fill="F2F2F2" w:themeFill="background1" w:themeFillShade="F2"/>
          </w:tcPr>
          <w:p w14:paraId="186834CD" w14:textId="77777777" w:rsidR="00772C66" w:rsidRPr="00A03C17" w:rsidRDefault="00AC5F33"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 xml:space="preserve">PB, HI, </w:t>
            </w:r>
            <w:proofErr w:type="spellStart"/>
            <w:r w:rsidRPr="00A03C17">
              <w:rPr>
                <w:rFonts w:ascii="Arial" w:hAnsi="Arial" w:cs="Arial"/>
                <w:sz w:val="20"/>
                <w:szCs w:val="20"/>
                <w:lang w:val="de-DE"/>
              </w:rPr>
              <w:t>McI</w:t>
            </w:r>
            <w:proofErr w:type="spellEnd"/>
          </w:p>
        </w:tc>
        <w:tc>
          <w:tcPr>
            <w:tcW w:w="1012" w:type="dxa"/>
            <w:tcBorders>
              <w:top w:val="none" w:sz="0" w:space="0" w:color="auto"/>
              <w:bottom w:val="single" w:sz="4" w:space="0" w:color="auto"/>
            </w:tcBorders>
            <w:shd w:val="clear" w:color="auto" w:fill="F2F2F2" w:themeFill="background1" w:themeFillShade="F2"/>
          </w:tcPr>
          <w:p w14:paraId="70BE5B7C" w14:textId="77777777" w:rsidR="00772C66" w:rsidRPr="00A03C17" w:rsidRDefault="004338C1"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ch0FXHBA","properties":{"formattedCitation":"\\super 27,28\\nosupersub{}","plainCitation":"27,28","noteIndex":0},"citationItems":[{"id":3271,"uris":["http://zotero.org/users/3032824/items/MWCAP97H"],"uri":["http://zotero.org/users/3032824/items/MWCAP97H"],"itemData":{"id":3271,"type":"article-journal","abstract":"The body surface, mouth, gills, internal organs and tissues of 368 teleost fish of 26 species from Prydz Bay, Heard Island, Macquarie Island, Davis Station and Casey Station in Antarctica were examined for parasites. At least eight species of Monogenea, seven species of Copepoda, and five or six species of Acanthocephala were recorded. Overall, the fauna of Monogenea and Copepoda of Antarctic fish is much poorer than that of lower latitudes, and there are fewer species of Gyrodactylidae relative to other Monogenea than at higher northern latitudes. Abundance and species richness of Acanthocephala are relatively high. Extra keyword: species diversity.","container-title":"Marine and Freshwater Research","DOI":"10.1071/mf97133","ISSN":"1448-6059","issue":"2","journalAbbreviation":"Mar. Freshwater Res.","language":"en","note":"publisher: CSIRO PUBLISHING","page":"121-125","source":"www.publish.csiro.au","title":"Parasites of Antarctic fishes: Monogenea, Copepoda and Acanthocephala","title-short":"Parasites of Antarctic fishes","volume":"49","author":[{"family":"Rohde","given":"Klaus"},{"family":"Ho","given":"Ju-Shey"},{"family":"Smales","given":"Lesley"},{"family":"Williams","given":"Richard"}],"issued":{"date-parts":[["1998"]]}}},{"id":1010,"uris":["http://zotero.org/users/3032824/items/L5EVXLVE"],"uri":["http://zotero.org/users/3032824/items/L5EVXLVE"],"itemData":{"id":1010,"type":"article-journal","abstract":"Numerous (3947) individuals of 102 marine fish species from Papua New Guinea, New Zealand, the North Sea, Antarctica, the deepsea and coast of southeastern Australia, Pacific Canada, Brazil, Argentina and the Great Barrier Reef were examined for metazoan ecteparasites. Of the 102 fish species, 86 harboured at least 1 parasite species, and only in Antarctica and the deepsea were large proportions of fish species found to be free of ectoparasites. The mean prevalence of infection was 30.1%, the average of abundances was 6.7 parasites per fish, due to very heavy intensities of some parasite species (mean median abundance 4.31). Most parasite species exhibited a clustered distribution in the host populations, as measured by variance to mean raties, i.e. some fish were more, and others less, heavily infected than if infection were random. Core and satellite species cannot be distinguished unambiguously, because numbers of parasites on almost all hosts are too small for any bimodality to become apparent. On average, the most dominant species represeated 90% of all parasite individuals of a particular fish; different parasite species were often dominant on different fish individuals of a particular host species. Both abundances and maximum intensities of infection were positively correlsted with prevalence of infection. Community richness varies greatly at and between localities, with the lewest richness found in Antarctic and deepsea fish and the highest richness in tropical fish. Species richness, abundance and prevalence of infection.in many fish groups (with different ecological characteristics) are strongly correlated with temperature. If fish from all localities were pooled, pelagic fish had fewer intensites and (jointly with benthopelagic fishes) fewer species than benthic fish, and planktivorous fish had lower abundances and prevalences of infection than predatory and omnivorous fish. Prevalences of infection, abundance and parasite species richness were significantly correlated with host length. Fifteen positive and 1 negative anaciations among species were found. This and the generally low prevalences and abundances of infection indicate that competitive interactions are probably scarce. Overall, the findings indicate that most (if not all) metazoan ectoparasite communities of marine fish live in non-saturated, little-ordered assemblages.","container-title":"International Journal for Parasitology","DOI":"10.1016/0020-7519(95)00015-T","ISSN":"0020-7519","issue":"8","journalAbbreviation":"International Journal for Parasitology","page":"945-970","source":"ScienceDirect","title":"Aspects of the ecology of metazoan ectoparasites of marine fishes","volume":"25","author":[{"family":"Rohde","given":"Klaus"},{"family":"Hayward","given":"Craig"},{"family":"Heap","given":"Maureen"}],"issued":{"date-parts":[["1995",8,1]]}}}],"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27,28</w:t>
            </w:r>
            <w:r w:rsidRPr="00A03C17">
              <w:rPr>
                <w:rFonts w:ascii="Arial" w:hAnsi="Arial" w:cs="Arial"/>
                <w:sz w:val="20"/>
                <w:szCs w:val="20"/>
                <w:lang w:val="de-DE"/>
              </w:rPr>
              <w:fldChar w:fldCharType="end"/>
            </w:r>
          </w:p>
        </w:tc>
      </w:tr>
      <w:tr w:rsidR="00F500F8" w:rsidRPr="00A03C17" w14:paraId="3B200B35" w14:textId="77777777" w:rsidTr="003E61FA">
        <w:tc>
          <w:tcPr>
            <w:cnfStyle w:val="001000000000" w:firstRow="0" w:lastRow="0" w:firstColumn="1" w:lastColumn="0" w:oddVBand="0" w:evenVBand="0" w:oddHBand="0" w:evenHBand="0" w:firstRowFirstColumn="0" w:firstRowLastColumn="0" w:lastRowFirstColumn="0" w:lastRowLastColumn="0"/>
            <w:tcW w:w="1594" w:type="dxa"/>
            <w:tcBorders>
              <w:top w:val="single" w:sz="4" w:space="0" w:color="auto"/>
            </w:tcBorders>
          </w:tcPr>
          <w:p w14:paraId="17F06CD5" w14:textId="77777777" w:rsidR="00772C66" w:rsidRPr="00A03C17" w:rsidRDefault="00772C66" w:rsidP="001130F9">
            <w:pPr>
              <w:rPr>
                <w:rFonts w:ascii="Arial" w:hAnsi="Arial" w:cs="Arial"/>
                <w:sz w:val="20"/>
                <w:szCs w:val="20"/>
                <w:lang w:val="de-DE"/>
              </w:rPr>
            </w:pPr>
          </w:p>
        </w:tc>
        <w:tc>
          <w:tcPr>
            <w:tcW w:w="1691" w:type="dxa"/>
            <w:tcBorders>
              <w:top w:val="single" w:sz="4" w:space="0" w:color="auto"/>
            </w:tcBorders>
          </w:tcPr>
          <w:p w14:paraId="7D8BE292" w14:textId="77777777" w:rsidR="00772C66" w:rsidRPr="00A03C17" w:rsidRDefault="00AD153C"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Digenea</w:t>
            </w:r>
            <w:proofErr w:type="spellEnd"/>
          </w:p>
        </w:tc>
        <w:tc>
          <w:tcPr>
            <w:tcW w:w="2547" w:type="dxa"/>
            <w:tcBorders>
              <w:top w:val="single" w:sz="4" w:space="0" w:color="auto"/>
            </w:tcBorders>
          </w:tcPr>
          <w:p w14:paraId="7A7FE7E8" w14:textId="77777777" w:rsidR="00772C66" w:rsidRPr="00A03C17" w:rsidRDefault="00AD153C"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Derogenidae</w:t>
            </w:r>
            <w:proofErr w:type="spellEnd"/>
          </w:p>
        </w:tc>
        <w:tc>
          <w:tcPr>
            <w:tcW w:w="3240" w:type="dxa"/>
            <w:tcBorders>
              <w:top w:val="single" w:sz="4" w:space="0" w:color="auto"/>
            </w:tcBorders>
          </w:tcPr>
          <w:p w14:paraId="17F0ACA4" w14:textId="77777777" w:rsidR="00772C66" w:rsidRPr="00A03C17" w:rsidRDefault="00AD153C" w:rsidP="001130F9">
            <w:pP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lang w:val="de-DE"/>
              </w:rPr>
            </w:pPr>
            <w:proofErr w:type="spellStart"/>
            <w:r w:rsidRPr="00A03C17">
              <w:rPr>
                <w:rFonts w:ascii="Arial" w:hAnsi="Arial" w:cs="Arial"/>
                <w:i/>
                <w:sz w:val="20"/>
                <w:szCs w:val="20"/>
                <w:lang w:val="de-DE"/>
              </w:rPr>
              <w:t>Derogenes</w:t>
            </w:r>
            <w:proofErr w:type="spellEnd"/>
            <w:r w:rsidRPr="00A03C17">
              <w:rPr>
                <w:rFonts w:ascii="Arial" w:hAnsi="Arial" w:cs="Arial"/>
                <w:i/>
                <w:sz w:val="20"/>
                <w:szCs w:val="20"/>
                <w:lang w:val="de-DE"/>
              </w:rPr>
              <w:t xml:space="preserve"> </w:t>
            </w:r>
            <w:proofErr w:type="spellStart"/>
            <w:r w:rsidRPr="00A03C17">
              <w:rPr>
                <w:rFonts w:ascii="Arial" w:hAnsi="Arial" w:cs="Arial"/>
                <w:i/>
                <w:sz w:val="20"/>
                <w:szCs w:val="20"/>
                <w:lang w:val="de-DE"/>
              </w:rPr>
              <w:t>varicus</w:t>
            </w:r>
            <w:proofErr w:type="spellEnd"/>
          </w:p>
        </w:tc>
        <w:tc>
          <w:tcPr>
            <w:tcW w:w="1418" w:type="dxa"/>
            <w:tcBorders>
              <w:top w:val="single" w:sz="4" w:space="0" w:color="auto"/>
            </w:tcBorders>
          </w:tcPr>
          <w:p w14:paraId="071BBEB6" w14:textId="77777777" w:rsidR="00772C66" w:rsidRPr="00A03C17" w:rsidRDefault="00AD153C"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OB, KS</w:t>
            </w:r>
          </w:p>
        </w:tc>
        <w:tc>
          <w:tcPr>
            <w:tcW w:w="1012" w:type="dxa"/>
            <w:tcBorders>
              <w:top w:val="single" w:sz="4" w:space="0" w:color="auto"/>
            </w:tcBorders>
          </w:tcPr>
          <w:p w14:paraId="4E700942" w14:textId="77777777" w:rsidR="00BD484B" w:rsidRPr="00A03C17" w:rsidRDefault="009629B1"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0CTxeLBJ","properties":{"formattedCitation":"\\super 3,29,30\\nosupersub{}","plainCitation":"3,29,30","noteIndex":0},"citationItems":[{"id":3252,"uris":["http://zotero.org/users/3032824/items/RN7U47YF"],"uri":["http://zotero.org/users/3032824/items/RN7U47YF"],"itemData":{"id":3252,"type":"article-journal","container-title":"Vestnik Zoologii","page":"6-10","title":"Peculiarities of nototheniid fish helminth fauna in subantarctic sector of Indian Ocean.","volume":"3","author":[{"family":"Parukhin","given":"A. M."}],"issued":{"date-parts":[["1986"]]}}},{"id":3274,"uris":["http://zotero.org/users/3032824/items/QFQD895J"],"uri":["http://zotero.org/users/3032824/items/QFQD895J"],"itemData":{"id":3274,"type":"article-journal","container-title":"Vestnik Zoologii","language":"Russian","page":"90-94","title":"Parasitofauna of Notothenioidei from waters of the Atlantic and Indian Oceans.","volume":"3","author":[{"family":"Parukhin","given":"A. M."},{"family":"Lyadov","given":"V. N."}],"issued":{"date-parts":[["1981"]]}}},{"id":3275,"uris":["http://zotero.org/users/3032824/items/QIU4DBZ9"],"uri":["http://zotero.org/users/3032824/items/QIU4DBZ9"],"itemData":{"id":3275,"type":"article-journal","container-title":"Ekologiya Morya","language":"Russian","page":"49-56","title":"Helminth fauna of food Nototheniidae fishes from Kerguelen Subregion region.","volume":"10","author":[{"family":"Parukhin","given":"A. M."},{"family":"Lyadov","given":"V. N."}],"issued":{"date-parts":[["1982"]]}}}],"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3,29,30</w:t>
            </w:r>
            <w:r w:rsidRPr="00A03C17">
              <w:rPr>
                <w:rFonts w:ascii="Arial" w:hAnsi="Arial" w:cs="Arial"/>
                <w:sz w:val="20"/>
                <w:szCs w:val="20"/>
                <w:lang w:val="de-DE"/>
              </w:rPr>
              <w:fldChar w:fldCharType="end"/>
            </w:r>
          </w:p>
        </w:tc>
      </w:tr>
      <w:tr w:rsidR="00F500F8" w:rsidRPr="00A03C17" w14:paraId="4CCA8EF0" w14:textId="77777777" w:rsidTr="003E61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4" w:type="dxa"/>
            <w:tcBorders>
              <w:top w:val="none" w:sz="0" w:space="0" w:color="auto"/>
              <w:bottom w:val="none" w:sz="0" w:space="0" w:color="auto"/>
            </w:tcBorders>
          </w:tcPr>
          <w:p w14:paraId="575ACF1D" w14:textId="77777777" w:rsidR="00772C66" w:rsidRPr="00A03C17" w:rsidRDefault="00772C66" w:rsidP="001130F9">
            <w:pPr>
              <w:rPr>
                <w:rFonts w:ascii="Arial" w:hAnsi="Arial" w:cs="Arial"/>
                <w:sz w:val="20"/>
                <w:szCs w:val="20"/>
                <w:lang w:val="de-DE"/>
              </w:rPr>
            </w:pPr>
          </w:p>
        </w:tc>
        <w:tc>
          <w:tcPr>
            <w:tcW w:w="1691" w:type="dxa"/>
            <w:tcBorders>
              <w:top w:val="none" w:sz="0" w:space="0" w:color="auto"/>
              <w:bottom w:val="none" w:sz="0" w:space="0" w:color="auto"/>
            </w:tcBorders>
          </w:tcPr>
          <w:p w14:paraId="51C863BA" w14:textId="77777777" w:rsidR="00772C66" w:rsidRPr="00A03C17" w:rsidRDefault="00772C66"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2547" w:type="dxa"/>
            <w:tcBorders>
              <w:top w:val="none" w:sz="0" w:space="0" w:color="auto"/>
              <w:bottom w:val="none" w:sz="0" w:space="0" w:color="auto"/>
            </w:tcBorders>
          </w:tcPr>
          <w:p w14:paraId="0FA6A865" w14:textId="77777777" w:rsidR="00772C66" w:rsidRPr="00A03C17" w:rsidRDefault="00772C66"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3240" w:type="dxa"/>
            <w:tcBorders>
              <w:top w:val="none" w:sz="0" w:space="0" w:color="auto"/>
              <w:bottom w:val="none" w:sz="0" w:space="0" w:color="auto"/>
            </w:tcBorders>
          </w:tcPr>
          <w:p w14:paraId="0796EBA8" w14:textId="77777777" w:rsidR="00772C66" w:rsidRPr="00A03C17" w:rsidRDefault="00AD153C" w:rsidP="001130F9">
            <w:pP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lang w:val="de-DE"/>
              </w:rPr>
            </w:pPr>
            <w:proofErr w:type="spellStart"/>
            <w:r w:rsidRPr="00A03C17">
              <w:rPr>
                <w:rFonts w:ascii="Arial" w:hAnsi="Arial" w:cs="Arial"/>
                <w:i/>
                <w:sz w:val="20"/>
                <w:szCs w:val="20"/>
                <w:lang w:val="de-DE"/>
              </w:rPr>
              <w:t>Gonocerca</w:t>
            </w:r>
            <w:proofErr w:type="spellEnd"/>
            <w:r w:rsidRPr="00A03C17">
              <w:rPr>
                <w:rFonts w:ascii="Arial" w:hAnsi="Arial" w:cs="Arial"/>
                <w:i/>
                <w:sz w:val="20"/>
                <w:szCs w:val="20"/>
                <w:lang w:val="de-DE"/>
              </w:rPr>
              <w:t xml:space="preserve"> </w:t>
            </w:r>
            <w:proofErr w:type="spellStart"/>
            <w:r w:rsidRPr="00A03C17">
              <w:rPr>
                <w:rFonts w:ascii="Arial" w:hAnsi="Arial" w:cs="Arial"/>
                <w:i/>
                <w:sz w:val="20"/>
                <w:szCs w:val="20"/>
                <w:lang w:val="de-DE"/>
              </w:rPr>
              <w:t>mura</w:t>
            </w:r>
            <w:r w:rsidR="00804916" w:rsidRPr="00A03C17">
              <w:rPr>
                <w:rFonts w:ascii="Arial" w:hAnsi="Arial" w:cs="Arial"/>
                <w:i/>
                <w:sz w:val="20"/>
                <w:szCs w:val="20"/>
                <w:lang w:val="de-DE"/>
              </w:rPr>
              <w:t>e</w:t>
            </w:r>
            <w:r w:rsidRPr="00A03C17">
              <w:rPr>
                <w:rFonts w:ascii="Arial" w:hAnsi="Arial" w:cs="Arial"/>
                <w:i/>
                <w:sz w:val="20"/>
                <w:szCs w:val="20"/>
                <w:lang w:val="de-DE"/>
              </w:rPr>
              <w:t>nolepisi</w:t>
            </w:r>
            <w:proofErr w:type="spellEnd"/>
          </w:p>
        </w:tc>
        <w:tc>
          <w:tcPr>
            <w:tcW w:w="1418" w:type="dxa"/>
            <w:tcBorders>
              <w:top w:val="none" w:sz="0" w:space="0" w:color="auto"/>
              <w:bottom w:val="none" w:sz="0" w:space="0" w:color="auto"/>
            </w:tcBorders>
          </w:tcPr>
          <w:p w14:paraId="43DB5204" w14:textId="77777777" w:rsidR="00772C66" w:rsidRPr="00A03C17" w:rsidRDefault="00AD153C"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SB, OB, LB</w:t>
            </w:r>
          </w:p>
        </w:tc>
        <w:tc>
          <w:tcPr>
            <w:tcW w:w="1012" w:type="dxa"/>
            <w:tcBorders>
              <w:top w:val="none" w:sz="0" w:space="0" w:color="auto"/>
              <w:bottom w:val="none" w:sz="0" w:space="0" w:color="auto"/>
            </w:tcBorders>
          </w:tcPr>
          <w:p w14:paraId="4FE62FF4" w14:textId="77777777" w:rsidR="00772C66" w:rsidRPr="00A03C17" w:rsidRDefault="00EE6EEE"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Oiz0qvfr","properties":{"formattedCitation":"\\super 29\\nosupersub{}","plainCitation":"29","noteIndex":0},"citationItems":[{"id":3274,"uris":["http://zotero.org/users/3032824/items/QFQD895J"],"uri":["http://zotero.org/users/3032824/items/QFQD895J"],"itemData":{"id":3274,"type":"article-journal","container-title":"Vestnik Zoologii","language":"Russian","page":"90-94","title":"Parasitofauna of Notothenioidei from waters of the Atlantic and Indian Oceans.","volume":"3","author":[{"family":"Parukhin","given":"A. M."},{"family":"Lyadov","given":"V. N."}],"issued":{"date-parts":[["1981"]]}}}],"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29</w:t>
            </w:r>
            <w:r w:rsidRPr="00A03C17">
              <w:rPr>
                <w:rFonts w:ascii="Arial" w:hAnsi="Arial" w:cs="Arial"/>
                <w:sz w:val="20"/>
                <w:szCs w:val="20"/>
                <w:lang w:val="de-DE"/>
              </w:rPr>
              <w:fldChar w:fldCharType="end"/>
            </w:r>
          </w:p>
        </w:tc>
      </w:tr>
      <w:tr w:rsidR="00F500F8" w:rsidRPr="00A03C17" w14:paraId="237ACD04" w14:textId="77777777" w:rsidTr="003E61FA">
        <w:tc>
          <w:tcPr>
            <w:cnfStyle w:val="001000000000" w:firstRow="0" w:lastRow="0" w:firstColumn="1" w:lastColumn="0" w:oddVBand="0" w:evenVBand="0" w:oddHBand="0" w:evenHBand="0" w:firstRowFirstColumn="0" w:firstRowLastColumn="0" w:lastRowFirstColumn="0" w:lastRowLastColumn="0"/>
            <w:tcW w:w="1594" w:type="dxa"/>
          </w:tcPr>
          <w:p w14:paraId="11DA6B3A" w14:textId="77777777" w:rsidR="00772C66" w:rsidRPr="00A03C17" w:rsidRDefault="00772C66" w:rsidP="001130F9">
            <w:pPr>
              <w:rPr>
                <w:rFonts w:ascii="Arial" w:hAnsi="Arial" w:cs="Arial"/>
                <w:sz w:val="20"/>
                <w:szCs w:val="20"/>
                <w:lang w:val="de-DE"/>
              </w:rPr>
            </w:pPr>
          </w:p>
        </w:tc>
        <w:tc>
          <w:tcPr>
            <w:tcW w:w="1691" w:type="dxa"/>
          </w:tcPr>
          <w:p w14:paraId="035041FA" w14:textId="77777777" w:rsidR="00772C66" w:rsidRPr="00A03C17" w:rsidRDefault="00772C66"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2547" w:type="dxa"/>
          </w:tcPr>
          <w:p w14:paraId="38FFC63F" w14:textId="77777777" w:rsidR="00772C66" w:rsidRPr="00A03C17" w:rsidRDefault="00772C66"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3240" w:type="dxa"/>
          </w:tcPr>
          <w:p w14:paraId="47654218" w14:textId="77777777" w:rsidR="00772C66" w:rsidRPr="00A03C17" w:rsidRDefault="00AD153C" w:rsidP="001130F9">
            <w:pP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lang w:val="de-DE"/>
              </w:rPr>
            </w:pPr>
            <w:proofErr w:type="spellStart"/>
            <w:r w:rsidRPr="00A03C17">
              <w:rPr>
                <w:rFonts w:ascii="Arial" w:hAnsi="Arial" w:cs="Arial"/>
                <w:i/>
                <w:sz w:val="20"/>
                <w:szCs w:val="20"/>
                <w:lang w:val="de-DE"/>
              </w:rPr>
              <w:t>Gonocerca</w:t>
            </w:r>
            <w:proofErr w:type="spellEnd"/>
            <w:r w:rsidRPr="00A03C17">
              <w:rPr>
                <w:rFonts w:ascii="Arial" w:hAnsi="Arial" w:cs="Arial"/>
                <w:i/>
                <w:sz w:val="20"/>
                <w:szCs w:val="20"/>
                <w:lang w:val="de-DE"/>
              </w:rPr>
              <w:t xml:space="preserve"> </w:t>
            </w:r>
            <w:proofErr w:type="spellStart"/>
            <w:r w:rsidRPr="00A03C17">
              <w:rPr>
                <w:rFonts w:ascii="Arial" w:hAnsi="Arial" w:cs="Arial"/>
                <w:i/>
                <w:sz w:val="20"/>
                <w:szCs w:val="20"/>
                <w:lang w:val="de-DE"/>
              </w:rPr>
              <w:t>phycidis</w:t>
            </w:r>
            <w:proofErr w:type="spellEnd"/>
          </w:p>
        </w:tc>
        <w:tc>
          <w:tcPr>
            <w:tcW w:w="1418" w:type="dxa"/>
          </w:tcPr>
          <w:p w14:paraId="12A57015" w14:textId="77777777" w:rsidR="00772C66" w:rsidRPr="00A03C17" w:rsidRDefault="00AD153C"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KS, SB, OB, LB</w:t>
            </w:r>
          </w:p>
        </w:tc>
        <w:tc>
          <w:tcPr>
            <w:tcW w:w="1012" w:type="dxa"/>
          </w:tcPr>
          <w:p w14:paraId="6FC9958A" w14:textId="77777777" w:rsidR="00772C66" w:rsidRPr="00A03C17" w:rsidRDefault="009629B1"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wtjtuRwJ","properties":{"formattedCitation":"\\super 29,30\\nosupersub{}","plainCitation":"29,30","noteIndex":0},"citationItems":[{"id":3274,"uris":["http://zotero.org/users/3032824/items/QFQD895J"],"uri":["http://zotero.org/users/3032824/items/QFQD895J"],"itemData":{"id":3274,"type":"article-journal","container-title":"Vestnik Zoologii","language":"Russian","page":"90-94","title":"Parasitofauna of Notothenioidei from waters of the Atlantic and Indian Oceans.","volume":"3","author":[{"family":"Parukhin","given":"A. M."},{"family":"Lyadov","given":"V. N."}],"issued":{"date-parts":[["1981"]]}}},{"id":3275,"uris":["http://zotero.org/users/3032824/items/QIU4DBZ9"],"uri":["http://zotero.org/users/3032824/items/QIU4DBZ9"],"itemData":{"id":3275,"type":"article-journal","container-title":"Ekologiya Morya","language":"Russian","page":"49-56","title":"Helminth fauna of food Nototheniidae fishes from Kerguelen Subregion region.","volume":"10","author":[{"family":"Parukhin","given":"A. M."},{"family":"Lyadov","given":"V. N."}],"issued":{"date-parts":[["1982"]]}}}],"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29,30</w:t>
            </w:r>
            <w:r w:rsidRPr="00A03C17">
              <w:rPr>
                <w:rFonts w:ascii="Arial" w:hAnsi="Arial" w:cs="Arial"/>
                <w:sz w:val="20"/>
                <w:szCs w:val="20"/>
                <w:lang w:val="de-DE"/>
              </w:rPr>
              <w:fldChar w:fldCharType="end"/>
            </w:r>
          </w:p>
        </w:tc>
      </w:tr>
      <w:tr w:rsidR="00F500F8" w:rsidRPr="00A03C17" w14:paraId="0318C8D9" w14:textId="77777777" w:rsidTr="003E61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4" w:type="dxa"/>
            <w:tcBorders>
              <w:top w:val="none" w:sz="0" w:space="0" w:color="auto"/>
              <w:bottom w:val="none" w:sz="0" w:space="0" w:color="auto"/>
            </w:tcBorders>
          </w:tcPr>
          <w:p w14:paraId="3917CBED" w14:textId="77777777" w:rsidR="00772C66" w:rsidRPr="00A03C17" w:rsidRDefault="00772C66" w:rsidP="001130F9">
            <w:pPr>
              <w:rPr>
                <w:rFonts w:ascii="Arial" w:hAnsi="Arial" w:cs="Arial"/>
                <w:sz w:val="20"/>
                <w:szCs w:val="20"/>
                <w:lang w:val="de-DE"/>
              </w:rPr>
            </w:pPr>
          </w:p>
        </w:tc>
        <w:tc>
          <w:tcPr>
            <w:tcW w:w="1691" w:type="dxa"/>
            <w:tcBorders>
              <w:top w:val="none" w:sz="0" w:space="0" w:color="auto"/>
              <w:bottom w:val="none" w:sz="0" w:space="0" w:color="auto"/>
            </w:tcBorders>
          </w:tcPr>
          <w:p w14:paraId="60F702C9" w14:textId="77777777" w:rsidR="00772C66" w:rsidRPr="00A03C17" w:rsidRDefault="00772C66"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2547" w:type="dxa"/>
            <w:tcBorders>
              <w:top w:val="none" w:sz="0" w:space="0" w:color="auto"/>
              <w:bottom w:val="none" w:sz="0" w:space="0" w:color="auto"/>
            </w:tcBorders>
            <w:shd w:val="clear" w:color="auto" w:fill="F2F2F2" w:themeFill="background1" w:themeFillShade="F2"/>
          </w:tcPr>
          <w:p w14:paraId="7F32C1FE" w14:textId="77777777" w:rsidR="00772C66" w:rsidRPr="00A03C17" w:rsidRDefault="00AD153C"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Hemiuridae</w:t>
            </w:r>
            <w:proofErr w:type="spellEnd"/>
          </w:p>
        </w:tc>
        <w:tc>
          <w:tcPr>
            <w:tcW w:w="3240" w:type="dxa"/>
            <w:tcBorders>
              <w:top w:val="none" w:sz="0" w:space="0" w:color="auto"/>
              <w:bottom w:val="none" w:sz="0" w:space="0" w:color="auto"/>
            </w:tcBorders>
            <w:shd w:val="clear" w:color="auto" w:fill="F2F2F2" w:themeFill="background1" w:themeFillShade="F2"/>
          </w:tcPr>
          <w:p w14:paraId="59491978" w14:textId="77777777" w:rsidR="00772C66" w:rsidRPr="00A03C17" w:rsidRDefault="00AD153C" w:rsidP="001130F9">
            <w:pP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lang w:val="de-DE"/>
              </w:rPr>
            </w:pPr>
            <w:proofErr w:type="spellStart"/>
            <w:r w:rsidRPr="00A03C17">
              <w:rPr>
                <w:rFonts w:ascii="Arial" w:hAnsi="Arial" w:cs="Arial"/>
                <w:i/>
                <w:sz w:val="20"/>
                <w:szCs w:val="20"/>
                <w:lang w:val="de-DE"/>
              </w:rPr>
              <w:t>Boreascotia</w:t>
            </w:r>
            <w:proofErr w:type="spellEnd"/>
            <w:r w:rsidRPr="00A03C17">
              <w:rPr>
                <w:rFonts w:ascii="Arial" w:hAnsi="Arial" w:cs="Arial"/>
                <w:i/>
                <w:sz w:val="20"/>
                <w:szCs w:val="20"/>
                <w:lang w:val="de-DE"/>
              </w:rPr>
              <w:t xml:space="preserve"> </w:t>
            </w:r>
            <w:proofErr w:type="spellStart"/>
            <w:r w:rsidRPr="00A03C17">
              <w:rPr>
                <w:rFonts w:ascii="Arial" w:hAnsi="Arial" w:cs="Arial"/>
                <w:i/>
                <w:sz w:val="20"/>
                <w:szCs w:val="20"/>
                <w:lang w:val="de-DE"/>
              </w:rPr>
              <w:t>megavesicula</w:t>
            </w:r>
            <w:proofErr w:type="spellEnd"/>
          </w:p>
        </w:tc>
        <w:tc>
          <w:tcPr>
            <w:tcW w:w="1418" w:type="dxa"/>
            <w:tcBorders>
              <w:top w:val="none" w:sz="0" w:space="0" w:color="auto"/>
              <w:bottom w:val="none" w:sz="0" w:space="0" w:color="auto"/>
            </w:tcBorders>
            <w:shd w:val="clear" w:color="auto" w:fill="F2F2F2" w:themeFill="background1" w:themeFillShade="F2"/>
          </w:tcPr>
          <w:p w14:paraId="6462F585" w14:textId="77777777" w:rsidR="00772C66" w:rsidRPr="00A03C17" w:rsidRDefault="00AD153C"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NSR</w:t>
            </w:r>
          </w:p>
        </w:tc>
        <w:tc>
          <w:tcPr>
            <w:tcW w:w="1012" w:type="dxa"/>
            <w:tcBorders>
              <w:top w:val="none" w:sz="0" w:space="0" w:color="auto"/>
              <w:bottom w:val="none" w:sz="0" w:space="0" w:color="auto"/>
            </w:tcBorders>
            <w:shd w:val="clear" w:color="auto" w:fill="F2F2F2" w:themeFill="background1" w:themeFillShade="F2"/>
          </w:tcPr>
          <w:p w14:paraId="4371E2DB" w14:textId="77777777" w:rsidR="00772C66" w:rsidRPr="00A03C17" w:rsidRDefault="009629B1"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AM6Zj7Ed","properties":{"formattedCitation":"\\super 31\\nosupersub{}","plainCitation":"31","noteIndex":0},"citationItems":[{"id":3277,"uris":["http://zotero.org/users/3032824/items/IC9P4SBJ"],"uri":["http://zotero.org/users/3032824/items/IC9P4SBJ"],"itemData":{"id":3277,"type":"article-journal","abstract":"Boreascotia megavesicula n. g., n. sp. is described from the intestine of the fish Lepidonotothen macrophthalma from the North Scotia Ridge, Sub-Antarctic, Atlantic Ocean. The new genus has an ecsoma, placing it in the family Hemiuridae, and a distinct prostatic vesicle, placing it in the subfamily Lecithochiriinae, but is distinct from the other members of the subfamily in having an elongate, tubular seminal vesicle, which reaches well into the hindbody and overlaps the anterior testis.","container-title":"Systematic Parasitology","DOI":"10.1023/A:1006288114405","ISSN":"1573-5192","issue":"1","journalAbbreviation":"Syst Parasitol","language":"en","page":"29-32","source":"Springer Link","title":"&lt;i&gt;Boreascotia megavesicula&lt;/i&gt; n. g., n. sp. (Digenea: Hemiuridae: Lecithochiriinae) in the nototheniid fish &lt;i&gt;Lepidonotothen macrophthalma&lt;/i&gt; (Norman) from the sub-Antarctic Atlantic","title-short":"Boreascotia megavesicula n. g., n. sp. (Digenea","volume":"46","author":[{"family":"Bray","given":"Rodney A."},{"family":"Zdzitowiecki","given":"Krzysztof"}],"issued":{"date-parts":[["2000",5,1]]}}}],"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31</w:t>
            </w:r>
            <w:r w:rsidRPr="00A03C17">
              <w:rPr>
                <w:rFonts w:ascii="Arial" w:hAnsi="Arial" w:cs="Arial"/>
                <w:sz w:val="20"/>
                <w:szCs w:val="20"/>
                <w:lang w:val="de-DE"/>
              </w:rPr>
              <w:fldChar w:fldCharType="end"/>
            </w:r>
          </w:p>
        </w:tc>
      </w:tr>
      <w:tr w:rsidR="00F500F8" w:rsidRPr="00A03C17" w14:paraId="38963185" w14:textId="77777777" w:rsidTr="003E61FA">
        <w:tc>
          <w:tcPr>
            <w:cnfStyle w:val="001000000000" w:firstRow="0" w:lastRow="0" w:firstColumn="1" w:lastColumn="0" w:oddVBand="0" w:evenVBand="0" w:oddHBand="0" w:evenHBand="0" w:firstRowFirstColumn="0" w:firstRowLastColumn="0" w:lastRowFirstColumn="0" w:lastRowLastColumn="0"/>
            <w:tcW w:w="1594" w:type="dxa"/>
          </w:tcPr>
          <w:p w14:paraId="68DDE5C6" w14:textId="77777777" w:rsidR="00772C66" w:rsidRPr="00A03C17" w:rsidRDefault="00772C66" w:rsidP="001130F9">
            <w:pPr>
              <w:rPr>
                <w:rFonts w:ascii="Arial" w:hAnsi="Arial" w:cs="Arial"/>
                <w:sz w:val="20"/>
                <w:szCs w:val="20"/>
                <w:lang w:val="de-DE"/>
              </w:rPr>
            </w:pPr>
          </w:p>
        </w:tc>
        <w:tc>
          <w:tcPr>
            <w:tcW w:w="1691" w:type="dxa"/>
          </w:tcPr>
          <w:p w14:paraId="23C4DEEF" w14:textId="77777777" w:rsidR="00772C66" w:rsidRPr="00A03C17" w:rsidRDefault="00772C66"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2547" w:type="dxa"/>
            <w:shd w:val="clear" w:color="auto" w:fill="F2F2F2" w:themeFill="background1" w:themeFillShade="F2"/>
          </w:tcPr>
          <w:p w14:paraId="52A946EC" w14:textId="77777777" w:rsidR="00772C66" w:rsidRPr="00A03C17" w:rsidRDefault="00772C66"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3240" w:type="dxa"/>
            <w:shd w:val="clear" w:color="auto" w:fill="F2F2F2" w:themeFill="background1" w:themeFillShade="F2"/>
          </w:tcPr>
          <w:p w14:paraId="4312AC3E" w14:textId="77777777" w:rsidR="00772C66" w:rsidRPr="00A03C17" w:rsidRDefault="00FF6E56" w:rsidP="001130F9">
            <w:pP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lang w:val="de-DE"/>
              </w:rPr>
            </w:pPr>
            <w:proofErr w:type="spellStart"/>
            <w:r w:rsidRPr="00A03C17">
              <w:rPr>
                <w:rFonts w:ascii="Arial" w:hAnsi="Arial" w:cs="Arial"/>
                <w:i/>
                <w:sz w:val="20"/>
                <w:szCs w:val="20"/>
                <w:lang w:val="de-DE"/>
              </w:rPr>
              <w:t>Elytrophalloides</w:t>
            </w:r>
            <w:proofErr w:type="spellEnd"/>
            <w:r w:rsidRPr="00A03C17">
              <w:rPr>
                <w:rFonts w:ascii="Arial" w:hAnsi="Arial" w:cs="Arial"/>
                <w:i/>
                <w:sz w:val="20"/>
                <w:szCs w:val="20"/>
                <w:lang w:val="de-DE"/>
              </w:rPr>
              <w:t xml:space="preserve"> </w:t>
            </w:r>
            <w:proofErr w:type="spellStart"/>
            <w:r w:rsidRPr="00A03C17">
              <w:rPr>
                <w:rFonts w:ascii="Arial" w:hAnsi="Arial" w:cs="Arial"/>
                <w:i/>
                <w:sz w:val="20"/>
                <w:szCs w:val="20"/>
                <w:lang w:val="de-DE"/>
              </w:rPr>
              <w:t>oatesi</w:t>
            </w:r>
            <w:proofErr w:type="spellEnd"/>
          </w:p>
        </w:tc>
        <w:tc>
          <w:tcPr>
            <w:tcW w:w="1418" w:type="dxa"/>
            <w:shd w:val="clear" w:color="auto" w:fill="F2F2F2" w:themeFill="background1" w:themeFillShade="F2"/>
          </w:tcPr>
          <w:p w14:paraId="3E669E91" w14:textId="77777777" w:rsidR="00772C66" w:rsidRPr="00A03C17" w:rsidRDefault="00FF6E56"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OB, CI, SGI</w:t>
            </w:r>
          </w:p>
        </w:tc>
        <w:tc>
          <w:tcPr>
            <w:tcW w:w="1012" w:type="dxa"/>
            <w:shd w:val="clear" w:color="auto" w:fill="F2F2F2" w:themeFill="background1" w:themeFillShade="F2"/>
          </w:tcPr>
          <w:p w14:paraId="01DDE491" w14:textId="77777777" w:rsidR="00BD484B" w:rsidRPr="00A03C17" w:rsidRDefault="00BD484B"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6qxT7IJ4","properties":{"formattedCitation":"\\super 3,4,29,30\\nosupersub{}","plainCitation":"3,4,29,30","noteIndex":0},"citationItems":[{"id":3252,"uris":["http://zotero.org/users/3032824/items/RN7U47YF"],"uri":["http://zotero.org/users/3032824/items/RN7U47YF"],"itemData":{"id":3252,"type":"article-journal","container-title":"Vestnik Zoologii","page":"6-10","title":"Peculiarities of nototheniid fish helminth fauna in subantarctic sector of Indian Ocean.","volume":"3","author":[{"family":"Parukhin","given":"A. M."}],"issued":{"date-parts":[["1986"]]}}},{"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id":3274,"uris":["http://zotero.org/users/3032824/items/QFQD895J"],"uri":["http://zotero.org/users/3032824/items/QFQD895J"],"itemData":{"id":3274,"type":"article-journal","container-title":"Vestnik Zoologii","language":"Russian","page":"90-94","title":"Parasitofauna of Notothenioidei from waters of the Atlantic and Indian Oceans.","volume":"3","author":[{"family":"Parukhin","given":"A. M."},{"family":"Lyadov","given":"V. N."}],"issued":{"date-parts":[["1981"]]}}},{"id":3275,"uris":["http://zotero.org/users/3032824/items/QIU4DBZ9"],"uri":["http://zotero.org/users/3032824/items/QIU4DBZ9"],"itemData":{"id":3275,"type":"article-journal","container-title":"Ekologiya Morya","language":"Russian","page":"49-56","title":"Helminth fauna of food Nototheniidae fishes from Kerguelen Subregion region.","volume":"10","author":[{"family":"Parukhin","given":"A. M."},{"family":"Lyadov","given":"V. N."}],"issued":{"date-parts":[["1982"]]}}}],"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3,4,29,30</w:t>
            </w:r>
            <w:r w:rsidRPr="00A03C17">
              <w:rPr>
                <w:rFonts w:ascii="Arial" w:hAnsi="Arial" w:cs="Arial"/>
                <w:sz w:val="20"/>
                <w:szCs w:val="20"/>
                <w:lang w:val="de-DE"/>
              </w:rPr>
              <w:fldChar w:fldCharType="end"/>
            </w:r>
          </w:p>
        </w:tc>
      </w:tr>
      <w:tr w:rsidR="00F500F8" w:rsidRPr="00A03C17" w14:paraId="777999B0" w14:textId="77777777" w:rsidTr="003E61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4" w:type="dxa"/>
            <w:tcBorders>
              <w:top w:val="none" w:sz="0" w:space="0" w:color="auto"/>
              <w:bottom w:val="none" w:sz="0" w:space="0" w:color="auto"/>
            </w:tcBorders>
          </w:tcPr>
          <w:p w14:paraId="74F6808D" w14:textId="77777777" w:rsidR="00E06A54" w:rsidRPr="00A03C17" w:rsidRDefault="00E06A54" w:rsidP="001130F9">
            <w:pPr>
              <w:rPr>
                <w:rFonts w:ascii="Arial" w:hAnsi="Arial" w:cs="Arial"/>
                <w:sz w:val="20"/>
                <w:szCs w:val="20"/>
                <w:lang w:val="de-DE"/>
              </w:rPr>
            </w:pPr>
          </w:p>
        </w:tc>
        <w:tc>
          <w:tcPr>
            <w:tcW w:w="1691" w:type="dxa"/>
            <w:tcBorders>
              <w:top w:val="none" w:sz="0" w:space="0" w:color="auto"/>
              <w:bottom w:val="none" w:sz="0" w:space="0" w:color="auto"/>
            </w:tcBorders>
          </w:tcPr>
          <w:p w14:paraId="2FAE8BC6" w14:textId="77777777" w:rsidR="00E06A54" w:rsidRPr="00A03C17" w:rsidRDefault="00E06A54"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2547" w:type="dxa"/>
            <w:tcBorders>
              <w:top w:val="none" w:sz="0" w:space="0" w:color="auto"/>
              <w:bottom w:val="none" w:sz="0" w:space="0" w:color="auto"/>
            </w:tcBorders>
            <w:shd w:val="clear" w:color="auto" w:fill="F2F2F2" w:themeFill="background1" w:themeFillShade="F2"/>
          </w:tcPr>
          <w:p w14:paraId="5634E9CB" w14:textId="77777777" w:rsidR="00E06A54" w:rsidRPr="00A03C17" w:rsidRDefault="00E06A54"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3240" w:type="dxa"/>
            <w:tcBorders>
              <w:top w:val="none" w:sz="0" w:space="0" w:color="auto"/>
              <w:bottom w:val="none" w:sz="0" w:space="0" w:color="auto"/>
            </w:tcBorders>
            <w:shd w:val="clear" w:color="auto" w:fill="F2F2F2" w:themeFill="background1" w:themeFillShade="F2"/>
          </w:tcPr>
          <w:p w14:paraId="46F9F9CC" w14:textId="77777777" w:rsidR="00E06A54" w:rsidRPr="00A03C17" w:rsidRDefault="00E06A54"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roofErr w:type="spellStart"/>
            <w:r w:rsidRPr="00A03C17">
              <w:rPr>
                <w:rFonts w:ascii="Arial" w:hAnsi="Arial" w:cs="Arial"/>
                <w:i/>
                <w:sz w:val="20"/>
                <w:szCs w:val="20"/>
                <w:lang w:val="en-US"/>
              </w:rPr>
              <w:t>Genolinea</w:t>
            </w:r>
            <w:proofErr w:type="spellEnd"/>
            <w:r w:rsidRPr="00A03C17">
              <w:rPr>
                <w:rFonts w:ascii="Arial" w:hAnsi="Arial" w:cs="Arial"/>
                <w:i/>
                <w:sz w:val="20"/>
                <w:szCs w:val="20"/>
                <w:lang w:val="en-US"/>
              </w:rPr>
              <w:t xml:space="preserve"> </w:t>
            </w:r>
            <w:proofErr w:type="spellStart"/>
            <w:r w:rsidRPr="00A03C17">
              <w:rPr>
                <w:rFonts w:ascii="Arial" w:hAnsi="Arial" w:cs="Arial"/>
                <w:i/>
                <w:sz w:val="20"/>
                <w:szCs w:val="20"/>
                <w:lang w:val="en-US"/>
              </w:rPr>
              <w:t>nototheniae</w:t>
            </w:r>
            <w:proofErr w:type="spellEnd"/>
            <w:r w:rsidRPr="00A03C17">
              <w:rPr>
                <w:rFonts w:ascii="Arial" w:hAnsi="Arial" w:cs="Arial"/>
                <w:i/>
                <w:sz w:val="20"/>
                <w:szCs w:val="20"/>
                <w:lang w:val="en-US"/>
              </w:rPr>
              <w:t xml:space="preserve"> </w:t>
            </w:r>
            <w:r w:rsidRPr="00A03C17">
              <w:rPr>
                <w:rFonts w:ascii="Arial" w:hAnsi="Arial" w:cs="Arial"/>
                <w:sz w:val="20"/>
                <w:szCs w:val="20"/>
                <w:lang w:val="en-US"/>
              </w:rPr>
              <w:t xml:space="preserve">(as syn. </w:t>
            </w:r>
            <w:proofErr w:type="spellStart"/>
            <w:r w:rsidRPr="00A03C17">
              <w:rPr>
                <w:rFonts w:ascii="Arial" w:hAnsi="Arial" w:cs="Arial"/>
                <w:i/>
                <w:sz w:val="20"/>
                <w:szCs w:val="20"/>
                <w:lang w:val="en-US"/>
              </w:rPr>
              <w:t>Pseudobunocotyla</w:t>
            </w:r>
            <w:proofErr w:type="spellEnd"/>
            <w:r w:rsidRPr="00A03C17">
              <w:rPr>
                <w:rFonts w:ascii="Arial" w:hAnsi="Arial" w:cs="Arial"/>
                <w:i/>
                <w:sz w:val="20"/>
                <w:szCs w:val="20"/>
                <w:lang w:val="en-US"/>
              </w:rPr>
              <w:t xml:space="preserve"> </w:t>
            </w:r>
            <w:proofErr w:type="spellStart"/>
            <w:r w:rsidRPr="00A03C17">
              <w:rPr>
                <w:rFonts w:ascii="Arial" w:hAnsi="Arial" w:cs="Arial"/>
                <w:i/>
                <w:sz w:val="20"/>
                <w:szCs w:val="20"/>
                <w:lang w:val="en-US"/>
              </w:rPr>
              <w:t>nototheniae</w:t>
            </w:r>
            <w:proofErr w:type="spellEnd"/>
            <w:r w:rsidRPr="00A03C17">
              <w:rPr>
                <w:rFonts w:ascii="Arial" w:hAnsi="Arial" w:cs="Arial"/>
                <w:sz w:val="20"/>
                <w:szCs w:val="20"/>
                <w:lang w:val="en-US"/>
              </w:rPr>
              <w:t>)</w:t>
            </w:r>
          </w:p>
        </w:tc>
        <w:tc>
          <w:tcPr>
            <w:tcW w:w="1418" w:type="dxa"/>
            <w:tcBorders>
              <w:top w:val="none" w:sz="0" w:space="0" w:color="auto"/>
              <w:bottom w:val="none" w:sz="0" w:space="0" w:color="auto"/>
            </w:tcBorders>
            <w:shd w:val="clear" w:color="auto" w:fill="F2F2F2" w:themeFill="background1" w:themeFillShade="F2"/>
          </w:tcPr>
          <w:p w14:paraId="7EF0D3E8" w14:textId="77777777" w:rsidR="00E06A54" w:rsidRPr="00A03C17" w:rsidRDefault="00E06A54"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1012" w:type="dxa"/>
            <w:tcBorders>
              <w:top w:val="none" w:sz="0" w:space="0" w:color="auto"/>
              <w:bottom w:val="none" w:sz="0" w:space="0" w:color="auto"/>
            </w:tcBorders>
            <w:shd w:val="clear" w:color="auto" w:fill="F2F2F2" w:themeFill="background1" w:themeFillShade="F2"/>
          </w:tcPr>
          <w:p w14:paraId="77FE7273" w14:textId="77777777" w:rsidR="00E06A54" w:rsidRPr="00A03C17" w:rsidRDefault="00AF58FB"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en-US"/>
              </w:rPr>
              <w:fldChar w:fldCharType="begin"/>
            </w:r>
            <w:r w:rsidR="003E61FA">
              <w:rPr>
                <w:rFonts w:ascii="Arial" w:hAnsi="Arial" w:cs="Arial"/>
                <w:sz w:val="20"/>
                <w:szCs w:val="20"/>
                <w:lang w:val="en-US"/>
              </w:rPr>
              <w:instrText xml:space="preserve"> ADDIN ZOTERO_ITEM CSL_CITATION {"citationID":"GjdoMTyZ","properties":{"formattedCitation":"\\super 20\\nosupersub{}","plainCitation":"20","noteIndex":0},"citationItems":[{"id":3289,"uris":["http://zotero.org/users/3032824/items/EJ3TXSQJ"],"uri":["http://zotero.org/users/3032824/items/EJ3TXSQJ"],"itemData":{"id":3289,"type":"article-journal","abstract":"Four species of marine fish digeneans, Macvicaria pennelli (Leiper &amp; Atkinson, 1914), M. ophthalmolyci n. sp., M. muraenolepidis n. sp. and M. antarctica (Kovaljova &amp; Gaevskaya, 1974) n. comb., are described. The digeneans were collected in the western Antarctic (the environs of South Georgia and the South Shetland Islands) and in the sub-Antarctic (east of the Falkland Islands). The species described differ from each other in body shape, position of the ventral sucker, sucker ratio, posterior extent of the cirrus-sac, arrangement of the vitelline follicles and dimensions of the eggs. M. muraenolepidis n. sp. is restricted to the gadiform fish Muraenolepis microps. M. pennelli and M. antarctica were found exclusively in notothenioid fishes. M. ophthalmolyci n. sp. was found in zoarcid and nototheniid fishes. Previous authors have recorded only one of these species, M. pennelli, from the eastern Antarctic, but it is probable that more than one species was represented in their collections.","container-title":"Systematic Parasitology","DOI":"10.1007/BF00009144","ISSN":"1573-5192","issue":"3","journalAbbreviation":"Syst Parasitol","language":"en","page":"169-179","source":"Springer Link","title":"Antarctic representatives of the genus &lt;i&gt;Macvicaria&lt;/i&gt; Gibson &amp; Bray, 1982 (Digenea Opecoelidae), with descriptions of two new species","volume":"16","author":[{"family":"Zdzitowiecki","given":"Krzysztof"}],"issued":{"date-parts":[["1990",7,1]]}}}],"schema":"https://github.com/citation-style-language/schema/raw/master/csl-citation.json"} </w:instrText>
            </w:r>
            <w:r w:rsidRPr="00A03C17">
              <w:rPr>
                <w:rFonts w:ascii="Arial" w:hAnsi="Arial" w:cs="Arial"/>
                <w:sz w:val="20"/>
                <w:szCs w:val="20"/>
                <w:lang w:val="en-US"/>
              </w:rPr>
              <w:fldChar w:fldCharType="separate"/>
            </w:r>
            <w:r w:rsidR="003E61FA" w:rsidRPr="003E61FA">
              <w:rPr>
                <w:rFonts w:ascii="Arial" w:hAnsi="Arial" w:cs="Arial"/>
                <w:sz w:val="20"/>
                <w:szCs w:val="24"/>
                <w:vertAlign w:val="superscript"/>
              </w:rPr>
              <w:t>20</w:t>
            </w:r>
            <w:r w:rsidRPr="00A03C17">
              <w:rPr>
                <w:rFonts w:ascii="Arial" w:hAnsi="Arial" w:cs="Arial"/>
                <w:sz w:val="20"/>
                <w:szCs w:val="20"/>
                <w:lang w:val="en-US"/>
              </w:rPr>
              <w:fldChar w:fldCharType="end"/>
            </w:r>
          </w:p>
        </w:tc>
      </w:tr>
      <w:tr w:rsidR="00F500F8" w:rsidRPr="00A03C17" w14:paraId="0F137BAC" w14:textId="77777777" w:rsidTr="003E61FA">
        <w:tc>
          <w:tcPr>
            <w:cnfStyle w:val="001000000000" w:firstRow="0" w:lastRow="0" w:firstColumn="1" w:lastColumn="0" w:oddVBand="0" w:evenVBand="0" w:oddHBand="0" w:evenHBand="0" w:firstRowFirstColumn="0" w:firstRowLastColumn="0" w:lastRowFirstColumn="0" w:lastRowLastColumn="0"/>
            <w:tcW w:w="1594" w:type="dxa"/>
          </w:tcPr>
          <w:p w14:paraId="0F09F525" w14:textId="77777777" w:rsidR="000632C3" w:rsidRPr="00A03C17" w:rsidRDefault="000632C3" w:rsidP="001130F9">
            <w:pPr>
              <w:rPr>
                <w:rFonts w:ascii="Arial" w:hAnsi="Arial" w:cs="Arial"/>
                <w:sz w:val="20"/>
                <w:szCs w:val="20"/>
                <w:lang w:val="en-US"/>
              </w:rPr>
            </w:pPr>
          </w:p>
        </w:tc>
        <w:tc>
          <w:tcPr>
            <w:tcW w:w="1691" w:type="dxa"/>
          </w:tcPr>
          <w:p w14:paraId="0C0E37D4" w14:textId="77777777" w:rsidR="000632C3" w:rsidRPr="00A03C17" w:rsidRDefault="000632C3"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c>
          <w:tcPr>
            <w:tcW w:w="2547" w:type="dxa"/>
          </w:tcPr>
          <w:p w14:paraId="18807A03" w14:textId="77777777" w:rsidR="000632C3" w:rsidRPr="00A03C17" w:rsidRDefault="00804916"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Lecithasteridae</w:t>
            </w:r>
            <w:proofErr w:type="spellEnd"/>
          </w:p>
        </w:tc>
        <w:tc>
          <w:tcPr>
            <w:tcW w:w="3240" w:type="dxa"/>
          </w:tcPr>
          <w:p w14:paraId="13D58F32" w14:textId="77777777" w:rsidR="000632C3" w:rsidRPr="00A03C17" w:rsidRDefault="000632C3" w:rsidP="00DE367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roofErr w:type="spellStart"/>
            <w:r w:rsidRPr="00A03C17">
              <w:rPr>
                <w:rFonts w:ascii="Arial" w:hAnsi="Arial" w:cs="Arial"/>
                <w:i/>
                <w:sz w:val="20"/>
                <w:szCs w:val="20"/>
                <w:lang w:val="en-US"/>
              </w:rPr>
              <w:t>Lecithaster</w:t>
            </w:r>
            <w:proofErr w:type="spellEnd"/>
            <w:r w:rsidRPr="00A03C17">
              <w:rPr>
                <w:rFonts w:ascii="Arial" w:hAnsi="Arial" w:cs="Arial"/>
                <w:i/>
                <w:sz w:val="20"/>
                <w:szCs w:val="20"/>
                <w:lang w:val="en-US"/>
              </w:rPr>
              <w:t xml:space="preserve"> </w:t>
            </w:r>
            <w:proofErr w:type="spellStart"/>
            <w:r w:rsidRPr="00A03C17">
              <w:rPr>
                <w:rFonts w:ascii="Arial" w:hAnsi="Arial" w:cs="Arial"/>
                <w:i/>
                <w:sz w:val="20"/>
                <w:szCs w:val="20"/>
                <w:lang w:val="en-US"/>
              </w:rPr>
              <w:t>macrocotyle</w:t>
            </w:r>
            <w:proofErr w:type="spellEnd"/>
            <w:r w:rsidR="00804916" w:rsidRPr="00A03C17">
              <w:rPr>
                <w:rFonts w:ascii="Arial" w:hAnsi="Arial" w:cs="Arial"/>
                <w:i/>
                <w:sz w:val="20"/>
                <w:szCs w:val="20"/>
                <w:lang w:val="en-US"/>
              </w:rPr>
              <w:t xml:space="preserve"> </w:t>
            </w:r>
            <w:r w:rsidR="00804916" w:rsidRPr="00A03C17">
              <w:rPr>
                <w:rFonts w:ascii="Arial" w:hAnsi="Arial" w:cs="Arial"/>
                <w:sz w:val="20"/>
                <w:szCs w:val="20"/>
                <w:lang w:val="en-US"/>
              </w:rPr>
              <w:t xml:space="preserve">(as syn. </w:t>
            </w:r>
            <w:proofErr w:type="spellStart"/>
            <w:r w:rsidR="00804916" w:rsidRPr="00A03C17">
              <w:rPr>
                <w:rFonts w:ascii="Arial" w:hAnsi="Arial" w:cs="Arial"/>
                <w:i/>
                <w:sz w:val="20"/>
                <w:szCs w:val="20"/>
                <w:lang w:val="en-US"/>
              </w:rPr>
              <w:t>Lecithaster</w:t>
            </w:r>
            <w:proofErr w:type="spellEnd"/>
            <w:r w:rsidR="00804916" w:rsidRPr="00A03C17">
              <w:rPr>
                <w:rFonts w:ascii="Arial" w:hAnsi="Arial" w:cs="Arial"/>
                <w:i/>
                <w:sz w:val="20"/>
                <w:szCs w:val="20"/>
                <w:lang w:val="en-US"/>
              </w:rPr>
              <w:t xml:space="preserve"> australis</w:t>
            </w:r>
            <w:r w:rsidR="00804916" w:rsidRPr="00A03C17">
              <w:rPr>
                <w:rFonts w:ascii="Arial" w:hAnsi="Arial" w:cs="Arial"/>
                <w:sz w:val="20"/>
                <w:szCs w:val="20"/>
                <w:lang w:val="en-US"/>
              </w:rPr>
              <w:t>)</w:t>
            </w:r>
          </w:p>
        </w:tc>
        <w:tc>
          <w:tcPr>
            <w:tcW w:w="1418" w:type="dxa"/>
          </w:tcPr>
          <w:p w14:paraId="02E33D4C" w14:textId="77777777" w:rsidR="000632C3" w:rsidRPr="00A03C17" w:rsidRDefault="00804916"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 xml:space="preserve">KS, OB, LB, SB, </w:t>
            </w:r>
            <w:r w:rsidR="000632C3" w:rsidRPr="00A03C17">
              <w:rPr>
                <w:rFonts w:ascii="Arial" w:hAnsi="Arial" w:cs="Arial"/>
                <w:sz w:val="20"/>
                <w:szCs w:val="20"/>
                <w:lang w:val="de-DE"/>
              </w:rPr>
              <w:t>SGI</w:t>
            </w:r>
          </w:p>
        </w:tc>
        <w:tc>
          <w:tcPr>
            <w:tcW w:w="1012" w:type="dxa"/>
          </w:tcPr>
          <w:p w14:paraId="62B32EB3" w14:textId="77777777" w:rsidR="00BD484B" w:rsidRPr="00A03C17" w:rsidRDefault="00BD484B"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en-US"/>
              </w:rPr>
              <w:fldChar w:fldCharType="begin"/>
            </w:r>
            <w:r w:rsidR="003E61FA">
              <w:rPr>
                <w:rFonts w:ascii="Arial" w:hAnsi="Arial" w:cs="Arial"/>
                <w:sz w:val="20"/>
                <w:szCs w:val="20"/>
                <w:lang w:val="en-US"/>
              </w:rPr>
              <w:instrText xml:space="preserve"> ADDIN ZOTERO_ITEM CSL_CITATION {"citationID":"uJiJ5FAe","properties":{"formattedCitation":"\\super 4,29,30\\nosupersub{}","plainCitation":"4,29,30","noteIndex":0},"citationItems":[{"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id":3274,"uris":["http://zotero.org/users/3032824/items/QFQD895J"],"uri":["http://zotero.org/users/3032824/items/QFQD895J"],"itemData":{"id":3274,"type":"article-journal","container-title":"Vestnik Zoologii","language":"Russian","page":"90-94","title":"Parasitofauna of Notothenioidei from waters of the Atlantic and Indian Oceans.","volume":"3","author":[{"family":"Parukhin","given":"A. M."},{"family":"Lyadov","given":"V. N."}],"issued":{"date-parts":[["1981"]]}}},{"id":3275,"uris":["http://zotero.org/users/3032824/items/QIU4DBZ9"],"uri":["http://zotero.org/users/3032824/items/QIU4DBZ9"],"itemData":{"id":3275,"type":"article-journal","container-title":"Ekologiya Morya","language":"Russian","page":"49-56","title":"Helminth fauna of food Nototheniidae fishes from Kerguelen Subregion region.","volume":"10","author":[{"family":"Parukhin","given":"A. M."},{"family":"Lyadov","given":"V. N."}],"issued":{"date-parts":[["1982"]]}}}],"schema":"https://github.com/citation-style-language/schema/raw/master/csl-citation.json"} </w:instrText>
            </w:r>
            <w:r w:rsidRPr="00A03C17">
              <w:rPr>
                <w:rFonts w:ascii="Arial" w:hAnsi="Arial" w:cs="Arial"/>
                <w:sz w:val="20"/>
                <w:szCs w:val="20"/>
                <w:lang w:val="en-US"/>
              </w:rPr>
              <w:fldChar w:fldCharType="separate"/>
            </w:r>
            <w:r w:rsidR="003E61FA" w:rsidRPr="003E61FA">
              <w:rPr>
                <w:rFonts w:ascii="Arial" w:hAnsi="Arial" w:cs="Arial"/>
                <w:sz w:val="20"/>
                <w:szCs w:val="24"/>
                <w:vertAlign w:val="superscript"/>
              </w:rPr>
              <w:t>4,29,30</w:t>
            </w:r>
            <w:r w:rsidRPr="00A03C17">
              <w:rPr>
                <w:rFonts w:ascii="Arial" w:hAnsi="Arial" w:cs="Arial"/>
                <w:sz w:val="20"/>
                <w:szCs w:val="20"/>
                <w:lang w:val="en-US"/>
              </w:rPr>
              <w:fldChar w:fldCharType="end"/>
            </w:r>
          </w:p>
        </w:tc>
      </w:tr>
      <w:tr w:rsidR="00F500F8" w:rsidRPr="00A03C17" w14:paraId="3CD1A7F4" w14:textId="77777777" w:rsidTr="003E61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4" w:type="dxa"/>
            <w:tcBorders>
              <w:top w:val="none" w:sz="0" w:space="0" w:color="auto"/>
              <w:bottom w:val="none" w:sz="0" w:space="0" w:color="auto"/>
            </w:tcBorders>
          </w:tcPr>
          <w:p w14:paraId="797C3C83" w14:textId="77777777" w:rsidR="000632C3" w:rsidRPr="00A03C17" w:rsidRDefault="000632C3" w:rsidP="001130F9">
            <w:pPr>
              <w:rPr>
                <w:rFonts w:ascii="Arial" w:hAnsi="Arial" w:cs="Arial"/>
                <w:sz w:val="20"/>
                <w:szCs w:val="20"/>
                <w:lang w:val="en-US"/>
              </w:rPr>
            </w:pPr>
          </w:p>
        </w:tc>
        <w:tc>
          <w:tcPr>
            <w:tcW w:w="1691" w:type="dxa"/>
            <w:tcBorders>
              <w:top w:val="none" w:sz="0" w:space="0" w:color="auto"/>
              <w:bottom w:val="none" w:sz="0" w:space="0" w:color="auto"/>
            </w:tcBorders>
          </w:tcPr>
          <w:p w14:paraId="2E2A7549" w14:textId="77777777" w:rsidR="000632C3" w:rsidRPr="00A03C17" w:rsidRDefault="000632C3"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2547" w:type="dxa"/>
            <w:tcBorders>
              <w:top w:val="none" w:sz="0" w:space="0" w:color="auto"/>
              <w:bottom w:val="none" w:sz="0" w:space="0" w:color="auto"/>
            </w:tcBorders>
          </w:tcPr>
          <w:p w14:paraId="2DE24990" w14:textId="77777777" w:rsidR="000632C3" w:rsidRPr="00A03C17" w:rsidRDefault="000632C3"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3240" w:type="dxa"/>
            <w:tcBorders>
              <w:top w:val="none" w:sz="0" w:space="0" w:color="auto"/>
              <w:bottom w:val="none" w:sz="0" w:space="0" w:color="auto"/>
            </w:tcBorders>
          </w:tcPr>
          <w:p w14:paraId="5D2CDD32" w14:textId="77777777" w:rsidR="000632C3" w:rsidRPr="00A03C17" w:rsidRDefault="000632C3" w:rsidP="001130F9">
            <w:pP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lang w:val="en-US"/>
              </w:rPr>
            </w:pPr>
            <w:proofErr w:type="spellStart"/>
            <w:r w:rsidRPr="00A03C17">
              <w:rPr>
                <w:rFonts w:ascii="Arial" w:hAnsi="Arial" w:cs="Arial"/>
                <w:i/>
                <w:sz w:val="20"/>
                <w:szCs w:val="20"/>
                <w:lang w:val="en-US"/>
              </w:rPr>
              <w:t>Lecithaster</w:t>
            </w:r>
            <w:proofErr w:type="spellEnd"/>
            <w:r w:rsidRPr="00A03C17">
              <w:rPr>
                <w:rFonts w:ascii="Arial" w:hAnsi="Arial" w:cs="Arial"/>
                <w:i/>
                <w:sz w:val="20"/>
                <w:szCs w:val="20"/>
                <w:lang w:val="en-US"/>
              </w:rPr>
              <w:t xml:space="preserve"> </w:t>
            </w:r>
            <w:proofErr w:type="spellStart"/>
            <w:r w:rsidRPr="00A03C17">
              <w:rPr>
                <w:rFonts w:ascii="Arial" w:hAnsi="Arial" w:cs="Arial"/>
                <w:i/>
                <w:sz w:val="20"/>
                <w:szCs w:val="20"/>
                <w:lang w:val="en-US"/>
              </w:rPr>
              <w:t>micropsi</w:t>
            </w:r>
            <w:proofErr w:type="spellEnd"/>
          </w:p>
        </w:tc>
        <w:tc>
          <w:tcPr>
            <w:tcW w:w="1418" w:type="dxa"/>
            <w:tcBorders>
              <w:top w:val="none" w:sz="0" w:space="0" w:color="auto"/>
              <w:bottom w:val="none" w:sz="0" w:space="0" w:color="auto"/>
            </w:tcBorders>
          </w:tcPr>
          <w:p w14:paraId="1D2EB6BC" w14:textId="77777777" w:rsidR="000632C3" w:rsidRPr="00A03C17" w:rsidRDefault="000632C3"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en-US"/>
              </w:rPr>
              <w:t>SR</w:t>
            </w:r>
          </w:p>
        </w:tc>
        <w:tc>
          <w:tcPr>
            <w:tcW w:w="1012" w:type="dxa"/>
            <w:tcBorders>
              <w:top w:val="none" w:sz="0" w:space="0" w:color="auto"/>
              <w:bottom w:val="none" w:sz="0" w:space="0" w:color="auto"/>
            </w:tcBorders>
          </w:tcPr>
          <w:p w14:paraId="24250F88" w14:textId="77777777" w:rsidR="000632C3" w:rsidRPr="00A03C17" w:rsidRDefault="00A43CA7"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en-US"/>
              </w:rPr>
              <w:fldChar w:fldCharType="begin"/>
            </w:r>
            <w:r w:rsidR="003E61FA">
              <w:rPr>
                <w:rFonts w:ascii="Arial" w:hAnsi="Arial" w:cs="Arial"/>
                <w:sz w:val="20"/>
                <w:szCs w:val="20"/>
                <w:lang w:val="en-US"/>
              </w:rPr>
              <w:instrText xml:space="preserve"> ADDIN ZOTERO_ITEM CSL_CITATION {"citationID":"oQyOZikM","properties":{"formattedCitation":"\\super 16\\nosupersub{}","plainCitation":"16","noteIndex":0},"citationItems":[{"id":3266,"uris":["http://zotero.org/users/3032824/items/TX7CVVKR"],"uri":["http://zotero.org/users/3032824/items/TX7CVVKR"],"itemData":{"id":3266,"type":"article-journal","container-title":"Acta Parasitologica","page":"57-63","title":"Antarctic representatives of the genus &lt;i&gt;Lecithaster&lt;/i&gt; Lühe, 1901 (Digenea, Hemiuridae), with the description of a new species.","volume":"37","author":[{"family":"Zdzitowiecki","given":"Krzysztof"}],"issued":{"date-parts":[["1992"]]}}}],"schema":"https://github.com/citation-style-language/schema/raw/master/csl-citation.json"} </w:instrText>
            </w:r>
            <w:r w:rsidRPr="00A03C17">
              <w:rPr>
                <w:rFonts w:ascii="Arial" w:hAnsi="Arial" w:cs="Arial"/>
                <w:sz w:val="20"/>
                <w:szCs w:val="20"/>
                <w:lang w:val="en-US"/>
              </w:rPr>
              <w:fldChar w:fldCharType="separate"/>
            </w:r>
            <w:r w:rsidR="003E61FA" w:rsidRPr="003E61FA">
              <w:rPr>
                <w:rFonts w:ascii="Arial" w:hAnsi="Arial" w:cs="Arial"/>
                <w:sz w:val="20"/>
                <w:szCs w:val="24"/>
                <w:vertAlign w:val="superscript"/>
              </w:rPr>
              <w:t>16</w:t>
            </w:r>
            <w:r w:rsidRPr="00A03C17">
              <w:rPr>
                <w:rFonts w:ascii="Arial" w:hAnsi="Arial" w:cs="Arial"/>
                <w:sz w:val="20"/>
                <w:szCs w:val="20"/>
                <w:lang w:val="en-US"/>
              </w:rPr>
              <w:fldChar w:fldCharType="end"/>
            </w:r>
            <w:r w:rsidRPr="00A03C17">
              <w:rPr>
                <w:rFonts w:ascii="Arial" w:hAnsi="Arial" w:cs="Arial"/>
                <w:sz w:val="20"/>
                <w:szCs w:val="20"/>
                <w:lang w:val="en-US"/>
              </w:rPr>
              <w:t xml:space="preserve"> </w:t>
            </w:r>
          </w:p>
        </w:tc>
      </w:tr>
      <w:tr w:rsidR="00F500F8" w:rsidRPr="00A03C17" w14:paraId="21442C09" w14:textId="77777777" w:rsidTr="003E61FA">
        <w:tc>
          <w:tcPr>
            <w:cnfStyle w:val="001000000000" w:firstRow="0" w:lastRow="0" w:firstColumn="1" w:lastColumn="0" w:oddVBand="0" w:evenVBand="0" w:oddHBand="0" w:evenHBand="0" w:firstRowFirstColumn="0" w:firstRowLastColumn="0" w:lastRowFirstColumn="0" w:lastRowLastColumn="0"/>
            <w:tcW w:w="1594" w:type="dxa"/>
          </w:tcPr>
          <w:p w14:paraId="5225036C" w14:textId="77777777" w:rsidR="000632C3" w:rsidRPr="00A03C17" w:rsidRDefault="000632C3" w:rsidP="001130F9">
            <w:pPr>
              <w:rPr>
                <w:rFonts w:ascii="Arial" w:hAnsi="Arial" w:cs="Arial"/>
                <w:sz w:val="20"/>
                <w:szCs w:val="20"/>
                <w:lang w:val="en-US"/>
              </w:rPr>
            </w:pPr>
          </w:p>
        </w:tc>
        <w:tc>
          <w:tcPr>
            <w:tcW w:w="1691" w:type="dxa"/>
          </w:tcPr>
          <w:p w14:paraId="71012085" w14:textId="77777777" w:rsidR="000632C3" w:rsidRPr="00A03C17" w:rsidRDefault="000632C3"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c>
          <w:tcPr>
            <w:tcW w:w="2547" w:type="dxa"/>
          </w:tcPr>
          <w:p w14:paraId="534989CC" w14:textId="77777777" w:rsidR="000632C3" w:rsidRPr="00A03C17" w:rsidRDefault="000632C3"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c>
          <w:tcPr>
            <w:tcW w:w="3240" w:type="dxa"/>
          </w:tcPr>
          <w:p w14:paraId="47383E23" w14:textId="77777777" w:rsidR="000632C3" w:rsidRPr="00A03C17" w:rsidRDefault="00804916"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roofErr w:type="spellStart"/>
            <w:r w:rsidRPr="00A03C17">
              <w:rPr>
                <w:rFonts w:ascii="Arial" w:hAnsi="Arial" w:cs="Arial"/>
                <w:i/>
                <w:sz w:val="20"/>
                <w:szCs w:val="20"/>
                <w:lang w:val="en-US"/>
              </w:rPr>
              <w:t>Lecithophyllum</w:t>
            </w:r>
            <w:proofErr w:type="spellEnd"/>
            <w:r w:rsidRPr="00A03C17">
              <w:rPr>
                <w:rFonts w:ascii="Arial" w:hAnsi="Arial" w:cs="Arial"/>
                <w:i/>
                <w:sz w:val="20"/>
                <w:szCs w:val="20"/>
                <w:lang w:val="en-US"/>
              </w:rPr>
              <w:t xml:space="preserve"> </w:t>
            </w:r>
            <w:proofErr w:type="spellStart"/>
            <w:r w:rsidRPr="00A03C17">
              <w:rPr>
                <w:rFonts w:ascii="Arial" w:hAnsi="Arial" w:cs="Arial"/>
                <w:i/>
                <w:sz w:val="20"/>
                <w:szCs w:val="20"/>
                <w:lang w:val="en-US"/>
              </w:rPr>
              <w:t>botryophoron</w:t>
            </w:r>
            <w:proofErr w:type="spellEnd"/>
            <w:r w:rsidRPr="00A03C17">
              <w:rPr>
                <w:rFonts w:ascii="Arial" w:hAnsi="Arial" w:cs="Arial"/>
                <w:i/>
                <w:sz w:val="20"/>
                <w:szCs w:val="20"/>
                <w:lang w:val="en-US"/>
              </w:rPr>
              <w:t xml:space="preserve"> </w:t>
            </w:r>
            <w:r w:rsidRPr="00A03C17">
              <w:rPr>
                <w:rFonts w:ascii="Arial" w:hAnsi="Arial" w:cs="Arial"/>
                <w:sz w:val="20"/>
                <w:szCs w:val="20"/>
                <w:lang w:val="en-US"/>
              </w:rPr>
              <w:t xml:space="preserve">(as syn. </w:t>
            </w:r>
            <w:proofErr w:type="spellStart"/>
            <w:r w:rsidR="000632C3" w:rsidRPr="00A03C17">
              <w:rPr>
                <w:rFonts w:ascii="Arial" w:hAnsi="Arial" w:cs="Arial"/>
                <w:i/>
                <w:sz w:val="20"/>
                <w:szCs w:val="20"/>
                <w:lang w:val="en-US"/>
              </w:rPr>
              <w:t>Lecithophyllum</w:t>
            </w:r>
            <w:proofErr w:type="spellEnd"/>
            <w:r w:rsidR="000632C3" w:rsidRPr="00A03C17">
              <w:rPr>
                <w:rFonts w:ascii="Arial" w:hAnsi="Arial" w:cs="Arial"/>
                <w:i/>
                <w:sz w:val="20"/>
                <w:szCs w:val="20"/>
                <w:lang w:val="en-US"/>
              </w:rPr>
              <w:t xml:space="preserve"> </w:t>
            </w:r>
            <w:proofErr w:type="spellStart"/>
            <w:r w:rsidR="000632C3" w:rsidRPr="00A03C17">
              <w:rPr>
                <w:rFonts w:ascii="Arial" w:hAnsi="Arial" w:cs="Arial"/>
                <w:i/>
                <w:sz w:val="20"/>
                <w:szCs w:val="20"/>
                <w:lang w:val="en-US"/>
              </w:rPr>
              <w:t>anteroporum</w:t>
            </w:r>
            <w:proofErr w:type="spellEnd"/>
            <w:r w:rsidRPr="00A03C17">
              <w:rPr>
                <w:rFonts w:ascii="Arial" w:hAnsi="Arial" w:cs="Arial"/>
                <w:sz w:val="20"/>
                <w:szCs w:val="20"/>
                <w:lang w:val="en-US"/>
              </w:rPr>
              <w:t>)</w:t>
            </w:r>
          </w:p>
        </w:tc>
        <w:tc>
          <w:tcPr>
            <w:tcW w:w="1418" w:type="dxa"/>
          </w:tcPr>
          <w:p w14:paraId="53B49530" w14:textId="77777777" w:rsidR="000632C3" w:rsidRPr="00A03C17" w:rsidRDefault="000632C3"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en-US"/>
              </w:rPr>
              <w:t>KS, SB, OB</w:t>
            </w:r>
          </w:p>
        </w:tc>
        <w:tc>
          <w:tcPr>
            <w:tcW w:w="1012" w:type="dxa"/>
          </w:tcPr>
          <w:p w14:paraId="51CC2F6C" w14:textId="77777777" w:rsidR="00BD484B" w:rsidRPr="00A03C17" w:rsidRDefault="009629B1"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luN22WQF","properties":{"formattedCitation":"\\super 3,29,30\\nosupersub{}","plainCitation":"3,29,30","noteIndex":0},"citationItems":[{"id":3252,"uris":["http://zotero.org/users/3032824/items/RN7U47YF"],"uri":["http://zotero.org/users/3032824/items/RN7U47YF"],"itemData":{"id":3252,"type":"article-journal","container-title":"Vestnik Zoologii","page":"6-10","title":"Peculiarities of nototheniid fish helminth fauna in subantarctic sector of Indian Ocean.","volume":"3","author":[{"family":"Parukhin","given":"A. M."}],"issued":{"date-parts":[["1986"]]}}},{"id":3274,"uris":["http://zotero.org/users/3032824/items/QFQD895J"],"uri":["http://zotero.org/users/3032824/items/QFQD895J"],"itemData":{"id":3274,"type":"article-journal","container-title":"Vestnik Zoologii","language":"Russian","page":"90-94","title":"Parasitofauna of Notothenioidei from waters of the Atlantic and Indian Oceans.","volume":"3","author":[{"family":"Parukhin","given":"A. M."},{"family":"Lyadov","given":"V. N."}],"issued":{"date-parts":[["1981"]]}}},{"id":3275,"uris":["http://zotero.org/users/3032824/items/QIU4DBZ9"],"uri":["http://zotero.org/users/3032824/items/QIU4DBZ9"],"itemData":{"id":3275,"type":"article-journal","container-title":"Ekologiya Morya","language":"Russian","page":"49-56","title":"Helminth fauna of food Nototheniidae fishes from Kerguelen Subregion region.","volume":"10","author":[{"family":"Parukhin","given":"A. M."},{"family":"Lyadov","given":"V. N."}],"issued":{"date-parts":[["1982"]]}}}],"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3,29,30</w:t>
            </w:r>
            <w:r w:rsidRPr="00A03C17">
              <w:rPr>
                <w:rFonts w:ascii="Arial" w:hAnsi="Arial" w:cs="Arial"/>
                <w:sz w:val="20"/>
                <w:szCs w:val="20"/>
                <w:lang w:val="de-DE"/>
              </w:rPr>
              <w:fldChar w:fldCharType="end"/>
            </w:r>
          </w:p>
        </w:tc>
      </w:tr>
      <w:tr w:rsidR="00F500F8" w:rsidRPr="00A03C17" w14:paraId="21BB3896" w14:textId="77777777" w:rsidTr="003E61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4" w:type="dxa"/>
            <w:tcBorders>
              <w:top w:val="none" w:sz="0" w:space="0" w:color="auto"/>
              <w:bottom w:val="none" w:sz="0" w:space="0" w:color="auto"/>
            </w:tcBorders>
          </w:tcPr>
          <w:p w14:paraId="4F5A1B07" w14:textId="77777777" w:rsidR="000632C3" w:rsidRPr="00A03C17" w:rsidRDefault="000632C3" w:rsidP="001130F9">
            <w:pPr>
              <w:rPr>
                <w:rFonts w:ascii="Arial" w:hAnsi="Arial" w:cs="Arial"/>
                <w:sz w:val="20"/>
                <w:szCs w:val="20"/>
                <w:lang w:val="en-US"/>
              </w:rPr>
            </w:pPr>
          </w:p>
        </w:tc>
        <w:tc>
          <w:tcPr>
            <w:tcW w:w="1691" w:type="dxa"/>
            <w:tcBorders>
              <w:top w:val="none" w:sz="0" w:space="0" w:color="auto"/>
              <w:bottom w:val="none" w:sz="0" w:space="0" w:color="auto"/>
            </w:tcBorders>
          </w:tcPr>
          <w:p w14:paraId="4ECBB981" w14:textId="77777777" w:rsidR="000632C3" w:rsidRPr="00A03C17" w:rsidRDefault="000632C3"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2547" w:type="dxa"/>
            <w:tcBorders>
              <w:top w:val="none" w:sz="0" w:space="0" w:color="auto"/>
              <w:bottom w:val="none" w:sz="0" w:space="0" w:color="auto"/>
            </w:tcBorders>
            <w:shd w:val="clear" w:color="auto" w:fill="F2F2F2" w:themeFill="background1" w:themeFillShade="F2"/>
          </w:tcPr>
          <w:p w14:paraId="78985B28" w14:textId="77777777" w:rsidR="000632C3" w:rsidRPr="00A03C17" w:rsidRDefault="000632C3"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roofErr w:type="spellStart"/>
            <w:r w:rsidRPr="00A03C17">
              <w:rPr>
                <w:rFonts w:ascii="Arial" w:hAnsi="Arial" w:cs="Arial"/>
                <w:sz w:val="20"/>
                <w:szCs w:val="20"/>
                <w:lang w:val="en-US"/>
              </w:rPr>
              <w:t>Lepocreadiidae</w:t>
            </w:r>
            <w:proofErr w:type="spellEnd"/>
          </w:p>
        </w:tc>
        <w:tc>
          <w:tcPr>
            <w:tcW w:w="3240" w:type="dxa"/>
            <w:tcBorders>
              <w:top w:val="none" w:sz="0" w:space="0" w:color="auto"/>
              <w:bottom w:val="none" w:sz="0" w:space="0" w:color="auto"/>
            </w:tcBorders>
            <w:shd w:val="clear" w:color="auto" w:fill="F2F2F2" w:themeFill="background1" w:themeFillShade="F2"/>
          </w:tcPr>
          <w:p w14:paraId="07EE10CF" w14:textId="77777777" w:rsidR="000632C3" w:rsidRPr="00A03C17" w:rsidRDefault="000632C3" w:rsidP="009121EA">
            <w:pP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lang w:val="de-DE"/>
              </w:rPr>
            </w:pPr>
            <w:proofErr w:type="spellStart"/>
            <w:r w:rsidRPr="00A03C17">
              <w:rPr>
                <w:rFonts w:ascii="Arial" w:hAnsi="Arial" w:cs="Arial"/>
                <w:i/>
                <w:sz w:val="20"/>
                <w:szCs w:val="20"/>
                <w:lang w:val="en-US"/>
              </w:rPr>
              <w:t>Lepidapedon</w:t>
            </w:r>
            <w:proofErr w:type="spellEnd"/>
            <w:r w:rsidRPr="00A03C17">
              <w:rPr>
                <w:rFonts w:ascii="Arial" w:hAnsi="Arial" w:cs="Arial"/>
                <w:i/>
                <w:sz w:val="20"/>
                <w:szCs w:val="20"/>
                <w:lang w:val="en-US"/>
              </w:rPr>
              <w:t xml:space="preserve"> </w:t>
            </w:r>
            <w:proofErr w:type="spellStart"/>
            <w:r w:rsidRPr="00A03C17">
              <w:rPr>
                <w:rFonts w:ascii="Arial" w:hAnsi="Arial" w:cs="Arial"/>
                <w:i/>
                <w:sz w:val="20"/>
                <w:szCs w:val="20"/>
                <w:lang w:val="en-US"/>
              </w:rPr>
              <w:t>notogeor</w:t>
            </w:r>
            <w:r w:rsidRPr="00A03C17">
              <w:rPr>
                <w:rFonts w:ascii="Arial" w:hAnsi="Arial" w:cs="Arial"/>
                <w:i/>
                <w:sz w:val="20"/>
                <w:szCs w:val="20"/>
                <w:lang w:val="de-DE"/>
              </w:rPr>
              <w:t>gianu</w:t>
            </w:r>
            <w:r w:rsidR="009121EA" w:rsidRPr="00A03C17">
              <w:rPr>
                <w:rFonts w:ascii="Arial" w:hAnsi="Arial" w:cs="Arial"/>
                <w:i/>
                <w:sz w:val="20"/>
                <w:szCs w:val="20"/>
                <w:lang w:val="de-DE"/>
              </w:rPr>
              <w:t>m</w:t>
            </w:r>
            <w:proofErr w:type="spellEnd"/>
          </w:p>
        </w:tc>
        <w:tc>
          <w:tcPr>
            <w:tcW w:w="1418" w:type="dxa"/>
            <w:tcBorders>
              <w:top w:val="none" w:sz="0" w:space="0" w:color="auto"/>
              <w:bottom w:val="none" w:sz="0" w:space="0" w:color="auto"/>
            </w:tcBorders>
            <w:shd w:val="clear" w:color="auto" w:fill="F2F2F2" w:themeFill="background1" w:themeFillShade="F2"/>
          </w:tcPr>
          <w:p w14:paraId="530791AA" w14:textId="77777777" w:rsidR="000632C3" w:rsidRPr="00A03C17" w:rsidRDefault="000632C3"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SGI</w:t>
            </w:r>
          </w:p>
        </w:tc>
        <w:tc>
          <w:tcPr>
            <w:tcW w:w="1012" w:type="dxa"/>
            <w:tcBorders>
              <w:top w:val="none" w:sz="0" w:space="0" w:color="auto"/>
              <w:bottom w:val="none" w:sz="0" w:space="0" w:color="auto"/>
            </w:tcBorders>
            <w:shd w:val="clear" w:color="auto" w:fill="F2F2F2" w:themeFill="background1" w:themeFillShade="F2"/>
          </w:tcPr>
          <w:p w14:paraId="646C1700" w14:textId="77777777" w:rsidR="00BD484B" w:rsidRPr="00A03C17" w:rsidRDefault="00BD484B"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u88chN9d","properties":{"formattedCitation":"\\super 4,32\\nosupersub{}","plainCitation":"4,32","noteIndex":0},"citationItems":[{"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id":3279,"uris":["http://zotero.org/users/3032824/items/NFLCMGG2"],"uri":["http://zotero.org/users/3032824/items/NFLCMGG2"],"itemData":{"id":3279,"type":"article-journal","abstract":"Neolepidapedon trematomi from Notothenia rossi and Pagothenia hansoni around South Georgia, is described and figured. Neolepidapedon magnatestis comb. nov. is proposed for Opechona magnatestis (and N. trematomi in part) based on the description of specimens from Notothenia squamifrons and Dissostichus eleginoides around South Georgia and Shag Rocks. Neolepidapedon opisthobifurcatus sp. nov. from...","container-title":"Acta Parasitologica Polonica","issue":"1","language":"English","page":"19-30","source":"www.cabdirect.org","title":"Little known and new Antarctic Digenea species of the genera &lt;i&gt;Neolepidapedon&lt;/i&gt; and &lt;i&gt;Lepidapedon&lt;/i&gt; (Lepocreadiidae).","volume":"35","author":[{"family":"Zdzitowiecki","given":"K."}],"issued":{"date-parts":[["1990"]]}}}],"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4,32</w:t>
            </w:r>
            <w:r w:rsidRPr="00A03C17">
              <w:rPr>
                <w:rFonts w:ascii="Arial" w:hAnsi="Arial" w:cs="Arial"/>
                <w:sz w:val="20"/>
                <w:szCs w:val="20"/>
                <w:lang w:val="de-DE"/>
              </w:rPr>
              <w:fldChar w:fldCharType="end"/>
            </w:r>
          </w:p>
        </w:tc>
      </w:tr>
      <w:tr w:rsidR="00F500F8" w:rsidRPr="00A03C17" w14:paraId="6729A232" w14:textId="77777777" w:rsidTr="003E61FA">
        <w:tc>
          <w:tcPr>
            <w:cnfStyle w:val="001000000000" w:firstRow="0" w:lastRow="0" w:firstColumn="1" w:lastColumn="0" w:oddVBand="0" w:evenVBand="0" w:oddHBand="0" w:evenHBand="0" w:firstRowFirstColumn="0" w:firstRowLastColumn="0" w:lastRowFirstColumn="0" w:lastRowLastColumn="0"/>
            <w:tcW w:w="1594" w:type="dxa"/>
          </w:tcPr>
          <w:p w14:paraId="2676A750" w14:textId="77777777" w:rsidR="000632C3" w:rsidRPr="00A03C17" w:rsidRDefault="000632C3" w:rsidP="001130F9">
            <w:pPr>
              <w:rPr>
                <w:rFonts w:ascii="Arial" w:hAnsi="Arial" w:cs="Arial"/>
                <w:sz w:val="20"/>
                <w:szCs w:val="20"/>
                <w:lang w:val="de-DE"/>
              </w:rPr>
            </w:pPr>
          </w:p>
        </w:tc>
        <w:tc>
          <w:tcPr>
            <w:tcW w:w="1691" w:type="dxa"/>
          </w:tcPr>
          <w:p w14:paraId="30FD7338" w14:textId="77777777" w:rsidR="000632C3" w:rsidRPr="00A03C17" w:rsidRDefault="000632C3"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2547" w:type="dxa"/>
            <w:shd w:val="clear" w:color="auto" w:fill="F2F2F2" w:themeFill="background1" w:themeFillShade="F2"/>
          </w:tcPr>
          <w:p w14:paraId="0639E5F1" w14:textId="77777777" w:rsidR="000632C3" w:rsidRPr="00A03C17" w:rsidRDefault="000632C3"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3240" w:type="dxa"/>
            <w:shd w:val="clear" w:color="auto" w:fill="F2F2F2" w:themeFill="background1" w:themeFillShade="F2"/>
          </w:tcPr>
          <w:p w14:paraId="763703AC" w14:textId="77777777" w:rsidR="000632C3" w:rsidRPr="00A03C17" w:rsidRDefault="000632C3" w:rsidP="00DE367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roofErr w:type="spellStart"/>
            <w:r w:rsidRPr="00A03C17">
              <w:rPr>
                <w:rFonts w:ascii="Arial" w:hAnsi="Arial" w:cs="Arial"/>
                <w:i/>
                <w:sz w:val="20"/>
                <w:szCs w:val="20"/>
                <w:lang w:val="en-US"/>
              </w:rPr>
              <w:t>Neolepidapedon</w:t>
            </w:r>
            <w:proofErr w:type="spellEnd"/>
            <w:r w:rsidRPr="00A03C17">
              <w:rPr>
                <w:rFonts w:ascii="Arial" w:hAnsi="Arial" w:cs="Arial"/>
                <w:i/>
                <w:sz w:val="20"/>
                <w:szCs w:val="20"/>
                <w:lang w:val="en-US"/>
              </w:rPr>
              <w:t xml:space="preserve"> </w:t>
            </w:r>
            <w:proofErr w:type="spellStart"/>
            <w:r w:rsidRPr="00A03C17">
              <w:rPr>
                <w:rFonts w:ascii="Arial" w:hAnsi="Arial" w:cs="Arial"/>
                <w:i/>
                <w:sz w:val="20"/>
                <w:szCs w:val="20"/>
                <w:lang w:val="en-US"/>
              </w:rPr>
              <w:t>magnatestis</w:t>
            </w:r>
            <w:proofErr w:type="spellEnd"/>
            <w:r w:rsidR="009121EA" w:rsidRPr="00A03C17">
              <w:rPr>
                <w:rFonts w:ascii="Arial" w:hAnsi="Arial" w:cs="Arial"/>
                <w:sz w:val="20"/>
                <w:szCs w:val="20"/>
                <w:lang w:val="en-US"/>
              </w:rPr>
              <w:t xml:space="preserve"> (as syn. </w:t>
            </w:r>
            <w:proofErr w:type="spellStart"/>
            <w:r w:rsidR="009121EA" w:rsidRPr="00A03C17">
              <w:rPr>
                <w:rFonts w:ascii="Arial" w:hAnsi="Arial" w:cs="Arial"/>
                <w:i/>
                <w:sz w:val="20"/>
                <w:szCs w:val="20"/>
                <w:lang w:val="en-US"/>
              </w:rPr>
              <w:t>Opechona</w:t>
            </w:r>
            <w:proofErr w:type="spellEnd"/>
            <w:r w:rsidR="009121EA" w:rsidRPr="00A03C17">
              <w:rPr>
                <w:rFonts w:ascii="Arial" w:hAnsi="Arial" w:cs="Arial"/>
                <w:i/>
                <w:sz w:val="20"/>
                <w:szCs w:val="20"/>
                <w:lang w:val="en-US"/>
              </w:rPr>
              <w:t xml:space="preserve"> </w:t>
            </w:r>
            <w:proofErr w:type="spellStart"/>
            <w:r w:rsidR="009121EA" w:rsidRPr="00A03C17">
              <w:rPr>
                <w:rFonts w:ascii="Arial" w:hAnsi="Arial" w:cs="Arial"/>
                <w:i/>
                <w:sz w:val="20"/>
                <w:szCs w:val="20"/>
                <w:lang w:val="en-US"/>
              </w:rPr>
              <w:t>magnatestis</w:t>
            </w:r>
            <w:proofErr w:type="spellEnd"/>
            <w:r w:rsidR="009121EA" w:rsidRPr="00A03C17">
              <w:rPr>
                <w:rFonts w:ascii="Arial" w:hAnsi="Arial" w:cs="Arial"/>
                <w:sz w:val="20"/>
                <w:szCs w:val="20"/>
                <w:lang w:val="en-US"/>
              </w:rPr>
              <w:t>)</w:t>
            </w:r>
          </w:p>
        </w:tc>
        <w:tc>
          <w:tcPr>
            <w:tcW w:w="1418" w:type="dxa"/>
            <w:shd w:val="clear" w:color="auto" w:fill="F2F2F2" w:themeFill="background1" w:themeFillShade="F2"/>
          </w:tcPr>
          <w:p w14:paraId="3794D55F" w14:textId="77777777" w:rsidR="000632C3" w:rsidRPr="00A03C17" w:rsidRDefault="000632C3"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NSR, SGI, SR</w:t>
            </w:r>
            <w:r w:rsidR="009121EA" w:rsidRPr="00A03C17">
              <w:rPr>
                <w:rFonts w:ascii="Arial" w:hAnsi="Arial" w:cs="Arial"/>
                <w:sz w:val="20"/>
                <w:szCs w:val="20"/>
                <w:lang w:val="de-DE"/>
              </w:rPr>
              <w:t>, KS, CO, OB</w:t>
            </w:r>
          </w:p>
        </w:tc>
        <w:tc>
          <w:tcPr>
            <w:tcW w:w="1012" w:type="dxa"/>
            <w:shd w:val="clear" w:color="auto" w:fill="F2F2F2" w:themeFill="background1" w:themeFillShade="F2"/>
          </w:tcPr>
          <w:p w14:paraId="63CA68F6" w14:textId="77777777" w:rsidR="00BD484B" w:rsidRPr="00A03C17" w:rsidRDefault="009629B1"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Ctzx13DV","properties":{"formattedCitation":"\\super 3,29,30,32,33\\nosupersub{}","plainCitation":"3,29,30,32,33","noteIndex":0},"citationItems":[{"id":3252,"uris":["http://zotero.org/users/3032824/items/RN7U47YF"],"uri":["http://zotero.org/users/3032824/items/RN7U47YF"],"itemData":{"id":3252,"type":"article-journal","container-title":"Vestnik Zoologii","page":"6-10","title":"Peculiarities of nototheniid fish helminth fauna in subantarctic sector of Indian Ocean.","volume":"3","author":[{"family":"Parukhin","given":"A. M."}],"issued":{"date-parts":[["1986"]]}}},{"id":3274,"uris":["http://zotero.org/users/3032824/items/QFQD895J"],"uri":["http://zotero.org/users/3032824/items/QFQD895J"],"itemData":{"id":3274,"type":"article-journal","container-title":"Vestnik Zoologii","language":"Russian","page":"90-94","title":"Parasitofauna of Notothenioidei from waters of the Atlantic and Indian Oceans.","volume":"3","author":[{"family":"Parukhin","given":"A. M."},{"family":"Lyadov","given":"V. N."}],"issued":{"date-parts":[["1981"]]}}},{"id":3275,"uris":["http://zotero.org/users/3032824/items/QIU4DBZ9"],"uri":["http://zotero.org/users/3032824/items/QIU4DBZ9"],"itemData":{"id":3275,"type":"article-journal","container-title":"Ekologiya Morya","language":"Russian","page":"49-56","title":"Helminth fauna of food Nototheniidae fishes from Kerguelen Subregion region.","volume":"10","author":[{"family":"Parukhin","given":"A. M."},{"family":"Lyadov","given":"V. N."}],"issued":{"date-parts":[["1982"]]}}},{"id":3279,"uris":["http://zotero.org/users/3032824/items/NFLCMGG2"],"uri":["http://zotero.org/users/3032824/items/NFLCMGG2"],"itemData":{"id":3279,"type":"article-journal","abstract":"Neolepidapedon trematomi from Notothenia rossi and Pagothenia hansoni around South Georgia, is described and figured. Neolepidapedon magnatestis comb. nov. is proposed for Opechona magnatestis (and N. trematomi in part) based on the description of specimens from Notothenia squamifrons and Dissostichus eleginoides around South Georgia and Shag Rocks. Neolepidapedon opisthobifurcatus sp. nov. from...","container-title":"Acta Parasitologica Polonica","issue":"1","language":"English","page":"19-30","source":"www.cabdirect.org","title":"Little known and new Antarctic Digenea species of the genera &lt;i&gt;Neolepidapedon&lt;/i&gt; and &lt;i&gt;Lepidapedon&lt;/i&gt; (Lepocreadiidae).","volume":"35","author":[{"family":"Zdzitowiecki","given":"K."}],"issued":{"date-parts":[["1990"]]}}},{"id":3281,"uris":["http://zotero.org/users/3032824/items/85C4QSPJ"],"uri":["http://zotero.org/users/3032824/items/85C4QSPJ"],"itemData":{"id":3281,"type":"article-journal","container-title":"Acta Parasitologica","page":"233-240","title":"Digeneans of the families Opecoelidae and Lepocreadiidae, parasites of &lt;i&gt;Lepidonotothen macrophthalma&lt;/i&gt; from the North Scotia Ridge, and remarks on the discrimination of &lt;i&gt;Neolepidapedon magnatestis&lt;/i&gt; and &lt;i&gt;N. trematomi&lt;/i&gt;.","volume":"44","author":[{"family":"Zdzitowiecki","given":"Krzysztof"}],"issued":{"date-parts":[["1999"]]}}}],"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3,29,30,32,33</w:t>
            </w:r>
            <w:r w:rsidRPr="00A03C17">
              <w:rPr>
                <w:rFonts w:ascii="Arial" w:hAnsi="Arial" w:cs="Arial"/>
                <w:sz w:val="20"/>
                <w:szCs w:val="20"/>
                <w:lang w:val="de-DE"/>
              </w:rPr>
              <w:fldChar w:fldCharType="end"/>
            </w:r>
          </w:p>
        </w:tc>
      </w:tr>
      <w:tr w:rsidR="00F500F8" w:rsidRPr="00A03C17" w14:paraId="23B16AD8" w14:textId="77777777" w:rsidTr="003E61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4" w:type="dxa"/>
            <w:tcBorders>
              <w:top w:val="none" w:sz="0" w:space="0" w:color="auto"/>
              <w:bottom w:val="none" w:sz="0" w:space="0" w:color="auto"/>
            </w:tcBorders>
          </w:tcPr>
          <w:p w14:paraId="43404988" w14:textId="77777777" w:rsidR="00CC595D" w:rsidRPr="00A03C17" w:rsidRDefault="00CC595D" w:rsidP="001130F9">
            <w:pPr>
              <w:rPr>
                <w:rFonts w:ascii="Arial" w:hAnsi="Arial" w:cs="Arial"/>
                <w:sz w:val="20"/>
                <w:szCs w:val="20"/>
                <w:lang w:val="de-DE"/>
              </w:rPr>
            </w:pPr>
          </w:p>
        </w:tc>
        <w:tc>
          <w:tcPr>
            <w:tcW w:w="1691" w:type="dxa"/>
            <w:tcBorders>
              <w:top w:val="none" w:sz="0" w:space="0" w:color="auto"/>
              <w:bottom w:val="none" w:sz="0" w:space="0" w:color="auto"/>
            </w:tcBorders>
          </w:tcPr>
          <w:p w14:paraId="1451B96E" w14:textId="77777777" w:rsidR="00CC595D" w:rsidRPr="00A03C17" w:rsidRDefault="00CC595D"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2547" w:type="dxa"/>
            <w:tcBorders>
              <w:top w:val="none" w:sz="0" w:space="0" w:color="auto"/>
              <w:bottom w:val="none" w:sz="0" w:space="0" w:color="auto"/>
            </w:tcBorders>
          </w:tcPr>
          <w:p w14:paraId="1E436E54" w14:textId="77777777" w:rsidR="00CC595D" w:rsidRPr="00A03C17" w:rsidRDefault="006152EB"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Monorchiidae</w:t>
            </w:r>
            <w:proofErr w:type="spellEnd"/>
          </w:p>
        </w:tc>
        <w:tc>
          <w:tcPr>
            <w:tcW w:w="3240" w:type="dxa"/>
            <w:tcBorders>
              <w:top w:val="none" w:sz="0" w:space="0" w:color="auto"/>
              <w:bottom w:val="none" w:sz="0" w:space="0" w:color="auto"/>
            </w:tcBorders>
          </w:tcPr>
          <w:p w14:paraId="1BEC5D4A" w14:textId="77777777" w:rsidR="00CC595D" w:rsidRPr="00A03C17" w:rsidRDefault="006152EB" w:rsidP="001130F9">
            <w:pP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lang w:val="de-DE"/>
              </w:rPr>
            </w:pPr>
            <w:proofErr w:type="spellStart"/>
            <w:r w:rsidRPr="00A03C17">
              <w:rPr>
                <w:rFonts w:ascii="Arial" w:hAnsi="Arial" w:cs="Arial"/>
                <w:i/>
                <w:sz w:val="20"/>
                <w:szCs w:val="20"/>
                <w:lang w:val="de-DE"/>
              </w:rPr>
              <w:t>Postmonorchis</w:t>
            </w:r>
            <w:proofErr w:type="spellEnd"/>
            <w:r w:rsidRPr="00A03C17">
              <w:rPr>
                <w:rFonts w:ascii="Arial" w:hAnsi="Arial" w:cs="Arial"/>
                <w:i/>
                <w:sz w:val="20"/>
                <w:szCs w:val="20"/>
                <w:lang w:val="de-DE"/>
              </w:rPr>
              <w:t xml:space="preserve"> </w:t>
            </w:r>
            <w:proofErr w:type="spellStart"/>
            <w:r w:rsidRPr="00A03C17">
              <w:rPr>
                <w:rFonts w:ascii="Arial" w:hAnsi="Arial" w:cs="Arial"/>
                <w:i/>
                <w:sz w:val="20"/>
                <w:szCs w:val="20"/>
                <w:lang w:val="de-DE"/>
              </w:rPr>
              <w:t>variabilis</w:t>
            </w:r>
            <w:proofErr w:type="spellEnd"/>
          </w:p>
        </w:tc>
        <w:tc>
          <w:tcPr>
            <w:tcW w:w="1418" w:type="dxa"/>
            <w:tcBorders>
              <w:top w:val="none" w:sz="0" w:space="0" w:color="auto"/>
              <w:bottom w:val="none" w:sz="0" w:space="0" w:color="auto"/>
            </w:tcBorders>
          </w:tcPr>
          <w:p w14:paraId="55C3B261" w14:textId="77777777" w:rsidR="00CC595D" w:rsidRPr="00A03C17" w:rsidRDefault="006152EB"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LB, OB</w:t>
            </w:r>
          </w:p>
        </w:tc>
        <w:tc>
          <w:tcPr>
            <w:tcW w:w="1012" w:type="dxa"/>
            <w:tcBorders>
              <w:top w:val="none" w:sz="0" w:space="0" w:color="auto"/>
              <w:bottom w:val="none" w:sz="0" w:space="0" w:color="auto"/>
            </w:tcBorders>
          </w:tcPr>
          <w:p w14:paraId="4F9F0C8D" w14:textId="77777777" w:rsidR="00CC595D" w:rsidRPr="00A03C17" w:rsidRDefault="00FF6F06"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en-US"/>
              </w:rPr>
              <w:fldChar w:fldCharType="begin"/>
            </w:r>
            <w:r w:rsidR="003E61FA">
              <w:rPr>
                <w:rFonts w:ascii="Arial" w:hAnsi="Arial" w:cs="Arial"/>
                <w:sz w:val="20"/>
                <w:szCs w:val="20"/>
                <w:lang w:val="de-DE"/>
              </w:rPr>
              <w:instrText xml:space="preserve"> ADDIN ZOTERO_ITEM CSL_CITATION {"citationID":"cEsr8G8L","properties":{"formattedCitation":"\\super 3\\nosupersub{}","plainCitation":"3","noteIndex":0},"citationItems":[{"id":3252,"uris":["http://zotero.org/users/3032824/items/RN7U47YF"],"uri":["http://zotero.org/users/3032824/items/RN7U47YF"],"itemData":{"id":3252,"type":"article-journal","container-title":"Vestnik Zoologii","page":"6-10","title":"Peculiarities of nototheniid fish helminth fauna in subantarctic sector of Indian Ocean.","volume":"3","author":[{"family":"Parukhin","given":"A. M."}],"issued":{"date-parts":[["1986"]]}}}],"schema":"https://github.com/citation-style-language/schema/raw/master/csl-citation.json"} </w:instrText>
            </w:r>
            <w:r w:rsidRPr="00A03C17">
              <w:rPr>
                <w:rFonts w:ascii="Arial" w:hAnsi="Arial" w:cs="Arial"/>
                <w:sz w:val="20"/>
                <w:szCs w:val="20"/>
                <w:lang w:val="en-US"/>
              </w:rPr>
              <w:fldChar w:fldCharType="separate"/>
            </w:r>
            <w:r w:rsidR="003E61FA" w:rsidRPr="003E61FA">
              <w:rPr>
                <w:rFonts w:ascii="Arial" w:hAnsi="Arial" w:cs="Arial"/>
                <w:sz w:val="20"/>
                <w:szCs w:val="24"/>
                <w:vertAlign w:val="superscript"/>
              </w:rPr>
              <w:t>3</w:t>
            </w:r>
            <w:r w:rsidRPr="00A03C17">
              <w:rPr>
                <w:rFonts w:ascii="Arial" w:hAnsi="Arial" w:cs="Arial"/>
                <w:sz w:val="20"/>
                <w:szCs w:val="20"/>
                <w:lang w:val="en-US"/>
              </w:rPr>
              <w:fldChar w:fldCharType="end"/>
            </w:r>
          </w:p>
        </w:tc>
      </w:tr>
      <w:tr w:rsidR="00F500F8" w:rsidRPr="00A03C17" w14:paraId="6FCAFF4E" w14:textId="77777777" w:rsidTr="003E61FA">
        <w:tc>
          <w:tcPr>
            <w:cnfStyle w:val="001000000000" w:firstRow="0" w:lastRow="0" w:firstColumn="1" w:lastColumn="0" w:oddVBand="0" w:evenVBand="0" w:oddHBand="0" w:evenHBand="0" w:firstRowFirstColumn="0" w:firstRowLastColumn="0" w:lastRowFirstColumn="0" w:lastRowLastColumn="0"/>
            <w:tcW w:w="1594" w:type="dxa"/>
          </w:tcPr>
          <w:p w14:paraId="685CB057" w14:textId="77777777" w:rsidR="006152EB" w:rsidRPr="00A03C17" w:rsidRDefault="006152EB" w:rsidP="001130F9">
            <w:pPr>
              <w:rPr>
                <w:rFonts w:ascii="Arial" w:hAnsi="Arial" w:cs="Arial"/>
                <w:sz w:val="20"/>
                <w:szCs w:val="20"/>
                <w:lang w:val="de-DE"/>
              </w:rPr>
            </w:pPr>
          </w:p>
        </w:tc>
        <w:tc>
          <w:tcPr>
            <w:tcW w:w="1691" w:type="dxa"/>
          </w:tcPr>
          <w:p w14:paraId="46E5EB92" w14:textId="77777777" w:rsidR="006152EB" w:rsidRPr="00A03C17" w:rsidRDefault="006152EB"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2547" w:type="dxa"/>
            <w:shd w:val="clear" w:color="auto" w:fill="F2F2F2" w:themeFill="background1" w:themeFillShade="F2"/>
          </w:tcPr>
          <w:p w14:paraId="7D8B2471" w14:textId="77777777" w:rsidR="006152EB" w:rsidRPr="00A03C17" w:rsidRDefault="006152EB"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Opecoelidae</w:t>
            </w:r>
            <w:proofErr w:type="spellEnd"/>
          </w:p>
        </w:tc>
        <w:tc>
          <w:tcPr>
            <w:tcW w:w="3240" w:type="dxa"/>
            <w:shd w:val="clear" w:color="auto" w:fill="F2F2F2" w:themeFill="background1" w:themeFillShade="F2"/>
          </w:tcPr>
          <w:p w14:paraId="5E01EC2C" w14:textId="77777777" w:rsidR="006152EB" w:rsidRPr="00A03C17" w:rsidRDefault="006152EB" w:rsidP="0092131C">
            <w:pP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lang w:val="de-DE"/>
              </w:rPr>
            </w:pPr>
            <w:proofErr w:type="spellStart"/>
            <w:r w:rsidRPr="00A03C17">
              <w:rPr>
                <w:rFonts w:ascii="Arial" w:hAnsi="Arial" w:cs="Arial"/>
                <w:i/>
                <w:sz w:val="20"/>
                <w:szCs w:val="20"/>
                <w:lang w:val="de-DE"/>
              </w:rPr>
              <w:t>Macvi</w:t>
            </w:r>
            <w:r w:rsidR="00651803" w:rsidRPr="00A03C17">
              <w:rPr>
                <w:rFonts w:ascii="Arial" w:hAnsi="Arial" w:cs="Arial"/>
                <w:i/>
                <w:sz w:val="20"/>
                <w:szCs w:val="20"/>
                <w:lang w:val="de-DE"/>
              </w:rPr>
              <w:t>c</w:t>
            </w:r>
            <w:r w:rsidR="0092131C" w:rsidRPr="00A03C17">
              <w:rPr>
                <w:rFonts w:ascii="Arial" w:hAnsi="Arial" w:cs="Arial"/>
                <w:i/>
                <w:sz w:val="20"/>
                <w:szCs w:val="20"/>
                <w:lang w:val="de-DE"/>
              </w:rPr>
              <w:t>aria</w:t>
            </w:r>
            <w:proofErr w:type="spellEnd"/>
            <w:r w:rsidR="0092131C" w:rsidRPr="00A03C17">
              <w:rPr>
                <w:rFonts w:ascii="Arial" w:hAnsi="Arial" w:cs="Arial"/>
                <w:i/>
                <w:sz w:val="20"/>
                <w:szCs w:val="20"/>
                <w:lang w:val="de-DE"/>
              </w:rPr>
              <w:t xml:space="preserve"> </w:t>
            </w:r>
            <w:proofErr w:type="spellStart"/>
            <w:r w:rsidRPr="00A03C17">
              <w:rPr>
                <w:rFonts w:ascii="Arial" w:hAnsi="Arial" w:cs="Arial"/>
                <w:i/>
                <w:sz w:val="20"/>
                <w:szCs w:val="20"/>
                <w:lang w:val="de-DE"/>
              </w:rPr>
              <w:t>georgiana</w:t>
            </w:r>
            <w:proofErr w:type="spellEnd"/>
          </w:p>
        </w:tc>
        <w:tc>
          <w:tcPr>
            <w:tcW w:w="1418" w:type="dxa"/>
            <w:shd w:val="clear" w:color="auto" w:fill="F2F2F2" w:themeFill="background1" w:themeFillShade="F2"/>
          </w:tcPr>
          <w:p w14:paraId="0ACE4E32" w14:textId="77777777" w:rsidR="006152EB" w:rsidRPr="00A03C17" w:rsidRDefault="006152EB"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SR</w:t>
            </w:r>
          </w:p>
        </w:tc>
        <w:tc>
          <w:tcPr>
            <w:tcW w:w="1012" w:type="dxa"/>
            <w:shd w:val="clear" w:color="auto" w:fill="F2F2F2" w:themeFill="background1" w:themeFillShade="F2"/>
          </w:tcPr>
          <w:p w14:paraId="279A9175" w14:textId="77777777" w:rsidR="006152EB" w:rsidRPr="00A03C17" w:rsidRDefault="00AF58FB"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OFchDJJJ","properties":{"formattedCitation":"\\super 29\\nosupersub{}","plainCitation":"29","noteIndex":0},"citationItems":[{"id":3274,"uris":["http://zotero.org/users/3032824/items/QFQD895J"],"uri":["http://zotero.org/users/3032824/items/QFQD895J"],"itemData":{"id":3274,"type":"article-journal","container-title":"Vestnik Zoologii","language":"Russian","page":"90-94","title":"Parasitofauna of Notothenioidei from waters of the Atlantic and Indian Oceans.","volume":"3","author":[{"family":"Parukhin","given":"A. M."},{"family":"Lyadov","given":"V. N."}],"issued":{"date-parts":[["1981"]]}}}],"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29</w:t>
            </w:r>
            <w:r w:rsidRPr="00A03C17">
              <w:rPr>
                <w:rFonts w:ascii="Arial" w:hAnsi="Arial" w:cs="Arial"/>
                <w:sz w:val="20"/>
                <w:szCs w:val="20"/>
                <w:lang w:val="de-DE"/>
              </w:rPr>
              <w:fldChar w:fldCharType="end"/>
            </w:r>
          </w:p>
        </w:tc>
      </w:tr>
      <w:tr w:rsidR="00F500F8" w:rsidRPr="00A03C17" w14:paraId="72AB0683" w14:textId="77777777" w:rsidTr="003E61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4" w:type="dxa"/>
            <w:tcBorders>
              <w:top w:val="none" w:sz="0" w:space="0" w:color="auto"/>
              <w:bottom w:val="none" w:sz="0" w:space="0" w:color="auto"/>
            </w:tcBorders>
          </w:tcPr>
          <w:p w14:paraId="59B15051" w14:textId="77777777" w:rsidR="006152EB" w:rsidRPr="00A03C17" w:rsidRDefault="006152EB" w:rsidP="001130F9">
            <w:pPr>
              <w:rPr>
                <w:rFonts w:ascii="Arial" w:hAnsi="Arial" w:cs="Arial"/>
                <w:sz w:val="20"/>
                <w:szCs w:val="20"/>
                <w:lang w:val="de-DE"/>
              </w:rPr>
            </w:pPr>
          </w:p>
        </w:tc>
        <w:tc>
          <w:tcPr>
            <w:tcW w:w="1691" w:type="dxa"/>
            <w:tcBorders>
              <w:top w:val="none" w:sz="0" w:space="0" w:color="auto"/>
              <w:bottom w:val="none" w:sz="0" w:space="0" w:color="auto"/>
            </w:tcBorders>
          </w:tcPr>
          <w:p w14:paraId="02630C5F" w14:textId="77777777" w:rsidR="006152EB" w:rsidRPr="00A03C17" w:rsidRDefault="006152EB"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2547" w:type="dxa"/>
            <w:tcBorders>
              <w:top w:val="none" w:sz="0" w:space="0" w:color="auto"/>
              <w:bottom w:val="none" w:sz="0" w:space="0" w:color="auto"/>
            </w:tcBorders>
            <w:shd w:val="clear" w:color="auto" w:fill="F2F2F2" w:themeFill="background1" w:themeFillShade="F2"/>
          </w:tcPr>
          <w:p w14:paraId="2CDE3CEE" w14:textId="77777777" w:rsidR="006152EB" w:rsidRPr="00A03C17" w:rsidRDefault="006152EB"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3240" w:type="dxa"/>
            <w:tcBorders>
              <w:top w:val="none" w:sz="0" w:space="0" w:color="auto"/>
              <w:bottom w:val="none" w:sz="0" w:space="0" w:color="auto"/>
            </w:tcBorders>
            <w:shd w:val="clear" w:color="auto" w:fill="F2F2F2" w:themeFill="background1" w:themeFillShade="F2"/>
          </w:tcPr>
          <w:p w14:paraId="64D43494" w14:textId="77777777" w:rsidR="006152EB" w:rsidRPr="00A03C17" w:rsidRDefault="006152EB" w:rsidP="001130F9">
            <w:pP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lang w:val="de-DE"/>
              </w:rPr>
            </w:pPr>
            <w:proofErr w:type="spellStart"/>
            <w:r w:rsidRPr="00A03C17">
              <w:rPr>
                <w:rFonts w:ascii="Arial" w:hAnsi="Arial" w:cs="Arial"/>
                <w:i/>
                <w:sz w:val="20"/>
                <w:szCs w:val="20"/>
                <w:lang w:val="de-DE"/>
              </w:rPr>
              <w:t>Macvicaria</w:t>
            </w:r>
            <w:proofErr w:type="spellEnd"/>
            <w:r w:rsidRPr="00A03C17">
              <w:rPr>
                <w:rFonts w:ascii="Arial" w:hAnsi="Arial" w:cs="Arial"/>
                <w:i/>
                <w:sz w:val="20"/>
                <w:szCs w:val="20"/>
                <w:lang w:val="de-DE"/>
              </w:rPr>
              <w:t xml:space="preserve"> </w:t>
            </w:r>
            <w:proofErr w:type="spellStart"/>
            <w:r w:rsidRPr="00A03C17">
              <w:rPr>
                <w:rFonts w:ascii="Arial" w:hAnsi="Arial" w:cs="Arial"/>
                <w:i/>
                <w:sz w:val="20"/>
                <w:szCs w:val="20"/>
                <w:lang w:val="de-DE"/>
              </w:rPr>
              <w:t>antarctica</w:t>
            </w:r>
            <w:proofErr w:type="spellEnd"/>
          </w:p>
        </w:tc>
        <w:tc>
          <w:tcPr>
            <w:tcW w:w="1418" w:type="dxa"/>
            <w:tcBorders>
              <w:top w:val="none" w:sz="0" w:space="0" w:color="auto"/>
              <w:bottom w:val="none" w:sz="0" w:space="0" w:color="auto"/>
            </w:tcBorders>
            <w:shd w:val="clear" w:color="auto" w:fill="F2F2F2" w:themeFill="background1" w:themeFillShade="F2"/>
          </w:tcPr>
          <w:p w14:paraId="3BF1F280" w14:textId="77777777" w:rsidR="006152EB" w:rsidRPr="00A03C17" w:rsidRDefault="006152EB"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NSR, KS, CI, OB, LB</w:t>
            </w:r>
          </w:p>
        </w:tc>
        <w:tc>
          <w:tcPr>
            <w:tcW w:w="1012" w:type="dxa"/>
            <w:tcBorders>
              <w:top w:val="none" w:sz="0" w:space="0" w:color="auto"/>
              <w:bottom w:val="none" w:sz="0" w:space="0" w:color="auto"/>
            </w:tcBorders>
            <w:shd w:val="clear" w:color="auto" w:fill="F2F2F2" w:themeFill="background1" w:themeFillShade="F2"/>
          </w:tcPr>
          <w:p w14:paraId="4BF0DF15" w14:textId="77777777" w:rsidR="00FF6F06" w:rsidRPr="00A03C17" w:rsidRDefault="009629B1"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mP4iPrEd","properties":{"formattedCitation":"\\super 3,29,30,33\\nosupersub{}","plainCitation":"3,29,30,33","noteIndex":0},"citationItems":[{"id":3252,"uris":["http://zotero.org/users/3032824/items/RN7U47YF"],"uri":["http://zotero.org/users/3032824/items/RN7U47YF"],"itemData":{"id":3252,"type":"article-journal","container-title":"Vestnik Zoologii","page":"6-10","title":"Peculiarities of nototheniid fish helminth fauna in subantarctic sector of Indian Ocean.","volume":"3","author":[{"family":"Parukhin","given":"A. M."}],"issued":{"date-parts":[["1986"]]}}},{"id":3274,"uris":["http://zotero.org/users/3032824/items/QFQD895J"],"uri":["http://zotero.org/users/3032824/items/QFQD895J"],"itemData":{"id":3274,"type":"article-journal","container-title":"Vestnik Zoologii","language":"Russian","page":"90-94","title":"Parasitofauna of Notothenioidei from waters of the Atlantic and Indian Oceans.","volume":"3","author":[{"family":"Parukhin","given":"A. M."},{"family":"Lyadov","given":"V. N."}],"issued":{"date-parts":[["1981"]]}}},{"id":3275,"uris":["http://zotero.org/users/3032824/items/QIU4DBZ9"],"uri":["http://zotero.org/users/3032824/items/QIU4DBZ9"],"itemData":{"id":3275,"type":"article-journal","container-title":"Ekologiya Morya","language":"Russian","page":"49-56","title":"Helminth fauna of food Nototheniidae fishes from Kerguelen Subregion region.","volume":"10","author":[{"family":"Parukhin","given":"A. M."},{"family":"Lyadov","given":"V. N."}],"issued":{"date-parts":[["1982"]]}}},{"id":3281,"uris":["http://zotero.org/users/3032824/items/85C4QSPJ"],"uri":["http://zotero.org/users/3032824/items/85C4QSPJ"],"itemData":{"id":3281,"type":"article-journal","container-title":"Acta Parasitologica","page":"233-240","title":"Digeneans of the families Opecoelidae and Lepocreadiidae, parasites of &lt;i&gt;Lepidonotothen macrophthalma&lt;/i&gt; from the North Scotia Ridge, and remarks on the discrimination of &lt;i&gt;Neolepidapedon magnatestis&lt;/i&gt; and &lt;i&gt;N. trematomi&lt;/i&gt;.","volume":"44","author":[{"family":"Zdzitowiecki","given":"Krzysztof"}],"issued":{"date-parts":[["1999"]]}}}],"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3,29,30,33</w:t>
            </w:r>
            <w:r w:rsidRPr="00A03C17">
              <w:rPr>
                <w:rFonts w:ascii="Arial" w:hAnsi="Arial" w:cs="Arial"/>
                <w:sz w:val="20"/>
                <w:szCs w:val="20"/>
                <w:lang w:val="de-DE"/>
              </w:rPr>
              <w:fldChar w:fldCharType="end"/>
            </w:r>
          </w:p>
        </w:tc>
      </w:tr>
      <w:tr w:rsidR="00F500F8" w:rsidRPr="00A03C17" w14:paraId="5108E319" w14:textId="77777777" w:rsidTr="003E61FA">
        <w:tc>
          <w:tcPr>
            <w:cnfStyle w:val="001000000000" w:firstRow="0" w:lastRow="0" w:firstColumn="1" w:lastColumn="0" w:oddVBand="0" w:evenVBand="0" w:oddHBand="0" w:evenHBand="0" w:firstRowFirstColumn="0" w:firstRowLastColumn="0" w:lastRowFirstColumn="0" w:lastRowLastColumn="0"/>
            <w:tcW w:w="1594" w:type="dxa"/>
          </w:tcPr>
          <w:p w14:paraId="2625C049" w14:textId="77777777" w:rsidR="006152EB" w:rsidRPr="00A03C17" w:rsidRDefault="006152EB" w:rsidP="001130F9">
            <w:pPr>
              <w:rPr>
                <w:rFonts w:ascii="Arial" w:hAnsi="Arial" w:cs="Arial"/>
                <w:sz w:val="20"/>
                <w:szCs w:val="20"/>
                <w:lang w:val="de-DE"/>
              </w:rPr>
            </w:pPr>
          </w:p>
        </w:tc>
        <w:tc>
          <w:tcPr>
            <w:tcW w:w="1691" w:type="dxa"/>
          </w:tcPr>
          <w:p w14:paraId="114E6B31" w14:textId="77777777" w:rsidR="006152EB" w:rsidRPr="00A03C17" w:rsidRDefault="006152EB"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2547" w:type="dxa"/>
            <w:shd w:val="clear" w:color="auto" w:fill="F2F2F2" w:themeFill="background1" w:themeFillShade="F2"/>
          </w:tcPr>
          <w:p w14:paraId="0872F2E6" w14:textId="77777777" w:rsidR="006152EB" w:rsidRPr="00A03C17" w:rsidRDefault="006152EB"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3240" w:type="dxa"/>
            <w:shd w:val="clear" w:color="auto" w:fill="F2F2F2" w:themeFill="background1" w:themeFillShade="F2"/>
          </w:tcPr>
          <w:p w14:paraId="3CDD0898" w14:textId="77777777" w:rsidR="006152EB" w:rsidRPr="00A03C17" w:rsidRDefault="006152EB" w:rsidP="001130F9">
            <w:pP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lang w:val="de-DE"/>
              </w:rPr>
            </w:pPr>
            <w:proofErr w:type="spellStart"/>
            <w:r w:rsidRPr="00A03C17">
              <w:rPr>
                <w:rFonts w:ascii="Arial" w:hAnsi="Arial" w:cs="Arial"/>
                <w:i/>
                <w:sz w:val="20"/>
                <w:szCs w:val="20"/>
                <w:lang w:val="de-DE"/>
              </w:rPr>
              <w:t>Macvicaria</w:t>
            </w:r>
            <w:proofErr w:type="spellEnd"/>
            <w:r w:rsidRPr="00A03C17">
              <w:rPr>
                <w:rFonts w:ascii="Arial" w:hAnsi="Arial" w:cs="Arial"/>
                <w:i/>
                <w:sz w:val="20"/>
                <w:szCs w:val="20"/>
                <w:lang w:val="de-DE"/>
              </w:rPr>
              <w:t xml:space="preserve"> </w:t>
            </w:r>
            <w:proofErr w:type="spellStart"/>
            <w:r w:rsidRPr="00A03C17">
              <w:rPr>
                <w:rFonts w:ascii="Arial" w:hAnsi="Arial" w:cs="Arial"/>
                <w:i/>
                <w:sz w:val="20"/>
                <w:szCs w:val="20"/>
                <w:lang w:val="de-DE"/>
              </w:rPr>
              <w:t>skorai</w:t>
            </w:r>
            <w:proofErr w:type="spellEnd"/>
          </w:p>
        </w:tc>
        <w:tc>
          <w:tcPr>
            <w:tcW w:w="1418" w:type="dxa"/>
            <w:shd w:val="clear" w:color="auto" w:fill="F2F2F2" w:themeFill="background1" w:themeFillShade="F2"/>
          </w:tcPr>
          <w:p w14:paraId="069F7B0D" w14:textId="77777777" w:rsidR="006152EB" w:rsidRPr="00A03C17" w:rsidRDefault="006152EB"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NSR</w:t>
            </w:r>
          </w:p>
        </w:tc>
        <w:tc>
          <w:tcPr>
            <w:tcW w:w="1012" w:type="dxa"/>
            <w:shd w:val="clear" w:color="auto" w:fill="F2F2F2" w:themeFill="background1" w:themeFillShade="F2"/>
          </w:tcPr>
          <w:p w14:paraId="2F404E4E" w14:textId="77777777" w:rsidR="006152EB" w:rsidRPr="00A03C17" w:rsidRDefault="00F500F8"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AtnXORMl","properties":{"formattedCitation":"\\super 33\\nosupersub{}","plainCitation":"33","noteIndex":0},"citationItems":[{"id":3281,"uris":["http://zotero.org/users/3032824/items/85C4QSPJ"],"uri":["http://zotero.org/users/3032824/items/85C4QSPJ"],"itemData":{"id":3281,"type":"article-journal","container-title":"Acta Parasitologica","page":"233-240","title":"Digeneans of the families Opecoelidae and Lepocreadiidae, parasites of &lt;i&gt;Lepidonotothen macrophthalma&lt;/i&gt; from the North Scotia Ridge, and remarks on the discrimination of &lt;i&gt;Neolepidapedon magnatestis&lt;/i&gt; and &lt;i&gt;N. trematomi&lt;/i&gt;.","volume":"44","author":[{"family":"Zdzitowiecki","given":"Krzysztof"}],"issued":{"date-parts":[["1999"]]}}}],"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33</w:t>
            </w:r>
            <w:r w:rsidRPr="00A03C17">
              <w:rPr>
                <w:rFonts w:ascii="Arial" w:hAnsi="Arial" w:cs="Arial"/>
                <w:sz w:val="20"/>
                <w:szCs w:val="20"/>
                <w:lang w:val="de-DE"/>
              </w:rPr>
              <w:fldChar w:fldCharType="end"/>
            </w:r>
          </w:p>
        </w:tc>
      </w:tr>
      <w:tr w:rsidR="00F500F8" w:rsidRPr="00A03C17" w14:paraId="7B081C4C" w14:textId="77777777" w:rsidTr="003E61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4" w:type="dxa"/>
            <w:tcBorders>
              <w:top w:val="none" w:sz="0" w:space="0" w:color="auto"/>
              <w:bottom w:val="single" w:sz="4" w:space="0" w:color="auto"/>
            </w:tcBorders>
          </w:tcPr>
          <w:p w14:paraId="5CFD0AF9" w14:textId="77777777" w:rsidR="006152EB" w:rsidRPr="00A03C17" w:rsidRDefault="006152EB" w:rsidP="001130F9">
            <w:pPr>
              <w:rPr>
                <w:rFonts w:ascii="Arial" w:hAnsi="Arial" w:cs="Arial"/>
                <w:sz w:val="20"/>
                <w:szCs w:val="20"/>
                <w:lang w:val="de-DE"/>
              </w:rPr>
            </w:pPr>
          </w:p>
        </w:tc>
        <w:tc>
          <w:tcPr>
            <w:tcW w:w="1691" w:type="dxa"/>
            <w:tcBorders>
              <w:top w:val="none" w:sz="0" w:space="0" w:color="auto"/>
              <w:bottom w:val="single" w:sz="4" w:space="0" w:color="auto"/>
            </w:tcBorders>
          </w:tcPr>
          <w:p w14:paraId="729AEAF0" w14:textId="77777777" w:rsidR="006152EB" w:rsidRPr="00A03C17" w:rsidRDefault="006152EB"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2547" w:type="dxa"/>
            <w:tcBorders>
              <w:top w:val="none" w:sz="0" w:space="0" w:color="auto"/>
              <w:bottom w:val="single" w:sz="4" w:space="0" w:color="auto"/>
            </w:tcBorders>
            <w:shd w:val="clear" w:color="auto" w:fill="F2F2F2" w:themeFill="background1" w:themeFillShade="F2"/>
          </w:tcPr>
          <w:p w14:paraId="3C33FC63" w14:textId="77777777" w:rsidR="006152EB" w:rsidRPr="00A03C17" w:rsidRDefault="006152EB"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3240" w:type="dxa"/>
            <w:tcBorders>
              <w:top w:val="none" w:sz="0" w:space="0" w:color="auto"/>
              <w:bottom w:val="single" w:sz="4" w:space="0" w:color="auto"/>
            </w:tcBorders>
            <w:shd w:val="clear" w:color="auto" w:fill="F2F2F2" w:themeFill="background1" w:themeFillShade="F2"/>
          </w:tcPr>
          <w:p w14:paraId="31663DE7" w14:textId="77777777" w:rsidR="006152EB" w:rsidRPr="00A03C17" w:rsidRDefault="006152EB" w:rsidP="001130F9">
            <w:pP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lang w:val="de-DE"/>
              </w:rPr>
            </w:pPr>
            <w:proofErr w:type="spellStart"/>
            <w:r w:rsidRPr="00A03C17">
              <w:rPr>
                <w:rFonts w:ascii="Arial" w:hAnsi="Arial" w:cs="Arial"/>
                <w:i/>
                <w:sz w:val="20"/>
                <w:szCs w:val="20"/>
                <w:lang w:val="de-DE"/>
              </w:rPr>
              <w:t>Neolebouria</w:t>
            </w:r>
            <w:proofErr w:type="spellEnd"/>
            <w:r w:rsidRPr="00A03C17">
              <w:rPr>
                <w:rFonts w:ascii="Arial" w:hAnsi="Arial" w:cs="Arial"/>
                <w:i/>
                <w:sz w:val="20"/>
                <w:szCs w:val="20"/>
                <w:lang w:val="de-DE"/>
              </w:rPr>
              <w:t xml:space="preserve"> </w:t>
            </w:r>
            <w:proofErr w:type="spellStart"/>
            <w:r w:rsidRPr="00A03C17">
              <w:rPr>
                <w:rFonts w:ascii="Arial" w:hAnsi="Arial" w:cs="Arial"/>
                <w:i/>
                <w:sz w:val="20"/>
                <w:szCs w:val="20"/>
                <w:lang w:val="de-DE"/>
              </w:rPr>
              <w:t>antarctica</w:t>
            </w:r>
            <w:proofErr w:type="spellEnd"/>
          </w:p>
        </w:tc>
        <w:tc>
          <w:tcPr>
            <w:tcW w:w="1418" w:type="dxa"/>
            <w:tcBorders>
              <w:top w:val="none" w:sz="0" w:space="0" w:color="auto"/>
              <w:bottom w:val="single" w:sz="4" w:space="0" w:color="auto"/>
            </w:tcBorders>
            <w:shd w:val="clear" w:color="auto" w:fill="F2F2F2" w:themeFill="background1" w:themeFillShade="F2"/>
          </w:tcPr>
          <w:p w14:paraId="3A619BE3" w14:textId="77777777" w:rsidR="006152EB" w:rsidRPr="00A03C17" w:rsidRDefault="006152EB"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AB, KGI, EI, SGI, SG, KGI, SSI</w:t>
            </w:r>
          </w:p>
        </w:tc>
        <w:tc>
          <w:tcPr>
            <w:tcW w:w="1012" w:type="dxa"/>
            <w:tcBorders>
              <w:top w:val="none" w:sz="0" w:space="0" w:color="auto"/>
              <w:bottom w:val="single" w:sz="4" w:space="0" w:color="auto"/>
            </w:tcBorders>
            <w:shd w:val="clear" w:color="auto" w:fill="F2F2F2" w:themeFill="background1" w:themeFillShade="F2"/>
          </w:tcPr>
          <w:p w14:paraId="4DA62C8E" w14:textId="77777777" w:rsidR="00BD484B" w:rsidRPr="00A03C17" w:rsidRDefault="00BD484B"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0j2861g9","properties":{"formattedCitation":"\\super 4,5,7\\nosupersub{}","plainCitation":"4,5,7","noteIndex":0},"citationItems":[{"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id":3257,"uris":["http://zotero.org/users/3032824/items/K7MK3V8T"],"uri":["http://zotero.org/users/3032824/items/K7MK3V8T"],"itemData":{"id":3257,"type":"article-journal","container-title":"Acta Parasitologica","issue":"1","page":"11-14","title":"Antarctic representatives of the genus &lt;i&gt;Neolebouria&lt;/i&gt; Gibson, 1976 (Digenea, Opecoelidae), with description of one new species.","volume":"38","author":[{"family":"Zdzitowiecki","given":"Krzysztof"},{"family":"Pisano","given":"Eva"},{"family":"Vacchi","given":"M."}],"issued":{"date-parts":[["1993"]]}}}],"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4,5,7</w:t>
            </w:r>
            <w:r w:rsidRPr="00A03C17">
              <w:rPr>
                <w:rFonts w:ascii="Arial" w:hAnsi="Arial" w:cs="Arial"/>
                <w:sz w:val="20"/>
                <w:szCs w:val="20"/>
                <w:lang w:val="de-DE"/>
              </w:rPr>
              <w:fldChar w:fldCharType="end"/>
            </w:r>
          </w:p>
        </w:tc>
      </w:tr>
      <w:tr w:rsidR="00F500F8" w:rsidRPr="00A03C17" w14:paraId="720FA779" w14:textId="77777777" w:rsidTr="003E61FA">
        <w:tc>
          <w:tcPr>
            <w:cnfStyle w:val="001000000000" w:firstRow="0" w:lastRow="0" w:firstColumn="1" w:lastColumn="0" w:oddVBand="0" w:evenVBand="0" w:oddHBand="0" w:evenHBand="0" w:firstRowFirstColumn="0" w:firstRowLastColumn="0" w:lastRowFirstColumn="0" w:lastRowLastColumn="0"/>
            <w:tcW w:w="1594" w:type="dxa"/>
            <w:tcBorders>
              <w:top w:val="single" w:sz="4" w:space="0" w:color="auto"/>
            </w:tcBorders>
          </w:tcPr>
          <w:p w14:paraId="01329237" w14:textId="77777777" w:rsidR="006152EB" w:rsidRPr="00A03C17" w:rsidRDefault="006152EB" w:rsidP="001130F9">
            <w:pPr>
              <w:rPr>
                <w:rFonts w:ascii="Arial" w:hAnsi="Arial" w:cs="Arial"/>
                <w:sz w:val="20"/>
                <w:szCs w:val="20"/>
                <w:lang w:val="de-DE"/>
              </w:rPr>
            </w:pPr>
          </w:p>
        </w:tc>
        <w:tc>
          <w:tcPr>
            <w:tcW w:w="1691" w:type="dxa"/>
            <w:tcBorders>
              <w:top w:val="single" w:sz="4" w:space="0" w:color="auto"/>
            </w:tcBorders>
          </w:tcPr>
          <w:p w14:paraId="0C1FEC2D" w14:textId="77777777" w:rsidR="006152EB" w:rsidRPr="00A03C17" w:rsidRDefault="006152EB"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Cestoda</w:t>
            </w:r>
            <w:proofErr w:type="spellEnd"/>
          </w:p>
        </w:tc>
        <w:tc>
          <w:tcPr>
            <w:tcW w:w="2547" w:type="dxa"/>
            <w:tcBorders>
              <w:top w:val="single" w:sz="4" w:space="0" w:color="auto"/>
            </w:tcBorders>
          </w:tcPr>
          <w:p w14:paraId="3FB4238F" w14:textId="77777777" w:rsidR="006152EB" w:rsidRPr="00A03C17" w:rsidRDefault="006152EB"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Oncobothriidae</w:t>
            </w:r>
            <w:proofErr w:type="spellEnd"/>
          </w:p>
        </w:tc>
        <w:tc>
          <w:tcPr>
            <w:tcW w:w="3240" w:type="dxa"/>
            <w:tcBorders>
              <w:top w:val="single" w:sz="4" w:space="0" w:color="auto"/>
            </w:tcBorders>
          </w:tcPr>
          <w:p w14:paraId="7CC5068A" w14:textId="77777777" w:rsidR="006152EB" w:rsidRPr="00A03C17" w:rsidRDefault="006152EB"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Unspecified</w:t>
            </w:r>
            <w:proofErr w:type="spellEnd"/>
            <w:r w:rsidRPr="00A03C17">
              <w:rPr>
                <w:rFonts w:ascii="Arial" w:hAnsi="Arial" w:cs="Arial"/>
                <w:sz w:val="20"/>
                <w:szCs w:val="20"/>
                <w:lang w:val="de-DE"/>
              </w:rPr>
              <w:t xml:space="preserve"> </w:t>
            </w:r>
            <w:proofErr w:type="spellStart"/>
            <w:r w:rsidRPr="00A03C17">
              <w:rPr>
                <w:rFonts w:ascii="Arial" w:hAnsi="Arial" w:cs="Arial"/>
                <w:sz w:val="20"/>
                <w:szCs w:val="20"/>
                <w:lang w:val="de-DE"/>
              </w:rPr>
              <w:t>Pseudophyllidea</w:t>
            </w:r>
            <w:proofErr w:type="spellEnd"/>
          </w:p>
        </w:tc>
        <w:tc>
          <w:tcPr>
            <w:tcW w:w="1418" w:type="dxa"/>
            <w:tcBorders>
              <w:top w:val="single" w:sz="4" w:space="0" w:color="auto"/>
            </w:tcBorders>
          </w:tcPr>
          <w:p w14:paraId="2D98DFB5" w14:textId="77777777" w:rsidR="006152EB" w:rsidRPr="00A03C17" w:rsidRDefault="006152EB"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SSI</w:t>
            </w:r>
          </w:p>
        </w:tc>
        <w:tc>
          <w:tcPr>
            <w:tcW w:w="1012" w:type="dxa"/>
            <w:tcBorders>
              <w:top w:val="single" w:sz="4" w:space="0" w:color="auto"/>
            </w:tcBorders>
          </w:tcPr>
          <w:p w14:paraId="5CCAFB18" w14:textId="77777777" w:rsidR="00B409CA" w:rsidRPr="00A03C17" w:rsidRDefault="00B409CA"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rPr>
              <w:fldChar w:fldCharType="begin"/>
            </w:r>
            <w:r w:rsidR="003E61FA">
              <w:rPr>
                <w:rFonts w:ascii="Arial" w:hAnsi="Arial" w:cs="Arial"/>
                <w:sz w:val="20"/>
                <w:szCs w:val="20"/>
              </w:rPr>
              <w:instrText xml:space="preserve"> ADDIN ZOTERO_ITEM CSL_CITATION {"citationID":"WvOwp6Hl","properties":{"formattedCitation":"\\super 5\\nosupersub{}","plainCitation":"5","noteIndex":0},"citationItems":[{"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5</w:t>
            </w:r>
            <w:r w:rsidRPr="00A03C17">
              <w:rPr>
                <w:rFonts w:ascii="Arial" w:hAnsi="Arial" w:cs="Arial"/>
                <w:sz w:val="20"/>
                <w:szCs w:val="20"/>
              </w:rPr>
              <w:fldChar w:fldCharType="end"/>
            </w:r>
          </w:p>
        </w:tc>
      </w:tr>
      <w:tr w:rsidR="00F500F8" w:rsidRPr="00A03C17" w14:paraId="28D02EF8" w14:textId="77777777" w:rsidTr="003E61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4" w:type="dxa"/>
            <w:tcBorders>
              <w:top w:val="none" w:sz="0" w:space="0" w:color="auto"/>
              <w:bottom w:val="none" w:sz="0" w:space="0" w:color="auto"/>
            </w:tcBorders>
          </w:tcPr>
          <w:p w14:paraId="5D98D267" w14:textId="77777777" w:rsidR="006152EB" w:rsidRPr="00A03C17" w:rsidRDefault="006152EB" w:rsidP="001130F9">
            <w:pPr>
              <w:rPr>
                <w:rFonts w:ascii="Arial" w:hAnsi="Arial" w:cs="Arial"/>
                <w:sz w:val="20"/>
                <w:szCs w:val="20"/>
                <w:lang w:val="de-DE"/>
              </w:rPr>
            </w:pPr>
          </w:p>
        </w:tc>
        <w:tc>
          <w:tcPr>
            <w:tcW w:w="1691" w:type="dxa"/>
            <w:tcBorders>
              <w:top w:val="none" w:sz="0" w:space="0" w:color="auto"/>
              <w:bottom w:val="none" w:sz="0" w:space="0" w:color="auto"/>
            </w:tcBorders>
          </w:tcPr>
          <w:p w14:paraId="4ACCA697" w14:textId="77777777" w:rsidR="006152EB" w:rsidRPr="00A03C17" w:rsidRDefault="006152EB"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2547" w:type="dxa"/>
            <w:tcBorders>
              <w:top w:val="none" w:sz="0" w:space="0" w:color="auto"/>
              <w:bottom w:val="none" w:sz="0" w:space="0" w:color="auto"/>
            </w:tcBorders>
          </w:tcPr>
          <w:p w14:paraId="281FBB49" w14:textId="77777777" w:rsidR="006152EB" w:rsidRPr="00A03C17" w:rsidRDefault="006152EB"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3240" w:type="dxa"/>
            <w:tcBorders>
              <w:top w:val="none" w:sz="0" w:space="0" w:color="auto"/>
              <w:bottom w:val="none" w:sz="0" w:space="0" w:color="auto"/>
            </w:tcBorders>
          </w:tcPr>
          <w:p w14:paraId="64609D7C" w14:textId="77777777" w:rsidR="006152EB" w:rsidRPr="00A03C17" w:rsidRDefault="006152EB"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Unspecified</w:t>
            </w:r>
            <w:proofErr w:type="spellEnd"/>
            <w:r w:rsidRPr="00A03C17">
              <w:rPr>
                <w:rFonts w:ascii="Arial" w:hAnsi="Arial" w:cs="Arial"/>
                <w:sz w:val="20"/>
                <w:szCs w:val="20"/>
                <w:lang w:val="de-DE"/>
              </w:rPr>
              <w:t xml:space="preserve"> </w:t>
            </w:r>
            <w:proofErr w:type="spellStart"/>
            <w:r w:rsidRPr="00A03C17">
              <w:rPr>
                <w:rFonts w:ascii="Arial" w:hAnsi="Arial" w:cs="Arial"/>
                <w:sz w:val="20"/>
                <w:szCs w:val="20"/>
                <w:lang w:val="de-DE"/>
              </w:rPr>
              <w:t>Tetraphyllidae</w:t>
            </w:r>
            <w:proofErr w:type="spellEnd"/>
          </w:p>
        </w:tc>
        <w:tc>
          <w:tcPr>
            <w:tcW w:w="1418" w:type="dxa"/>
            <w:tcBorders>
              <w:top w:val="none" w:sz="0" w:space="0" w:color="auto"/>
              <w:bottom w:val="none" w:sz="0" w:space="0" w:color="auto"/>
            </w:tcBorders>
          </w:tcPr>
          <w:p w14:paraId="69868033" w14:textId="77777777" w:rsidR="006152EB" w:rsidRPr="00A03C17" w:rsidRDefault="00B114DA"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KS, CI, SB, OB, LB</w:t>
            </w:r>
          </w:p>
        </w:tc>
        <w:tc>
          <w:tcPr>
            <w:tcW w:w="1012" w:type="dxa"/>
            <w:tcBorders>
              <w:top w:val="none" w:sz="0" w:space="0" w:color="auto"/>
              <w:bottom w:val="none" w:sz="0" w:space="0" w:color="auto"/>
            </w:tcBorders>
          </w:tcPr>
          <w:p w14:paraId="67F122C8" w14:textId="77777777" w:rsidR="006152EB" w:rsidRPr="00A03C17" w:rsidRDefault="00AF58FB"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BS2Galpj","properties":{"formattedCitation":"\\super 3,29,30\\nosupersub{}","plainCitation":"3,29,30","noteIndex":0},"citationItems":[{"id":3252,"uris":["http://zotero.org/users/3032824/items/RN7U47YF"],"uri":["http://zotero.org/users/3032824/items/RN7U47YF"],"itemData":{"id":3252,"type":"article-journal","container-title":"Vestnik Zoologii","page":"6-10","title":"Peculiarities of nototheniid fish helminth fauna in subantarctic sector of Indian Ocean.","volume":"3","author":[{"family":"Parukhin","given":"A. M."}],"issued":{"date-parts":[["1986"]]}}},{"id":3274,"uris":["http://zotero.org/users/3032824/items/QFQD895J"],"uri":["http://zotero.org/users/3032824/items/QFQD895J"],"itemData":{"id":3274,"type":"article-journal","container-title":"Vestnik Zoologii","language":"Russian","page":"90-94","title":"Parasitofauna of Notothenioidei from waters of the Atlantic and Indian Oceans.","volume":"3","author":[{"family":"Parukhin","given":"A. M."},{"family":"Lyadov","given":"V. N."}],"issued":{"date-parts":[["1981"]]}}},{"id":3275,"uris":["http://zotero.org/users/3032824/items/QIU4DBZ9"],"uri":["http://zotero.org/users/3032824/items/QIU4DBZ9"],"itemData":{"id":3275,"type":"article-journal","container-title":"Ekologiya Morya","language":"Russian","page":"49-56","title":"Helminth fauna of food Nototheniidae fishes from Kerguelen Subregion region.","volume":"10","author":[{"family":"Parukhin","given":"A. M."},{"family":"Lyadov","given":"V. N."}],"issued":{"date-parts":[["1982"]]}}}],"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3,29,30</w:t>
            </w:r>
            <w:r w:rsidRPr="00A03C17">
              <w:rPr>
                <w:rFonts w:ascii="Arial" w:hAnsi="Arial" w:cs="Arial"/>
                <w:sz w:val="20"/>
                <w:szCs w:val="20"/>
                <w:lang w:val="de-DE"/>
              </w:rPr>
              <w:fldChar w:fldCharType="end"/>
            </w:r>
          </w:p>
        </w:tc>
      </w:tr>
      <w:tr w:rsidR="00F500F8" w:rsidRPr="00A03C17" w14:paraId="37909F7D" w14:textId="77777777" w:rsidTr="003E61FA">
        <w:tc>
          <w:tcPr>
            <w:cnfStyle w:val="001000000000" w:firstRow="0" w:lastRow="0" w:firstColumn="1" w:lastColumn="0" w:oddVBand="0" w:evenVBand="0" w:oddHBand="0" w:evenHBand="0" w:firstRowFirstColumn="0" w:firstRowLastColumn="0" w:lastRowFirstColumn="0" w:lastRowLastColumn="0"/>
            <w:tcW w:w="1594" w:type="dxa"/>
          </w:tcPr>
          <w:p w14:paraId="55A6B18A" w14:textId="77777777" w:rsidR="00B114DA" w:rsidRPr="00A03C17" w:rsidRDefault="00B114DA" w:rsidP="001130F9">
            <w:pPr>
              <w:rPr>
                <w:rFonts w:ascii="Arial" w:hAnsi="Arial" w:cs="Arial"/>
                <w:sz w:val="20"/>
                <w:szCs w:val="20"/>
                <w:lang w:val="de-DE"/>
              </w:rPr>
            </w:pPr>
          </w:p>
        </w:tc>
        <w:tc>
          <w:tcPr>
            <w:tcW w:w="1691" w:type="dxa"/>
          </w:tcPr>
          <w:p w14:paraId="76F5E5FA" w14:textId="77777777" w:rsidR="00B114DA" w:rsidRPr="00A03C17" w:rsidRDefault="00B114DA"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2547" w:type="dxa"/>
          </w:tcPr>
          <w:p w14:paraId="5284A8C5" w14:textId="77777777" w:rsidR="00B114DA" w:rsidRPr="00A03C17" w:rsidRDefault="00B114DA"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3240" w:type="dxa"/>
          </w:tcPr>
          <w:p w14:paraId="464B7EA2" w14:textId="77777777" w:rsidR="00B114DA" w:rsidRPr="00A03C17" w:rsidRDefault="00B114DA"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en-US"/>
              </w:rPr>
              <w:t xml:space="preserve">Unspecified </w:t>
            </w:r>
            <w:proofErr w:type="spellStart"/>
            <w:r w:rsidRPr="00A03C17">
              <w:rPr>
                <w:rFonts w:ascii="Arial" w:hAnsi="Arial" w:cs="Arial"/>
                <w:sz w:val="20"/>
                <w:szCs w:val="20"/>
                <w:lang w:val="en-US"/>
              </w:rPr>
              <w:t>Tetraphylidae</w:t>
            </w:r>
            <w:proofErr w:type="spellEnd"/>
            <w:r w:rsidRPr="00A03C17">
              <w:rPr>
                <w:rFonts w:ascii="Arial" w:hAnsi="Arial" w:cs="Arial"/>
                <w:sz w:val="20"/>
                <w:szCs w:val="20"/>
                <w:lang w:val="en-US"/>
              </w:rPr>
              <w:t xml:space="preserve"> (bilocular bothria)</w:t>
            </w:r>
          </w:p>
        </w:tc>
        <w:tc>
          <w:tcPr>
            <w:tcW w:w="1418" w:type="dxa"/>
          </w:tcPr>
          <w:p w14:paraId="5945EA5C" w14:textId="77777777" w:rsidR="00B114DA" w:rsidRPr="00A03C17" w:rsidRDefault="00B114DA"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en-US"/>
              </w:rPr>
              <w:t>HI</w:t>
            </w:r>
          </w:p>
        </w:tc>
        <w:tc>
          <w:tcPr>
            <w:tcW w:w="1012" w:type="dxa"/>
          </w:tcPr>
          <w:p w14:paraId="6A3CBFA2" w14:textId="77777777" w:rsidR="00B114DA" w:rsidRPr="00A03C17" w:rsidRDefault="009629B1"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de-DE"/>
              </w:rPr>
              <w:fldChar w:fldCharType="begin"/>
            </w:r>
            <w:r w:rsidR="003E61FA">
              <w:rPr>
                <w:rFonts w:ascii="Arial" w:hAnsi="Arial" w:cs="Arial"/>
                <w:sz w:val="20"/>
                <w:szCs w:val="20"/>
                <w:lang w:val="en-US"/>
              </w:rPr>
              <w:instrText xml:space="preserve"> ADDIN ZOTERO_ITEM CSL_CITATION {"citationID":"bS3Ntmwo","properties":{"formattedCitation":"\\super 34\\nosupersub{}","plainCitation":"34","noteIndex":0},"citationItems":[{"id":3282,"uris":["http://zotero.org/users/3032824/items/3X2KTF2Z"],"uri":["http://zotero.org/users/3032824/items/3X2KTF2Z"],"itemData":{"id":3282,"type":"article-journal","container-title":"Polish Polar Research","journalAbbreviation":"Pol. Polar Res.","page":"205-212","title":"Cestodes in fishes at the Heard Island (Subatarctic).","volume":"16","author":[{"family":"Wojciechowska","given":"A."},{"family":"Pisano","given":"Eva"},{"family":"Zdzitowiecki","given":"Krzysztof"}],"issued":{"date-parts":[["1995"]]}}}],"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34</w:t>
            </w:r>
            <w:r w:rsidRPr="00A03C17">
              <w:rPr>
                <w:rFonts w:ascii="Arial" w:hAnsi="Arial" w:cs="Arial"/>
                <w:sz w:val="20"/>
                <w:szCs w:val="20"/>
                <w:lang w:val="de-DE"/>
              </w:rPr>
              <w:fldChar w:fldCharType="end"/>
            </w:r>
          </w:p>
        </w:tc>
      </w:tr>
      <w:tr w:rsidR="00F500F8" w:rsidRPr="00A03C17" w14:paraId="5733082D" w14:textId="77777777" w:rsidTr="003E61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4" w:type="dxa"/>
            <w:tcBorders>
              <w:top w:val="none" w:sz="0" w:space="0" w:color="auto"/>
              <w:bottom w:val="none" w:sz="0" w:space="0" w:color="auto"/>
            </w:tcBorders>
          </w:tcPr>
          <w:p w14:paraId="42435EFE" w14:textId="77777777" w:rsidR="00B114DA" w:rsidRPr="00A03C17" w:rsidRDefault="00B114DA" w:rsidP="001130F9">
            <w:pPr>
              <w:rPr>
                <w:rFonts w:ascii="Arial" w:hAnsi="Arial" w:cs="Arial"/>
                <w:sz w:val="20"/>
                <w:szCs w:val="20"/>
                <w:lang w:val="en-US"/>
              </w:rPr>
            </w:pPr>
          </w:p>
        </w:tc>
        <w:tc>
          <w:tcPr>
            <w:tcW w:w="1691" w:type="dxa"/>
            <w:tcBorders>
              <w:top w:val="none" w:sz="0" w:space="0" w:color="auto"/>
              <w:bottom w:val="none" w:sz="0" w:space="0" w:color="auto"/>
            </w:tcBorders>
          </w:tcPr>
          <w:p w14:paraId="2DA01549" w14:textId="77777777" w:rsidR="00B114DA" w:rsidRPr="00A03C17" w:rsidRDefault="00B114DA"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2547" w:type="dxa"/>
            <w:tcBorders>
              <w:top w:val="none" w:sz="0" w:space="0" w:color="auto"/>
              <w:bottom w:val="none" w:sz="0" w:space="0" w:color="auto"/>
            </w:tcBorders>
            <w:shd w:val="clear" w:color="auto" w:fill="F2F2F2" w:themeFill="background1" w:themeFillShade="F2"/>
          </w:tcPr>
          <w:p w14:paraId="715D5148" w14:textId="77777777" w:rsidR="00B114DA" w:rsidRPr="00A03C17" w:rsidRDefault="00B114DA"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roofErr w:type="spellStart"/>
            <w:r w:rsidRPr="00A03C17">
              <w:rPr>
                <w:rFonts w:ascii="Arial" w:hAnsi="Arial" w:cs="Arial"/>
                <w:sz w:val="20"/>
                <w:szCs w:val="20"/>
                <w:lang w:val="en-US"/>
              </w:rPr>
              <w:t>Diphyllobothriidae</w:t>
            </w:r>
            <w:proofErr w:type="spellEnd"/>
          </w:p>
        </w:tc>
        <w:tc>
          <w:tcPr>
            <w:tcW w:w="3240" w:type="dxa"/>
            <w:tcBorders>
              <w:top w:val="none" w:sz="0" w:space="0" w:color="auto"/>
              <w:bottom w:val="none" w:sz="0" w:space="0" w:color="auto"/>
            </w:tcBorders>
            <w:shd w:val="clear" w:color="auto" w:fill="F2F2F2" w:themeFill="background1" w:themeFillShade="F2"/>
          </w:tcPr>
          <w:p w14:paraId="2404271A" w14:textId="77777777" w:rsidR="00B114DA" w:rsidRPr="00A03C17" w:rsidRDefault="00B114DA"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roofErr w:type="spellStart"/>
            <w:r w:rsidRPr="00A03C17">
              <w:rPr>
                <w:rFonts w:ascii="Arial" w:hAnsi="Arial" w:cs="Arial"/>
                <w:sz w:val="20"/>
                <w:szCs w:val="20"/>
                <w:lang w:val="en-US"/>
              </w:rPr>
              <w:t>Phyllobothrium</w:t>
            </w:r>
            <w:proofErr w:type="spellEnd"/>
            <w:r w:rsidRPr="00A03C17">
              <w:rPr>
                <w:rFonts w:ascii="Arial" w:hAnsi="Arial" w:cs="Arial"/>
                <w:sz w:val="20"/>
                <w:szCs w:val="20"/>
                <w:lang w:val="en-US"/>
              </w:rPr>
              <w:t xml:space="preserve"> </w:t>
            </w:r>
            <w:proofErr w:type="spellStart"/>
            <w:r w:rsidRPr="00A03C17">
              <w:rPr>
                <w:rFonts w:ascii="Arial" w:hAnsi="Arial" w:cs="Arial"/>
                <w:sz w:val="20"/>
                <w:szCs w:val="20"/>
                <w:lang w:val="en-US"/>
              </w:rPr>
              <w:t>cercoid</w:t>
            </w:r>
            <w:proofErr w:type="spellEnd"/>
            <w:r w:rsidRPr="00A03C17">
              <w:rPr>
                <w:rFonts w:ascii="Arial" w:hAnsi="Arial" w:cs="Arial"/>
                <w:sz w:val="20"/>
                <w:szCs w:val="20"/>
                <w:lang w:val="en-US"/>
              </w:rPr>
              <w:t xml:space="preserve"> II</w:t>
            </w:r>
          </w:p>
        </w:tc>
        <w:tc>
          <w:tcPr>
            <w:tcW w:w="1418" w:type="dxa"/>
            <w:tcBorders>
              <w:top w:val="none" w:sz="0" w:space="0" w:color="auto"/>
              <w:bottom w:val="none" w:sz="0" w:space="0" w:color="auto"/>
            </w:tcBorders>
            <w:shd w:val="clear" w:color="auto" w:fill="F2F2F2" w:themeFill="background1" w:themeFillShade="F2"/>
          </w:tcPr>
          <w:p w14:paraId="4E5CD24F" w14:textId="77777777" w:rsidR="00B114DA" w:rsidRPr="00A03C17" w:rsidRDefault="001130F9"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en-US"/>
              </w:rPr>
              <w:t>SGI</w:t>
            </w:r>
          </w:p>
        </w:tc>
        <w:tc>
          <w:tcPr>
            <w:tcW w:w="1012" w:type="dxa"/>
            <w:tcBorders>
              <w:top w:val="none" w:sz="0" w:space="0" w:color="auto"/>
              <w:bottom w:val="none" w:sz="0" w:space="0" w:color="auto"/>
            </w:tcBorders>
            <w:shd w:val="clear" w:color="auto" w:fill="F2F2F2" w:themeFill="background1" w:themeFillShade="F2"/>
          </w:tcPr>
          <w:p w14:paraId="59FCED93" w14:textId="77777777" w:rsidR="005F53FC" w:rsidRPr="00A03C17" w:rsidRDefault="005F53FC"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de-DE"/>
              </w:rPr>
              <w:fldChar w:fldCharType="begin"/>
            </w:r>
            <w:r w:rsidR="003E61FA">
              <w:rPr>
                <w:rFonts w:ascii="Arial" w:hAnsi="Arial" w:cs="Arial"/>
                <w:sz w:val="20"/>
                <w:szCs w:val="20"/>
                <w:lang w:val="en-US"/>
              </w:rPr>
              <w:instrText xml:space="preserve"> ADDIN ZOTERO_ITEM CSL_CITATION {"citationID":"HMOMyxuo","properties":{"formattedCitation":"\\super 8\\nosupersub{}","plainCitation":"8","noteIndex":0},"citationItems":[{"id":3258,"uris":["http://zotero.org/users/3032824/items/LJIR8PGG"],"uri":["http://zotero.org/users/3032824/items/LJIR8PGG"],"itemData":{"id":3258,"type":"article-journal","container-title":"Acta Parasitologica","issue":"3","page":"113-118","title":"The tetraphyllidean and tetrabothriid cercoids from Antarctic bony fishes. II. Occurrence of cercoids in various fish species.","volume":"38","author":[{"family":"Wojciechowska","given":"A."}],"issued":{"date-parts":[["1993"]]}}}],"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8</w:t>
            </w:r>
            <w:r w:rsidRPr="00A03C17">
              <w:rPr>
                <w:rFonts w:ascii="Arial" w:hAnsi="Arial" w:cs="Arial"/>
                <w:sz w:val="20"/>
                <w:szCs w:val="20"/>
                <w:lang w:val="de-DE"/>
              </w:rPr>
              <w:fldChar w:fldCharType="end"/>
            </w:r>
          </w:p>
        </w:tc>
      </w:tr>
      <w:tr w:rsidR="00F500F8" w:rsidRPr="00A03C17" w14:paraId="479A84A3" w14:textId="77777777" w:rsidTr="003E61FA">
        <w:tc>
          <w:tcPr>
            <w:cnfStyle w:val="001000000000" w:firstRow="0" w:lastRow="0" w:firstColumn="1" w:lastColumn="0" w:oddVBand="0" w:evenVBand="0" w:oddHBand="0" w:evenHBand="0" w:firstRowFirstColumn="0" w:firstRowLastColumn="0" w:lastRowFirstColumn="0" w:lastRowLastColumn="0"/>
            <w:tcW w:w="1594" w:type="dxa"/>
          </w:tcPr>
          <w:p w14:paraId="5BCD9624" w14:textId="77777777" w:rsidR="001130F9" w:rsidRPr="00A03C17" w:rsidRDefault="001130F9" w:rsidP="001130F9">
            <w:pPr>
              <w:rPr>
                <w:rFonts w:ascii="Arial" w:hAnsi="Arial" w:cs="Arial"/>
                <w:sz w:val="20"/>
                <w:szCs w:val="20"/>
                <w:lang w:val="de-DE"/>
              </w:rPr>
            </w:pPr>
          </w:p>
        </w:tc>
        <w:tc>
          <w:tcPr>
            <w:tcW w:w="1691" w:type="dxa"/>
          </w:tcPr>
          <w:p w14:paraId="7905BD37" w14:textId="77777777" w:rsidR="001130F9" w:rsidRPr="00A03C17" w:rsidRDefault="001130F9"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2547" w:type="dxa"/>
            <w:shd w:val="clear" w:color="auto" w:fill="F2F2F2" w:themeFill="background1" w:themeFillShade="F2"/>
          </w:tcPr>
          <w:p w14:paraId="6C38D486" w14:textId="77777777" w:rsidR="001130F9" w:rsidRPr="00A03C17" w:rsidRDefault="001130F9"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3240" w:type="dxa"/>
            <w:shd w:val="clear" w:color="auto" w:fill="F2F2F2" w:themeFill="background1" w:themeFillShade="F2"/>
          </w:tcPr>
          <w:p w14:paraId="5B3E0819" w14:textId="77777777" w:rsidR="001130F9" w:rsidRPr="00A03C17" w:rsidRDefault="001130F9"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roofErr w:type="spellStart"/>
            <w:r w:rsidRPr="00A03C17">
              <w:rPr>
                <w:rFonts w:ascii="Arial" w:hAnsi="Arial" w:cs="Arial"/>
                <w:sz w:val="20"/>
                <w:szCs w:val="20"/>
                <w:lang w:val="en-US"/>
              </w:rPr>
              <w:t>Phyllobothrium</w:t>
            </w:r>
            <w:proofErr w:type="spellEnd"/>
            <w:r w:rsidRPr="00A03C17">
              <w:rPr>
                <w:rFonts w:ascii="Arial" w:hAnsi="Arial" w:cs="Arial"/>
                <w:sz w:val="20"/>
                <w:szCs w:val="20"/>
                <w:lang w:val="en-US"/>
              </w:rPr>
              <w:t xml:space="preserve"> </w:t>
            </w:r>
            <w:proofErr w:type="spellStart"/>
            <w:r w:rsidRPr="00A03C17">
              <w:rPr>
                <w:rFonts w:ascii="Arial" w:hAnsi="Arial" w:cs="Arial"/>
                <w:sz w:val="20"/>
                <w:szCs w:val="20"/>
                <w:lang w:val="en-US"/>
              </w:rPr>
              <w:t>cercoid</w:t>
            </w:r>
            <w:proofErr w:type="spellEnd"/>
            <w:r w:rsidRPr="00A03C17">
              <w:rPr>
                <w:rFonts w:ascii="Arial" w:hAnsi="Arial" w:cs="Arial"/>
                <w:sz w:val="20"/>
                <w:szCs w:val="20"/>
                <w:lang w:val="en-US"/>
              </w:rPr>
              <w:t xml:space="preserve"> IV</w:t>
            </w:r>
          </w:p>
        </w:tc>
        <w:tc>
          <w:tcPr>
            <w:tcW w:w="1418" w:type="dxa"/>
            <w:shd w:val="clear" w:color="auto" w:fill="F2F2F2" w:themeFill="background1" w:themeFillShade="F2"/>
          </w:tcPr>
          <w:p w14:paraId="75C984D0" w14:textId="77777777" w:rsidR="001130F9" w:rsidRPr="00A03C17" w:rsidRDefault="001130F9"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en-US"/>
              </w:rPr>
              <w:t>SGI</w:t>
            </w:r>
          </w:p>
        </w:tc>
        <w:tc>
          <w:tcPr>
            <w:tcW w:w="1012" w:type="dxa"/>
            <w:shd w:val="clear" w:color="auto" w:fill="F2F2F2" w:themeFill="background1" w:themeFillShade="F2"/>
          </w:tcPr>
          <w:p w14:paraId="4EF928AE" w14:textId="77777777" w:rsidR="005F53FC" w:rsidRPr="00A03C17" w:rsidRDefault="005F53FC"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i0CTrauH","properties":{"formattedCitation":"\\super 8\\nosupersub{}","plainCitation":"8","noteIndex":0},"citationItems":[{"id":3258,"uris":["http://zotero.org/users/3032824/items/LJIR8PGG"],"uri":["http://zotero.org/users/3032824/items/LJIR8PGG"],"itemData":{"id":3258,"type":"article-journal","container-title":"Acta Parasitologica","issue":"3","page":"113-118","title":"The tetraphyllidean and tetrabothriid cercoids from Antarctic bony fishes. II. Occurrence of cercoids in various fish species.","volume":"38","author":[{"family":"Wojciechowska","given":"A."}],"issued":{"date-parts":[["1993"]]}}}],"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8</w:t>
            </w:r>
            <w:r w:rsidRPr="00A03C17">
              <w:rPr>
                <w:rFonts w:ascii="Arial" w:hAnsi="Arial" w:cs="Arial"/>
                <w:sz w:val="20"/>
                <w:szCs w:val="20"/>
                <w:lang w:val="de-DE"/>
              </w:rPr>
              <w:fldChar w:fldCharType="end"/>
            </w:r>
          </w:p>
        </w:tc>
      </w:tr>
      <w:tr w:rsidR="00F500F8" w:rsidRPr="00A03C17" w14:paraId="7BFD0A37" w14:textId="77777777" w:rsidTr="003E61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4" w:type="dxa"/>
            <w:tcBorders>
              <w:top w:val="none" w:sz="0" w:space="0" w:color="auto"/>
              <w:bottom w:val="none" w:sz="0" w:space="0" w:color="auto"/>
            </w:tcBorders>
          </w:tcPr>
          <w:p w14:paraId="0DDF2A80" w14:textId="77777777" w:rsidR="001130F9" w:rsidRPr="00A03C17" w:rsidRDefault="001130F9" w:rsidP="001130F9">
            <w:pPr>
              <w:rPr>
                <w:rFonts w:ascii="Arial" w:hAnsi="Arial" w:cs="Arial"/>
                <w:sz w:val="20"/>
                <w:szCs w:val="20"/>
                <w:lang w:val="de-DE"/>
              </w:rPr>
            </w:pPr>
          </w:p>
        </w:tc>
        <w:tc>
          <w:tcPr>
            <w:tcW w:w="1691" w:type="dxa"/>
            <w:tcBorders>
              <w:top w:val="none" w:sz="0" w:space="0" w:color="auto"/>
              <w:bottom w:val="none" w:sz="0" w:space="0" w:color="auto"/>
            </w:tcBorders>
          </w:tcPr>
          <w:p w14:paraId="456E1657" w14:textId="77777777" w:rsidR="001130F9" w:rsidRPr="00A03C17" w:rsidRDefault="001130F9"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2547" w:type="dxa"/>
            <w:tcBorders>
              <w:top w:val="none" w:sz="0" w:space="0" w:color="auto"/>
              <w:bottom w:val="none" w:sz="0" w:space="0" w:color="auto"/>
            </w:tcBorders>
            <w:shd w:val="clear" w:color="auto" w:fill="F2F2F2" w:themeFill="background1" w:themeFillShade="F2"/>
          </w:tcPr>
          <w:p w14:paraId="2B5BD708" w14:textId="77777777" w:rsidR="001130F9" w:rsidRPr="00A03C17" w:rsidRDefault="001130F9"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3240" w:type="dxa"/>
            <w:tcBorders>
              <w:top w:val="none" w:sz="0" w:space="0" w:color="auto"/>
              <w:bottom w:val="none" w:sz="0" w:space="0" w:color="auto"/>
            </w:tcBorders>
            <w:shd w:val="clear" w:color="auto" w:fill="F2F2F2" w:themeFill="background1" w:themeFillShade="F2"/>
          </w:tcPr>
          <w:p w14:paraId="7D55160F" w14:textId="77777777" w:rsidR="001130F9" w:rsidRPr="00A03C17" w:rsidRDefault="001130F9"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roofErr w:type="spellStart"/>
            <w:r w:rsidRPr="00A03C17">
              <w:rPr>
                <w:rFonts w:ascii="Arial" w:hAnsi="Arial" w:cs="Arial"/>
                <w:sz w:val="20"/>
                <w:szCs w:val="20"/>
                <w:lang w:val="en-US"/>
              </w:rPr>
              <w:t>Phyllobothrium</w:t>
            </w:r>
            <w:proofErr w:type="spellEnd"/>
            <w:r w:rsidRPr="00A03C17">
              <w:rPr>
                <w:rFonts w:ascii="Arial" w:hAnsi="Arial" w:cs="Arial"/>
                <w:sz w:val="20"/>
                <w:szCs w:val="20"/>
                <w:lang w:val="en-US"/>
              </w:rPr>
              <w:t xml:space="preserve"> </w:t>
            </w:r>
            <w:proofErr w:type="spellStart"/>
            <w:r w:rsidRPr="00A03C17">
              <w:rPr>
                <w:rFonts w:ascii="Arial" w:hAnsi="Arial" w:cs="Arial"/>
                <w:sz w:val="20"/>
                <w:szCs w:val="20"/>
                <w:lang w:val="en-US"/>
              </w:rPr>
              <w:t>cercoid</w:t>
            </w:r>
            <w:proofErr w:type="spellEnd"/>
            <w:r w:rsidRPr="00A03C17">
              <w:rPr>
                <w:rFonts w:ascii="Arial" w:hAnsi="Arial" w:cs="Arial"/>
                <w:sz w:val="20"/>
                <w:szCs w:val="20"/>
                <w:lang w:val="en-US"/>
              </w:rPr>
              <w:t xml:space="preserve"> V</w:t>
            </w:r>
          </w:p>
        </w:tc>
        <w:tc>
          <w:tcPr>
            <w:tcW w:w="1418" w:type="dxa"/>
            <w:tcBorders>
              <w:top w:val="none" w:sz="0" w:space="0" w:color="auto"/>
              <w:bottom w:val="none" w:sz="0" w:space="0" w:color="auto"/>
            </w:tcBorders>
            <w:shd w:val="clear" w:color="auto" w:fill="F2F2F2" w:themeFill="background1" w:themeFillShade="F2"/>
          </w:tcPr>
          <w:p w14:paraId="443C3A94" w14:textId="77777777" w:rsidR="001130F9" w:rsidRPr="00A03C17" w:rsidRDefault="001130F9"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en-US"/>
              </w:rPr>
              <w:t>SGI</w:t>
            </w:r>
          </w:p>
        </w:tc>
        <w:tc>
          <w:tcPr>
            <w:tcW w:w="1012" w:type="dxa"/>
            <w:tcBorders>
              <w:top w:val="none" w:sz="0" w:space="0" w:color="auto"/>
              <w:bottom w:val="none" w:sz="0" w:space="0" w:color="auto"/>
            </w:tcBorders>
            <w:shd w:val="clear" w:color="auto" w:fill="F2F2F2" w:themeFill="background1" w:themeFillShade="F2"/>
          </w:tcPr>
          <w:p w14:paraId="55A026CB" w14:textId="77777777" w:rsidR="005F53FC" w:rsidRPr="00A03C17" w:rsidRDefault="005F53FC"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rneKXCnL","properties":{"formattedCitation":"\\super 8\\nosupersub{}","plainCitation":"8","noteIndex":0},"citationItems":[{"id":3258,"uris":["http://zotero.org/users/3032824/items/LJIR8PGG"],"uri":["http://zotero.org/users/3032824/items/LJIR8PGG"],"itemData":{"id":3258,"type":"article-journal","container-title":"Acta Parasitologica","issue":"3","page":"113-118","title":"The tetraphyllidean and tetrabothriid cercoids from Antarctic bony fishes. II. Occurrence of cercoids in various fish species.","volume":"38","author":[{"family":"Wojciechowska","given":"A."}],"issued":{"date-parts":[["1993"]]}}}],"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8</w:t>
            </w:r>
            <w:r w:rsidRPr="00A03C17">
              <w:rPr>
                <w:rFonts w:ascii="Arial" w:hAnsi="Arial" w:cs="Arial"/>
                <w:sz w:val="20"/>
                <w:szCs w:val="20"/>
                <w:lang w:val="de-DE"/>
              </w:rPr>
              <w:fldChar w:fldCharType="end"/>
            </w:r>
          </w:p>
        </w:tc>
      </w:tr>
      <w:tr w:rsidR="00F500F8" w:rsidRPr="00A03C17" w14:paraId="117CE63B" w14:textId="77777777" w:rsidTr="003E61FA">
        <w:tc>
          <w:tcPr>
            <w:cnfStyle w:val="001000000000" w:firstRow="0" w:lastRow="0" w:firstColumn="1" w:lastColumn="0" w:oddVBand="0" w:evenVBand="0" w:oddHBand="0" w:evenHBand="0" w:firstRowFirstColumn="0" w:firstRowLastColumn="0" w:lastRowFirstColumn="0" w:lastRowLastColumn="0"/>
            <w:tcW w:w="1594" w:type="dxa"/>
          </w:tcPr>
          <w:p w14:paraId="357DE355" w14:textId="77777777" w:rsidR="001130F9" w:rsidRPr="00A03C17" w:rsidRDefault="001130F9" w:rsidP="001130F9">
            <w:pPr>
              <w:rPr>
                <w:rFonts w:ascii="Arial" w:hAnsi="Arial" w:cs="Arial"/>
                <w:sz w:val="20"/>
                <w:szCs w:val="20"/>
                <w:lang w:val="de-DE"/>
              </w:rPr>
            </w:pPr>
          </w:p>
        </w:tc>
        <w:tc>
          <w:tcPr>
            <w:tcW w:w="1691" w:type="dxa"/>
          </w:tcPr>
          <w:p w14:paraId="3986F764" w14:textId="77777777" w:rsidR="001130F9" w:rsidRPr="00A03C17" w:rsidRDefault="001130F9"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2547" w:type="dxa"/>
          </w:tcPr>
          <w:p w14:paraId="09CD840F" w14:textId="77777777" w:rsidR="001130F9" w:rsidRPr="00A03C17" w:rsidRDefault="001130F9"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Tetraphyllidae</w:t>
            </w:r>
            <w:proofErr w:type="spellEnd"/>
          </w:p>
        </w:tc>
        <w:tc>
          <w:tcPr>
            <w:tcW w:w="3240" w:type="dxa"/>
          </w:tcPr>
          <w:p w14:paraId="2C4FE6ED" w14:textId="77777777" w:rsidR="001130F9" w:rsidRPr="00A03C17" w:rsidRDefault="001130F9"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en-US"/>
              </w:rPr>
              <w:t xml:space="preserve">Unspecified type “Scolex </w:t>
            </w:r>
            <w:proofErr w:type="spellStart"/>
            <w:r w:rsidRPr="00A03C17">
              <w:rPr>
                <w:rFonts w:ascii="Arial" w:hAnsi="Arial" w:cs="Arial"/>
                <w:sz w:val="20"/>
                <w:szCs w:val="20"/>
                <w:lang w:val="en-US"/>
              </w:rPr>
              <w:t>pleuronectis</w:t>
            </w:r>
            <w:proofErr w:type="spellEnd"/>
            <w:r w:rsidRPr="00A03C17">
              <w:rPr>
                <w:rFonts w:ascii="Arial" w:hAnsi="Arial" w:cs="Arial"/>
                <w:sz w:val="20"/>
                <w:szCs w:val="20"/>
                <w:lang w:val="en-US"/>
              </w:rPr>
              <w:t>”</w:t>
            </w:r>
          </w:p>
        </w:tc>
        <w:tc>
          <w:tcPr>
            <w:tcW w:w="1418" w:type="dxa"/>
          </w:tcPr>
          <w:p w14:paraId="105AE3C6" w14:textId="77777777" w:rsidR="001130F9" w:rsidRPr="00A03C17" w:rsidRDefault="001130F9"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 xml:space="preserve">KS, CI, SB, OB, LB, </w:t>
            </w:r>
          </w:p>
        </w:tc>
        <w:tc>
          <w:tcPr>
            <w:tcW w:w="1012" w:type="dxa"/>
          </w:tcPr>
          <w:p w14:paraId="09E0D5F6" w14:textId="77777777" w:rsidR="00FF6F06" w:rsidRPr="00A03C17" w:rsidRDefault="009629B1"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60zgbWZz","properties":{"formattedCitation":"\\super 3,29,30\\nosupersub{}","plainCitation":"3,29,30","noteIndex":0},"citationItems":[{"id":3252,"uris":["http://zotero.org/users/3032824/items/RN7U47YF"],"uri":["http://zotero.org/users/3032824/items/RN7U47YF"],"itemData":{"id":3252,"type":"article-journal","container-title":"Vestnik Zoologii","page":"6-10","title":"Peculiarities of nototheniid fish helminth fauna in subantarctic sector of Indian Ocean.","volume":"3","author":[{"family":"Parukhin","given":"A. M."}],"issued":{"date-parts":[["1986"]]}}},{"id":3274,"uris":["http://zotero.org/users/3032824/items/QFQD895J"],"uri":["http://zotero.org/users/3032824/items/QFQD895J"],"itemData":{"id":3274,"type":"article-journal","container-title":"Vestnik Zoologii","language":"Russian","page":"90-94","title":"Parasitofauna of Notothenioidei from waters of the Atlantic and Indian Oceans.","volume":"3","author":[{"family":"Parukhin","given":"A. M."},{"family":"Lyadov","given":"V. N."}],"issued":{"date-parts":[["1981"]]}}},{"id":3275,"uris":["http://zotero.org/users/3032824/items/QIU4DBZ9"],"uri":["http://zotero.org/users/3032824/items/QIU4DBZ9"],"itemData":{"id":3275,"type":"article-journal","container-title":"Ekologiya Morya","language":"Russian","page":"49-56","title":"Helminth fauna of food Nototheniidae fishes from Kerguelen Subregion region.","volume":"10","author":[{"family":"Parukhin","given":"A. M."},{"family":"Lyadov","given":"V. N."}],"issued":{"date-parts":[["1982"]]}}}],"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3,29,30</w:t>
            </w:r>
            <w:r w:rsidRPr="00A03C17">
              <w:rPr>
                <w:rFonts w:ascii="Arial" w:hAnsi="Arial" w:cs="Arial"/>
                <w:sz w:val="20"/>
                <w:szCs w:val="20"/>
                <w:lang w:val="de-DE"/>
              </w:rPr>
              <w:fldChar w:fldCharType="end"/>
            </w:r>
          </w:p>
        </w:tc>
      </w:tr>
      <w:tr w:rsidR="00F500F8" w:rsidRPr="00A03C17" w14:paraId="7695A7C7" w14:textId="77777777" w:rsidTr="003E61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4" w:type="dxa"/>
            <w:tcBorders>
              <w:top w:val="none" w:sz="0" w:space="0" w:color="auto"/>
              <w:bottom w:val="none" w:sz="0" w:space="0" w:color="auto"/>
            </w:tcBorders>
          </w:tcPr>
          <w:p w14:paraId="7F99312F" w14:textId="77777777" w:rsidR="001130F9" w:rsidRPr="00A03C17" w:rsidRDefault="001130F9" w:rsidP="001130F9">
            <w:pPr>
              <w:rPr>
                <w:rFonts w:ascii="Arial" w:hAnsi="Arial" w:cs="Arial"/>
                <w:sz w:val="20"/>
                <w:szCs w:val="20"/>
                <w:lang w:val="de-DE"/>
              </w:rPr>
            </w:pPr>
          </w:p>
        </w:tc>
        <w:tc>
          <w:tcPr>
            <w:tcW w:w="1691" w:type="dxa"/>
            <w:tcBorders>
              <w:top w:val="none" w:sz="0" w:space="0" w:color="auto"/>
              <w:bottom w:val="none" w:sz="0" w:space="0" w:color="auto"/>
            </w:tcBorders>
          </w:tcPr>
          <w:p w14:paraId="3300CA6A" w14:textId="77777777" w:rsidR="001130F9" w:rsidRPr="00A03C17" w:rsidRDefault="001130F9"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2547" w:type="dxa"/>
            <w:tcBorders>
              <w:top w:val="none" w:sz="0" w:space="0" w:color="auto"/>
              <w:bottom w:val="none" w:sz="0" w:space="0" w:color="auto"/>
            </w:tcBorders>
            <w:shd w:val="clear" w:color="auto" w:fill="F2F2F2" w:themeFill="background1" w:themeFillShade="F2"/>
          </w:tcPr>
          <w:p w14:paraId="4062258A" w14:textId="77777777" w:rsidR="001130F9" w:rsidRPr="00A03C17" w:rsidRDefault="001130F9"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Triaenophoriedae</w:t>
            </w:r>
            <w:proofErr w:type="spellEnd"/>
          </w:p>
        </w:tc>
        <w:tc>
          <w:tcPr>
            <w:tcW w:w="3240" w:type="dxa"/>
            <w:tcBorders>
              <w:top w:val="none" w:sz="0" w:space="0" w:color="auto"/>
              <w:bottom w:val="none" w:sz="0" w:space="0" w:color="auto"/>
            </w:tcBorders>
            <w:shd w:val="clear" w:color="auto" w:fill="F2F2F2" w:themeFill="background1" w:themeFillShade="F2"/>
          </w:tcPr>
          <w:p w14:paraId="10470198" w14:textId="77777777" w:rsidR="001130F9" w:rsidRPr="00A03C17" w:rsidRDefault="001130F9" w:rsidP="001130F9">
            <w:pP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lang w:val="en-US"/>
              </w:rPr>
            </w:pPr>
            <w:proofErr w:type="spellStart"/>
            <w:r w:rsidRPr="00A03C17">
              <w:rPr>
                <w:rFonts w:ascii="Arial" w:hAnsi="Arial" w:cs="Arial"/>
                <w:i/>
                <w:sz w:val="20"/>
                <w:szCs w:val="20"/>
                <w:lang w:val="en-US"/>
              </w:rPr>
              <w:t>Eubothrium</w:t>
            </w:r>
            <w:proofErr w:type="spellEnd"/>
            <w:r w:rsidRPr="00A03C17">
              <w:rPr>
                <w:rFonts w:ascii="Arial" w:hAnsi="Arial" w:cs="Arial"/>
                <w:i/>
                <w:sz w:val="20"/>
                <w:szCs w:val="20"/>
                <w:lang w:val="en-US"/>
              </w:rPr>
              <w:t xml:space="preserve"> </w:t>
            </w:r>
            <w:r w:rsidRPr="00A03C17">
              <w:rPr>
                <w:rFonts w:ascii="Arial" w:hAnsi="Arial" w:cs="Arial"/>
                <w:sz w:val="20"/>
                <w:szCs w:val="20"/>
                <w:lang w:val="en-US"/>
              </w:rPr>
              <w:t>sp.</w:t>
            </w:r>
          </w:p>
        </w:tc>
        <w:tc>
          <w:tcPr>
            <w:tcW w:w="1418" w:type="dxa"/>
            <w:tcBorders>
              <w:top w:val="none" w:sz="0" w:space="0" w:color="auto"/>
              <w:bottom w:val="none" w:sz="0" w:space="0" w:color="auto"/>
            </w:tcBorders>
            <w:shd w:val="clear" w:color="auto" w:fill="F2F2F2" w:themeFill="background1" w:themeFillShade="F2"/>
          </w:tcPr>
          <w:p w14:paraId="0F14CB42" w14:textId="77777777" w:rsidR="001130F9" w:rsidRPr="00A03C17" w:rsidRDefault="001130F9"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KS, CI, SB, OB, LB</w:t>
            </w:r>
          </w:p>
        </w:tc>
        <w:tc>
          <w:tcPr>
            <w:tcW w:w="1012" w:type="dxa"/>
            <w:tcBorders>
              <w:top w:val="none" w:sz="0" w:space="0" w:color="auto"/>
              <w:bottom w:val="none" w:sz="0" w:space="0" w:color="auto"/>
            </w:tcBorders>
            <w:shd w:val="clear" w:color="auto" w:fill="F2F2F2" w:themeFill="background1" w:themeFillShade="F2"/>
          </w:tcPr>
          <w:p w14:paraId="2BC66ECE" w14:textId="77777777" w:rsidR="001130F9" w:rsidRPr="00A03C17" w:rsidRDefault="00EE6EEE"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8GfdIxOR","properties":{"formattedCitation":"\\super 29,30\\nosupersub{}","plainCitation":"29,30","noteIndex":0},"citationItems":[{"id":3274,"uris":["http://zotero.org/users/3032824/items/QFQD895J"],"uri":["http://zotero.org/users/3032824/items/QFQD895J"],"itemData":{"id":3274,"type":"article-journal","container-title":"Vestnik Zoologii","language":"Russian","page":"90-94","title":"Parasitofauna of Notothenioidei from waters of the Atlantic and Indian Oceans.","volume":"3","author":[{"family":"Parukhin","given":"A. M."},{"family":"Lyadov","given":"V. N."}],"issued":{"date-parts":[["1981"]]}}},{"id":3275,"uris":["http://zotero.org/users/3032824/items/QIU4DBZ9"],"uri":["http://zotero.org/users/3032824/items/QIU4DBZ9"],"itemData":{"id":3275,"type":"article-journal","container-title":"Ekologiya Morya","language":"Russian","page":"49-56","title":"Helminth fauna of food Nototheniidae fishes from Kerguelen Subregion region.","volume":"10","author":[{"family":"Parukhin","given":"A. M."},{"family":"Lyadov","given":"V. N."}],"issued":{"date-parts":[["1982"]]}}}],"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29,30</w:t>
            </w:r>
            <w:r w:rsidRPr="00A03C17">
              <w:rPr>
                <w:rFonts w:ascii="Arial" w:hAnsi="Arial" w:cs="Arial"/>
                <w:sz w:val="20"/>
                <w:szCs w:val="20"/>
                <w:lang w:val="de-DE"/>
              </w:rPr>
              <w:fldChar w:fldCharType="end"/>
            </w:r>
          </w:p>
        </w:tc>
      </w:tr>
      <w:tr w:rsidR="00F500F8" w:rsidRPr="00A03C17" w14:paraId="560FAF60" w14:textId="77777777" w:rsidTr="003E61FA">
        <w:tc>
          <w:tcPr>
            <w:cnfStyle w:val="001000000000" w:firstRow="0" w:lastRow="0" w:firstColumn="1" w:lastColumn="0" w:oddVBand="0" w:evenVBand="0" w:oddHBand="0" w:evenHBand="0" w:firstRowFirstColumn="0" w:firstRowLastColumn="0" w:lastRowFirstColumn="0" w:lastRowLastColumn="0"/>
            <w:tcW w:w="1594" w:type="dxa"/>
          </w:tcPr>
          <w:p w14:paraId="6652806A" w14:textId="77777777" w:rsidR="001130F9" w:rsidRPr="00A03C17" w:rsidRDefault="001130F9" w:rsidP="001130F9">
            <w:pPr>
              <w:rPr>
                <w:rFonts w:ascii="Arial" w:hAnsi="Arial" w:cs="Arial"/>
                <w:sz w:val="20"/>
                <w:szCs w:val="20"/>
                <w:lang w:val="de-DE"/>
              </w:rPr>
            </w:pPr>
          </w:p>
        </w:tc>
        <w:tc>
          <w:tcPr>
            <w:tcW w:w="1691" w:type="dxa"/>
          </w:tcPr>
          <w:p w14:paraId="06155DEB" w14:textId="77777777" w:rsidR="001130F9" w:rsidRPr="00A03C17" w:rsidRDefault="001130F9"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Acanthocephala</w:t>
            </w:r>
            <w:proofErr w:type="spellEnd"/>
          </w:p>
        </w:tc>
        <w:tc>
          <w:tcPr>
            <w:tcW w:w="2547" w:type="dxa"/>
          </w:tcPr>
          <w:p w14:paraId="7CC0BA10" w14:textId="77777777" w:rsidR="001130F9" w:rsidRPr="00A03C17" w:rsidRDefault="001130F9"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Arhythmacanthidae</w:t>
            </w:r>
            <w:proofErr w:type="spellEnd"/>
          </w:p>
        </w:tc>
        <w:tc>
          <w:tcPr>
            <w:tcW w:w="3240" w:type="dxa"/>
          </w:tcPr>
          <w:p w14:paraId="08AEF2C6" w14:textId="77777777" w:rsidR="001130F9" w:rsidRPr="00A03C17" w:rsidRDefault="001130F9" w:rsidP="001130F9">
            <w:pP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lang w:val="en-US"/>
              </w:rPr>
            </w:pPr>
            <w:proofErr w:type="spellStart"/>
            <w:r w:rsidRPr="00A03C17">
              <w:rPr>
                <w:rFonts w:ascii="Arial" w:hAnsi="Arial" w:cs="Arial"/>
                <w:i/>
                <w:sz w:val="20"/>
                <w:szCs w:val="20"/>
                <w:lang w:val="en-US"/>
              </w:rPr>
              <w:t>Heterosentis</w:t>
            </w:r>
            <w:proofErr w:type="spellEnd"/>
            <w:r w:rsidRPr="00A03C17">
              <w:rPr>
                <w:rFonts w:ascii="Arial" w:hAnsi="Arial" w:cs="Arial"/>
                <w:i/>
                <w:sz w:val="20"/>
                <w:szCs w:val="20"/>
                <w:lang w:val="en-US"/>
              </w:rPr>
              <w:t xml:space="preserve"> </w:t>
            </w:r>
            <w:proofErr w:type="spellStart"/>
            <w:r w:rsidRPr="00A03C17">
              <w:rPr>
                <w:rFonts w:ascii="Arial" w:hAnsi="Arial" w:cs="Arial"/>
                <w:i/>
                <w:sz w:val="20"/>
                <w:szCs w:val="20"/>
                <w:lang w:val="en-US"/>
              </w:rPr>
              <w:t>hetaracanthus</w:t>
            </w:r>
            <w:proofErr w:type="spellEnd"/>
          </w:p>
        </w:tc>
        <w:tc>
          <w:tcPr>
            <w:tcW w:w="1418" w:type="dxa"/>
          </w:tcPr>
          <w:p w14:paraId="3AA44C41" w14:textId="77777777" w:rsidR="001130F9" w:rsidRPr="00A03C17" w:rsidRDefault="001130F9"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SGI</w:t>
            </w:r>
          </w:p>
        </w:tc>
        <w:tc>
          <w:tcPr>
            <w:tcW w:w="1012" w:type="dxa"/>
          </w:tcPr>
          <w:p w14:paraId="4C0E278A" w14:textId="77777777" w:rsidR="001130F9" w:rsidRPr="00A03C17" w:rsidRDefault="00C40E96"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H6FolDVY","properties":{"formattedCitation":"\\super 9\\nosupersub{}","plainCitation":"9","noteIndex":0},"citationItems":[{"id":3243,"uris":["http://zotero.org/users/3032824/items/XBEFNIBX"],"uri":["http://zotero.org/users/3032824/items/XBEFNIBX"],"itemData":{"id":3243,"type":"article-journal","abstract":"The occurrence of acanthocephalans was investigated in fishes of the South Shetlands and South Georgia, Antarctica, between October 1986 and January, 1987. Acanthocephalans were found exclusively in demersal fishes. Nine species were noted in fishes off the South Shetlands and 10 in those off South Georgia (total number of different species: 11). Predatory fishes were the most heavily infected....","container-title":"Acta Parasitologica Polonica","issue":"2","language":"English","page":"131-141","source":"www.cabdirect.org","title":"Occurrence of acanthocephalans in fishes of the open sea off the South Shetlands and South Georgia (Antarctic).","volume":"35","author":[{"family":"Zdzitowiecki","given":"K."}],"issued":{"date-parts":[["1990"]]}}}],"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9</w:t>
            </w:r>
            <w:r w:rsidRPr="00A03C17">
              <w:rPr>
                <w:rFonts w:ascii="Arial" w:hAnsi="Arial" w:cs="Arial"/>
                <w:sz w:val="20"/>
                <w:szCs w:val="20"/>
                <w:lang w:val="de-DE"/>
              </w:rPr>
              <w:fldChar w:fldCharType="end"/>
            </w:r>
          </w:p>
        </w:tc>
      </w:tr>
      <w:tr w:rsidR="00F500F8" w:rsidRPr="00A03C17" w14:paraId="0C044687" w14:textId="77777777" w:rsidTr="003E61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4" w:type="dxa"/>
            <w:tcBorders>
              <w:top w:val="none" w:sz="0" w:space="0" w:color="auto"/>
              <w:bottom w:val="none" w:sz="0" w:space="0" w:color="auto"/>
            </w:tcBorders>
          </w:tcPr>
          <w:p w14:paraId="32C7D256" w14:textId="77777777" w:rsidR="001130F9" w:rsidRPr="00A03C17" w:rsidRDefault="001130F9" w:rsidP="001130F9">
            <w:pPr>
              <w:rPr>
                <w:rFonts w:ascii="Arial" w:hAnsi="Arial" w:cs="Arial"/>
                <w:sz w:val="20"/>
                <w:szCs w:val="20"/>
                <w:lang w:val="de-DE"/>
              </w:rPr>
            </w:pPr>
          </w:p>
        </w:tc>
        <w:tc>
          <w:tcPr>
            <w:tcW w:w="1691" w:type="dxa"/>
            <w:tcBorders>
              <w:top w:val="none" w:sz="0" w:space="0" w:color="auto"/>
              <w:bottom w:val="none" w:sz="0" w:space="0" w:color="auto"/>
            </w:tcBorders>
          </w:tcPr>
          <w:p w14:paraId="36DD0CA0" w14:textId="77777777" w:rsidR="001130F9" w:rsidRPr="00A03C17" w:rsidRDefault="001130F9"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2547" w:type="dxa"/>
            <w:tcBorders>
              <w:top w:val="none" w:sz="0" w:space="0" w:color="auto"/>
              <w:bottom w:val="none" w:sz="0" w:space="0" w:color="auto"/>
            </w:tcBorders>
          </w:tcPr>
          <w:p w14:paraId="593A38BB" w14:textId="77777777" w:rsidR="001130F9" w:rsidRPr="00A03C17" w:rsidRDefault="001130F9"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3240" w:type="dxa"/>
            <w:tcBorders>
              <w:top w:val="none" w:sz="0" w:space="0" w:color="auto"/>
              <w:bottom w:val="none" w:sz="0" w:space="0" w:color="auto"/>
            </w:tcBorders>
          </w:tcPr>
          <w:p w14:paraId="299F3946" w14:textId="77777777" w:rsidR="001130F9" w:rsidRPr="00A03C17" w:rsidRDefault="001130F9" w:rsidP="001130F9">
            <w:pP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lang w:val="en-US"/>
              </w:rPr>
            </w:pPr>
            <w:proofErr w:type="spellStart"/>
            <w:r w:rsidRPr="00A03C17">
              <w:rPr>
                <w:rFonts w:ascii="Arial" w:hAnsi="Arial" w:cs="Arial"/>
                <w:i/>
                <w:sz w:val="20"/>
                <w:szCs w:val="20"/>
                <w:lang w:val="en-US"/>
              </w:rPr>
              <w:t>Hypoechinorhynchus</w:t>
            </w:r>
            <w:proofErr w:type="spellEnd"/>
            <w:r w:rsidRPr="00A03C17">
              <w:rPr>
                <w:rFonts w:ascii="Arial" w:hAnsi="Arial" w:cs="Arial"/>
                <w:i/>
                <w:sz w:val="20"/>
                <w:szCs w:val="20"/>
                <w:lang w:val="en-US"/>
              </w:rPr>
              <w:t xml:space="preserve"> </w:t>
            </w:r>
            <w:proofErr w:type="spellStart"/>
            <w:r w:rsidRPr="00A03C17">
              <w:rPr>
                <w:rFonts w:ascii="Arial" w:hAnsi="Arial" w:cs="Arial"/>
                <w:i/>
                <w:sz w:val="20"/>
                <w:szCs w:val="20"/>
                <w:lang w:val="en-US"/>
              </w:rPr>
              <w:t>magellanicus</w:t>
            </w:r>
            <w:proofErr w:type="spellEnd"/>
          </w:p>
        </w:tc>
        <w:tc>
          <w:tcPr>
            <w:tcW w:w="1418" w:type="dxa"/>
            <w:tcBorders>
              <w:top w:val="none" w:sz="0" w:space="0" w:color="auto"/>
              <w:bottom w:val="none" w:sz="0" w:space="0" w:color="auto"/>
            </w:tcBorders>
          </w:tcPr>
          <w:p w14:paraId="5C64F603" w14:textId="77777777" w:rsidR="001130F9" w:rsidRPr="00A03C17" w:rsidRDefault="001130F9"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LB</w:t>
            </w:r>
          </w:p>
        </w:tc>
        <w:tc>
          <w:tcPr>
            <w:tcW w:w="1012" w:type="dxa"/>
            <w:tcBorders>
              <w:top w:val="none" w:sz="0" w:space="0" w:color="auto"/>
              <w:bottom w:val="none" w:sz="0" w:space="0" w:color="auto"/>
            </w:tcBorders>
          </w:tcPr>
          <w:p w14:paraId="283ECB26" w14:textId="77777777" w:rsidR="001130F9" w:rsidRPr="00A03C17" w:rsidRDefault="00FF6F06"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z3KucfqB","properties":{"formattedCitation":"\\super 3\\nosupersub{}","plainCitation":"3","noteIndex":0},"citationItems":[{"id":3252,"uris":["http://zotero.org/users/3032824/items/RN7U47YF"],"uri":["http://zotero.org/users/3032824/items/RN7U47YF"],"itemData":{"id":3252,"type":"article-journal","container-title":"Vestnik Zoologii","page":"6-10","title":"Peculiarities of nototheniid fish helminth fauna in subantarctic sector of Indian Ocean.","volume":"3","author":[{"family":"Parukhin","given":"A. M."}],"issued":{"date-parts":[["1986"]]}}}],"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3</w:t>
            </w:r>
            <w:r w:rsidRPr="00A03C17">
              <w:rPr>
                <w:rFonts w:ascii="Arial" w:hAnsi="Arial" w:cs="Arial"/>
                <w:sz w:val="20"/>
                <w:szCs w:val="20"/>
                <w:lang w:val="de-DE"/>
              </w:rPr>
              <w:fldChar w:fldCharType="end"/>
            </w:r>
          </w:p>
        </w:tc>
      </w:tr>
      <w:tr w:rsidR="00F500F8" w:rsidRPr="00A03C17" w14:paraId="4875112C" w14:textId="77777777" w:rsidTr="003E61FA">
        <w:tc>
          <w:tcPr>
            <w:cnfStyle w:val="001000000000" w:firstRow="0" w:lastRow="0" w:firstColumn="1" w:lastColumn="0" w:oddVBand="0" w:evenVBand="0" w:oddHBand="0" w:evenHBand="0" w:firstRowFirstColumn="0" w:firstRowLastColumn="0" w:lastRowFirstColumn="0" w:lastRowLastColumn="0"/>
            <w:tcW w:w="1594" w:type="dxa"/>
          </w:tcPr>
          <w:p w14:paraId="1B1254BB" w14:textId="77777777" w:rsidR="001130F9" w:rsidRPr="00A03C17" w:rsidRDefault="001130F9" w:rsidP="001130F9">
            <w:pPr>
              <w:rPr>
                <w:rFonts w:ascii="Arial" w:hAnsi="Arial" w:cs="Arial"/>
                <w:sz w:val="20"/>
                <w:szCs w:val="20"/>
                <w:lang w:val="de-DE"/>
              </w:rPr>
            </w:pPr>
          </w:p>
        </w:tc>
        <w:tc>
          <w:tcPr>
            <w:tcW w:w="1691" w:type="dxa"/>
          </w:tcPr>
          <w:p w14:paraId="29493971" w14:textId="77777777" w:rsidR="001130F9" w:rsidRPr="00A03C17" w:rsidRDefault="001130F9"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2547" w:type="dxa"/>
            <w:shd w:val="clear" w:color="auto" w:fill="F2F2F2" w:themeFill="background1" w:themeFillShade="F2"/>
          </w:tcPr>
          <w:p w14:paraId="792D5DAB" w14:textId="77777777" w:rsidR="001130F9" w:rsidRPr="00A03C17" w:rsidRDefault="001130F9"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Echinorhynchoidea</w:t>
            </w:r>
            <w:proofErr w:type="spellEnd"/>
          </w:p>
        </w:tc>
        <w:tc>
          <w:tcPr>
            <w:tcW w:w="3240" w:type="dxa"/>
            <w:shd w:val="clear" w:color="auto" w:fill="F2F2F2" w:themeFill="background1" w:themeFillShade="F2"/>
          </w:tcPr>
          <w:p w14:paraId="5C6F5D1C" w14:textId="77777777" w:rsidR="001130F9" w:rsidRPr="00A03C17" w:rsidRDefault="001130F9"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en-US"/>
              </w:rPr>
              <w:t>unspecified</w:t>
            </w:r>
          </w:p>
        </w:tc>
        <w:tc>
          <w:tcPr>
            <w:tcW w:w="1418" w:type="dxa"/>
            <w:shd w:val="clear" w:color="auto" w:fill="F2F2F2" w:themeFill="background1" w:themeFillShade="F2"/>
          </w:tcPr>
          <w:p w14:paraId="3753DBE8" w14:textId="77777777" w:rsidR="001130F9" w:rsidRPr="00A03C17" w:rsidRDefault="001130F9"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LB</w:t>
            </w:r>
          </w:p>
        </w:tc>
        <w:tc>
          <w:tcPr>
            <w:tcW w:w="1012" w:type="dxa"/>
            <w:shd w:val="clear" w:color="auto" w:fill="F2F2F2" w:themeFill="background1" w:themeFillShade="F2"/>
          </w:tcPr>
          <w:p w14:paraId="272819DE" w14:textId="77777777" w:rsidR="001130F9" w:rsidRPr="00A03C17" w:rsidRDefault="00C40E96"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uXID5yIQ","properties":{"formattedCitation":"\\super 9\\nosupersub{}","plainCitation":"9","noteIndex":0},"citationItems":[{"id":3243,"uris":["http://zotero.org/users/3032824/items/XBEFNIBX"],"uri":["http://zotero.org/users/3032824/items/XBEFNIBX"],"itemData":{"id":3243,"type":"article-journal","abstract":"The occurrence of acanthocephalans was investigated in fishes of the South Shetlands and South Georgia, Antarctica, between October 1986 and January, 1987. Acanthocephalans were found exclusively in demersal fishes. Nine species were noted in fishes off the South Shetlands and 10 in those off South Georgia (total number of different species: 11). Predatory fishes were the most heavily infected....","container-title":"Acta Parasitologica Polonica","issue":"2","language":"English","page":"131-141","source":"www.cabdirect.org","title":"Occurrence of acanthocephalans in fishes of the open sea off the South Shetlands and South Georgia (Antarctic).","volume":"35","author":[{"family":"Zdzitowiecki","given":"K."}],"issued":{"date-parts":[["1990"]]}}}],"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9</w:t>
            </w:r>
            <w:r w:rsidRPr="00A03C17">
              <w:rPr>
                <w:rFonts w:ascii="Arial" w:hAnsi="Arial" w:cs="Arial"/>
                <w:sz w:val="20"/>
                <w:szCs w:val="20"/>
                <w:lang w:val="de-DE"/>
              </w:rPr>
              <w:fldChar w:fldCharType="end"/>
            </w:r>
          </w:p>
        </w:tc>
      </w:tr>
      <w:tr w:rsidR="00B11298" w:rsidRPr="00A03C17" w14:paraId="6FE59AE0" w14:textId="77777777" w:rsidTr="003E61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4" w:type="dxa"/>
            <w:tcBorders>
              <w:top w:val="none" w:sz="0" w:space="0" w:color="auto"/>
              <w:bottom w:val="none" w:sz="0" w:space="0" w:color="auto"/>
            </w:tcBorders>
          </w:tcPr>
          <w:p w14:paraId="4E208F50" w14:textId="77777777" w:rsidR="00B11298" w:rsidRPr="00A03C17" w:rsidRDefault="00B11298" w:rsidP="001130F9">
            <w:pPr>
              <w:rPr>
                <w:rFonts w:ascii="Arial" w:hAnsi="Arial" w:cs="Arial"/>
                <w:sz w:val="20"/>
                <w:szCs w:val="20"/>
                <w:lang w:val="de-DE"/>
              </w:rPr>
            </w:pPr>
          </w:p>
        </w:tc>
        <w:tc>
          <w:tcPr>
            <w:tcW w:w="1691" w:type="dxa"/>
            <w:tcBorders>
              <w:top w:val="none" w:sz="0" w:space="0" w:color="auto"/>
              <w:bottom w:val="none" w:sz="0" w:space="0" w:color="auto"/>
            </w:tcBorders>
          </w:tcPr>
          <w:p w14:paraId="5226D118" w14:textId="77777777" w:rsidR="00B11298" w:rsidRPr="00A03C17" w:rsidRDefault="00B11298"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2547" w:type="dxa"/>
            <w:tcBorders>
              <w:top w:val="none" w:sz="0" w:space="0" w:color="auto"/>
              <w:bottom w:val="none" w:sz="0" w:space="0" w:color="auto"/>
            </w:tcBorders>
          </w:tcPr>
          <w:p w14:paraId="3630682D" w14:textId="77777777" w:rsidR="00B11298" w:rsidRPr="00A03C17" w:rsidRDefault="00B11298"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Heteroacanthocephalidae</w:t>
            </w:r>
            <w:proofErr w:type="spellEnd"/>
          </w:p>
        </w:tc>
        <w:tc>
          <w:tcPr>
            <w:tcW w:w="3240" w:type="dxa"/>
            <w:tcBorders>
              <w:top w:val="none" w:sz="0" w:space="0" w:color="auto"/>
              <w:bottom w:val="none" w:sz="0" w:space="0" w:color="auto"/>
            </w:tcBorders>
          </w:tcPr>
          <w:p w14:paraId="7A1953BF" w14:textId="77777777" w:rsidR="00B11298" w:rsidRPr="00A03C17" w:rsidRDefault="00B11298" w:rsidP="001130F9">
            <w:pP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lang w:val="en-US"/>
              </w:rPr>
            </w:pPr>
            <w:proofErr w:type="spellStart"/>
            <w:r w:rsidRPr="00A03C17">
              <w:rPr>
                <w:rFonts w:ascii="Arial" w:hAnsi="Arial" w:cs="Arial"/>
                <w:i/>
                <w:sz w:val="20"/>
                <w:szCs w:val="20"/>
                <w:lang w:val="en-US"/>
              </w:rPr>
              <w:t>Aspersentis</w:t>
            </w:r>
            <w:proofErr w:type="spellEnd"/>
            <w:r w:rsidRPr="00A03C17">
              <w:rPr>
                <w:rFonts w:ascii="Arial" w:hAnsi="Arial" w:cs="Arial"/>
                <w:i/>
                <w:sz w:val="20"/>
                <w:szCs w:val="20"/>
                <w:lang w:val="en-US"/>
              </w:rPr>
              <w:t xml:space="preserve"> </w:t>
            </w:r>
            <w:proofErr w:type="spellStart"/>
            <w:r w:rsidRPr="00A03C17">
              <w:rPr>
                <w:rFonts w:ascii="Arial" w:hAnsi="Arial" w:cs="Arial"/>
                <w:i/>
                <w:sz w:val="20"/>
                <w:szCs w:val="20"/>
                <w:lang w:val="en-US"/>
              </w:rPr>
              <w:t>austrinus</w:t>
            </w:r>
            <w:proofErr w:type="spellEnd"/>
            <w:r w:rsidRPr="00A03C17">
              <w:rPr>
                <w:rFonts w:ascii="Arial" w:hAnsi="Arial" w:cs="Arial"/>
                <w:i/>
                <w:sz w:val="20"/>
                <w:szCs w:val="20"/>
                <w:lang w:val="en-US"/>
              </w:rPr>
              <w:t xml:space="preserve"> </w:t>
            </w:r>
            <w:r w:rsidRPr="00A03C17">
              <w:rPr>
                <w:rFonts w:ascii="Arial" w:hAnsi="Arial" w:cs="Arial"/>
                <w:sz w:val="20"/>
                <w:szCs w:val="20"/>
                <w:lang w:val="en-US"/>
              </w:rPr>
              <w:t xml:space="preserve">(as syn. </w:t>
            </w:r>
            <w:proofErr w:type="spellStart"/>
            <w:r w:rsidRPr="00A03C17">
              <w:rPr>
                <w:rFonts w:ascii="Arial" w:hAnsi="Arial" w:cs="Arial"/>
                <w:i/>
                <w:sz w:val="20"/>
                <w:szCs w:val="20"/>
                <w:lang w:val="en-US"/>
              </w:rPr>
              <w:t>Aspersentis</w:t>
            </w:r>
            <w:proofErr w:type="spellEnd"/>
            <w:r w:rsidRPr="00A03C17">
              <w:rPr>
                <w:rFonts w:ascii="Arial" w:hAnsi="Arial" w:cs="Arial"/>
                <w:i/>
                <w:sz w:val="20"/>
                <w:szCs w:val="20"/>
                <w:lang w:val="en-US"/>
              </w:rPr>
              <w:t xml:space="preserve"> </w:t>
            </w:r>
            <w:proofErr w:type="spellStart"/>
            <w:r w:rsidRPr="00A03C17">
              <w:rPr>
                <w:rFonts w:ascii="Arial" w:hAnsi="Arial" w:cs="Arial"/>
                <w:i/>
                <w:sz w:val="20"/>
                <w:szCs w:val="20"/>
                <w:lang w:val="en-US"/>
              </w:rPr>
              <w:t>megarhynchus</w:t>
            </w:r>
            <w:proofErr w:type="spellEnd"/>
            <w:r w:rsidRPr="00A03C17">
              <w:rPr>
                <w:rFonts w:ascii="Arial" w:hAnsi="Arial" w:cs="Arial"/>
                <w:sz w:val="20"/>
                <w:szCs w:val="20"/>
                <w:lang w:val="en-US"/>
              </w:rPr>
              <w:t>)</w:t>
            </w:r>
          </w:p>
        </w:tc>
        <w:tc>
          <w:tcPr>
            <w:tcW w:w="1418" w:type="dxa"/>
            <w:tcBorders>
              <w:top w:val="none" w:sz="0" w:space="0" w:color="auto"/>
              <w:bottom w:val="none" w:sz="0" w:space="0" w:color="auto"/>
            </w:tcBorders>
          </w:tcPr>
          <w:p w14:paraId="38AEB894" w14:textId="77777777" w:rsidR="00B11298" w:rsidRPr="00A03C17" w:rsidRDefault="00B11298"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en-US"/>
              </w:rPr>
              <w:t>SSI, OB</w:t>
            </w:r>
          </w:p>
        </w:tc>
        <w:tc>
          <w:tcPr>
            <w:tcW w:w="1012" w:type="dxa"/>
            <w:tcBorders>
              <w:top w:val="none" w:sz="0" w:space="0" w:color="auto"/>
              <w:bottom w:val="none" w:sz="0" w:space="0" w:color="auto"/>
            </w:tcBorders>
          </w:tcPr>
          <w:p w14:paraId="21EBD8B7" w14:textId="77777777" w:rsidR="00B11298" w:rsidRPr="00A03C17" w:rsidRDefault="00B11298"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en-US"/>
              </w:rPr>
              <w:fldChar w:fldCharType="begin"/>
            </w:r>
            <w:r w:rsidR="003E61FA">
              <w:rPr>
                <w:rFonts w:ascii="Arial" w:hAnsi="Arial" w:cs="Arial"/>
                <w:sz w:val="20"/>
                <w:szCs w:val="20"/>
                <w:lang w:val="en-US"/>
              </w:rPr>
              <w:instrText xml:space="preserve"> ADDIN ZOTERO_ITEM CSL_CITATION {"citationID":"35OQE4Bc","properties":{"formattedCitation":"\\super 3,5\\nosupersub{}","plainCitation":"3,5","noteIndex":0},"citationItems":[{"id":3252,"uris":["http://zotero.org/users/3032824/items/RN7U47YF"],"uri":["http://zotero.org/users/3032824/items/RN7U47YF"],"itemData":{"id":3252,"type":"article-journal","container-title":"Vestnik Zoologii","page":"6-10","title":"Peculiarities of nototheniid fish helminth fauna in subantarctic sector of Indian Ocean.","volume":"3","author":[{"family":"Parukhin","given":"A. M."}],"issued":{"date-parts":[["1986"]]}}},{"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schema":"https://github.com/citation-style-language/schema/raw/master/csl-citation.json"} </w:instrText>
            </w:r>
            <w:r w:rsidRPr="00A03C17">
              <w:rPr>
                <w:rFonts w:ascii="Arial" w:hAnsi="Arial" w:cs="Arial"/>
                <w:sz w:val="20"/>
                <w:szCs w:val="20"/>
                <w:lang w:val="en-US"/>
              </w:rPr>
              <w:fldChar w:fldCharType="separate"/>
            </w:r>
            <w:r w:rsidR="003E61FA" w:rsidRPr="003E61FA">
              <w:rPr>
                <w:rFonts w:ascii="Arial" w:hAnsi="Arial" w:cs="Arial"/>
                <w:sz w:val="20"/>
                <w:szCs w:val="24"/>
                <w:vertAlign w:val="superscript"/>
              </w:rPr>
              <w:t>3,5</w:t>
            </w:r>
            <w:r w:rsidRPr="00A03C17">
              <w:rPr>
                <w:rFonts w:ascii="Arial" w:hAnsi="Arial" w:cs="Arial"/>
                <w:sz w:val="20"/>
                <w:szCs w:val="20"/>
                <w:lang w:val="en-US"/>
              </w:rPr>
              <w:fldChar w:fldCharType="end"/>
            </w:r>
          </w:p>
        </w:tc>
      </w:tr>
      <w:tr w:rsidR="00B11298" w:rsidRPr="00A03C17" w14:paraId="50F3DA69" w14:textId="77777777" w:rsidTr="003E61FA">
        <w:tc>
          <w:tcPr>
            <w:cnfStyle w:val="001000000000" w:firstRow="0" w:lastRow="0" w:firstColumn="1" w:lastColumn="0" w:oddVBand="0" w:evenVBand="0" w:oddHBand="0" w:evenHBand="0" w:firstRowFirstColumn="0" w:firstRowLastColumn="0" w:lastRowFirstColumn="0" w:lastRowLastColumn="0"/>
            <w:tcW w:w="1594" w:type="dxa"/>
          </w:tcPr>
          <w:p w14:paraId="56737EA2" w14:textId="77777777" w:rsidR="00B11298" w:rsidRPr="00A03C17" w:rsidRDefault="00B11298" w:rsidP="001130F9">
            <w:pPr>
              <w:rPr>
                <w:rFonts w:ascii="Arial" w:hAnsi="Arial" w:cs="Arial"/>
                <w:sz w:val="20"/>
                <w:szCs w:val="20"/>
                <w:lang w:val="de-DE"/>
              </w:rPr>
            </w:pPr>
          </w:p>
        </w:tc>
        <w:tc>
          <w:tcPr>
            <w:tcW w:w="1691" w:type="dxa"/>
          </w:tcPr>
          <w:p w14:paraId="27CDDF0D" w14:textId="77777777" w:rsidR="00B11298" w:rsidRPr="00A03C17" w:rsidRDefault="00B11298"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2547" w:type="dxa"/>
            <w:shd w:val="clear" w:color="auto" w:fill="F2F2F2" w:themeFill="background1" w:themeFillShade="F2"/>
          </w:tcPr>
          <w:p w14:paraId="1FF2B32B" w14:textId="77777777" w:rsidR="00B11298" w:rsidRPr="00A03C17" w:rsidRDefault="00B11298"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en-US"/>
              </w:rPr>
              <w:t>Polymorphoidea</w:t>
            </w:r>
            <w:proofErr w:type="spellEnd"/>
          </w:p>
        </w:tc>
        <w:tc>
          <w:tcPr>
            <w:tcW w:w="3240" w:type="dxa"/>
            <w:shd w:val="clear" w:color="auto" w:fill="F2F2F2" w:themeFill="background1" w:themeFillShade="F2"/>
          </w:tcPr>
          <w:p w14:paraId="3CD02A00" w14:textId="77777777" w:rsidR="00B11298" w:rsidRPr="00A03C17" w:rsidRDefault="00B11298"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en-US"/>
              </w:rPr>
              <w:t>unspecified</w:t>
            </w:r>
          </w:p>
        </w:tc>
        <w:tc>
          <w:tcPr>
            <w:tcW w:w="1418" w:type="dxa"/>
            <w:shd w:val="clear" w:color="auto" w:fill="F2F2F2" w:themeFill="background1" w:themeFillShade="F2"/>
          </w:tcPr>
          <w:p w14:paraId="18E81061" w14:textId="77777777" w:rsidR="00B11298" w:rsidRPr="00A03C17" w:rsidRDefault="00B11298"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en-US"/>
              </w:rPr>
              <w:t>OB, SSI</w:t>
            </w:r>
          </w:p>
        </w:tc>
        <w:tc>
          <w:tcPr>
            <w:tcW w:w="1012" w:type="dxa"/>
            <w:shd w:val="clear" w:color="auto" w:fill="F2F2F2" w:themeFill="background1" w:themeFillShade="F2"/>
          </w:tcPr>
          <w:p w14:paraId="19C90C91" w14:textId="77777777" w:rsidR="00B11298" w:rsidRPr="00A03C17" w:rsidRDefault="00B11298"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a1lGEssX","properties":{"formattedCitation":"\\super 9\\nosupersub{}","plainCitation":"9","noteIndex":0},"citationItems":[{"id":3243,"uris":["http://zotero.org/users/3032824/items/XBEFNIBX"],"uri":["http://zotero.org/users/3032824/items/XBEFNIBX"],"itemData":{"id":3243,"type":"article-journal","abstract":"The occurrence of acanthocephalans was investigated in fishes of the South Shetlands and South Georgia, Antarctica, between October 1986 and January, 1987. Acanthocephalans were found exclusively in demersal fishes. Nine species were noted in fishes off the South Shetlands and 10 in those off South Georgia (total number of different species: 11). Predatory fishes were the most heavily infected....","container-title":"Acta Parasitologica Polonica","issue":"2","language":"English","page":"131-141","source":"www.cabdirect.org","title":"Occurrence of acanthocephalans in fishes of the open sea off the South Shetlands and South Georgia (Antarctic).","volume":"35","author":[{"family":"Zdzitowiecki","given":"K."}],"issued":{"date-parts":[["1990"]]}}}],"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9</w:t>
            </w:r>
            <w:r w:rsidRPr="00A03C17">
              <w:rPr>
                <w:rFonts w:ascii="Arial" w:hAnsi="Arial" w:cs="Arial"/>
                <w:sz w:val="20"/>
                <w:szCs w:val="20"/>
                <w:lang w:val="de-DE"/>
              </w:rPr>
              <w:fldChar w:fldCharType="end"/>
            </w:r>
          </w:p>
        </w:tc>
      </w:tr>
      <w:tr w:rsidR="00B11298" w:rsidRPr="00A03C17" w14:paraId="2F67B01F" w14:textId="77777777" w:rsidTr="003E61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4" w:type="dxa"/>
            <w:tcBorders>
              <w:top w:val="none" w:sz="0" w:space="0" w:color="auto"/>
              <w:bottom w:val="none" w:sz="0" w:space="0" w:color="auto"/>
            </w:tcBorders>
          </w:tcPr>
          <w:p w14:paraId="360ECFC7" w14:textId="77777777" w:rsidR="00B11298" w:rsidRPr="00A03C17" w:rsidRDefault="00B11298" w:rsidP="001130F9">
            <w:pPr>
              <w:rPr>
                <w:rFonts w:ascii="Arial" w:hAnsi="Arial" w:cs="Arial"/>
                <w:sz w:val="20"/>
                <w:szCs w:val="20"/>
                <w:lang w:val="en-US"/>
              </w:rPr>
            </w:pPr>
          </w:p>
        </w:tc>
        <w:tc>
          <w:tcPr>
            <w:tcW w:w="1691" w:type="dxa"/>
            <w:tcBorders>
              <w:top w:val="none" w:sz="0" w:space="0" w:color="auto"/>
              <w:bottom w:val="none" w:sz="0" w:space="0" w:color="auto"/>
            </w:tcBorders>
          </w:tcPr>
          <w:p w14:paraId="7145D2C4" w14:textId="77777777" w:rsidR="00B11298" w:rsidRPr="00A03C17" w:rsidRDefault="00B11298"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2547" w:type="dxa"/>
            <w:tcBorders>
              <w:top w:val="none" w:sz="0" w:space="0" w:color="auto"/>
              <w:bottom w:val="none" w:sz="0" w:space="0" w:color="auto"/>
            </w:tcBorders>
            <w:shd w:val="clear" w:color="auto" w:fill="F2F2F2" w:themeFill="background1" w:themeFillShade="F2"/>
          </w:tcPr>
          <w:p w14:paraId="1EB3A25D" w14:textId="77777777" w:rsidR="00B11298" w:rsidRPr="00A03C17" w:rsidRDefault="00B11298"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3240" w:type="dxa"/>
            <w:tcBorders>
              <w:top w:val="none" w:sz="0" w:space="0" w:color="auto"/>
              <w:bottom w:val="none" w:sz="0" w:space="0" w:color="auto"/>
            </w:tcBorders>
            <w:shd w:val="clear" w:color="auto" w:fill="F2F2F2" w:themeFill="background1" w:themeFillShade="F2"/>
          </w:tcPr>
          <w:p w14:paraId="6C6898AF" w14:textId="77777777" w:rsidR="00B11298" w:rsidRPr="00A03C17" w:rsidRDefault="00B11298"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roofErr w:type="spellStart"/>
            <w:r w:rsidRPr="00A03C17">
              <w:rPr>
                <w:rFonts w:ascii="Arial" w:hAnsi="Arial" w:cs="Arial"/>
                <w:i/>
                <w:sz w:val="20"/>
                <w:szCs w:val="20"/>
                <w:lang w:val="en-US"/>
              </w:rPr>
              <w:t>Corynosoma</w:t>
            </w:r>
            <w:proofErr w:type="spellEnd"/>
            <w:r w:rsidRPr="00A03C17">
              <w:rPr>
                <w:rFonts w:ascii="Arial" w:hAnsi="Arial" w:cs="Arial"/>
                <w:i/>
                <w:sz w:val="20"/>
                <w:szCs w:val="20"/>
                <w:lang w:val="en-US"/>
              </w:rPr>
              <w:t xml:space="preserve"> </w:t>
            </w:r>
            <w:r w:rsidRPr="00A03C17">
              <w:rPr>
                <w:rFonts w:ascii="Arial" w:hAnsi="Arial" w:cs="Arial"/>
                <w:sz w:val="20"/>
                <w:szCs w:val="20"/>
                <w:lang w:val="en-US"/>
              </w:rPr>
              <w:t>spp.</w:t>
            </w:r>
          </w:p>
        </w:tc>
        <w:tc>
          <w:tcPr>
            <w:tcW w:w="1418" w:type="dxa"/>
            <w:tcBorders>
              <w:top w:val="none" w:sz="0" w:space="0" w:color="auto"/>
              <w:bottom w:val="none" w:sz="0" w:space="0" w:color="auto"/>
            </w:tcBorders>
            <w:shd w:val="clear" w:color="auto" w:fill="F2F2F2" w:themeFill="background1" w:themeFillShade="F2"/>
          </w:tcPr>
          <w:p w14:paraId="03B655AF" w14:textId="77777777" w:rsidR="00B11298" w:rsidRPr="00A03C17" w:rsidRDefault="00B11298"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en-US"/>
              </w:rPr>
              <w:t>SSI</w:t>
            </w:r>
          </w:p>
        </w:tc>
        <w:tc>
          <w:tcPr>
            <w:tcW w:w="1012" w:type="dxa"/>
            <w:tcBorders>
              <w:top w:val="none" w:sz="0" w:space="0" w:color="auto"/>
              <w:bottom w:val="none" w:sz="0" w:space="0" w:color="auto"/>
            </w:tcBorders>
            <w:shd w:val="clear" w:color="auto" w:fill="F2F2F2" w:themeFill="background1" w:themeFillShade="F2"/>
          </w:tcPr>
          <w:p w14:paraId="0501C177" w14:textId="77777777" w:rsidR="00B11298" w:rsidRPr="00A03C17" w:rsidRDefault="00B11298"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rPr>
              <w:fldChar w:fldCharType="begin"/>
            </w:r>
            <w:r w:rsidR="003E61FA">
              <w:rPr>
                <w:rFonts w:ascii="Arial" w:hAnsi="Arial" w:cs="Arial"/>
                <w:sz w:val="20"/>
                <w:szCs w:val="20"/>
              </w:rPr>
              <w:instrText xml:space="preserve"> ADDIN ZOTERO_ITEM CSL_CITATION {"citationID":"4vdqnmuW","properties":{"formattedCitation":"\\super 5\\nosupersub{}","plainCitation":"5","noteIndex":0},"citationItems":[{"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5</w:t>
            </w:r>
            <w:r w:rsidRPr="00A03C17">
              <w:rPr>
                <w:rFonts w:ascii="Arial" w:hAnsi="Arial" w:cs="Arial"/>
                <w:sz w:val="20"/>
                <w:szCs w:val="20"/>
              </w:rPr>
              <w:fldChar w:fldCharType="end"/>
            </w:r>
          </w:p>
        </w:tc>
      </w:tr>
      <w:tr w:rsidR="00B11298" w:rsidRPr="00A03C17" w14:paraId="52968490" w14:textId="77777777" w:rsidTr="003E61FA">
        <w:tc>
          <w:tcPr>
            <w:cnfStyle w:val="001000000000" w:firstRow="0" w:lastRow="0" w:firstColumn="1" w:lastColumn="0" w:oddVBand="0" w:evenVBand="0" w:oddHBand="0" w:evenHBand="0" w:firstRowFirstColumn="0" w:firstRowLastColumn="0" w:lastRowFirstColumn="0" w:lastRowLastColumn="0"/>
            <w:tcW w:w="1594" w:type="dxa"/>
          </w:tcPr>
          <w:p w14:paraId="37DC7073" w14:textId="77777777" w:rsidR="00B11298" w:rsidRPr="00A03C17" w:rsidRDefault="00B11298" w:rsidP="001130F9">
            <w:pPr>
              <w:rPr>
                <w:rFonts w:ascii="Arial" w:hAnsi="Arial" w:cs="Arial"/>
                <w:sz w:val="20"/>
                <w:szCs w:val="20"/>
                <w:lang w:val="en-US"/>
              </w:rPr>
            </w:pPr>
          </w:p>
        </w:tc>
        <w:tc>
          <w:tcPr>
            <w:tcW w:w="1691" w:type="dxa"/>
          </w:tcPr>
          <w:p w14:paraId="1ED2C7CB" w14:textId="77777777" w:rsidR="00B11298" w:rsidRPr="00A03C17" w:rsidRDefault="00B11298"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c>
          <w:tcPr>
            <w:tcW w:w="2547" w:type="dxa"/>
            <w:shd w:val="clear" w:color="auto" w:fill="F2F2F2" w:themeFill="background1" w:themeFillShade="F2"/>
          </w:tcPr>
          <w:p w14:paraId="17476C53" w14:textId="77777777" w:rsidR="00B11298" w:rsidRPr="00A03C17" w:rsidRDefault="00B11298"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c>
          <w:tcPr>
            <w:tcW w:w="3240" w:type="dxa"/>
            <w:shd w:val="clear" w:color="auto" w:fill="F2F2F2" w:themeFill="background1" w:themeFillShade="F2"/>
          </w:tcPr>
          <w:p w14:paraId="2A135AC2" w14:textId="77777777" w:rsidR="00B11298" w:rsidRPr="00A03C17" w:rsidRDefault="00B11298" w:rsidP="001130F9">
            <w:pP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lang w:val="en-US"/>
              </w:rPr>
            </w:pPr>
            <w:proofErr w:type="spellStart"/>
            <w:r w:rsidRPr="00A03C17">
              <w:rPr>
                <w:rFonts w:ascii="Arial" w:hAnsi="Arial" w:cs="Arial"/>
                <w:i/>
                <w:sz w:val="20"/>
                <w:szCs w:val="20"/>
                <w:lang w:val="en-US"/>
              </w:rPr>
              <w:t>Corynosoma</w:t>
            </w:r>
            <w:proofErr w:type="spellEnd"/>
            <w:r w:rsidRPr="00A03C17">
              <w:rPr>
                <w:rFonts w:ascii="Arial" w:hAnsi="Arial" w:cs="Arial"/>
                <w:i/>
                <w:sz w:val="20"/>
                <w:szCs w:val="20"/>
                <w:lang w:val="en-US"/>
              </w:rPr>
              <w:t xml:space="preserve"> </w:t>
            </w:r>
            <w:proofErr w:type="spellStart"/>
            <w:r w:rsidRPr="00A03C17">
              <w:rPr>
                <w:rFonts w:ascii="Arial" w:hAnsi="Arial" w:cs="Arial"/>
                <w:i/>
                <w:sz w:val="20"/>
                <w:szCs w:val="20"/>
                <w:lang w:val="en-US"/>
              </w:rPr>
              <w:t>bullosum</w:t>
            </w:r>
            <w:proofErr w:type="spellEnd"/>
            <w:r w:rsidRPr="00A03C17">
              <w:rPr>
                <w:rFonts w:ascii="Arial" w:hAnsi="Arial" w:cs="Arial"/>
                <w:sz w:val="20"/>
                <w:szCs w:val="20"/>
                <w:lang w:val="en-US"/>
              </w:rPr>
              <w:t xml:space="preserve"> (also as syn. </w:t>
            </w:r>
            <w:proofErr w:type="spellStart"/>
            <w:r w:rsidRPr="00A03C17">
              <w:rPr>
                <w:rFonts w:ascii="Arial" w:hAnsi="Arial" w:cs="Arial"/>
                <w:i/>
                <w:sz w:val="20"/>
                <w:szCs w:val="20"/>
                <w:lang w:val="en-US"/>
              </w:rPr>
              <w:t>Corynosoma</w:t>
            </w:r>
            <w:proofErr w:type="spellEnd"/>
            <w:r w:rsidRPr="00A03C17">
              <w:rPr>
                <w:rFonts w:ascii="Arial" w:hAnsi="Arial" w:cs="Arial"/>
                <w:i/>
                <w:sz w:val="20"/>
                <w:szCs w:val="20"/>
                <w:lang w:val="en-US"/>
              </w:rPr>
              <w:t xml:space="preserve"> </w:t>
            </w:r>
            <w:proofErr w:type="spellStart"/>
            <w:r w:rsidRPr="00A03C17">
              <w:rPr>
                <w:rFonts w:ascii="Arial" w:hAnsi="Arial" w:cs="Arial"/>
                <w:i/>
                <w:sz w:val="20"/>
                <w:szCs w:val="20"/>
                <w:lang w:val="en-US"/>
              </w:rPr>
              <w:t>arctocephali</w:t>
            </w:r>
            <w:proofErr w:type="spellEnd"/>
            <w:r w:rsidRPr="00A03C17">
              <w:rPr>
                <w:rFonts w:ascii="Arial" w:hAnsi="Arial" w:cs="Arial"/>
                <w:sz w:val="20"/>
                <w:szCs w:val="20"/>
                <w:lang w:val="en-US"/>
              </w:rPr>
              <w:t>)</w:t>
            </w:r>
          </w:p>
        </w:tc>
        <w:tc>
          <w:tcPr>
            <w:tcW w:w="1418" w:type="dxa"/>
            <w:shd w:val="clear" w:color="auto" w:fill="F2F2F2" w:themeFill="background1" w:themeFillShade="F2"/>
          </w:tcPr>
          <w:p w14:paraId="438D9D91" w14:textId="77777777" w:rsidR="00B11298" w:rsidRPr="00A03C17" w:rsidRDefault="00B11298"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en-US"/>
              </w:rPr>
              <w:t>SSI, SGI</w:t>
            </w:r>
          </w:p>
        </w:tc>
        <w:tc>
          <w:tcPr>
            <w:tcW w:w="1012" w:type="dxa"/>
            <w:shd w:val="clear" w:color="auto" w:fill="F2F2F2" w:themeFill="background1" w:themeFillShade="F2"/>
          </w:tcPr>
          <w:p w14:paraId="2AE29C64" w14:textId="77777777" w:rsidR="00B11298" w:rsidRPr="00A03C17" w:rsidRDefault="00B11298"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rPr>
              <w:fldChar w:fldCharType="begin"/>
            </w:r>
            <w:r w:rsidR="003E61FA">
              <w:rPr>
                <w:rFonts w:ascii="Arial" w:hAnsi="Arial" w:cs="Arial"/>
                <w:sz w:val="20"/>
                <w:szCs w:val="20"/>
              </w:rPr>
              <w:instrText xml:space="preserve"> ADDIN ZOTERO_ITEM CSL_CITATION {"citationID":"FMHauaAt","properties":{"formattedCitation":"\\super 5,9\\nosupersub{}","plainCitation":"5,9","noteIndex":0},"citationItems":[{"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id":3243,"uris":["http://zotero.org/users/3032824/items/XBEFNIBX"],"uri":["http://zotero.org/users/3032824/items/XBEFNIBX"],"itemData":{"id":3243,"type":"article-journal","abstract":"The occurrence of acanthocephalans was investigated in fishes of the South Shetlands and South Georgia, Antarctica, between October 1986 and January, 1987. Acanthocephalans were found exclusively in demersal fishes. Nine species were noted in fishes off the South Shetlands and 10 in those off South Georgia (total number of different species: 11). Predatory fishes were the most heavily infected....","container-title":"Acta Parasitologica Polonica","issue":"2","language":"English","page":"131-141","source":"www.cabdirect.org","title":"Occurrence of acanthocephalans in fishes of the open sea off the South Shetlands and South Georgia (Antarctic).","volume":"35","author":[{"family":"Zdzitowiecki","given":"K."}],"issued":{"date-parts":[["1990"]]}}}],"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5,9</w:t>
            </w:r>
            <w:r w:rsidRPr="00A03C17">
              <w:rPr>
                <w:rFonts w:ascii="Arial" w:hAnsi="Arial" w:cs="Arial"/>
                <w:sz w:val="20"/>
                <w:szCs w:val="20"/>
              </w:rPr>
              <w:fldChar w:fldCharType="end"/>
            </w:r>
          </w:p>
        </w:tc>
      </w:tr>
      <w:tr w:rsidR="00B11298" w:rsidRPr="00A03C17" w14:paraId="738A94D7" w14:textId="77777777" w:rsidTr="003E61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4" w:type="dxa"/>
            <w:tcBorders>
              <w:top w:val="none" w:sz="0" w:space="0" w:color="auto"/>
              <w:bottom w:val="none" w:sz="0" w:space="0" w:color="auto"/>
            </w:tcBorders>
          </w:tcPr>
          <w:p w14:paraId="73687927" w14:textId="77777777" w:rsidR="00B11298" w:rsidRPr="00A03C17" w:rsidRDefault="00B11298" w:rsidP="001130F9">
            <w:pPr>
              <w:rPr>
                <w:rFonts w:ascii="Arial" w:hAnsi="Arial" w:cs="Arial"/>
                <w:sz w:val="20"/>
                <w:szCs w:val="20"/>
                <w:lang w:val="en-US"/>
              </w:rPr>
            </w:pPr>
          </w:p>
        </w:tc>
        <w:tc>
          <w:tcPr>
            <w:tcW w:w="1691" w:type="dxa"/>
            <w:tcBorders>
              <w:top w:val="none" w:sz="0" w:space="0" w:color="auto"/>
              <w:bottom w:val="none" w:sz="0" w:space="0" w:color="auto"/>
            </w:tcBorders>
          </w:tcPr>
          <w:p w14:paraId="09FCBC24" w14:textId="77777777" w:rsidR="00B11298" w:rsidRPr="00A03C17" w:rsidRDefault="00B11298"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2547" w:type="dxa"/>
            <w:tcBorders>
              <w:top w:val="none" w:sz="0" w:space="0" w:color="auto"/>
              <w:bottom w:val="none" w:sz="0" w:space="0" w:color="auto"/>
            </w:tcBorders>
            <w:shd w:val="clear" w:color="auto" w:fill="F2F2F2" w:themeFill="background1" w:themeFillShade="F2"/>
          </w:tcPr>
          <w:p w14:paraId="3FCA6501" w14:textId="77777777" w:rsidR="00B11298" w:rsidRPr="00A03C17" w:rsidRDefault="00B11298"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3240" w:type="dxa"/>
            <w:tcBorders>
              <w:top w:val="none" w:sz="0" w:space="0" w:color="auto"/>
              <w:bottom w:val="none" w:sz="0" w:space="0" w:color="auto"/>
            </w:tcBorders>
            <w:shd w:val="clear" w:color="auto" w:fill="F2F2F2" w:themeFill="background1" w:themeFillShade="F2"/>
          </w:tcPr>
          <w:p w14:paraId="5291AC7B" w14:textId="77777777" w:rsidR="00B11298" w:rsidRPr="00A03C17" w:rsidRDefault="00B11298"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roofErr w:type="spellStart"/>
            <w:r w:rsidRPr="00A03C17">
              <w:rPr>
                <w:rFonts w:ascii="Arial" w:hAnsi="Arial" w:cs="Arial"/>
                <w:i/>
                <w:sz w:val="20"/>
                <w:szCs w:val="20"/>
                <w:lang w:val="en-US"/>
              </w:rPr>
              <w:t>Corynosoma</w:t>
            </w:r>
            <w:proofErr w:type="spellEnd"/>
            <w:r w:rsidRPr="00A03C17">
              <w:rPr>
                <w:rFonts w:ascii="Arial" w:hAnsi="Arial" w:cs="Arial"/>
                <w:i/>
                <w:sz w:val="20"/>
                <w:szCs w:val="20"/>
                <w:lang w:val="en-US"/>
              </w:rPr>
              <w:t xml:space="preserve"> </w:t>
            </w:r>
            <w:proofErr w:type="spellStart"/>
            <w:r w:rsidRPr="00A03C17">
              <w:rPr>
                <w:rFonts w:ascii="Arial" w:hAnsi="Arial" w:cs="Arial"/>
                <w:i/>
                <w:sz w:val="20"/>
                <w:szCs w:val="20"/>
                <w:lang w:val="en-US"/>
              </w:rPr>
              <w:t>hamanni</w:t>
            </w:r>
            <w:proofErr w:type="spellEnd"/>
          </w:p>
        </w:tc>
        <w:tc>
          <w:tcPr>
            <w:tcW w:w="1418" w:type="dxa"/>
            <w:tcBorders>
              <w:top w:val="none" w:sz="0" w:space="0" w:color="auto"/>
              <w:bottom w:val="none" w:sz="0" w:space="0" w:color="auto"/>
            </w:tcBorders>
            <w:shd w:val="clear" w:color="auto" w:fill="F2F2F2" w:themeFill="background1" w:themeFillShade="F2"/>
          </w:tcPr>
          <w:p w14:paraId="3992D1B6" w14:textId="77777777" w:rsidR="00B11298" w:rsidRPr="00A03C17" w:rsidRDefault="00B11298"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en-US"/>
              </w:rPr>
              <w:t>KS, CI, SB, LB</w:t>
            </w:r>
          </w:p>
        </w:tc>
        <w:tc>
          <w:tcPr>
            <w:tcW w:w="1012" w:type="dxa"/>
            <w:tcBorders>
              <w:top w:val="none" w:sz="0" w:space="0" w:color="auto"/>
              <w:bottom w:val="none" w:sz="0" w:space="0" w:color="auto"/>
            </w:tcBorders>
            <w:shd w:val="clear" w:color="auto" w:fill="F2F2F2" w:themeFill="background1" w:themeFillShade="F2"/>
          </w:tcPr>
          <w:p w14:paraId="50840397" w14:textId="77777777" w:rsidR="00B11298" w:rsidRPr="00A03C17" w:rsidRDefault="00B11298"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CcJi66sG","properties":{"formattedCitation":"\\super 3,29,30\\nosupersub{}","plainCitation":"3,29,30","noteIndex":0},"citationItems":[{"id":3252,"uris":["http://zotero.org/users/3032824/items/RN7U47YF"],"uri":["http://zotero.org/users/3032824/items/RN7U47YF"],"itemData":{"id":3252,"type":"article-journal","container-title":"Vestnik Zoologii","page":"6-10","title":"Peculiarities of nototheniid fish helminth fauna in subantarctic sector of Indian Ocean.","volume":"3","author":[{"family":"Parukhin","given":"A. M."}],"issued":{"date-parts":[["1986"]]}}},{"id":3274,"uris":["http://zotero.org/users/3032824/items/QFQD895J"],"uri":["http://zotero.org/users/3032824/items/QFQD895J"],"itemData":{"id":3274,"type":"article-journal","container-title":"Vestnik Zoologii","language":"Russian","page":"90-94","title":"Parasitofauna of Notothenioidei from waters of the Atlantic and Indian Oceans.","volume":"3","author":[{"family":"Parukhin","given":"A. M."},{"family":"Lyadov","given":"V. N."}],"issued":{"date-parts":[["1981"]]}}},{"id":3275,"uris":["http://zotero.org/users/3032824/items/QIU4DBZ9"],"uri":["http://zotero.org/users/3032824/items/QIU4DBZ9"],"itemData":{"id":3275,"type":"article-journal","container-title":"Ekologiya Morya","language":"Russian","page":"49-56","title":"Helminth fauna of food Nototheniidae fishes from Kerguelen Subregion region.","volume":"10","author":[{"family":"Parukhin","given":"A. M."},{"family":"Lyadov","given":"V. N."}],"issued":{"date-parts":[["1982"]]}}}],"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3,29,30</w:t>
            </w:r>
            <w:r w:rsidRPr="00A03C17">
              <w:rPr>
                <w:rFonts w:ascii="Arial" w:hAnsi="Arial" w:cs="Arial"/>
                <w:sz w:val="20"/>
                <w:szCs w:val="20"/>
                <w:lang w:val="de-DE"/>
              </w:rPr>
              <w:fldChar w:fldCharType="end"/>
            </w:r>
          </w:p>
        </w:tc>
      </w:tr>
      <w:tr w:rsidR="00B11298" w:rsidRPr="00A03C17" w14:paraId="42D66DC7" w14:textId="77777777" w:rsidTr="003E61FA">
        <w:tc>
          <w:tcPr>
            <w:cnfStyle w:val="001000000000" w:firstRow="0" w:lastRow="0" w:firstColumn="1" w:lastColumn="0" w:oddVBand="0" w:evenVBand="0" w:oddHBand="0" w:evenHBand="0" w:firstRowFirstColumn="0" w:firstRowLastColumn="0" w:lastRowFirstColumn="0" w:lastRowLastColumn="0"/>
            <w:tcW w:w="1594" w:type="dxa"/>
          </w:tcPr>
          <w:p w14:paraId="267CE5E8" w14:textId="77777777" w:rsidR="00B11298" w:rsidRPr="00A03C17" w:rsidRDefault="00B11298" w:rsidP="001130F9">
            <w:pPr>
              <w:rPr>
                <w:rFonts w:ascii="Arial" w:hAnsi="Arial" w:cs="Arial"/>
                <w:sz w:val="20"/>
                <w:szCs w:val="20"/>
                <w:lang w:val="en-US"/>
              </w:rPr>
            </w:pPr>
          </w:p>
        </w:tc>
        <w:tc>
          <w:tcPr>
            <w:tcW w:w="1691" w:type="dxa"/>
          </w:tcPr>
          <w:p w14:paraId="208CBB0B" w14:textId="77777777" w:rsidR="00B11298" w:rsidRPr="00A03C17" w:rsidRDefault="00B11298"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c>
          <w:tcPr>
            <w:tcW w:w="2547" w:type="dxa"/>
          </w:tcPr>
          <w:p w14:paraId="51F04C98" w14:textId="5399C88E" w:rsidR="00B11298" w:rsidRPr="00A03C17" w:rsidRDefault="00B11298"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roofErr w:type="spellStart"/>
            <w:r w:rsidRPr="00A03C17">
              <w:rPr>
                <w:rFonts w:ascii="Arial" w:hAnsi="Arial" w:cs="Arial"/>
                <w:sz w:val="20"/>
                <w:szCs w:val="20"/>
                <w:lang w:val="en-US"/>
              </w:rPr>
              <w:t>R</w:t>
            </w:r>
            <w:r w:rsidR="008C7661">
              <w:rPr>
                <w:rFonts w:ascii="Arial" w:hAnsi="Arial" w:cs="Arial"/>
                <w:sz w:val="20"/>
                <w:szCs w:val="20"/>
                <w:lang w:val="en-US"/>
              </w:rPr>
              <w:t>h</w:t>
            </w:r>
            <w:r w:rsidRPr="00A03C17">
              <w:rPr>
                <w:rFonts w:ascii="Arial" w:hAnsi="Arial" w:cs="Arial"/>
                <w:sz w:val="20"/>
                <w:szCs w:val="20"/>
                <w:lang w:val="en-US"/>
              </w:rPr>
              <w:t>adinorhynchidae</w:t>
            </w:r>
            <w:proofErr w:type="spellEnd"/>
          </w:p>
        </w:tc>
        <w:tc>
          <w:tcPr>
            <w:tcW w:w="3240" w:type="dxa"/>
          </w:tcPr>
          <w:p w14:paraId="0AB73485" w14:textId="77777777" w:rsidR="00B11298" w:rsidRPr="00A03C17" w:rsidRDefault="00B11298" w:rsidP="001130F9">
            <w:pP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lang w:val="en-US"/>
              </w:rPr>
            </w:pPr>
            <w:proofErr w:type="spellStart"/>
            <w:r w:rsidRPr="00A03C17">
              <w:rPr>
                <w:rFonts w:ascii="Arial" w:hAnsi="Arial" w:cs="Arial"/>
                <w:i/>
                <w:sz w:val="20"/>
                <w:szCs w:val="20"/>
                <w:lang w:val="en-US"/>
              </w:rPr>
              <w:t>Metacanthocephalus</w:t>
            </w:r>
            <w:proofErr w:type="spellEnd"/>
            <w:r w:rsidRPr="00A03C17">
              <w:rPr>
                <w:rFonts w:ascii="Arial" w:hAnsi="Arial" w:cs="Arial"/>
                <w:i/>
                <w:sz w:val="20"/>
                <w:szCs w:val="20"/>
                <w:lang w:val="en-US"/>
              </w:rPr>
              <w:t xml:space="preserve"> spp.</w:t>
            </w:r>
          </w:p>
        </w:tc>
        <w:tc>
          <w:tcPr>
            <w:tcW w:w="1418" w:type="dxa"/>
          </w:tcPr>
          <w:p w14:paraId="316688DE" w14:textId="77777777" w:rsidR="00B11298" w:rsidRPr="00A03C17" w:rsidRDefault="00B11298" w:rsidP="00113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en-US"/>
              </w:rPr>
              <w:t>SSI</w:t>
            </w:r>
          </w:p>
        </w:tc>
        <w:tc>
          <w:tcPr>
            <w:tcW w:w="1012" w:type="dxa"/>
          </w:tcPr>
          <w:p w14:paraId="459D691E" w14:textId="77777777" w:rsidR="00B11298" w:rsidRPr="00A03C17" w:rsidRDefault="00B11298"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rPr>
              <w:fldChar w:fldCharType="begin"/>
            </w:r>
            <w:r w:rsidR="003E61FA">
              <w:rPr>
                <w:rFonts w:ascii="Arial" w:hAnsi="Arial" w:cs="Arial"/>
                <w:sz w:val="20"/>
                <w:szCs w:val="20"/>
              </w:rPr>
              <w:instrText xml:space="preserve"> ADDIN ZOTERO_ITEM CSL_CITATION {"citationID":"Ino64vxr","properties":{"formattedCitation":"\\super 5\\nosupersub{}","plainCitation":"5","noteIndex":0},"citationItems":[{"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5</w:t>
            </w:r>
            <w:r w:rsidRPr="00A03C17">
              <w:rPr>
                <w:rFonts w:ascii="Arial" w:hAnsi="Arial" w:cs="Arial"/>
                <w:sz w:val="20"/>
                <w:szCs w:val="20"/>
              </w:rPr>
              <w:fldChar w:fldCharType="end"/>
            </w:r>
          </w:p>
        </w:tc>
      </w:tr>
      <w:tr w:rsidR="00B11298" w:rsidRPr="00A03C17" w14:paraId="275DAA89" w14:textId="77777777" w:rsidTr="003E61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4" w:type="dxa"/>
            <w:tcBorders>
              <w:top w:val="none" w:sz="0" w:space="0" w:color="auto"/>
              <w:bottom w:val="single" w:sz="4" w:space="0" w:color="auto"/>
            </w:tcBorders>
          </w:tcPr>
          <w:p w14:paraId="373E48E1" w14:textId="77777777" w:rsidR="00B11298" w:rsidRPr="00A03C17" w:rsidRDefault="00B11298" w:rsidP="001130F9">
            <w:pPr>
              <w:rPr>
                <w:rFonts w:ascii="Arial" w:hAnsi="Arial" w:cs="Arial"/>
                <w:sz w:val="20"/>
                <w:szCs w:val="20"/>
                <w:lang w:val="en-US"/>
              </w:rPr>
            </w:pPr>
          </w:p>
        </w:tc>
        <w:tc>
          <w:tcPr>
            <w:tcW w:w="1691" w:type="dxa"/>
            <w:tcBorders>
              <w:top w:val="none" w:sz="0" w:space="0" w:color="auto"/>
              <w:bottom w:val="single" w:sz="4" w:space="0" w:color="auto"/>
            </w:tcBorders>
          </w:tcPr>
          <w:p w14:paraId="6B7EB48E" w14:textId="77777777" w:rsidR="00B11298" w:rsidRPr="00A03C17" w:rsidRDefault="00B11298"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2547" w:type="dxa"/>
            <w:tcBorders>
              <w:top w:val="none" w:sz="0" w:space="0" w:color="auto"/>
              <w:bottom w:val="single" w:sz="4" w:space="0" w:color="auto"/>
            </w:tcBorders>
          </w:tcPr>
          <w:p w14:paraId="76E19D19" w14:textId="77777777" w:rsidR="00B11298" w:rsidRPr="00A03C17" w:rsidRDefault="00B11298"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3240" w:type="dxa"/>
            <w:tcBorders>
              <w:top w:val="none" w:sz="0" w:space="0" w:color="auto"/>
              <w:bottom w:val="single" w:sz="4" w:space="0" w:color="auto"/>
            </w:tcBorders>
          </w:tcPr>
          <w:p w14:paraId="4854CF7A" w14:textId="77777777" w:rsidR="00B11298" w:rsidRPr="00A03C17" w:rsidRDefault="00B11298" w:rsidP="001130F9">
            <w:pP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lang w:val="en-US"/>
              </w:rPr>
            </w:pPr>
            <w:proofErr w:type="spellStart"/>
            <w:r w:rsidRPr="00A03C17">
              <w:rPr>
                <w:rFonts w:ascii="Arial" w:hAnsi="Arial" w:cs="Arial"/>
                <w:i/>
                <w:sz w:val="20"/>
                <w:szCs w:val="20"/>
                <w:lang w:val="en-US"/>
              </w:rPr>
              <w:t>Metacanthocephalus</w:t>
            </w:r>
            <w:proofErr w:type="spellEnd"/>
            <w:r w:rsidRPr="00A03C17">
              <w:rPr>
                <w:rFonts w:ascii="Arial" w:hAnsi="Arial" w:cs="Arial"/>
                <w:i/>
                <w:sz w:val="20"/>
                <w:szCs w:val="20"/>
                <w:lang w:val="en-US"/>
              </w:rPr>
              <w:t xml:space="preserve"> </w:t>
            </w:r>
            <w:proofErr w:type="spellStart"/>
            <w:r w:rsidRPr="00A03C17">
              <w:rPr>
                <w:rFonts w:ascii="Arial" w:hAnsi="Arial" w:cs="Arial"/>
                <w:i/>
                <w:sz w:val="20"/>
                <w:szCs w:val="20"/>
                <w:lang w:val="en-US"/>
              </w:rPr>
              <w:t>rennicki</w:t>
            </w:r>
            <w:proofErr w:type="spellEnd"/>
            <w:r w:rsidRPr="00A03C17">
              <w:rPr>
                <w:rFonts w:ascii="Arial" w:hAnsi="Arial" w:cs="Arial"/>
                <w:i/>
                <w:sz w:val="20"/>
                <w:szCs w:val="20"/>
                <w:lang w:val="en-US"/>
              </w:rPr>
              <w:t xml:space="preserve"> </w:t>
            </w:r>
            <w:r w:rsidRPr="00A03C17">
              <w:rPr>
                <w:rFonts w:ascii="Arial" w:hAnsi="Arial" w:cs="Arial"/>
                <w:sz w:val="20"/>
                <w:szCs w:val="20"/>
                <w:lang w:val="en-US"/>
              </w:rPr>
              <w:t xml:space="preserve">(as syn. </w:t>
            </w:r>
            <w:proofErr w:type="spellStart"/>
            <w:r w:rsidRPr="00A03C17">
              <w:rPr>
                <w:rFonts w:ascii="Arial" w:hAnsi="Arial" w:cs="Arial"/>
                <w:i/>
                <w:sz w:val="20"/>
                <w:szCs w:val="20"/>
                <w:lang w:val="en-US"/>
              </w:rPr>
              <w:t>Echinorhynchus</w:t>
            </w:r>
            <w:proofErr w:type="spellEnd"/>
            <w:r w:rsidRPr="00A03C17">
              <w:rPr>
                <w:rFonts w:ascii="Arial" w:hAnsi="Arial" w:cs="Arial"/>
                <w:i/>
                <w:sz w:val="20"/>
                <w:szCs w:val="20"/>
                <w:lang w:val="en-US"/>
              </w:rPr>
              <w:t xml:space="preserve"> </w:t>
            </w:r>
            <w:proofErr w:type="spellStart"/>
            <w:r w:rsidRPr="00A03C17">
              <w:rPr>
                <w:rFonts w:ascii="Arial" w:hAnsi="Arial" w:cs="Arial"/>
                <w:i/>
                <w:sz w:val="20"/>
                <w:szCs w:val="20"/>
                <w:lang w:val="en-US"/>
              </w:rPr>
              <w:t>debenhami</w:t>
            </w:r>
            <w:proofErr w:type="spellEnd"/>
            <w:r w:rsidRPr="00A03C17">
              <w:rPr>
                <w:rFonts w:ascii="Arial" w:hAnsi="Arial" w:cs="Arial"/>
                <w:sz w:val="20"/>
                <w:szCs w:val="20"/>
                <w:lang w:val="en-US"/>
              </w:rPr>
              <w:t>)</w:t>
            </w:r>
          </w:p>
        </w:tc>
        <w:tc>
          <w:tcPr>
            <w:tcW w:w="1418" w:type="dxa"/>
            <w:tcBorders>
              <w:top w:val="none" w:sz="0" w:space="0" w:color="auto"/>
              <w:bottom w:val="single" w:sz="4" w:space="0" w:color="auto"/>
            </w:tcBorders>
          </w:tcPr>
          <w:p w14:paraId="78A85DD9" w14:textId="77777777" w:rsidR="00B11298" w:rsidRPr="00A03C17" w:rsidRDefault="00B11298" w:rsidP="00113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de-DE"/>
              </w:rPr>
              <w:t>KS, CI, OB, LB</w:t>
            </w:r>
          </w:p>
        </w:tc>
        <w:tc>
          <w:tcPr>
            <w:tcW w:w="1012" w:type="dxa"/>
            <w:tcBorders>
              <w:top w:val="none" w:sz="0" w:space="0" w:color="auto"/>
              <w:bottom w:val="single" w:sz="4" w:space="0" w:color="auto"/>
            </w:tcBorders>
          </w:tcPr>
          <w:p w14:paraId="6E254890" w14:textId="77777777" w:rsidR="00B11298" w:rsidRPr="00A03C17" w:rsidRDefault="00B11298"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YUTgnITZ","properties":{"formattedCitation":"\\super 29,30\\nosupersub{}","plainCitation":"29,30","noteIndex":0},"citationItems":[{"id":3274,"uris":["http://zotero.org/users/3032824/items/QFQD895J"],"uri":["http://zotero.org/users/3032824/items/QFQD895J"],"itemData":{"id":3274,"type":"article-journal","container-title":"Vestnik Zoologii","language":"Russian","page":"90-94","title":"Parasitofauna of Notothenioidei from waters of the Atlantic and Indian Oceans.","volume":"3","author":[{"family":"Parukhin","given":"A. M."},{"family":"Lyadov","given":"V. N."}],"issued":{"date-parts":[["1981"]]}}},{"id":3275,"uris":["http://zotero.org/users/3032824/items/QIU4DBZ9"],"uri":["http://zotero.org/users/3032824/items/QIU4DBZ9"],"itemData":{"id":3275,"type":"article-journal","container-title":"Ekologiya Morya","language":"Russian","page":"49-56","title":"Helminth fauna of food Nototheniidae fishes from Kerguelen Subregion region.","volume":"10","author":[{"family":"Parukhin","given":"A. M."},{"family":"Lyadov","given":"V. N."}],"issued":{"date-parts":[["1982"]]}}}],"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29,30</w:t>
            </w:r>
            <w:r w:rsidRPr="00A03C17">
              <w:rPr>
                <w:rFonts w:ascii="Arial" w:hAnsi="Arial" w:cs="Arial"/>
                <w:sz w:val="20"/>
                <w:szCs w:val="20"/>
                <w:lang w:val="de-DE"/>
              </w:rPr>
              <w:fldChar w:fldCharType="end"/>
            </w:r>
          </w:p>
        </w:tc>
      </w:tr>
      <w:tr w:rsidR="00B11298" w:rsidRPr="00A03C17" w14:paraId="0432E2CB" w14:textId="77777777" w:rsidTr="003E61FA">
        <w:tc>
          <w:tcPr>
            <w:cnfStyle w:val="001000000000" w:firstRow="0" w:lastRow="0" w:firstColumn="1" w:lastColumn="0" w:oddVBand="0" w:evenVBand="0" w:oddHBand="0" w:evenHBand="0" w:firstRowFirstColumn="0" w:firstRowLastColumn="0" w:lastRowFirstColumn="0" w:lastRowLastColumn="0"/>
            <w:tcW w:w="1594" w:type="dxa"/>
            <w:tcBorders>
              <w:top w:val="single" w:sz="4" w:space="0" w:color="auto"/>
            </w:tcBorders>
          </w:tcPr>
          <w:p w14:paraId="4F6404BD" w14:textId="77777777" w:rsidR="00B11298" w:rsidRPr="00A03C17" w:rsidRDefault="00B11298" w:rsidP="00CD3555">
            <w:pPr>
              <w:rPr>
                <w:rFonts w:ascii="Arial" w:hAnsi="Arial" w:cs="Arial"/>
                <w:sz w:val="20"/>
                <w:szCs w:val="20"/>
                <w:lang w:val="en-US"/>
              </w:rPr>
            </w:pPr>
          </w:p>
        </w:tc>
        <w:tc>
          <w:tcPr>
            <w:tcW w:w="1691" w:type="dxa"/>
            <w:tcBorders>
              <w:top w:val="single" w:sz="4" w:space="0" w:color="auto"/>
            </w:tcBorders>
          </w:tcPr>
          <w:p w14:paraId="4B169EA0" w14:textId="77777777" w:rsidR="00B11298" w:rsidRPr="00A03C17" w:rsidRDefault="00B11298" w:rsidP="00CD355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roofErr w:type="spellStart"/>
            <w:r w:rsidRPr="00A03C17">
              <w:rPr>
                <w:rFonts w:ascii="Arial" w:hAnsi="Arial" w:cs="Arial"/>
                <w:sz w:val="20"/>
                <w:szCs w:val="20"/>
                <w:lang w:val="de-DE"/>
              </w:rPr>
              <w:t>Nematoda</w:t>
            </w:r>
            <w:proofErr w:type="spellEnd"/>
          </w:p>
        </w:tc>
        <w:tc>
          <w:tcPr>
            <w:tcW w:w="2547" w:type="dxa"/>
            <w:tcBorders>
              <w:top w:val="single" w:sz="4" w:space="0" w:color="auto"/>
            </w:tcBorders>
            <w:shd w:val="clear" w:color="auto" w:fill="F2F2F2" w:themeFill="background1" w:themeFillShade="F2"/>
          </w:tcPr>
          <w:p w14:paraId="3DD04368" w14:textId="77777777" w:rsidR="00B11298" w:rsidRPr="00A03C17" w:rsidRDefault="00B11298" w:rsidP="00CD355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roofErr w:type="spellStart"/>
            <w:r w:rsidRPr="00A03C17">
              <w:rPr>
                <w:rFonts w:ascii="Arial" w:hAnsi="Arial" w:cs="Arial"/>
                <w:sz w:val="20"/>
                <w:szCs w:val="20"/>
                <w:lang w:val="de-DE"/>
              </w:rPr>
              <w:t>Anisakidae</w:t>
            </w:r>
            <w:proofErr w:type="spellEnd"/>
          </w:p>
        </w:tc>
        <w:tc>
          <w:tcPr>
            <w:tcW w:w="3240" w:type="dxa"/>
            <w:tcBorders>
              <w:top w:val="single" w:sz="4" w:space="0" w:color="auto"/>
            </w:tcBorders>
            <w:shd w:val="clear" w:color="auto" w:fill="F2F2F2" w:themeFill="background1" w:themeFillShade="F2"/>
          </w:tcPr>
          <w:p w14:paraId="79B6BA1B" w14:textId="77777777" w:rsidR="00B11298" w:rsidRPr="00A03C17" w:rsidRDefault="00B11298" w:rsidP="00CD355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A03C17">
              <w:rPr>
                <w:rFonts w:ascii="Arial" w:hAnsi="Arial" w:cs="Arial"/>
                <w:i/>
                <w:sz w:val="20"/>
                <w:szCs w:val="20"/>
                <w:lang w:val="en-US"/>
              </w:rPr>
              <w:t xml:space="preserve">Anisakis </w:t>
            </w:r>
            <w:r w:rsidRPr="00A03C17">
              <w:rPr>
                <w:rFonts w:ascii="Arial" w:hAnsi="Arial" w:cs="Arial"/>
                <w:sz w:val="20"/>
                <w:szCs w:val="20"/>
                <w:lang w:val="en-US"/>
              </w:rPr>
              <w:t>sp.</w:t>
            </w:r>
          </w:p>
        </w:tc>
        <w:tc>
          <w:tcPr>
            <w:tcW w:w="1418" w:type="dxa"/>
            <w:tcBorders>
              <w:top w:val="single" w:sz="4" w:space="0" w:color="auto"/>
            </w:tcBorders>
            <w:shd w:val="clear" w:color="auto" w:fill="F2F2F2" w:themeFill="background1" w:themeFillShade="F2"/>
          </w:tcPr>
          <w:p w14:paraId="720E8907" w14:textId="77777777" w:rsidR="00B11298" w:rsidRPr="00A03C17" w:rsidRDefault="00B11298" w:rsidP="00CD355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KS, CI, SB, OB, LB</w:t>
            </w:r>
          </w:p>
        </w:tc>
        <w:tc>
          <w:tcPr>
            <w:tcW w:w="1012" w:type="dxa"/>
            <w:tcBorders>
              <w:top w:val="single" w:sz="4" w:space="0" w:color="auto"/>
            </w:tcBorders>
            <w:shd w:val="clear" w:color="auto" w:fill="F2F2F2" w:themeFill="background1" w:themeFillShade="F2"/>
          </w:tcPr>
          <w:p w14:paraId="32ABCF0D" w14:textId="77777777" w:rsidR="00B11298" w:rsidRPr="00A03C17" w:rsidRDefault="00B11298"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6Q2zxnzO","properties":{"formattedCitation":"\\super 3,29,30\\nosupersub{}","plainCitation":"3,29,30","noteIndex":0},"citationItems":[{"id":3252,"uris":["http://zotero.org/users/3032824/items/RN7U47YF"],"uri":["http://zotero.org/users/3032824/items/RN7U47YF"],"itemData":{"id":3252,"type":"article-journal","container-title":"Vestnik Zoologii","page":"6-10","title":"Peculiarities of nototheniid fish helminth fauna in subantarctic sector of Indian Ocean.","volume":"3","author":[{"family":"Parukhin","given":"A. M."}],"issued":{"date-parts":[["1986"]]}}},{"id":3274,"uris":["http://zotero.org/users/3032824/items/QFQD895J"],"uri":["http://zotero.org/users/3032824/items/QFQD895J"],"itemData":{"id":3274,"type":"article-journal","container-title":"Vestnik Zoologii","language":"Russian","page":"90-94","title":"Parasitofauna of Notothenioidei from waters of the Atlantic and Indian Oceans.","volume":"3","author":[{"family":"Parukhin","given":"A. M."},{"family":"Lyadov","given":"V. N."}],"issued":{"date-parts":[["1981"]]}}},{"id":3275,"uris":["http://zotero.org/users/3032824/items/QIU4DBZ9"],"uri":["http://zotero.org/users/3032824/items/QIU4DBZ9"],"itemData":{"id":3275,"type":"article-journal","container-title":"Ekologiya Morya","language":"Russian","page":"49-56","title":"Helminth fauna of food Nototheniidae fishes from Kerguelen Subregion region.","volume":"10","author":[{"family":"Parukhin","given":"A. M."},{"family":"Lyadov","given":"V. N."}],"issued":{"date-parts":[["1982"]]}}}],"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3,29,30</w:t>
            </w:r>
            <w:r w:rsidRPr="00A03C17">
              <w:rPr>
                <w:rFonts w:ascii="Arial" w:hAnsi="Arial" w:cs="Arial"/>
                <w:sz w:val="20"/>
                <w:szCs w:val="20"/>
                <w:lang w:val="de-DE"/>
              </w:rPr>
              <w:fldChar w:fldCharType="end"/>
            </w:r>
          </w:p>
        </w:tc>
      </w:tr>
      <w:tr w:rsidR="00B11298" w:rsidRPr="00A03C17" w14:paraId="2F7931BF" w14:textId="77777777" w:rsidTr="003E61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4" w:type="dxa"/>
            <w:tcBorders>
              <w:top w:val="none" w:sz="0" w:space="0" w:color="auto"/>
              <w:bottom w:val="none" w:sz="0" w:space="0" w:color="auto"/>
            </w:tcBorders>
          </w:tcPr>
          <w:p w14:paraId="2F333AA6" w14:textId="77777777" w:rsidR="00B11298" w:rsidRPr="00A03C17" w:rsidRDefault="00B11298" w:rsidP="00CD3555">
            <w:pPr>
              <w:rPr>
                <w:rFonts w:ascii="Arial" w:hAnsi="Arial" w:cs="Arial"/>
                <w:sz w:val="20"/>
                <w:szCs w:val="20"/>
                <w:lang w:val="de-DE"/>
              </w:rPr>
            </w:pPr>
          </w:p>
        </w:tc>
        <w:tc>
          <w:tcPr>
            <w:tcW w:w="1691" w:type="dxa"/>
            <w:tcBorders>
              <w:top w:val="none" w:sz="0" w:space="0" w:color="auto"/>
              <w:bottom w:val="none" w:sz="0" w:space="0" w:color="auto"/>
            </w:tcBorders>
          </w:tcPr>
          <w:p w14:paraId="5B5DAEEC" w14:textId="77777777" w:rsidR="00B11298" w:rsidRPr="00A03C17" w:rsidRDefault="00B11298" w:rsidP="00CD3555">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2547" w:type="dxa"/>
            <w:tcBorders>
              <w:top w:val="none" w:sz="0" w:space="0" w:color="auto"/>
              <w:bottom w:val="none" w:sz="0" w:space="0" w:color="auto"/>
            </w:tcBorders>
            <w:shd w:val="clear" w:color="auto" w:fill="F2F2F2" w:themeFill="background1" w:themeFillShade="F2"/>
          </w:tcPr>
          <w:p w14:paraId="340C6B8D" w14:textId="77777777" w:rsidR="00B11298" w:rsidRPr="00A03C17" w:rsidRDefault="00B11298" w:rsidP="00CD3555">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3240" w:type="dxa"/>
            <w:tcBorders>
              <w:top w:val="none" w:sz="0" w:space="0" w:color="auto"/>
              <w:bottom w:val="none" w:sz="0" w:space="0" w:color="auto"/>
            </w:tcBorders>
            <w:shd w:val="clear" w:color="auto" w:fill="F2F2F2" w:themeFill="background1" w:themeFillShade="F2"/>
          </w:tcPr>
          <w:p w14:paraId="5B86D591" w14:textId="77777777" w:rsidR="00B11298" w:rsidRPr="00A03C17" w:rsidRDefault="00B11298" w:rsidP="00CD3555">
            <w:pP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lang w:val="en-US"/>
              </w:rPr>
            </w:pPr>
            <w:proofErr w:type="spellStart"/>
            <w:r w:rsidRPr="00A03C17">
              <w:rPr>
                <w:rFonts w:ascii="Arial" w:hAnsi="Arial" w:cs="Arial"/>
                <w:i/>
                <w:sz w:val="20"/>
                <w:szCs w:val="20"/>
                <w:lang w:val="en-US"/>
              </w:rPr>
              <w:t>Contracaecum</w:t>
            </w:r>
            <w:proofErr w:type="spellEnd"/>
            <w:r w:rsidRPr="00A03C17">
              <w:rPr>
                <w:rFonts w:ascii="Arial" w:hAnsi="Arial" w:cs="Arial"/>
                <w:i/>
                <w:sz w:val="20"/>
                <w:szCs w:val="20"/>
                <w:lang w:val="en-US"/>
              </w:rPr>
              <w:t xml:space="preserve"> </w:t>
            </w:r>
            <w:r w:rsidRPr="00A03C17">
              <w:rPr>
                <w:rFonts w:ascii="Arial" w:hAnsi="Arial" w:cs="Arial"/>
                <w:sz w:val="20"/>
                <w:szCs w:val="20"/>
                <w:lang w:val="en-US"/>
              </w:rPr>
              <w:t>sp.</w:t>
            </w:r>
          </w:p>
        </w:tc>
        <w:tc>
          <w:tcPr>
            <w:tcW w:w="1418" w:type="dxa"/>
            <w:tcBorders>
              <w:top w:val="none" w:sz="0" w:space="0" w:color="auto"/>
              <w:bottom w:val="none" w:sz="0" w:space="0" w:color="auto"/>
            </w:tcBorders>
            <w:shd w:val="clear" w:color="auto" w:fill="F2F2F2" w:themeFill="background1" w:themeFillShade="F2"/>
          </w:tcPr>
          <w:p w14:paraId="5EBBF13E" w14:textId="77777777" w:rsidR="00B11298" w:rsidRPr="00A03C17" w:rsidRDefault="00B11298" w:rsidP="00CD3555">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KS, CI, SB, OB, LB, KI</w:t>
            </w:r>
          </w:p>
        </w:tc>
        <w:tc>
          <w:tcPr>
            <w:tcW w:w="1012" w:type="dxa"/>
            <w:tcBorders>
              <w:top w:val="none" w:sz="0" w:space="0" w:color="auto"/>
              <w:bottom w:val="none" w:sz="0" w:space="0" w:color="auto"/>
            </w:tcBorders>
            <w:shd w:val="clear" w:color="auto" w:fill="F2F2F2" w:themeFill="background1" w:themeFillShade="F2"/>
          </w:tcPr>
          <w:p w14:paraId="6B22C1FF" w14:textId="77777777" w:rsidR="00B11298" w:rsidRPr="00A03C17" w:rsidRDefault="00B11298"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aqXpYfjz","properties":{"formattedCitation":"\\super 3,29,30\\nosupersub{}","plainCitation":"3,29,30","noteIndex":0},"citationItems":[{"id":3252,"uris":["http://zotero.org/users/3032824/items/RN7U47YF"],"uri":["http://zotero.org/users/3032824/items/RN7U47YF"],"itemData":{"id":3252,"type":"article-journal","container-title":"Vestnik Zoologii","page":"6-10","title":"Peculiarities of nototheniid fish helminth fauna in subantarctic sector of Indian Ocean.","volume":"3","author":[{"family":"Parukhin","given":"A. M."}],"issued":{"date-parts":[["1986"]]}}},{"id":3274,"uris":["http://zotero.org/users/3032824/items/QFQD895J"],"uri":["http://zotero.org/users/3032824/items/QFQD895J"],"itemData":{"id":3274,"type":"article-journal","container-title":"Vestnik Zoologii","language":"Russian","page":"90-94","title":"Parasitofauna of Notothenioidei from waters of the Atlantic and Indian Oceans.","volume":"3","author":[{"family":"Parukhin","given":"A. M."},{"family":"Lyadov","given":"V. N."}],"issued":{"date-parts":[["1981"]]}}},{"id":3275,"uris":["http://zotero.org/users/3032824/items/QIU4DBZ9"],"uri":["http://zotero.org/users/3032824/items/QIU4DBZ9"],"itemData":{"id":3275,"type":"article-journal","container-title":"Ekologiya Morya","language":"Russian","page":"49-56","title":"Helminth fauna of food Nototheniidae fishes from Kerguelen Subregion region.","volume":"10","author":[{"family":"Parukhin","given":"A. M."},{"family":"Lyadov","given":"V. N."}],"issued":{"date-parts":[["1982"]]}}}],"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3,29,30</w:t>
            </w:r>
            <w:r w:rsidRPr="00A03C17">
              <w:rPr>
                <w:rFonts w:ascii="Arial" w:hAnsi="Arial" w:cs="Arial"/>
                <w:sz w:val="20"/>
                <w:szCs w:val="20"/>
                <w:lang w:val="de-DE"/>
              </w:rPr>
              <w:fldChar w:fldCharType="end"/>
            </w:r>
          </w:p>
        </w:tc>
      </w:tr>
      <w:tr w:rsidR="00B11298" w:rsidRPr="00A03C17" w14:paraId="24B35F3C" w14:textId="77777777" w:rsidTr="003E61FA">
        <w:tc>
          <w:tcPr>
            <w:cnfStyle w:val="001000000000" w:firstRow="0" w:lastRow="0" w:firstColumn="1" w:lastColumn="0" w:oddVBand="0" w:evenVBand="0" w:oddHBand="0" w:evenHBand="0" w:firstRowFirstColumn="0" w:firstRowLastColumn="0" w:lastRowFirstColumn="0" w:lastRowLastColumn="0"/>
            <w:tcW w:w="1594" w:type="dxa"/>
          </w:tcPr>
          <w:p w14:paraId="57764B9F" w14:textId="77777777" w:rsidR="00B11298" w:rsidRPr="00A03C17" w:rsidRDefault="00B11298" w:rsidP="00CD3555">
            <w:pPr>
              <w:rPr>
                <w:rFonts w:ascii="Arial" w:hAnsi="Arial" w:cs="Arial"/>
                <w:sz w:val="20"/>
                <w:szCs w:val="20"/>
                <w:lang w:val="de-DE"/>
              </w:rPr>
            </w:pPr>
          </w:p>
        </w:tc>
        <w:tc>
          <w:tcPr>
            <w:tcW w:w="1691" w:type="dxa"/>
          </w:tcPr>
          <w:p w14:paraId="703FE76E" w14:textId="77777777" w:rsidR="00B11298" w:rsidRPr="00A03C17" w:rsidRDefault="00B11298" w:rsidP="00CD355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2547" w:type="dxa"/>
            <w:shd w:val="clear" w:color="auto" w:fill="F2F2F2" w:themeFill="background1" w:themeFillShade="F2"/>
          </w:tcPr>
          <w:p w14:paraId="5E9E4A8A" w14:textId="77777777" w:rsidR="00B11298" w:rsidRPr="00A03C17" w:rsidRDefault="00B11298" w:rsidP="00CD355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3240" w:type="dxa"/>
            <w:shd w:val="clear" w:color="auto" w:fill="F2F2F2" w:themeFill="background1" w:themeFillShade="F2"/>
          </w:tcPr>
          <w:p w14:paraId="799E7967" w14:textId="77777777" w:rsidR="00B11298" w:rsidRPr="00A03C17" w:rsidRDefault="00B11298" w:rsidP="00CD3555">
            <w:pP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lang w:val="en-US"/>
              </w:rPr>
            </w:pPr>
            <w:proofErr w:type="spellStart"/>
            <w:r w:rsidRPr="00A03C17">
              <w:rPr>
                <w:rFonts w:ascii="Arial" w:hAnsi="Arial" w:cs="Arial"/>
                <w:i/>
                <w:sz w:val="20"/>
                <w:szCs w:val="20"/>
                <w:lang w:val="en-US"/>
              </w:rPr>
              <w:t>Contracaecum</w:t>
            </w:r>
            <w:proofErr w:type="spellEnd"/>
            <w:r w:rsidRPr="00A03C17">
              <w:rPr>
                <w:rFonts w:ascii="Arial" w:hAnsi="Arial" w:cs="Arial"/>
                <w:i/>
                <w:sz w:val="20"/>
                <w:szCs w:val="20"/>
                <w:lang w:val="en-US"/>
              </w:rPr>
              <w:t xml:space="preserve"> </w:t>
            </w:r>
            <w:proofErr w:type="spellStart"/>
            <w:r w:rsidRPr="00A03C17">
              <w:rPr>
                <w:rFonts w:ascii="Arial" w:hAnsi="Arial" w:cs="Arial"/>
                <w:i/>
                <w:sz w:val="20"/>
                <w:szCs w:val="20"/>
                <w:lang w:val="en-US"/>
              </w:rPr>
              <w:t>osculatum</w:t>
            </w:r>
            <w:proofErr w:type="spellEnd"/>
          </w:p>
        </w:tc>
        <w:tc>
          <w:tcPr>
            <w:tcW w:w="1418" w:type="dxa"/>
            <w:shd w:val="clear" w:color="auto" w:fill="F2F2F2" w:themeFill="background1" w:themeFillShade="F2"/>
          </w:tcPr>
          <w:p w14:paraId="4FA46C7D" w14:textId="77777777" w:rsidR="00B11298" w:rsidRPr="00A03C17" w:rsidRDefault="00B11298" w:rsidP="00CD355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SSI</w:t>
            </w:r>
          </w:p>
        </w:tc>
        <w:tc>
          <w:tcPr>
            <w:tcW w:w="1012" w:type="dxa"/>
            <w:shd w:val="clear" w:color="auto" w:fill="F2F2F2" w:themeFill="background1" w:themeFillShade="F2"/>
          </w:tcPr>
          <w:p w14:paraId="71E2CBDA" w14:textId="77777777" w:rsidR="00B11298" w:rsidRPr="00A03C17" w:rsidRDefault="00B11298"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rPr>
              <w:fldChar w:fldCharType="begin"/>
            </w:r>
            <w:r w:rsidR="003E61FA">
              <w:rPr>
                <w:rFonts w:ascii="Arial" w:hAnsi="Arial" w:cs="Arial"/>
                <w:sz w:val="20"/>
                <w:szCs w:val="20"/>
              </w:rPr>
              <w:instrText xml:space="preserve"> ADDIN ZOTERO_ITEM CSL_CITATION {"citationID":"C8wjDA3n","properties":{"formattedCitation":"\\super 5\\nosupersub{}","plainCitation":"5","noteIndex":0},"citationItems":[{"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5</w:t>
            </w:r>
            <w:r w:rsidRPr="00A03C17">
              <w:rPr>
                <w:rFonts w:ascii="Arial" w:hAnsi="Arial" w:cs="Arial"/>
                <w:sz w:val="20"/>
                <w:szCs w:val="20"/>
              </w:rPr>
              <w:fldChar w:fldCharType="end"/>
            </w:r>
          </w:p>
        </w:tc>
      </w:tr>
      <w:tr w:rsidR="00B11298" w:rsidRPr="00A03C17" w14:paraId="09874802" w14:textId="77777777" w:rsidTr="003E61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4" w:type="dxa"/>
            <w:tcBorders>
              <w:top w:val="none" w:sz="0" w:space="0" w:color="auto"/>
              <w:bottom w:val="none" w:sz="0" w:space="0" w:color="auto"/>
            </w:tcBorders>
          </w:tcPr>
          <w:p w14:paraId="10595026" w14:textId="77777777" w:rsidR="00B11298" w:rsidRPr="00A03C17" w:rsidRDefault="00B11298" w:rsidP="00CD3555">
            <w:pPr>
              <w:rPr>
                <w:rFonts w:ascii="Arial" w:hAnsi="Arial" w:cs="Arial"/>
                <w:sz w:val="20"/>
                <w:szCs w:val="20"/>
                <w:lang w:val="de-DE"/>
              </w:rPr>
            </w:pPr>
          </w:p>
        </w:tc>
        <w:tc>
          <w:tcPr>
            <w:tcW w:w="1691" w:type="dxa"/>
            <w:tcBorders>
              <w:top w:val="none" w:sz="0" w:space="0" w:color="auto"/>
              <w:bottom w:val="none" w:sz="0" w:space="0" w:color="auto"/>
            </w:tcBorders>
          </w:tcPr>
          <w:p w14:paraId="4D6482FE" w14:textId="77777777" w:rsidR="00B11298" w:rsidRPr="00A03C17" w:rsidRDefault="00B11298" w:rsidP="00CD3555">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2547" w:type="dxa"/>
            <w:tcBorders>
              <w:top w:val="none" w:sz="0" w:space="0" w:color="auto"/>
              <w:bottom w:val="none" w:sz="0" w:space="0" w:color="auto"/>
            </w:tcBorders>
            <w:shd w:val="clear" w:color="auto" w:fill="F2F2F2" w:themeFill="background1" w:themeFillShade="F2"/>
          </w:tcPr>
          <w:p w14:paraId="2402252A" w14:textId="77777777" w:rsidR="00B11298" w:rsidRPr="00A03C17" w:rsidRDefault="00B11298" w:rsidP="00CD3555">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3240" w:type="dxa"/>
            <w:tcBorders>
              <w:top w:val="none" w:sz="0" w:space="0" w:color="auto"/>
              <w:bottom w:val="none" w:sz="0" w:space="0" w:color="auto"/>
            </w:tcBorders>
            <w:shd w:val="clear" w:color="auto" w:fill="F2F2F2" w:themeFill="background1" w:themeFillShade="F2"/>
          </w:tcPr>
          <w:p w14:paraId="01587C67" w14:textId="77777777" w:rsidR="00B11298" w:rsidRPr="00A03C17" w:rsidRDefault="00B11298" w:rsidP="00CD3555">
            <w:pP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lang w:val="en-US"/>
              </w:rPr>
            </w:pPr>
            <w:proofErr w:type="spellStart"/>
            <w:r w:rsidRPr="00A03C17">
              <w:rPr>
                <w:rFonts w:ascii="Arial" w:hAnsi="Arial" w:cs="Arial"/>
                <w:i/>
                <w:sz w:val="20"/>
                <w:szCs w:val="20"/>
                <w:lang w:val="en-US"/>
              </w:rPr>
              <w:t>Contracaecum</w:t>
            </w:r>
            <w:proofErr w:type="spellEnd"/>
            <w:r w:rsidRPr="00A03C17">
              <w:rPr>
                <w:rFonts w:ascii="Arial" w:hAnsi="Arial" w:cs="Arial"/>
                <w:i/>
                <w:sz w:val="20"/>
                <w:szCs w:val="20"/>
                <w:lang w:val="en-US"/>
              </w:rPr>
              <w:t xml:space="preserve"> </w:t>
            </w:r>
            <w:proofErr w:type="spellStart"/>
            <w:r w:rsidRPr="00A03C17">
              <w:rPr>
                <w:rFonts w:ascii="Arial" w:hAnsi="Arial" w:cs="Arial"/>
                <w:i/>
                <w:sz w:val="20"/>
                <w:szCs w:val="20"/>
                <w:lang w:val="en-US"/>
              </w:rPr>
              <w:t>radiatum</w:t>
            </w:r>
            <w:proofErr w:type="spellEnd"/>
          </w:p>
        </w:tc>
        <w:tc>
          <w:tcPr>
            <w:tcW w:w="1418" w:type="dxa"/>
            <w:tcBorders>
              <w:top w:val="none" w:sz="0" w:space="0" w:color="auto"/>
              <w:bottom w:val="none" w:sz="0" w:space="0" w:color="auto"/>
            </w:tcBorders>
            <w:shd w:val="clear" w:color="auto" w:fill="F2F2F2" w:themeFill="background1" w:themeFillShade="F2"/>
          </w:tcPr>
          <w:p w14:paraId="3AA91B1D" w14:textId="77777777" w:rsidR="00B11298" w:rsidRPr="00A03C17" w:rsidRDefault="00B11298" w:rsidP="00CD3555">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SSI</w:t>
            </w:r>
          </w:p>
        </w:tc>
        <w:tc>
          <w:tcPr>
            <w:tcW w:w="1012" w:type="dxa"/>
            <w:tcBorders>
              <w:top w:val="none" w:sz="0" w:space="0" w:color="auto"/>
              <w:bottom w:val="none" w:sz="0" w:space="0" w:color="auto"/>
            </w:tcBorders>
            <w:shd w:val="clear" w:color="auto" w:fill="F2F2F2" w:themeFill="background1" w:themeFillShade="F2"/>
          </w:tcPr>
          <w:p w14:paraId="0481FB03" w14:textId="77777777" w:rsidR="00B11298" w:rsidRPr="00A03C17" w:rsidRDefault="00B11298"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rPr>
              <w:fldChar w:fldCharType="begin"/>
            </w:r>
            <w:r w:rsidR="003E61FA">
              <w:rPr>
                <w:rFonts w:ascii="Arial" w:hAnsi="Arial" w:cs="Arial"/>
                <w:sz w:val="20"/>
                <w:szCs w:val="20"/>
              </w:rPr>
              <w:instrText xml:space="preserve"> ADDIN ZOTERO_ITEM CSL_CITATION {"citationID":"wl0jIJvg","properties":{"formattedCitation":"\\super 5\\nosupersub{}","plainCitation":"5","noteIndex":0},"citationItems":[{"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schema":"https://github.com/citation-style-language/schema/raw/master/csl-citation.json"} </w:instrText>
            </w:r>
            <w:r w:rsidRPr="00A03C17">
              <w:rPr>
                <w:rFonts w:ascii="Arial" w:hAnsi="Arial" w:cs="Arial"/>
                <w:sz w:val="20"/>
                <w:szCs w:val="20"/>
              </w:rPr>
              <w:fldChar w:fldCharType="separate"/>
            </w:r>
            <w:r w:rsidR="003E61FA" w:rsidRPr="003E61FA">
              <w:rPr>
                <w:rFonts w:ascii="Arial" w:hAnsi="Arial" w:cs="Arial"/>
                <w:sz w:val="20"/>
                <w:szCs w:val="24"/>
                <w:vertAlign w:val="superscript"/>
              </w:rPr>
              <w:t>5</w:t>
            </w:r>
            <w:r w:rsidRPr="00A03C17">
              <w:rPr>
                <w:rFonts w:ascii="Arial" w:hAnsi="Arial" w:cs="Arial"/>
                <w:sz w:val="20"/>
                <w:szCs w:val="20"/>
              </w:rPr>
              <w:fldChar w:fldCharType="end"/>
            </w:r>
          </w:p>
        </w:tc>
      </w:tr>
      <w:tr w:rsidR="00B11298" w:rsidRPr="00A03C17" w14:paraId="5828FE6C" w14:textId="77777777" w:rsidTr="003E61FA">
        <w:tc>
          <w:tcPr>
            <w:cnfStyle w:val="001000000000" w:firstRow="0" w:lastRow="0" w:firstColumn="1" w:lastColumn="0" w:oddVBand="0" w:evenVBand="0" w:oddHBand="0" w:evenHBand="0" w:firstRowFirstColumn="0" w:firstRowLastColumn="0" w:lastRowFirstColumn="0" w:lastRowLastColumn="0"/>
            <w:tcW w:w="1594" w:type="dxa"/>
          </w:tcPr>
          <w:p w14:paraId="25E224C2" w14:textId="77777777" w:rsidR="00B11298" w:rsidRPr="00A03C17" w:rsidRDefault="00B11298" w:rsidP="00CD3555">
            <w:pPr>
              <w:rPr>
                <w:rFonts w:ascii="Arial" w:hAnsi="Arial" w:cs="Arial"/>
                <w:sz w:val="20"/>
                <w:szCs w:val="20"/>
                <w:lang w:val="de-DE"/>
              </w:rPr>
            </w:pPr>
          </w:p>
        </w:tc>
        <w:tc>
          <w:tcPr>
            <w:tcW w:w="1691" w:type="dxa"/>
          </w:tcPr>
          <w:p w14:paraId="6FA8EA82" w14:textId="77777777" w:rsidR="00B11298" w:rsidRPr="00A03C17" w:rsidRDefault="00B11298" w:rsidP="00CD355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2547" w:type="dxa"/>
            <w:shd w:val="clear" w:color="auto" w:fill="F2F2F2" w:themeFill="background1" w:themeFillShade="F2"/>
          </w:tcPr>
          <w:p w14:paraId="3E397ABB" w14:textId="77777777" w:rsidR="00B11298" w:rsidRPr="00A03C17" w:rsidRDefault="00B11298" w:rsidP="00CD355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3240" w:type="dxa"/>
            <w:shd w:val="clear" w:color="auto" w:fill="F2F2F2" w:themeFill="background1" w:themeFillShade="F2"/>
          </w:tcPr>
          <w:p w14:paraId="3E263B5D" w14:textId="77777777" w:rsidR="00B11298" w:rsidRPr="00A03C17" w:rsidRDefault="00B11298" w:rsidP="00CD3555">
            <w:pP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lang w:val="en-US"/>
              </w:rPr>
            </w:pPr>
            <w:proofErr w:type="spellStart"/>
            <w:r w:rsidRPr="00A03C17">
              <w:rPr>
                <w:rFonts w:ascii="Arial" w:hAnsi="Arial" w:cs="Arial"/>
                <w:i/>
                <w:sz w:val="20"/>
                <w:szCs w:val="20"/>
                <w:lang w:val="en-US"/>
              </w:rPr>
              <w:t>Pseudoterranova</w:t>
            </w:r>
            <w:proofErr w:type="spellEnd"/>
            <w:r w:rsidRPr="00A03C17">
              <w:rPr>
                <w:rFonts w:ascii="Arial" w:hAnsi="Arial" w:cs="Arial"/>
                <w:i/>
                <w:sz w:val="20"/>
                <w:szCs w:val="20"/>
                <w:lang w:val="en-US"/>
              </w:rPr>
              <w:t xml:space="preserve"> </w:t>
            </w:r>
            <w:proofErr w:type="spellStart"/>
            <w:r w:rsidRPr="00A03C17">
              <w:rPr>
                <w:rFonts w:ascii="Arial" w:hAnsi="Arial" w:cs="Arial"/>
                <w:i/>
                <w:sz w:val="20"/>
                <w:szCs w:val="20"/>
                <w:lang w:val="en-US"/>
              </w:rPr>
              <w:t>decipiens</w:t>
            </w:r>
            <w:proofErr w:type="spellEnd"/>
            <w:r w:rsidRPr="00A03C17">
              <w:rPr>
                <w:rFonts w:ascii="Arial" w:hAnsi="Arial" w:cs="Arial"/>
                <w:i/>
                <w:sz w:val="20"/>
                <w:szCs w:val="20"/>
                <w:lang w:val="en-US"/>
              </w:rPr>
              <w:t xml:space="preserve"> </w:t>
            </w:r>
            <w:r w:rsidRPr="00A03C17">
              <w:rPr>
                <w:rFonts w:ascii="Arial" w:hAnsi="Arial" w:cs="Arial"/>
                <w:sz w:val="20"/>
                <w:szCs w:val="20"/>
                <w:lang w:val="en-US"/>
              </w:rPr>
              <w:t>(</w:t>
            </w:r>
            <w:proofErr w:type="spellStart"/>
            <w:r w:rsidRPr="00A03C17">
              <w:rPr>
                <w:rFonts w:ascii="Arial" w:hAnsi="Arial" w:cs="Arial"/>
                <w:sz w:val="20"/>
                <w:szCs w:val="20"/>
                <w:lang w:val="en-US"/>
              </w:rPr>
              <w:t>s.l.</w:t>
            </w:r>
            <w:proofErr w:type="spellEnd"/>
            <w:r w:rsidRPr="00A03C17">
              <w:rPr>
                <w:rFonts w:ascii="Arial" w:hAnsi="Arial" w:cs="Arial"/>
                <w:sz w:val="20"/>
                <w:szCs w:val="20"/>
                <w:lang w:val="en-US"/>
              </w:rPr>
              <w:t>)</w:t>
            </w:r>
          </w:p>
        </w:tc>
        <w:tc>
          <w:tcPr>
            <w:tcW w:w="1418" w:type="dxa"/>
            <w:shd w:val="clear" w:color="auto" w:fill="F2F2F2" w:themeFill="background1" w:themeFillShade="F2"/>
          </w:tcPr>
          <w:p w14:paraId="5BC03A0C" w14:textId="77777777" w:rsidR="00B11298" w:rsidRPr="00A03C17" w:rsidRDefault="00B11298" w:rsidP="00CD355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SSI</w:t>
            </w:r>
          </w:p>
        </w:tc>
        <w:tc>
          <w:tcPr>
            <w:tcW w:w="1012" w:type="dxa"/>
            <w:shd w:val="clear" w:color="auto" w:fill="F2F2F2" w:themeFill="background1" w:themeFillShade="F2"/>
          </w:tcPr>
          <w:p w14:paraId="787FC156" w14:textId="77777777" w:rsidR="00B11298" w:rsidRPr="00A03C17" w:rsidRDefault="00B11298"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mOGs9BX9","properties":{"formattedCitation":"\\super 10\\nosupersub{}","plainCitation":"10","noteIndex":0},"citationItems":[{"id":1093,"uris":["http://zotero.org/users/3032824/items/2WTCFFNB"],"uri":["http://zotero.org/users/3032824/items/2WTCFFNB"],"itemData":{"id":1093,"type":"article-journal","abstract":"The present study provides further data on the occurrence of Pseudoterranova decipiens in fish from two different sampling sites in the Antarctic. A total of 690 fish belonging to 33 species from the eastern Weddell Sea and 322 fish belonging to 12 species from the South Shetland Islands were examined. Altogether, 23 fish species were found to be infested and 11 new host records could be established. P. decipiens occurred at a water depth of between 80 and 820 m. Chaenocephalus aceratus and Notothenia coriiceps from the South Shetland Islands were the species with the highest prevalence (95%) and intensity (2-194 and 1-121, respectively) of infestation. Both are transport hosts, which mainly feed on benthic nototheniid fish species and accumulate the nematodes. Bathypelagic, pelagic, or mainly euphausid feeding fish species were only lightly infested, if at all. This demonstrates the benthic life cycle of P. decipiens in the Antarctic. The preferred site of infestation was the body cavity and the liver; no specimen could be isolated from the fish musculature. This might bit explained by the low water temperatures. The infestation of fish from the Weddell Sea was distinctly lower than that of fish around the South Shetland Islands. Besides possible differences in final host populations at the two localities studied, the loss of eggs and larvae under the eastern Weddell Sea shelf ice and over the continental slope and differences in the availability of the first intermediate and macroinvertebrate hosts led to a lower level of infestation. Another role, although nondecisive, may be played by the reduced time of development and infectivity of eggs and larvae, respectively, in the extremely cold waters of the Weddell Sea. P. decipiens is not a rare but, rather a well-established parasite of the Antarctic fauna, which demonstrates the ability of this cosmopolitan species to complete its life cycle even under conditions of subzero temperatures.","container-title":"Parasitology Research","DOI":"10.1007/s004360050608","ISSN":"0044-3255","issue":"8-9","journalAbbreviation":"Parasitol. Res.","language":"English","note":"WOS:000081302800004","page":"638-646","source":"Web of Science","title":"Ecology of &lt;i&gt;Pseudoterranova decipiens&lt;/i&gt; (Krabbe, 1878) (Nematoda : Anisakidae) from Antarctic waters","title-short":"Ecology of Pseudoterranova decipiens (Krabbe, 1878) (Nematoda","volume":"85","author":[{"family":"Palm","given":"H. W."}],"issued":{"date-parts":[["1999",8]]}}}],"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10</w:t>
            </w:r>
            <w:r w:rsidRPr="00A03C17">
              <w:rPr>
                <w:rFonts w:ascii="Arial" w:hAnsi="Arial" w:cs="Arial"/>
                <w:sz w:val="20"/>
                <w:szCs w:val="20"/>
                <w:lang w:val="de-DE"/>
              </w:rPr>
              <w:fldChar w:fldCharType="end"/>
            </w:r>
          </w:p>
        </w:tc>
      </w:tr>
      <w:tr w:rsidR="00B11298" w:rsidRPr="00A03C17" w14:paraId="4CC927D5" w14:textId="77777777" w:rsidTr="003E61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4" w:type="dxa"/>
            <w:tcBorders>
              <w:top w:val="none" w:sz="0" w:space="0" w:color="auto"/>
              <w:bottom w:val="none" w:sz="0" w:space="0" w:color="auto"/>
            </w:tcBorders>
          </w:tcPr>
          <w:p w14:paraId="37B54A94" w14:textId="77777777" w:rsidR="00B11298" w:rsidRPr="00A03C17" w:rsidRDefault="00B11298" w:rsidP="00CD3555">
            <w:pPr>
              <w:rPr>
                <w:rFonts w:ascii="Arial" w:hAnsi="Arial" w:cs="Arial"/>
                <w:sz w:val="20"/>
                <w:szCs w:val="20"/>
                <w:lang w:val="de-DE"/>
              </w:rPr>
            </w:pPr>
          </w:p>
        </w:tc>
        <w:tc>
          <w:tcPr>
            <w:tcW w:w="1691" w:type="dxa"/>
            <w:tcBorders>
              <w:top w:val="none" w:sz="0" w:space="0" w:color="auto"/>
              <w:bottom w:val="none" w:sz="0" w:space="0" w:color="auto"/>
            </w:tcBorders>
          </w:tcPr>
          <w:p w14:paraId="40FAE556" w14:textId="77777777" w:rsidR="00B11298" w:rsidRPr="00A03C17" w:rsidRDefault="00B11298" w:rsidP="00CD3555">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2547" w:type="dxa"/>
            <w:tcBorders>
              <w:top w:val="none" w:sz="0" w:space="0" w:color="auto"/>
              <w:bottom w:val="none" w:sz="0" w:space="0" w:color="auto"/>
            </w:tcBorders>
          </w:tcPr>
          <w:p w14:paraId="743CD859" w14:textId="77777777" w:rsidR="00B11298" w:rsidRPr="00A03C17" w:rsidRDefault="00B11298" w:rsidP="00CD3555">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Cucullanidae</w:t>
            </w:r>
            <w:proofErr w:type="spellEnd"/>
          </w:p>
        </w:tc>
        <w:tc>
          <w:tcPr>
            <w:tcW w:w="3240" w:type="dxa"/>
            <w:tcBorders>
              <w:top w:val="none" w:sz="0" w:space="0" w:color="auto"/>
              <w:bottom w:val="none" w:sz="0" w:space="0" w:color="auto"/>
            </w:tcBorders>
          </w:tcPr>
          <w:p w14:paraId="5D44D2CE" w14:textId="77777777" w:rsidR="00B11298" w:rsidRPr="00A03C17" w:rsidRDefault="00B11298" w:rsidP="00CD3555">
            <w:pP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lang w:val="en-US"/>
              </w:rPr>
            </w:pPr>
            <w:proofErr w:type="spellStart"/>
            <w:r w:rsidRPr="00A03C17">
              <w:rPr>
                <w:rFonts w:ascii="Arial" w:hAnsi="Arial" w:cs="Arial"/>
                <w:i/>
                <w:sz w:val="20"/>
                <w:szCs w:val="20"/>
                <w:lang w:val="de-DE"/>
              </w:rPr>
              <w:t>Dichelene</w:t>
            </w:r>
            <w:proofErr w:type="spellEnd"/>
            <w:r w:rsidRPr="00A03C17">
              <w:rPr>
                <w:rFonts w:ascii="Arial" w:hAnsi="Arial" w:cs="Arial"/>
                <w:i/>
                <w:sz w:val="20"/>
                <w:szCs w:val="20"/>
                <w:lang w:val="de-DE"/>
              </w:rPr>
              <w:t xml:space="preserve"> (</w:t>
            </w:r>
            <w:proofErr w:type="spellStart"/>
            <w:r w:rsidRPr="00A03C17">
              <w:rPr>
                <w:rFonts w:ascii="Arial" w:hAnsi="Arial" w:cs="Arial"/>
                <w:i/>
                <w:sz w:val="20"/>
                <w:szCs w:val="20"/>
                <w:lang w:val="de-DE"/>
              </w:rPr>
              <w:t>Cucullanellus</w:t>
            </w:r>
            <w:proofErr w:type="spellEnd"/>
            <w:r w:rsidRPr="00A03C17">
              <w:rPr>
                <w:rFonts w:ascii="Arial" w:hAnsi="Arial" w:cs="Arial"/>
                <w:i/>
                <w:sz w:val="20"/>
                <w:szCs w:val="20"/>
                <w:lang w:val="de-DE"/>
              </w:rPr>
              <w:t xml:space="preserve">) </w:t>
            </w:r>
            <w:proofErr w:type="spellStart"/>
            <w:r w:rsidRPr="00A03C17">
              <w:rPr>
                <w:rFonts w:ascii="Arial" w:hAnsi="Arial" w:cs="Arial"/>
                <w:i/>
                <w:sz w:val="20"/>
                <w:szCs w:val="20"/>
                <w:lang w:val="de-DE"/>
              </w:rPr>
              <w:t>fraseri</w:t>
            </w:r>
            <w:proofErr w:type="spellEnd"/>
            <w:r w:rsidRPr="00A03C17">
              <w:rPr>
                <w:rFonts w:ascii="Arial" w:hAnsi="Arial" w:cs="Arial"/>
                <w:i/>
                <w:sz w:val="20"/>
                <w:szCs w:val="20"/>
                <w:lang w:val="de-DE"/>
              </w:rPr>
              <w:t xml:space="preserve"> </w:t>
            </w:r>
            <w:r w:rsidRPr="00A03C17">
              <w:rPr>
                <w:rFonts w:ascii="Arial" w:hAnsi="Arial" w:cs="Arial"/>
                <w:sz w:val="20"/>
                <w:szCs w:val="20"/>
                <w:lang w:val="de-DE"/>
              </w:rPr>
              <w:t>(</w:t>
            </w:r>
            <w:proofErr w:type="spellStart"/>
            <w:r w:rsidRPr="00A03C17">
              <w:rPr>
                <w:rFonts w:ascii="Arial" w:hAnsi="Arial" w:cs="Arial"/>
                <w:sz w:val="20"/>
                <w:szCs w:val="20"/>
                <w:lang w:val="de-DE"/>
              </w:rPr>
              <w:t>as</w:t>
            </w:r>
            <w:proofErr w:type="spellEnd"/>
            <w:r w:rsidRPr="00A03C17">
              <w:rPr>
                <w:rFonts w:ascii="Arial" w:hAnsi="Arial" w:cs="Arial"/>
                <w:sz w:val="20"/>
                <w:szCs w:val="20"/>
                <w:lang w:val="de-DE"/>
              </w:rPr>
              <w:t xml:space="preserve"> </w:t>
            </w:r>
            <w:proofErr w:type="spellStart"/>
            <w:r w:rsidRPr="00A03C17">
              <w:rPr>
                <w:rFonts w:ascii="Arial" w:hAnsi="Arial" w:cs="Arial"/>
                <w:sz w:val="20"/>
                <w:szCs w:val="20"/>
                <w:lang w:val="de-DE"/>
              </w:rPr>
              <w:t>syn</w:t>
            </w:r>
            <w:proofErr w:type="spellEnd"/>
            <w:r w:rsidRPr="00A03C17">
              <w:rPr>
                <w:rFonts w:ascii="Arial" w:hAnsi="Arial" w:cs="Arial"/>
                <w:sz w:val="20"/>
                <w:szCs w:val="20"/>
                <w:lang w:val="de-DE"/>
              </w:rPr>
              <w:t xml:space="preserve">. </w:t>
            </w:r>
            <w:proofErr w:type="spellStart"/>
            <w:r w:rsidRPr="00A03C17">
              <w:rPr>
                <w:rFonts w:ascii="Arial" w:hAnsi="Arial" w:cs="Arial"/>
                <w:i/>
                <w:sz w:val="20"/>
                <w:szCs w:val="20"/>
                <w:lang w:val="en-US"/>
              </w:rPr>
              <w:t>Cucullanus</w:t>
            </w:r>
            <w:proofErr w:type="spellEnd"/>
            <w:r w:rsidRPr="00A03C17">
              <w:rPr>
                <w:rFonts w:ascii="Arial" w:hAnsi="Arial" w:cs="Arial"/>
                <w:i/>
                <w:sz w:val="20"/>
                <w:szCs w:val="20"/>
                <w:lang w:val="en-US"/>
              </w:rPr>
              <w:t xml:space="preserve"> </w:t>
            </w:r>
            <w:proofErr w:type="spellStart"/>
            <w:r w:rsidRPr="00A03C17">
              <w:rPr>
                <w:rFonts w:ascii="Arial" w:hAnsi="Arial" w:cs="Arial"/>
                <w:i/>
                <w:sz w:val="20"/>
                <w:szCs w:val="20"/>
                <w:lang w:val="en-US"/>
              </w:rPr>
              <w:t>fraseri</w:t>
            </w:r>
            <w:proofErr w:type="spellEnd"/>
            <w:r w:rsidRPr="00A03C17">
              <w:rPr>
                <w:rFonts w:ascii="Arial" w:hAnsi="Arial" w:cs="Arial"/>
                <w:sz w:val="20"/>
                <w:szCs w:val="20"/>
                <w:lang w:val="en-US"/>
              </w:rPr>
              <w:t xml:space="preserve"> and var. </w:t>
            </w:r>
            <w:proofErr w:type="spellStart"/>
            <w:r w:rsidRPr="00A03C17">
              <w:rPr>
                <w:rFonts w:ascii="Arial" w:hAnsi="Arial" w:cs="Arial"/>
                <w:i/>
                <w:sz w:val="20"/>
                <w:szCs w:val="20"/>
                <w:lang w:val="en-US"/>
              </w:rPr>
              <w:t>nototheniae</w:t>
            </w:r>
            <w:proofErr w:type="spellEnd"/>
            <w:r w:rsidRPr="00A03C17">
              <w:rPr>
                <w:rFonts w:ascii="Arial" w:hAnsi="Arial" w:cs="Arial"/>
                <w:sz w:val="20"/>
                <w:szCs w:val="20"/>
                <w:lang w:val="en-US"/>
              </w:rPr>
              <w:t>)</w:t>
            </w:r>
          </w:p>
        </w:tc>
        <w:tc>
          <w:tcPr>
            <w:tcW w:w="1418" w:type="dxa"/>
            <w:tcBorders>
              <w:top w:val="none" w:sz="0" w:space="0" w:color="auto"/>
              <w:bottom w:val="none" w:sz="0" w:space="0" w:color="auto"/>
            </w:tcBorders>
          </w:tcPr>
          <w:p w14:paraId="34580812" w14:textId="77777777" w:rsidR="00B11298" w:rsidRPr="00A03C17" w:rsidRDefault="00B11298" w:rsidP="00CD3555">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KS, CI, SB, OB, LB</w:t>
            </w:r>
          </w:p>
        </w:tc>
        <w:tc>
          <w:tcPr>
            <w:tcW w:w="1012" w:type="dxa"/>
            <w:tcBorders>
              <w:top w:val="none" w:sz="0" w:space="0" w:color="auto"/>
              <w:bottom w:val="none" w:sz="0" w:space="0" w:color="auto"/>
            </w:tcBorders>
          </w:tcPr>
          <w:p w14:paraId="303A6F36" w14:textId="77777777" w:rsidR="00B11298" w:rsidRPr="00A03C17" w:rsidRDefault="00B11298"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4DuNSrsH","properties":{"formattedCitation":"\\super 29,30\\nosupersub{}","plainCitation":"29,30","noteIndex":0},"citationItems":[{"id":3274,"uris":["http://zotero.org/users/3032824/items/QFQD895J"],"uri":["http://zotero.org/users/3032824/items/QFQD895J"],"itemData":{"id":3274,"type":"article-journal","container-title":"Vestnik Zoologii","language":"Russian","page":"90-94","title":"Parasitofauna of Notothenioidei from waters of the Atlantic and Indian Oceans.","volume":"3","author":[{"family":"Parukhin","given":"A. M."},{"family":"Lyadov","given":"V. N."}],"issued":{"date-parts":[["1981"]]}}},{"id":3275,"uris":["http://zotero.org/users/3032824/items/QIU4DBZ9"],"uri":["http://zotero.org/users/3032824/items/QIU4DBZ9"],"itemData":{"id":3275,"type":"article-journal","container-title":"Ekologiya Morya","language":"Russian","page":"49-56","title":"Helminth fauna of food Nototheniidae fishes from Kerguelen Subregion region.","volume":"10","author":[{"family":"Parukhin","given":"A. M."},{"family":"Lyadov","given":"V. N."}],"issued":{"date-parts":[["1982"]]}}}],"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29,30</w:t>
            </w:r>
            <w:r w:rsidRPr="00A03C17">
              <w:rPr>
                <w:rFonts w:ascii="Arial" w:hAnsi="Arial" w:cs="Arial"/>
                <w:sz w:val="20"/>
                <w:szCs w:val="20"/>
                <w:lang w:val="de-DE"/>
              </w:rPr>
              <w:fldChar w:fldCharType="end"/>
            </w:r>
          </w:p>
        </w:tc>
      </w:tr>
      <w:tr w:rsidR="00B11298" w:rsidRPr="00A03C17" w14:paraId="38AEDD74" w14:textId="77777777" w:rsidTr="003E61FA">
        <w:tc>
          <w:tcPr>
            <w:cnfStyle w:val="001000000000" w:firstRow="0" w:lastRow="0" w:firstColumn="1" w:lastColumn="0" w:oddVBand="0" w:evenVBand="0" w:oddHBand="0" w:evenHBand="0" w:firstRowFirstColumn="0" w:firstRowLastColumn="0" w:lastRowFirstColumn="0" w:lastRowLastColumn="0"/>
            <w:tcW w:w="1594" w:type="dxa"/>
          </w:tcPr>
          <w:p w14:paraId="5C09FF94" w14:textId="77777777" w:rsidR="00B11298" w:rsidRPr="00A03C17" w:rsidRDefault="00B11298" w:rsidP="00CD3555">
            <w:pPr>
              <w:rPr>
                <w:rFonts w:ascii="Arial" w:hAnsi="Arial" w:cs="Arial"/>
                <w:sz w:val="20"/>
                <w:szCs w:val="20"/>
                <w:lang w:val="de-DE"/>
              </w:rPr>
            </w:pPr>
          </w:p>
        </w:tc>
        <w:tc>
          <w:tcPr>
            <w:tcW w:w="1691" w:type="dxa"/>
          </w:tcPr>
          <w:p w14:paraId="069EAB82" w14:textId="77777777" w:rsidR="00B11298" w:rsidRPr="00A03C17" w:rsidRDefault="00B11298" w:rsidP="00CD355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2547" w:type="dxa"/>
            <w:shd w:val="clear" w:color="auto" w:fill="F2F2F2" w:themeFill="background1" w:themeFillShade="F2"/>
          </w:tcPr>
          <w:p w14:paraId="10264C6F" w14:textId="77777777" w:rsidR="00B11298" w:rsidRPr="00A03C17" w:rsidRDefault="00B11298" w:rsidP="00CD355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Cystidicolidae</w:t>
            </w:r>
            <w:proofErr w:type="spellEnd"/>
          </w:p>
        </w:tc>
        <w:tc>
          <w:tcPr>
            <w:tcW w:w="3240" w:type="dxa"/>
            <w:shd w:val="clear" w:color="auto" w:fill="F2F2F2" w:themeFill="background1" w:themeFillShade="F2"/>
          </w:tcPr>
          <w:p w14:paraId="284EE643" w14:textId="77777777" w:rsidR="00B11298" w:rsidRPr="00A03C17" w:rsidRDefault="00B11298" w:rsidP="00725433">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roofErr w:type="spellStart"/>
            <w:r w:rsidRPr="00A03C17">
              <w:rPr>
                <w:rFonts w:ascii="Arial" w:hAnsi="Arial" w:cs="Arial"/>
                <w:i/>
                <w:sz w:val="20"/>
                <w:szCs w:val="20"/>
                <w:lang w:val="de-DE"/>
              </w:rPr>
              <w:t>Ascarophis</w:t>
            </w:r>
            <w:proofErr w:type="spellEnd"/>
            <w:r w:rsidRPr="00A03C17">
              <w:rPr>
                <w:rFonts w:ascii="Arial" w:hAnsi="Arial" w:cs="Arial"/>
                <w:i/>
                <w:sz w:val="20"/>
                <w:szCs w:val="20"/>
                <w:lang w:val="de-DE"/>
              </w:rPr>
              <w:t xml:space="preserve"> </w:t>
            </w:r>
            <w:proofErr w:type="spellStart"/>
            <w:r w:rsidRPr="00A03C17">
              <w:rPr>
                <w:rFonts w:ascii="Arial" w:hAnsi="Arial" w:cs="Arial"/>
                <w:i/>
                <w:sz w:val="20"/>
                <w:szCs w:val="20"/>
                <w:lang w:val="de-DE"/>
              </w:rPr>
              <w:t>morrhuae</w:t>
            </w:r>
            <w:proofErr w:type="spellEnd"/>
          </w:p>
        </w:tc>
        <w:tc>
          <w:tcPr>
            <w:tcW w:w="1418" w:type="dxa"/>
            <w:shd w:val="clear" w:color="auto" w:fill="F2F2F2" w:themeFill="background1" w:themeFillShade="F2"/>
          </w:tcPr>
          <w:p w14:paraId="75E46B0F" w14:textId="77777777" w:rsidR="00B11298" w:rsidRPr="00A03C17" w:rsidRDefault="00B11298" w:rsidP="00CD355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KS, CI, SB, OB, LB</w:t>
            </w:r>
          </w:p>
        </w:tc>
        <w:tc>
          <w:tcPr>
            <w:tcW w:w="1012" w:type="dxa"/>
            <w:shd w:val="clear" w:color="auto" w:fill="F2F2F2" w:themeFill="background1" w:themeFillShade="F2"/>
          </w:tcPr>
          <w:p w14:paraId="56EC0CAB" w14:textId="77777777" w:rsidR="00B11298" w:rsidRPr="00A03C17" w:rsidRDefault="00B11298"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dUn9ZAln","properties":{"formattedCitation":"\\super 30\\nosupersub{}","plainCitation":"30","noteIndex":0},"citationItems":[{"id":3275,"uris":["http://zotero.org/users/3032824/items/QIU4DBZ9"],"uri":["http://zotero.org/users/3032824/items/QIU4DBZ9"],"itemData":{"id":3275,"type":"article-journal","container-title":"Ekologiya Morya","language":"Russian","page":"49-56","title":"Helminth fauna of food Nototheniidae fishes from Kerguelen Subregion region.","volume":"10","author":[{"family":"Parukhin","given":"A. M."},{"family":"Lyadov","given":"V. N."}],"issued":{"date-parts":[["1982"]]}}}],"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30</w:t>
            </w:r>
            <w:r w:rsidRPr="00A03C17">
              <w:rPr>
                <w:rFonts w:ascii="Arial" w:hAnsi="Arial" w:cs="Arial"/>
                <w:sz w:val="20"/>
                <w:szCs w:val="20"/>
                <w:lang w:val="de-DE"/>
              </w:rPr>
              <w:fldChar w:fldCharType="end"/>
            </w:r>
          </w:p>
        </w:tc>
      </w:tr>
      <w:tr w:rsidR="00B11298" w:rsidRPr="00A03C17" w14:paraId="276E30E6" w14:textId="77777777" w:rsidTr="003E61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4" w:type="dxa"/>
            <w:tcBorders>
              <w:top w:val="none" w:sz="0" w:space="0" w:color="auto"/>
              <w:bottom w:val="single" w:sz="4" w:space="0" w:color="auto"/>
            </w:tcBorders>
          </w:tcPr>
          <w:p w14:paraId="2772831C" w14:textId="77777777" w:rsidR="00B11298" w:rsidRPr="00A03C17" w:rsidRDefault="00B11298" w:rsidP="00CD3555">
            <w:pPr>
              <w:rPr>
                <w:rFonts w:ascii="Arial" w:hAnsi="Arial" w:cs="Arial"/>
                <w:sz w:val="20"/>
                <w:szCs w:val="20"/>
                <w:lang w:val="de-DE"/>
              </w:rPr>
            </w:pPr>
          </w:p>
        </w:tc>
        <w:tc>
          <w:tcPr>
            <w:tcW w:w="1691" w:type="dxa"/>
            <w:tcBorders>
              <w:top w:val="none" w:sz="0" w:space="0" w:color="auto"/>
              <w:bottom w:val="single" w:sz="4" w:space="0" w:color="auto"/>
            </w:tcBorders>
          </w:tcPr>
          <w:p w14:paraId="6F1C8616" w14:textId="77777777" w:rsidR="00B11298" w:rsidRPr="00A03C17" w:rsidRDefault="00B11298" w:rsidP="00CD3555">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2547" w:type="dxa"/>
            <w:tcBorders>
              <w:top w:val="none" w:sz="0" w:space="0" w:color="auto"/>
              <w:bottom w:val="single" w:sz="4" w:space="0" w:color="auto"/>
            </w:tcBorders>
            <w:shd w:val="clear" w:color="auto" w:fill="F2F2F2" w:themeFill="background1" w:themeFillShade="F2"/>
          </w:tcPr>
          <w:p w14:paraId="3450EDAF" w14:textId="77777777" w:rsidR="00B11298" w:rsidRPr="00A03C17" w:rsidRDefault="00B11298" w:rsidP="00CD3555">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3240" w:type="dxa"/>
            <w:tcBorders>
              <w:top w:val="none" w:sz="0" w:space="0" w:color="auto"/>
              <w:bottom w:val="single" w:sz="4" w:space="0" w:color="auto"/>
            </w:tcBorders>
            <w:shd w:val="clear" w:color="auto" w:fill="F2F2F2" w:themeFill="background1" w:themeFillShade="F2"/>
          </w:tcPr>
          <w:p w14:paraId="1FBB1770" w14:textId="77777777" w:rsidR="00B11298" w:rsidRPr="00A03C17" w:rsidRDefault="00B11298" w:rsidP="00CD3555">
            <w:pP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lang w:val="de-DE"/>
              </w:rPr>
            </w:pPr>
            <w:proofErr w:type="spellStart"/>
            <w:r w:rsidRPr="00A03C17">
              <w:rPr>
                <w:rFonts w:ascii="Arial" w:hAnsi="Arial" w:cs="Arial"/>
                <w:i/>
                <w:sz w:val="20"/>
                <w:szCs w:val="20"/>
                <w:lang w:val="en-US"/>
              </w:rPr>
              <w:t>Ascarophis</w:t>
            </w:r>
            <w:proofErr w:type="spellEnd"/>
            <w:r w:rsidRPr="00A03C17">
              <w:rPr>
                <w:rFonts w:ascii="Arial" w:hAnsi="Arial" w:cs="Arial"/>
                <w:i/>
                <w:sz w:val="20"/>
                <w:szCs w:val="20"/>
                <w:lang w:val="en-US"/>
              </w:rPr>
              <w:t xml:space="preserve"> </w:t>
            </w:r>
            <w:proofErr w:type="spellStart"/>
            <w:r w:rsidRPr="00A03C17">
              <w:rPr>
                <w:rFonts w:ascii="Arial" w:hAnsi="Arial" w:cs="Arial"/>
                <w:i/>
                <w:sz w:val="20"/>
                <w:szCs w:val="20"/>
                <w:lang w:val="en-US"/>
              </w:rPr>
              <w:t>nototheniae</w:t>
            </w:r>
            <w:proofErr w:type="spellEnd"/>
          </w:p>
        </w:tc>
        <w:tc>
          <w:tcPr>
            <w:tcW w:w="1418" w:type="dxa"/>
            <w:tcBorders>
              <w:top w:val="none" w:sz="0" w:space="0" w:color="auto"/>
              <w:bottom w:val="single" w:sz="4" w:space="0" w:color="auto"/>
            </w:tcBorders>
            <w:shd w:val="clear" w:color="auto" w:fill="F2F2F2" w:themeFill="background1" w:themeFillShade="F2"/>
          </w:tcPr>
          <w:p w14:paraId="677ED464" w14:textId="77777777" w:rsidR="00B11298" w:rsidRPr="00A03C17" w:rsidRDefault="00B11298" w:rsidP="00CD3555">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SSI, KS, CI, SB, OB, LB, SG</w:t>
            </w:r>
          </w:p>
        </w:tc>
        <w:tc>
          <w:tcPr>
            <w:tcW w:w="1012" w:type="dxa"/>
            <w:tcBorders>
              <w:top w:val="none" w:sz="0" w:space="0" w:color="auto"/>
              <w:bottom w:val="single" w:sz="4" w:space="0" w:color="auto"/>
            </w:tcBorders>
            <w:shd w:val="clear" w:color="auto" w:fill="F2F2F2" w:themeFill="background1" w:themeFillShade="F2"/>
          </w:tcPr>
          <w:p w14:paraId="07A6DCB8" w14:textId="77777777" w:rsidR="00B11298" w:rsidRPr="00A03C17" w:rsidRDefault="00B11298"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xmPdPLpr","properties":{"formattedCitation":"\\super 3,29\\nosupersub{}","plainCitation":"3,29","noteIndex":0},"citationItems":[{"id":3252,"uris":["http://zotero.org/users/3032824/items/RN7U47YF"],"uri":["http://zotero.org/users/3032824/items/RN7U47YF"],"itemData":{"id":3252,"type":"article-journal","container-title":"Vestnik Zoologii","page":"6-10","title":"Peculiarities of nototheniid fish helminth fauna in subantarctic sector of Indian Ocean.","volume":"3","author":[{"family":"Parukhin","given":"A. M."}],"issued":{"date-parts":[["1986"]]}}},{"id":3274,"uris":["http://zotero.org/users/3032824/items/QFQD895J"],"uri":["http://zotero.org/users/3032824/items/QFQD895J"],"itemData":{"id":3274,"type":"article-journal","container-title":"Vestnik Zoologii","language":"Russian","page":"90-94","title":"Parasitofauna of Notothenioidei from waters of the Atlantic and Indian Oceans.","volume":"3","author":[{"family":"Parukhin","given":"A. M."},{"family":"Lyadov","given":"V. N."}],"issued":{"date-parts":[["1981"]]}}}],"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3,29</w:t>
            </w:r>
            <w:r w:rsidRPr="00A03C17">
              <w:rPr>
                <w:rFonts w:ascii="Arial" w:hAnsi="Arial" w:cs="Arial"/>
                <w:sz w:val="20"/>
                <w:szCs w:val="20"/>
                <w:lang w:val="de-DE"/>
              </w:rPr>
              <w:fldChar w:fldCharType="end"/>
            </w:r>
          </w:p>
        </w:tc>
      </w:tr>
      <w:tr w:rsidR="00B11298" w:rsidRPr="00A03C17" w14:paraId="5057C6BE" w14:textId="77777777" w:rsidTr="003E61FA">
        <w:tc>
          <w:tcPr>
            <w:cnfStyle w:val="001000000000" w:firstRow="0" w:lastRow="0" w:firstColumn="1" w:lastColumn="0" w:oddVBand="0" w:evenVBand="0" w:oddHBand="0" w:evenHBand="0" w:firstRowFirstColumn="0" w:firstRowLastColumn="0" w:lastRowFirstColumn="0" w:lastRowLastColumn="0"/>
            <w:tcW w:w="1594" w:type="dxa"/>
            <w:tcBorders>
              <w:top w:val="single" w:sz="4" w:space="0" w:color="auto"/>
            </w:tcBorders>
          </w:tcPr>
          <w:p w14:paraId="4956A7EB" w14:textId="77777777" w:rsidR="00B11298" w:rsidRPr="00A03C17" w:rsidRDefault="00B11298" w:rsidP="00CD3555">
            <w:pPr>
              <w:rPr>
                <w:rFonts w:ascii="Arial" w:hAnsi="Arial" w:cs="Arial"/>
                <w:sz w:val="20"/>
                <w:szCs w:val="20"/>
                <w:lang w:val="de-DE"/>
              </w:rPr>
            </w:pPr>
          </w:p>
        </w:tc>
        <w:tc>
          <w:tcPr>
            <w:tcW w:w="1691" w:type="dxa"/>
            <w:tcBorders>
              <w:top w:val="single" w:sz="4" w:space="0" w:color="auto"/>
            </w:tcBorders>
          </w:tcPr>
          <w:p w14:paraId="1C74BD56" w14:textId="77777777" w:rsidR="00B11298" w:rsidRPr="00A03C17" w:rsidRDefault="00B11298" w:rsidP="00CD355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Annelida</w:t>
            </w:r>
            <w:proofErr w:type="spellEnd"/>
          </w:p>
        </w:tc>
        <w:tc>
          <w:tcPr>
            <w:tcW w:w="2547" w:type="dxa"/>
            <w:tcBorders>
              <w:top w:val="single" w:sz="4" w:space="0" w:color="auto"/>
            </w:tcBorders>
          </w:tcPr>
          <w:p w14:paraId="45905359" w14:textId="77777777" w:rsidR="00B11298" w:rsidRPr="00A03C17" w:rsidRDefault="00B11298" w:rsidP="00CD3555">
            <w:pP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lang w:val="de-DE"/>
              </w:rPr>
            </w:pPr>
            <w:proofErr w:type="spellStart"/>
            <w:r w:rsidRPr="00A03C17">
              <w:rPr>
                <w:rFonts w:ascii="Arial" w:hAnsi="Arial" w:cs="Arial"/>
                <w:sz w:val="20"/>
                <w:szCs w:val="20"/>
                <w:lang w:val="de-DE"/>
              </w:rPr>
              <w:t>Unspecified</w:t>
            </w:r>
            <w:proofErr w:type="spellEnd"/>
          </w:p>
        </w:tc>
        <w:tc>
          <w:tcPr>
            <w:tcW w:w="3240" w:type="dxa"/>
            <w:tcBorders>
              <w:top w:val="single" w:sz="4" w:space="0" w:color="auto"/>
            </w:tcBorders>
          </w:tcPr>
          <w:p w14:paraId="4CDA65A2" w14:textId="77777777" w:rsidR="00B11298" w:rsidRPr="00A03C17" w:rsidRDefault="00B11298" w:rsidP="00CD3555">
            <w:pP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lang w:val="en-US"/>
              </w:rPr>
            </w:pPr>
            <w:r w:rsidRPr="00A03C17">
              <w:rPr>
                <w:rFonts w:ascii="Arial" w:hAnsi="Arial" w:cs="Arial"/>
                <w:sz w:val="20"/>
                <w:szCs w:val="20"/>
                <w:lang w:val="en-US"/>
              </w:rPr>
              <w:t>Unspecified Hirudinea</w:t>
            </w:r>
          </w:p>
        </w:tc>
        <w:tc>
          <w:tcPr>
            <w:tcW w:w="1418" w:type="dxa"/>
            <w:tcBorders>
              <w:top w:val="single" w:sz="4" w:space="0" w:color="auto"/>
            </w:tcBorders>
          </w:tcPr>
          <w:p w14:paraId="7179CBB2" w14:textId="77777777" w:rsidR="00B11298" w:rsidRPr="00A03C17" w:rsidRDefault="00B11298" w:rsidP="00CD355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1012" w:type="dxa"/>
            <w:tcBorders>
              <w:top w:val="single" w:sz="4" w:space="0" w:color="auto"/>
            </w:tcBorders>
          </w:tcPr>
          <w:p w14:paraId="68884F51" w14:textId="77777777" w:rsidR="00B11298" w:rsidRPr="00A03C17" w:rsidRDefault="00B11298"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9gAO13Mg","properties":{"formattedCitation":"\\super 28\\nosupersub{}","plainCitation":"28","noteIndex":0},"citationItems":[{"id":1010,"uris":["http://zotero.org/users/3032824/items/L5EVXLVE"],"uri":["http://zotero.org/users/3032824/items/L5EVXLVE"],"itemData":{"id":1010,"type":"article-journal","abstract":"Numerous (3947) individuals of 102 marine fish species from Papua New Guinea, New Zealand, the North Sea, Antarctica, the deepsea and coast of southeastern Australia, Pacific Canada, Brazil, Argentina and the Great Barrier Reef were examined for metazoan ecteparasites. Of the 102 fish species, 86 harboured at least 1 parasite species, and only in Antarctica and the deepsea were large proportions of fish species found to be free of ectoparasites. The mean prevalence of infection was 30.1%, the average of abundances was 6.7 parasites per fish, due to very heavy intensities of some parasite species (mean median abundance 4.31). Most parasite species exhibited a clustered distribution in the host populations, as measured by variance to mean raties, i.e. some fish were more, and others less, heavily infected than if infection were random. Core and satellite species cannot be distinguished unambiguously, because numbers of parasites on almost all hosts are too small for any bimodality to become apparent. On average, the most dominant species represeated 90% of all parasite individuals of a particular fish; different parasite species were often dominant on different fish individuals of a particular host species. Both abundances and maximum intensities of infection were positively correlsted with prevalence of infection. Community richness varies greatly at and between localities, with the lewest richness found in Antarctic and deepsea fish and the highest richness in tropical fish. Species richness, abundance and prevalence of infection.in many fish groups (with different ecological characteristics) are strongly correlated with temperature. If fish from all localities were pooled, pelagic fish had fewer intensites and (jointly with benthopelagic fishes) fewer species than benthic fish, and planktivorous fish had lower abundances and prevalences of infection than predatory and omnivorous fish. Prevalences of infection, abundance and parasite species richness were significantly correlated with host length. Fifteen positive and 1 negative anaciations among species were found. This and the generally low prevalences and abundances of infection indicate that competitive interactions are probably scarce. Overall, the findings indicate that most (if not all) metazoan ectoparasite communities of marine fish live in non-saturated, little-ordered assemblages.","container-title":"International Journal for Parasitology","DOI":"10.1016/0020-7519(95)00015-T","ISSN":"0020-7519","issue":"8","journalAbbreviation":"International Journal for Parasitology","page":"945-970","source":"ScienceDirect","title":"Aspects of the ecology of metazoan ectoparasites of marine fishes","volume":"25","author":[{"family":"Rohde","given":"Klaus"},{"family":"Hayward","given":"Craig"},{"family":"Heap","given":"Maureen"}],"issued":{"date-parts":[["1995",8,1]]}}}],"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28</w:t>
            </w:r>
            <w:r w:rsidRPr="00A03C17">
              <w:rPr>
                <w:rFonts w:ascii="Arial" w:hAnsi="Arial" w:cs="Arial"/>
                <w:sz w:val="20"/>
                <w:szCs w:val="20"/>
                <w:lang w:val="de-DE"/>
              </w:rPr>
              <w:fldChar w:fldCharType="end"/>
            </w:r>
          </w:p>
        </w:tc>
      </w:tr>
      <w:tr w:rsidR="00B11298" w:rsidRPr="00A03C17" w14:paraId="7CE543E9" w14:textId="77777777" w:rsidTr="003E61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4" w:type="dxa"/>
            <w:tcBorders>
              <w:top w:val="none" w:sz="0" w:space="0" w:color="auto"/>
              <w:bottom w:val="none" w:sz="0" w:space="0" w:color="auto"/>
            </w:tcBorders>
          </w:tcPr>
          <w:p w14:paraId="52704B94" w14:textId="77777777" w:rsidR="00B11298" w:rsidRPr="00A03C17" w:rsidRDefault="00B11298" w:rsidP="00CD3555">
            <w:pPr>
              <w:rPr>
                <w:rFonts w:ascii="Arial" w:hAnsi="Arial" w:cs="Arial"/>
                <w:sz w:val="20"/>
                <w:szCs w:val="20"/>
                <w:lang w:val="de-DE"/>
              </w:rPr>
            </w:pPr>
          </w:p>
        </w:tc>
        <w:tc>
          <w:tcPr>
            <w:tcW w:w="1691" w:type="dxa"/>
            <w:tcBorders>
              <w:top w:val="none" w:sz="0" w:space="0" w:color="auto"/>
              <w:bottom w:val="none" w:sz="0" w:space="0" w:color="auto"/>
            </w:tcBorders>
          </w:tcPr>
          <w:p w14:paraId="39103D77" w14:textId="77777777" w:rsidR="00B11298" w:rsidRPr="00A03C17" w:rsidRDefault="00B11298" w:rsidP="00CD3555">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
        </w:tc>
        <w:tc>
          <w:tcPr>
            <w:tcW w:w="2547" w:type="dxa"/>
            <w:tcBorders>
              <w:top w:val="none" w:sz="0" w:space="0" w:color="auto"/>
              <w:bottom w:val="none" w:sz="0" w:space="0" w:color="auto"/>
            </w:tcBorders>
          </w:tcPr>
          <w:p w14:paraId="3F12C9C2" w14:textId="77777777" w:rsidR="00B11298" w:rsidRPr="00A03C17" w:rsidRDefault="00B11298" w:rsidP="00CD3555">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sz w:val="20"/>
                <w:szCs w:val="20"/>
                <w:lang w:val="de-DE"/>
              </w:rPr>
              <w:t>Piscicolidae</w:t>
            </w:r>
            <w:proofErr w:type="spellEnd"/>
          </w:p>
        </w:tc>
        <w:tc>
          <w:tcPr>
            <w:tcW w:w="3240" w:type="dxa"/>
            <w:tcBorders>
              <w:top w:val="none" w:sz="0" w:space="0" w:color="auto"/>
              <w:bottom w:val="none" w:sz="0" w:space="0" w:color="auto"/>
            </w:tcBorders>
          </w:tcPr>
          <w:p w14:paraId="4ED2F4E9" w14:textId="77777777" w:rsidR="00B11298" w:rsidRPr="00A03C17" w:rsidRDefault="00B11298" w:rsidP="00CD3555">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proofErr w:type="spellStart"/>
            <w:r w:rsidRPr="00A03C17">
              <w:rPr>
                <w:rFonts w:ascii="Arial" w:hAnsi="Arial" w:cs="Arial"/>
                <w:i/>
                <w:sz w:val="20"/>
                <w:szCs w:val="20"/>
                <w:lang w:val="de-DE"/>
              </w:rPr>
              <w:t>Cryobdella</w:t>
            </w:r>
            <w:proofErr w:type="spellEnd"/>
            <w:r w:rsidRPr="00A03C17">
              <w:rPr>
                <w:rFonts w:ascii="Arial" w:hAnsi="Arial" w:cs="Arial"/>
                <w:i/>
                <w:sz w:val="20"/>
                <w:szCs w:val="20"/>
                <w:lang w:val="de-DE"/>
              </w:rPr>
              <w:t xml:space="preserve"> </w:t>
            </w:r>
            <w:proofErr w:type="spellStart"/>
            <w:r w:rsidRPr="00A03C17">
              <w:rPr>
                <w:rFonts w:ascii="Arial" w:hAnsi="Arial" w:cs="Arial"/>
                <w:sz w:val="20"/>
                <w:szCs w:val="20"/>
                <w:lang w:val="de-DE"/>
              </w:rPr>
              <w:t>sp</w:t>
            </w:r>
            <w:proofErr w:type="spellEnd"/>
            <w:r w:rsidRPr="00A03C17">
              <w:rPr>
                <w:rFonts w:ascii="Arial" w:hAnsi="Arial" w:cs="Arial"/>
                <w:sz w:val="20"/>
                <w:szCs w:val="20"/>
                <w:lang w:val="de-DE"/>
              </w:rPr>
              <w:t>.</w:t>
            </w:r>
          </w:p>
        </w:tc>
        <w:tc>
          <w:tcPr>
            <w:tcW w:w="1418" w:type="dxa"/>
            <w:tcBorders>
              <w:top w:val="none" w:sz="0" w:space="0" w:color="auto"/>
              <w:bottom w:val="none" w:sz="0" w:space="0" w:color="auto"/>
            </w:tcBorders>
          </w:tcPr>
          <w:p w14:paraId="0E0A7BE5" w14:textId="77777777" w:rsidR="00B11298" w:rsidRPr="00A03C17" w:rsidRDefault="00B11298" w:rsidP="00CD3555">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CI</w:t>
            </w:r>
          </w:p>
        </w:tc>
        <w:tc>
          <w:tcPr>
            <w:tcW w:w="1012" w:type="dxa"/>
            <w:tcBorders>
              <w:top w:val="none" w:sz="0" w:space="0" w:color="auto"/>
              <w:bottom w:val="none" w:sz="0" w:space="0" w:color="auto"/>
            </w:tcBorders>
          </w:tcPr>
          <w:p w14:paraId="433FAD39" w14:textId="77777777" w:rsidR="00B11298" w:rsidRPr="00A03C17" w:rsidRDefault="00B11298" w:rsidP="003E61F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pJIsDV0G","properties":{"formattedCitation":"\\super 29,30\\nosupersub{}","plainCitation":"29,30","noteIndex":0},"citationItems":[{"id":3274,"uris":["http://zotero.org/users/3032824/items/QFQD895J"],"uri":["http://zotero.org/users/3032824/items/QFQD895J"],"itemData":{"id":3274,"type":"article-journal","container-title":"Vestnik Zoologii","language":"Russian","page":"90-94","title":"Parasitofauna of Notothenioidei from waters of the Atlantic and Indian Oceans.","volume":"3","author":[{"family":"Parukhin","given":"A. M."},{"family":"Lyadov","given":"V. N."}],"issued":{"date-parts":[["1981"]]}}},{"id":3275,"uris":["http://zotero.org/users/3032824/items/QIU4DBZ9"],"uri":["http://zotero.org/users/3032824/items/QIU4DBZ9"],"itemData":{"id":3275,"type":"article-journal","container-title":"Ekologiya Morya","language":"Russian","page":"49-56","title":"Helminth fauna of food Nototheniidae fishes from Kerguelen Subregion region.","volume":"10","author":[{"family":"Parukhin","given":"A. M."},{"family":"Lyadov","given":"V. N."}],"issued":{"date-parts":[["1982"]]}}}],"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29,30</w:t>
            </w:r>
            <w:r w:rsidRPr="00A03C17">
              <w:rPr>
                <w:rFonts w:ascii="Arial" w:hAnsi="Arial" w:cs="Arial"/>
                <w:sz w:val="20"/>
                <w:szCs w:val="20"/>
                <w:lang w:val="de-DE"/>
              </w:rPr>
              <w:fldChar w:fldCharType="end"/>
            </w:r>
          </w:p>
        </w:tc>
      </w:tr>
      <w:tr w:rsidR="00B11298" w:rsidRPr="00A03C17" w14:paraId="31DB4983" w14:textId="77777777" w:rsidTr="003E61FA">
        <w:tc>
          <w:tcPr>
            <w:cnfStyle w:val="001000000000" w:firstRow="0" w:lastRow="0" w:firstColumn="1" w:lastColumn="0" w:oddVBand="0" w:evenVBand="0" w:oddHBand="0" w:evenHBand="0" w:firstRowFirstColumn="0" w:firstRowLastColumn="0" w:lastRowFirstColumn="0" w:lastRowLastColumn="0"/>
            <w:tcW w:w="1594" w:type="dxa"/>
            <w:tcBorders>
              <w:bottom w:val="single" w:sz="4" w:space="0" w:color="auto"/>
            </w:tcBorders>
          </w:tcPr>
          <w:p w14:paraId="026B4A8B" w14:textId="77777777" w:rsidR="00B11298" w:rsidRPr="00A03C17" w:rsidRDefault="00B11298" w:rsidP="00CD3555">
            <w:pPr>
              <w:rPr>
                <w:rFonts w:ascii="Arial" w:hAnsi="Arial" w:cs="Arial"/>
                <w:sz w:val="20"/>
                <w:szCs w:val="20"/>
                <w:lang w:val="de-DE"/>
              </w:rPr>
            </w:pPr>
          </w:p>
        </w:tc>
        <w:tc>
          <w:tcPr>
            <w:tcW w:w="1691" w:type="dxa"/>
            <w:tcBorders>
              <w:bottom w:val="single" w:sz="4" w:space="0" w:color="auto"/>
            </w:tcBorders>
          </w:tcPr>
          <w:p w14:paraId="69176493" w14:textId="77777777" w:rsidR="00B11298" w:rsidRPr="00A03C17" w:rsidRDefault="00B11298" w:rsidP="00CD355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2547" w:type="dxa"/>
            <w:tcBorders>
              <w:bottom w:val="single" w:sz="4" w:space="0" w:color="auto"/>
            </w:tcBorders>
          </w:tcPr>
          <w:p w14:paraId="417A5071" w14:textId="77777777" w:rsidR="00B11298" w:rsidRPr="00A03C17" w:rsidRDefault="00B11298" w:rsidP="00CD355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p>
        </w:tc>
        <w:tc>
          <w:tcPr>
            <w:tcW w:w="3240" w:type="dxa"/>
            <w:tcBorders>
              <w:bottom w:val="single" w:sz="4" w:space="0" w:color="auto"/>
            </w:tcBorders>
          </w:tcPr>
          <w:p w14:paraId="0C6CE542" w14:textId="77777777" w:rsidR="00B11298" w:rsidRPr="00A03C17" w:rsidRDefault="00B11298" w:rsidP="00CD3555">
            <w:pP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lang w:val="de-DE"/>
              </w:rPr>
            </w:pPr>
            <w:proofErr w:type="spellStart"/>
            <w:r w:rsidRPr="00A03C17">
              <w:rPr>
                <w:rFonts w:ascii="Arial" w:hAnsi="Arial" w:cs="Arial"/>
                <w:i/>
                <w:sz w:val="20"/>
                <w:szCs w:val="20"/>
                <w:lang w:val="de-DE"/>
              </w:rPr>
              <w:t>Cryobdella</w:t>
            </w:r>
            <w:proofErr w:type="spellEnd"/>
            <w:r w:rsidRPr="00A03C17">
              <w:rPr>
                <w:rFonts w:ascii="Arial" w:hAnsi="Arial" w:cs="Arial"/>
                <w:i/>
                <w:sz w:val="20"/>
                <w:szCs w:val="20"/>
                <w:lang w:val="de-DE"/>
              </w:rPr>
              <w:t xml:space="preserve"> </w:t>
            </w:r>
            <w:proofErr w:type="spellStart"/>
            <w:r w:rsidRPr="00A03C17">
              <w:rPr>
                <w:rFonts w:ascii="Arial" w:hAnsi="Arial" w:cs="Arial"/>
                <w:i/>
                <w:sz w:val="20"/>
                <w:szCs w:val="20"/>
                <w:lang w:val="de-DE"/>
              </w:rPr>
              <w:t>pallida</w:t>
            </w:r>
            <w:proofErr w:type="spellEnd"/>
          </w:p>
        </w:tc>
        <w:tc>
          <w:tcPr>
            <w:tcW w:w="1418" w:type="dxa"/>
            <w:tcBorders>
              <w:bottom w:val="single" w:sz="4" w:space="0" w:color="auto"/>
            </w:tcBorders>
          </w:tcPr>
          <w:p w14:paraId="48A3BF29" w14:textId="77777777" w:rsidR="00B11298" w:rsidRPr="00A03C17" w:rsidRDefault="00B11298" w:rsidP="00CD355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t>CI</w:t>
            </w:r>
          </w:p>
        </w:tc>
        <w:tc>
          <w:tcPr>
            <w:tcW w:w="1012" w:type="dxa"/>
            <w:tcBorders>
              <w:bottom w:val="single" w:sz="4" w:space="0" w:color="auto"/>
            </w:tcBorders>
          </w:tcPr>
          <w:p w14:paraId="4CE96BD9" w14:textId="77777777" w:rsidR="00B11298" w:rsidRPr="00A03C17" w:rsidRDefault="00B11298" w:rsidP="003E61F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A03C17">
              <w:rPr>
                <w:rFonts w:ascii="Arial" w:hAnsi="Arial" w:cs="Arial"/>
                <w:sz w:val="20"/>
                <w:szCs w:val="20"/>
                <w:lang w:val="de-DE"/>
              </w:rPr>
              <w:fldChar w:fldCharType="begin"/>
            </w:r>
            <w:r w:rsidR="003E61FA">
              <w:rPr>
                <w:rFonts w:ascii="Arial" w:hAnsi="Arial" w:cs="Arial"/>
                <w:sz w:val="20"/>
                <w:szCs w:val="20"/>
                <w:lang w:val="de-DE"/>
              </w:rPr>
              <w:instrText xml:space="preserve"> ADDIN ZOTERO_ITEM CSL_CITATION {"citationID":"sHX34JOg","properties":{"formattedCitation":"\\super 11\\nosupersub{}","plainCitation":"11","noteIndex":0},"citationItems":[{"id":3259,"uris":["http://zotero.org/users/3032824/items/T9WYWJQC"],"uri":["http://zotero.org/users/3032824/items/T9WYWJQC"],"itemData":{"id":3259,"type":"article-journal","abstract":"The revised list of Antarctic fish leeches (Hirudinea: Piscicolidae) is presented. It includes 21 species belonging to 13 genera. The article contains identification keys to subfamilies, genera and species, short descriptions, information on hosts and geographical distribution of leeches and images of 20 species.","container-title":"Ukrainian Antarctic J","ISSN":"1727-7485","journalAbbreviation":"Ukrainian Antarctic Journal","language":"en","note":"Accepted: 2018-01-07T09:04:11Z\npublisher: Національний антарктичний науковий центр МОН України","source":"dspace.nbuv.gov.ua","title":"An Identification Key to Antarctic Fish leeches (Hirudinea: Piscicolidae)","title-short":"An Identification Key to Antarctic Fish leeches (Hirudinea","URL":"http://dspace.nbuv.gov.ua/xmlui/handle/123456789/128181","author":[{"family":"Utevsky","given":"A. Yu"}],"accessed":{"date-parts":[["2020",9,2]]},"issued":{"date-parts":[["2005"]]}}}],"schema":"https://github.com/citation-style-language/schema/raw/master/csl-citation.json"} </w:instrText>
            </w:r>
            <w:r w:rsidRPr="00A03C17">
              <w:rPr>
                <w:rFonts w:ascii="Arial" w:hAnsi="Arial" w:cs="Arial"/>
                <w:sz w:val="20"/>
                <w:szCs w:val="20"/>
                <w:lang w:val="de-DE"/>
              </w:rPr>
              <w:fldChar w:fldCharType="separate"/>
            </w:r>
            <w:r w:rsidR="003E61FA" w:rsidRPr="003E61FA">
              <w:rPr>
                <w:rFonts w:ascii="Arial" w:hAnsi="Arial" w:cs="Arial"/>
                <w:sz w:val="20"/>
                <w:szCs w:val="24"/>
                <w:vertAlign w:val="superscript"/>
              </w:rPr>
              <w:t>11</w:t>
            </w:r>
            <w:r w:rsidRPr="00A03C17">
              <w:rPr>
                <w:rFonts w:ascii="Arial" w:hAnsi="Arial" w:cs="Arial"/>
                <w:sz w:val="20"/>
                <w:szCs w:val="20"/>
                <w:lang w:val="de-DE"/>
              </w:rPr>
              <w:fldChar w:fldCharType="end"/>
            </w:r>
          </w:p>
        </w:tc>
      </w:tr>
    </w:tbl>
    <w:p w14:paraId="449FECB9" w14:textId="77777777" w:rsidR="00772C66" w:rsidRPr="00A03C17" w:rsidRDefault="00772C66">
      <w:pPr>
        <w:rPr>
          <w:rFonts w:ascii="Arial" w:hAnsi="Arial" w:cs="Arial"/>
          <w:sz w:val="20"/>
          <w:szCs w:val="20"/>
          <w:lang w:val="de-DE"/>
        </w:rPr>
      </w:pPr>
    </w:p>
    <w:p w14:paraId="46494FA5" w14:textId="77777777" w:rsidR="00EC5F2E" w:rsidRDefault="00EC5F2E">
      <w:pPr>
        <w:rPr>
          <w:rFonts w:ascii="Arial" w:hAnsi="Arial" w:cs="Arial"/>
          <w:b/>
          <w:sz w:val="20"/>
          <w:szCs w:val="20"/>
        </w:rPr>
      </w:pPr>
      <w:r>
        <w:rPr>
          <w:rFonts w:ascii="Arial" w:hAnsi="Arial" w:cs="Arial"/>
          <w:b/>
          <w:sz w:val="20"/>
          <w:szCs w:val="20"/>
        </w:rPr>
        <w:br w:type="page"/>
      </w:r>
    </w:p>
    <w:p w14:paraId="4CE6C86C" w14:textId="7B7749E3" w:rsidR="00B90F23" w:rsidRPr="00DE367E" w:rsidRDefault="00DE367E" w:rsidP="00DE367E">
      <w:pPr>
        <w:jc w:val="both"/>
        <w:rPr>
          <w:rFonts w:ascii="Arial" w:hAnsi="Arial" w:cs="Arial"/>
          <w:sz w:val="20"/>
          <w:szCs w:val="20"/>
        </w:rPr>
      </w:pPr>
      <w:r>
        <w:rPr>
          <w:rFonts w:ascii="Arial" w:hAnsi="Arial" w:cs="Arial"/>
          <w:b/>
          <w:sz w:val="20"/>
          <w:szCs w:val="20"/>
        </w:rPr>
        <w:lastRenderedPageBreak/>
        <w:t>Table S</w:t>
      </w:r>
      <w:r w:rsidR="007F5B18">
        <w:rPr>
          <w:rFonts w:ascii="Arial" w:hAnsi="Arial" w:cs="Arial"/>
          <w:b/>
          <w:sz w:val="20"/>
          <w:szCs w:val="20"/>
        </w:rPr>
        <w:t>4</w:t>
      </w:r>
      <w:r>
        <w:rPr>
          <w:rFonts w:ascii="Arial" w:hAnsi="Arial" w:cs="Arial"/>
          <w:b/>
          <w:sz w:val="20"/>
          <w:szCs w:val="20"/>
        </w:rPr>
        <w:t xml:space="preserve">: </w:t>
      </w:r>
      <w:r>
        <w:rPr>
          <w:rFonts w:ascii="Arial" w:hAnsi="Arial" w:cs="Arial"/>
          <w:sz w:val="20"/>
          <w:szCs w:val="20"/>
        </w:rPr>
        <w:t xml:space="preserve">List of </w:t>
      </w:r>
      <w:r w:rsidR="00EC5F2E">
        <w:rPr>
          <w:rFonts w:ascii="Arial" w:hAnsi="Arial" w:cs="Arial"/>
          <w:sz w:val="20"/>
          <w:szCs w:val="20"/>
        </w:rPr>
        <w:t>hosts of the parasites detected in this study. Compiled from a</w:t>
      </w:r>
      <w:r w:rsidRPr="00A03C17">
        <w:rPr>
          <w:rFonts w:ascii="Arial" w:hAnsi="Arial" w:cs="Arial"/>
          <w:sz w:val="20"/>
          <w:szCs w:val="20"/>
        </w:rPr>
        <w:t xml:space="preserve"> on a checklist by </w:t>
      </w:r>
      <w:proofErr w:type="spellStart"/>
      <w:r w:rsidR="007E09E9" w:rsidRPr="007E09E9">
        <w:rPr>
          <w:rFonts w:ascii="Arial" w:hAnsi="Arial" w:cs="Arial"/>
          <w:sz w:val="20"/>
          <w:szCs w:val="20"/>
        </w:rPr>
        <w:t>Oğuz</w:t>
      </w:r>
      <w:proofErr w:type="spellEnd"/>
      <w:r w:rsidRPr="00A03C17">
        <w:rPr>
          <w:rFonts w:ascii="Arial" w:hAnsi="Arial" w:cs="Arial"/>
          <w:sz w:val="20"/>
          <w:szCs w:val="20"/>
        </w:rPr>
        <w:t xml:space="preserve"> et al 2015</w:t>
      </w:r>
      <w:r w:rsidRPr="00A03C17">
        <w:rPr>
          <w:rFonts w:ascii="Arial" w:hAnsi="Arial" w:cs="Arial"/>
          <w:sz w:val="20"/>
          <w:szCs w:val="20"/>
        </w:rPr>
        <w:fldChar w:fldCharType="begin"/>
      </w:r>
      <w:r w:rsidR="00DC1B83">
        <w:rPr>
          <w:rFonts w:ascii="Arial" w:hAnsi="Arial" w:cs="Arial"/>
          <w:sz w:val="20"/>
          <w:szCs w:val="20"/>
        </w:rPr>
        <w:instrText xml:space="preserve"> ADDIN ZOTERO_ITEM CSL_CITATION {"citationID":"HSiWnRkT","properties":{"formattedCitation":"\\super 1\\nosupersub{}","plainCitation":"1","noteIndex":0},"citationItems":[{"id":3061,"uris":["http://zotero.org/users/3032824/items/QMZLX9EM"],"uri":["http://zotero.org/users/3032824/items/QMZLX9EM"],"itemData":{"id":3061,"type":"article-journal","abstract":"To date, there have been nearly 100 papers published on metazoan parasites of Antarctic fishes, but there has not yet been any compilation of a species list of fish parasites for this large geographic area. Herein, we provide a list of all documented occurrences of monogenean, cestode, digenean, acanthocephalan, nematode, and hirudinean parasites of Antarctic fishes. The list includes nearly 250 parasite species found in 142 species of host fishes. It is likely that there are more species of fish parasites, which are yet to be documented from Antarctic waters.","container-title":"Turkiye parazitolojii dergisi","DOI":"10.5152/tpd.2015.3661","source":"Semantic Scholar","title":"Metazoan parasites of Antarctic fishes.","author":[{"family":"Oğuz","given":"Mehmet Cemal"},{"family":"Tepe","given":"Yahya"},{"family":"Belk","given":"Mark C."},{"family":"Heckmann","given":"Richard Anderson"},{"family":"Aslan","given":"Burçak"},{"family":"Gürgen","given":"Meryem"},{"family":"Bray","given":"Rodney A."},{"family":"Akgül","given":"Ülker"}],"issued":{"date-parts":[["2015"]]}}}],"schema":"https://github.com/citation-style-language/schema/raw/master/csl-citation.json"} </w:instrText>
      </w:r>
      <w:r w:rsidRPr="00A03C17">
        <w:rPr>
          <w:rFonts w:ascii="Arial" w:hAnsi="Arial" w:cs="Arial"/>
          <w:sz w:val="20"/>
          <w:szCs w:val="20"/>
        </w:rPr>
        <w:fldChar w:fldCharType="separate"/>
      </w:r>
      <w:r w:rsidRPr="00A03C17">
        <w:rPr>
          <w:rFonts w:ascii="Arial" w:hAnsi="Arial" w:cs="Arial"/>
          <w:sz w:val="20"/>
          <w:szCs w:val="20"/>
          <w:vertAlign w:val="superscript"/>
        </w:rPr>
        <w:t>1</w:t>
      </w:r>
      <w:r w:rsidRPr="00A03C17">
        <w:rPr>
          <w:rFonts w:ascii="Arial" w:hAnsi="Arial" w:cs="Arial"/>
          <w:sz w:val="20"/>
          <w:szCs w:val="20"/>
        </w:rPr>
        <w:fldChar w:fldCharType="end"/>
      </w:r>
      <w:r>
        <w:rPr>
          <w:rFonts w:ascii="Arial" w:hAnsi="Arial" w:cs="Arial"/>
          <w:sz w:val="20"/>
          <w:szCs w:val="20"/>
        </w:rPr>
        <w:t>, the</w:t>
      </w:r>
      <w:r w:rsidRPr="00A03C17">
        <w:rPr>
          <w:rFonts w:ascii="Arial" w:hAnsi="Arial" w:cs="Arial"/>
          <w:sz w:val="20"/>
          <w:szCs w:val="20"/>
        </w:rPr>
        <w:t xml:space="preserve"> </w:t>
      </w:r>
      <w:r>
        <w:rPr>
          <w:rFonts w:ascii="Arial" w:hAnsi="Arial" w:cs="Arial"/>
          <w:sz w:val="20"/>
          <w:szCs w:val="20"/>
        </w:rPr>
        <w:t>H</w:t>
      </w:r>
      <w:r w:rsidRPr="00A03C17">
        <w:rPr>
          <w:rFonts w:ascii="Arial" w:hAnsi="Arial" w:cs="Arial"/>
          <w:sz w:val="20"/>
          <w:szCs w:val="20"/>
        </w:rPr>
        <w:t>ost-para</w:t>
      </w:r>
      <w:r>
        <w:rPr>
          <w:rFonts w:ascii="Arial" w:hAnsi="Arial" w:cs="Arial"/>
          <w:sz w:val="20"/>
          <w:szCs w:val="20"/>
        </w:rPr>
        <w:t>site database of the NHM London</w:t>
      </w:r>
      <w:r>
        <w:rPr>
          <w:rFonts w:ascii="Arial" w:hAnsi="Arial" w:cs="Arial"/>
          <w:sz w:val="20"/>
          <w:szCs w:val="20"/>
        </w:rPr>
        <w:fldChar w:fldCharType="begin"/>
      </w:r>
      <w:r w:rsidR="00DC1B83">
        <w:rPr>
          <w:rFonts w:ascii="Arial" w:hAnsi="Arial" w:cs="Arial"/>
          <w:sz w:val="20"/>
          <w:szCs w:val="20"/>
        </w:rPr>
        <w:instrText xml:space="preserve"> ADDIN ZOTERO_ITEM CSL_CITATION {"citationID":"ICs6ZksK","properties":{"formattedCitation":"\\super 2\\nosupersub{}","plainCitation":"2","noteIndex":0},"citationItems":[{"id":946,"uris":["http://zotero.org/users/3032824/items/ZR46KVX3"],"uri":["http://zotero.org/users/3032824/items/ZR46KVX3"],"itemData":{"id":946,"type":"webpage","title":"Host-Parasite Database of the Natural History Museum, London.","URL":"http://www.nhm.ac.uk/research-curation/scientific-resources/taxonomy-systematics/host-parasites/","author":[{"family":"Gibson","given":"David I."},{"family":"Bray","given":"Rodney A."},{"family":"Harris","given":"E. A."}],"accessed":{"date-parts":[["2018",5,17]]},"issued":{"date-parts":[["2005"]]}}}],"schema":"https://github.com/citation-style-language/schema/raw/master/csl-citation.json"} </w:instrText>
      </w:r>
      <w:r>
        <w:rPr>
          <w:rFonts w:ascii="Arial" w:hAnsi="Arial" w:cs="Arial"/>
          <w:sz w:val="20"/>
          <w:szCs w:val="20"/>
        </w:rPr>
        <w:fldChar w:fldCharType="separate"/>
      </w:r>
      <w:r w:rsidRPr="003E61FA">
        <w:rPr>
          <w:rFonts w:ascii="Arial" w:hAnsi="Arial" w:cs="Arial"/>
          <w:sz w:val="20"/>
          <w:szCs w:val="24"/>
          <w:vertAlign w:val="superscript"/>
        </w:rPr>
        <w:t>2</w:t>
      </w:r>
      <w:r>
        <w:rPr>
          <w:rFonts w:ascii="Arial" w:hAnsi="Arial" w:cs="Arial"/>
          <w:sz w:val="20"/>
          <w:szCs w:val="20"/>
        </w:rPr>
        <w:fldChar w:fldCharType="end"/>
      </w:r>
      <w:r w:rsidRPr="00A03C17">
        <w:rPr>
          <w:rFonts w:ascii="Arial" w:hAnsi="Arial" w:cs="Arial"/>
          <w:sz w:val="20"/>
          <w:szCs w:val="20"/>
        </w:rPr>
        <w:t xml:space="preserve"> </w:t>
      </w:r>
      <w:r>
        <w:rPr>
          <w:rFonts w:ascii="Arial" w:hAnsi="Arial" w:cs="Arial"/>
          <w:sz w:val="20"/>
          <w:szCs w:val="20"/>
        </w:rPr>
        <w:t>and Google Scholar search of publications since</w:t>
      </w:r>
      <w:r w:rsidR="00EC5F2E">
        <w:rPr>
          <w:rFonts w:ascii="Arial" w:hAnsi="Arial" w:cs="Arial"/>
          <w:sz w:val="20"/>
          <w:szCs w:val="20"/>
        </w:rPr>
        <w:t xml:space="preserve"> 2015;</w:t>
      </w:r>
      <w:r w:rsidRPr="00A03C17">
        <w:rPr>
          <w:rFonts w:ascii="Arial" w:hAnsi="Arial" w:cs="Arial"/>
          <w:sz w:val="20"/>
          <w:szCs w:val="20"/>
        </w:rPr>
        <w:t xml:space="preserve"> the taxonomy was checked in </w:t>
      </w:r>
      <w:proofErr w:type="spellStart"/>
      <w:r w:rsidRPr="00A03C17">
        <w:rPr>
          <w:rFonts w:ascii="Arial" w:hAnsi="Arial" w:cs="Arial"/>
          <w:sz w:val="20"/>
          <w:szCs w:val="20"/>
        </w:rPr>
        <w:t>WoRMS</w:t>
      </w:r>
      <w:proofErr w:type="spellEnd"/>
      <w:r w:rsidRPr="00A03C17">
        <w:rPr>
          <w:rFonts w:ascii="Arial" w:hAnsi="Arial" w:cs="Arial"/>
          <w:sz w:val="20"/>
          <w:szCs w:val="20"/>
        </w:rPr>
        <w:t xml:space="preserve"> 2020 and updated</w:t>
      </w:r>
      <w:r>
        <w:rPr>
          <w:rFonts w:ascii="Arial" w:hAnsi="Arial" w:cs="Arial"/>
          <w:sz w:val="20"/>
          <w:szCs w:val="20"/>
        </w:rPr>
        <w:t>.</w:t>
      </w:r>
    </w:p>
    <w:tbl>
      <w:tblPr>
        <w:tblStyle w:val="Listentabelle1hell"/>
        <w:tblW w:w="11326" w:type="dxa"/>
        <w:tblLook w:val="04A0" w:firstRow="1" w:lastRow="0" w:firstColumn="1" w:lastColumn="0" w:noHBand="0" w:noVBand="1"/>
      </w:tblPr>
      <w:tblGrid>
        <w:gridCol w:w="3402"/>
        <w:gridCol w:w="3544"/>
        <w:gridCol w:w="3260"/>
        <w:gridCol w:w="1120"/>
      </w:tblGrid>
      <w:tr w:rsidR="00CE6075" w:rsidRPr="00CE6075" w14:paraId="07D5C4C7" w14:textId="77777777" w:rsidTr="00976E9D">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4CA3A875" w14:textId="77777777" w:rsidR="00CE6075" w:rsidRPr="00CE6075" w:rsidRDefault="00CE6075" w:rsidP="00CE6075">
            <w:pPr>
              <w:rPr>
                <w:rFonts w:ascii="Arial" w:eastAsia="Times New Roman" w:hAnsi="Arial" w:cs="Arial"/>
                <w:sz w:val="20"/>
                <w:szCs w:val="20"/>
                <w:lang w:val="de-DE" w:eastAsia="de-DE"/>
              </w:rPr>
            </w:pPr>
            <w:proofErr w:type="spellStart"/>
            <w:r w:rsidRPr="00CE6075">
              <w:rPr>
                <w:rFonts w:ascii="Arial" w:eastAsia="Times New Roman" w:hAnsi="Arial" w:cs="Arial"/>
                <w:sz w:val="20"/>
                <w:szCs w:val="20"/>
                <w:lang w:val="de-DE" w:eastAsia="de-DE"/>
              </w:rPr>
              <w:t>Species</w:t>
            </w:r>
            <w:proofErr w:type="spellEnd"/>
          </w:p>
        </w:tc>
        <w:tc>
          <w:tcPr>
            <w:tcW w:w="3544" w:type="dxa"/>
            <w:shd w:val="clear" w:color="auto" w:fill="auto"/>
            <w:noWrap/>
            <w:hideMark/>
          </w:tcPr>
          <w:p w14:paraId="3D826672" w14:textId="77777777" w:rsidR="00CE6075" w:rsidRPr="00CE6075" w:rsidRDefault="00CE6075" w:rsidP="00CE607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sidRPr="00CE6075">
              <w:rPr>
                <w:rFonts w:ascii="Arial" w:eastAsia="Times New Roman" w:hAnsi="Arial" w:cs="Arial"/>
                <w:sz w:val="20"/>
                <w:szCs w:val="20"/>
                <w:lang w:val="de-DE" w:eastAsia="de-DE"/>
              </w:rPr>
              <w:t>Host</w:t>
            </w:r>
          </w:p>
        </w:tc>
        <w:tc>
          <w:tcPr>
            <w:tcW w:w="3260" w:type="dxa"/>
            <w:shd w:val="clear" w:color="auto" w:fill="auto"/>
            <w:noWrap/>
            <w:hideMark/>
          </w:tcPr>
          <w:p w14:paraId="4EA10A5D" w14:textId="77777777" w:rsidR="00CE6075" w:rsidRPr="00CE6075" w:rsidRDefault="00CE6075" w:rsidP="00CE607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sidRPr="00CE6075">
              <w:rPr>
                <w:rFonts w:ascii="Arial" w:eastAsia="Times New Roman" w:hAnsi="Arial" w:cs="Arial"/>
                <w:sz w:val="20"/>
                <w:szCs w:val="20"/>
                <w:lang w:val="de-DE" w:eastAsia="de-DE"/>
              </w:rPr>
              <w:t>Host Family</w:t>
            </w:r>
          </w:p>
        </w:tc>
        <w:tc>
          <w:tcPr>
            <w:tcW w:w="1120" w:type="dxa"/>
            <w:shd w:val="clear" w:color="auto" w:fill="auto"/>
            <w:noWrap/>
            <w:hideMark/>
          </w:tcPr>
          <w:p w14:paraId="131781A8" w14:textId="77777777" w:rsidR="00CE6075" w:rsidRPr="00CE6075" w:rsidRDefault="00CE6075" w:rsidP="00CE607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roofErr w:type="spellStart"/>
            <w:r w:rsidRPr="00CE6075">
              <w:rPr>
                <w:rFonts w:ascii="Arial" w:eastAsia="Times New Roman" w:hAnsi="Arial" w:cs="Arial"/>
                <w:sz w:val="20"/>
                <w:szCs w:val="20"/>
                <w:lang w:val="de-DE" w:eastAsia="de-DE"/>
              </w:rPr>
              <w:t>Ref</w:t>
            </w:r>
            <w:proofErr w:type="spellEnd"/>
          </w:p>
        </w:tc>
      </w:tr>
      <w:tr w:rsidR="00CE6075" w:rsidRPr="00CE6075" w14:paraId="548346A7"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2EEAC95B" w14:textId="77777777" w:rsidR="00CE6075" w:rsidRPr="00CE6075" w:rsidRDefault="00CE6075" w:rsidP="00CE6075">
            <w:pPr>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Elytrophalloide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oatesi</w:t>
            </w:r>
            <w:proofErr w:type="spellEnd"/>
          </w:p>
        </w:tc>
        <w:tc>
          <w:tcPr>
            <w:tcW w:w="3544" w:type="dxa"/>
            <w:shd w:val="clear" w:color="auto" w:fill="auto"/>
            <w:noWrap/>
            <w:hideMark/>
          </w:tcPr>
          <w:p w14:paraId="003B7158"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Artedidraco</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mirus</w:t>
            </w:r>
            <w:proofErr w:type="spellEnd"/>
          </w:p>
        </w:tc>
        <w:tc>
          <w:tcPr>
            <w:tcW w:w="3260" w:type="dxa"/>
            <w:shd w:val="clear" w:color="auto" w:fill="auto"/>
            <w:noWrap/>
            <w:hideMark/>
          </w:tcPr>
          <w:p w14:paraId="0377E2D0"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roofErr w:type="spellStart"/>
            <w:r w:rsidRPr="00CE6075">
              <w:rPr>
                <w:rFonts w:ascii="Arial" w:eastAsia="Times New Roman" w:hAnsi="Arial" w:cs="Arial"/>
                <w:sz w:val="20"/>
                <w:szCs w:val="20"/>
                <w:lang w:val="de-DE" w:eastAsia="de-DE"/>
              </w:rPr>
              <w:t>Artedidraconidae</w:t>
            </w:r>
            <w:proofErr w:type="spellEnd"/>
            <w:r w:rsidRPr="00CE6075">
              <w:rPr>
                <w:rFonts w:ascii="Arial" w:eastAsia="Times New Roman" w:hAnsi="Arial" w:cs="Arial"/>
                <w:sz w:val="20"/>
                <w:szCs w:val="20"/>
                <w:lang w:val="de-DE" w:eastAsia="de-DE"/>
              </w:rPr>
              <w:t xml:space="preserve"> (</w:t>
            </w:r>
            <w:proofErr w:type="spellStart"/>
            <w:r w:rsidRPr="00CE6075">
              <w:rPr>
                <w:rFonts w:ascii="Arial" w:eastAsia="Times New Roman" w:hAnsi="Arial" w:cs="Arial"/>
                <w:sz w:val="20"/>
                <w:szCs w:val="20"/>
                <w:lang w:val="de-DE" w:eastAsia="de-DE"/>
              </w:rPr>
              <w:t>Notothenioidei</w:t>
            </w:r>
            <w:proofErr w:type="spellEnd"/>
            <w:r w:rsidRPr="00CE6075">
              <w:rPr>
                <w:rFonts w:ascii="Arial" w:eastAsia="Times New Roman" w:hAnsi="Arial" w:cs="Arial"/>
                <w:sz w:val="20"/>
                <w:szCs w:val="20"/>
                <w:lang w:val="de-DE" w:eastAsia="de-DE"/>
              </w:rPr>
              <w:t>)</w:t>
            </w:r>
          </w:p>
        </w:tc>
        <w:tc>
          <w:tcPr>
            <w:tcW w:w="1120" w:type="dxa"/>
            <w:shd w:val="clear" w:color="auto" w:fill="auto"/>
            <w:noWrap/>
            <w:hideMark/>
          </w:tcPr>
          <w:p w14:paraId="2944EEA0" w14:textId="77777777" w:rsidR="00CE6075" w:rsidRPr="00CE6075" w:rsidRDefault="000C2E53"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XD0l95ba","properties":{"formattedCitation":"\\super 4\\nosupersub{}","plainCitation":"4","noteIndex":0},"citationItems":[{"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4</w:t>
            </w:r>
            <w:r>
              <w:rPr>
                <w:rFonts w:ascii="Arial" w:eastAsia="Times New Roman" w:hAnsi="Arial" w:cs="Arial"/>
                <w:sz w:val="20"/>
                <w:szCs w:val="20"/>
                <w:lang w:val="de-DE" w:eastAsia="de-DE"/>
              </w:rPr>
              <w:fldChar w:fldCharType="end"/>
            </w:r>
          </w:p>
        </w:tc>
      </w:tr>
      <w:tr w:rsidR="00CE6075" w:rsidRPr="00CE6075" w14:paraId="243040E3"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4B3A561D" w14:textId="77777777" w:rsidR="00CE6075" w:rsidRPr="00CE6075" w:rsidRDefault="00CE6075" w:rsidP="00CE6075">
            <w:pPr>
              <w:rPr>
                <w:rFonts w:ascii="Arial" w:eastAsia="Times New Roman" w:hAnsi="Arial" w:cs="Arial"/>
                <w:sz w:val="20"/>
                <w:szCs w:val="20"/>
                <w:lang w:val="de-DE" w:eastAsia="de-DE"/>
              </w:rPr>
            </w:pPr>
          </w:p>
        </w:tc>
        <w:tc>
          <w:tcPr>
            <w:tcW w:w="3544" w:type="dxa"/>
            <w:shd w:val="clear" w:color="auto" w:fill="auto"/>
            <w:noWrap/>
            <w:hideMark/>
          </w:tcPr>
          <w:p w14:paraId="180665D0"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Artedidraco</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skottsbergi</w:t>
            </w:r>
            <w:proofErr w:type="spellEnd"/>
          </w:p>
        </w:tc>
        <w:tc>
          <w:tcPr>
            <w:tcW w:w="3260" w:type="dxa"/>
            <w:shd w:val="clear" w:color="auto" w:fill="auto"/>
            <w:noWrap/>
            <w:hideMark/>
          </w:tcPr>
          <w:p w14:paraId="487C96C8"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6EB155AA" w14:textId="77777777" w:rsidR="00CE6075" w:rsidRPr="00CE6075" w:rsidRDefault="000C2E53"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zbRJe7io","properties":{"formattedCitation":"\\super 35\\nosupersub{}","plainCitation":"35","noteIndex":0},"citationItems":[{"id":3292,"uris":["http://zotero.org/users/3032824/items/KG37FC6N"],"uri":["http://zotero.org/users/3032824/items/KG37FC6N"],"itemData":{"id":3292,"type":"article-journal","container-title":"Acta Parasitologica","page":"306-309","title":"Occurrence of digenea in fishes of the family Artedidraconidae in the Weddell Sea and other areas of Antarctica.","volume":"47","author":[{"family":"Zdzitowiecki","given":"Krzysztof"}],"issued":{"date-parts":[["2002"]]}}}],"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35</w:t>
            </w:r>
            <w:r>
              <w:rPr>
                <w:rFonts w:ascii="Arial" w:eastAsia="Times New Roman" w:hAnsi="Arial" w:cs="Arial"/>
                <w:sz w:val="20"/>
                <w:szCs w:val="20"/>
                <w:lang w:val="de-DE" w:eastAsia="de-DE"/>
              </w:rPr>
              <w:fldChar w:fldCharType="end"/>
            </w:r>
          </w:p>
        </w:tc>
      </w:tr>
      <w:tr w:rsidR="00CE6075" w:rsidRPr="00CE6075" w14:paraId="45BEB6AD"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6A360E1E" w14:textId="77777777" w:rsidR="00CE6075" w:rsidRPr="00CE6075" w:rsidRDefault="00CE6075" w:rsidP="00CE6075">
            <w:pPr>
              <w:rPr>
                <w:rFonts w:ascii="Arial" w:eastAsia="Times New Roman" w:hAnsi="Arial" w:cs="Arial"/>
                <w:sz w:val="20"/>
                <w:szCs w:val="20"/>
                <w:lang w:val="de-DE" w:eastAsia="de-DE"/>
              </w:rPr>
            </w:pPr>
          </w:p>
        </w:tc>
        <w:tc>
          <w:tcPr>
            <w:tcW w:w="3544" w:type="dxa"/>
            <w:shd w:val="clear" w:color="auto" w:fill="F2F2F2" w:themeFill="background1" w:themeFillShade="F2"/>
            <w:noWrap/>
            <w:hideMark/>
          </w:tcPr>
          <w:p w14:paraId="36C883F1"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Gymnodraco</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acuticeps</w:t>
            </w:r>
            <w:proofErr w:type="spellEnd"/>
          </w:p>
        </w:tc>
        <w:tc>
          <w:tcPr>
            <w:tcW w:w="3260" w:type="dxa"/>
            <w:shd w:val="clear" w:color="auto" w:fill="F2F2F2" w:themeFill="background1" w:themeFillShade="F2"/>
            <w:noWrap/>
            <w:hideMark/>
          </w:tcPr>
          <w:p w14:paraId="457A95BC"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roofErr w:type="spellStart"/>
            <w:r w:rsidRPr="00CE6075">
              <w:rPr>
                <w:rFonts w:ascii="Arial" w:eastAsia="Times New Roman" w:hAnsi="Arial" w:cs="Arial"/>
                <w:sz w:val="20"/>
                <w:szCs w:val="20"/>
                <w:lang w:val="de-DE" w:eastAsia="de-DE"/>
              </w:rPr>
              <w:t>Bathydraconidae</w:t>
            </w:r>
            <w:proofErr w:type="spellEnd"/>
            <w:r w:rsidRPr="00CE6075">
              <w:rPr>
                <w:rFonts w:ascii="Arial" w:eastAsia="Times New Roman" w:hAnsi="Arial" w:cs="Arial"/>
                <w:sz w:val="20"/>
                <w:szCs w:val="20"/>
                <w:lang w:val="de-DE" w:eastAsia="de-DE"/>
              </w:rPr>
              <w:t xml:space="preserve"> (</w:t>
            </w:r>
            <w:proofErr w:type="spellStart"/>
            <w:r w:rsidRPr="00CE6075">
              <w:rPr>
                <w:rFonts w:ascii="Arial" w:eastAsia="Times New Roman" w:hAnsi="Arial" w:cs="Arial"/>
                <w:sz w:val="20"/>
                <w:szCs w:val="20"/>
                <w:lang w:val="de-DE" w:eastAsia="de-DE"/>
              </w:rPr>
              <w:t>Notothenioidei</w:t>
            </w:r>
            <w:proofErr w:type="spellEnd"/>
            <w:r w:rsidRPr="00CE6075">
              <w:rPr>
                <w:rFonts w:ascii="Arial" w:eastAsia="Times New Roman" w:hAnsi="Arial" w:cs="Arial"/>
                <w:sz w:val="20"/>
                <w:szCs w:val="20"/>
                <w:lang w:val="de-DE" w:eastAsia="de-DE"/>
              </w:rPr>
              <w:t>)</w:t>
            </w:r>
          </w:p>
        </w:tc>
        <w:tc>
          <w:tcPr>
            <w:tcW w:w="1120" w:type="dxa"/>
            <w:shd w:val="clear" w:color="auto" w:fill="F2F2F2" w:themeFill="background1" w:themeFillShade="F2"/>
            <w:noWrap/>
            <w:hideMark/>
          </w:tcPr>
          <w:p w14:paraId="0ACF1754" w14:textId="77777777" w:rsidR="00CE6075" w:rsidRPr="000C2E53" w:rsidRDefault="000C2E53"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en-US" w:eastAsia="de-DE"/>
              </w:rPr>
              <w:instrText xml:space="preserve"> ADDIN ZOTERO_ITEM CSL_CITATION {"citationID":"r4ufsdBc","properties":{"formattedCitation":"\\super 36\\nosupersub{}","plainCitation":"36","noteIndex":0},"citationItems":[{"id":3293,"uris":["http://zotero.org/users/3032824/items/ZXI77EBX"],"uri":["http://zotero.org/users/3032824/items/ZXI77EBX"],"itemData":{"id":3293,"type":"article-journal","container-title":"Polish Polar Research","ISSN":"0138-0338","issue":"1","language":"EN","note":"publisher: -","page":"37-40","source":"agro.icm.edu.pl","title":"New data on the occurrence of internal parasitic worms in the &lt;i&gt;Gymnodraco acuticeps&lt;/i&gt; and &lt;i&gt;Cygnodraco mawsoni&lt;/i&gt; [Bathydraconidae] fish in the Ross Sea, Antarctica","volume":"26","author":[{"family":"Laskowski","given":"Zdzisław"},{"family":"Rocka","given":"Anna"},{"family":"Ghigliotti","given":"L"},{"family":"Pisano","given":"Eva"}],"issued":{"date-parts":[["2005"]]}}}],"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36</w:t>
            </w:r>
            <w:r>
              <w:rPr>
                <w:rFonts w:ascii="Arial" w:eastAsia="Times New Roman" w:hAnsi="Arial" w:cs="Arial"/>
                <w:sz w:val="20"/>
                <w:szCs w:val="20"/>
                <w:lang w:val="de-DE" w:eastAsia="de-DE"/>
              </w:rPr>
              <w:fldChar w:fldCharType="end"/>
            </w:r>
          </w:p>
        </w:tc>
      </w:tr>
      <w:tr w:rsidR="00CE6075" w:rsidRPr="00CE6075" w14:paraId="50EEEA13"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4072D76D" w14:textId="77777777" w:rsidR="00CE6075" w:rsidRPr="000C2E53" w:rsidRDefault="00CE6075" w:rsidP="00CE6075">
            <w:pPr>
              <w:rPr>
                <w:rFonts w:ascii="Arial" w:eastAsia="Times New Roman" w:hAnsi="Arial" w:cs="Arial"/>
                <w:sz w:val="20"/>
                <w:szCs w:val="20"/>
                <w:lang w:val="en-US" w:eastAsia="de-DE"/>
              </w:rPr>
            </w:pPr>
          </w:p>
        </w:tc>
        <w:tc>
          <w:tcPr>
            <w:tcW w:w="3544" w:type="dxa"/>
            <w:shd w:val="clear" w:color="auto" w:fill="F2F2F2" w:themeFill="background1" w:themeFillShade="F2"/>
            <w:noWrap/>
            <w:hideMark/>
          </w:tcPr>
          <w:p w14:paraId="10BF3C81"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Parachaenichthy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charcoti</w:t>
            </w:r>
            <w:proofErr w:type="spellEnd"/>
          </w:p>
        </w:tc>
        <w:tc>
          <w:tcPr>
            <w:tcW w:w="3260" w:type="dxa"/>
            <w:shd w:val="clear" w:color="auto" w:fill="F2F2F2" w:themeFill="background1" w:themeFillShade="F2"/>
            <w:noWrap/>
            <w:hideMark/>
          </w:tcPr>
          <w:p w14:paraId="1380D46B"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2F2F2" w:themeFill="background1" w:themeFillShade="F2"/>
            <w:noWrap/>
            <w:hideMark/>
          </w:tcPr>
          <w:p w14:paraId="5061BF26" w14:textId="77777777" w:rsidR="00CE6075" w:rsidRPr="00CE6075" w:rsidRDefault="00B66DCE"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HRwxhIG8","properties":{"formattedCitation":"\\super 4,37,38\\nosupersub{}","plainCitation":"4,37,38","noteIndex":0},"citationItems":[{"id":3295,"uris":["http://zotero.org/users/3032824/items/JCM6S5LF"],"uri":["http://zotero.org/users/3032824/items/JCM6S5LF"],"itemData":{"id":3295,"type":"book","event-place":"Buenos Aires","number-of-pages":"27","publisher":"Servicio de Hidrografia Naval","publisher-place":"Buenos Aires","title":"Estudios sobre la fauna de parasitos de peces antarticos II-Los parasitos de &lt;i&gt;Parachaenichthys charcoti&lt;/i&gt;","author":[{"family":"Szidat","given":"L"},{"family":"Graefe","given":"G"}],"issued":{"date-parts":[["1967"]]}}},{"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id":3298,"uris":["http://zotero.org/users/3032824/items/KRA7PD26"],"uri":["http://zotero.org/users/3032824/items/KRA7PD26"],"itemData":{"id":3298,"type":"article-journal","container-title":"Acta Parasitologica","page":"159-162","title":"Occurrence of digenea in fishes of the family Channichthyidae in the Weddell Sea and other sub-continental areas of the Antarctica.","volume":"47","author":[{"family":"Zdzitowiecki","given":"Krzysztof"}],"issued":{"date-parts":[["2002"]]}}}],"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4,37,38</w:t>
            </w:r>
            <w:r>
              <w:rPr>
                <w:rFonts w:ascii="Arial" w:eastAsia="Times New Roman" w:hAnsi="Arial" w:cs="Arial"/>
                <w:sz w:val="20"/>
                <w:szCs w:val="20"/>
                <w:lang w:val="de-DE" w:eastAsia="de-DE"/>
              </w:rPr>
              <w:fldChar w:fldCharType="end"/>
            </w:r>
          </w:p>
        </w:tc>
      </w:tr>
      <w:tr w:rsidR="00CE6075" w:rsidRPr="00CE6075" w14:paraId="1A981E78"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7896A980" w14:textId="77777777" w:rsidR="00CE6075" w:rsidRPr="00CE6075" w:rsidRDefault="00CE6075" w:rsidP="00CE6075">
            <w:pPr>
              <w:rPr>
                <w:rFonts w:ascii="Arial" w:eastAsia="Times New Roman" w:hAnsi="Arial" w:cs="Arial"/>
                <w:sz w:val="20"/>
                <w:szCs w:val="20"/>
                <w:lang w:val="de-DE" w:eastAsia="de-DE"/>
              </w:rPr>
            </w:pPr>
          </w:p>
        </w:tc>
        <w:tc>
          <w:tcPr>
            <w:tcW w:w="3544" w:type="dxa"/>
            <w:shd w:val="clear" w:color="auto" w:fill="F2F2F2" w:themeFill="background1" w:themeFillShade="F2"/>
            <w:noWrap/>
            <w:hideMark/>
          </w:tcPr>
          <w:p w14:paraId="46F18218"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Parachaenichthy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georgianus</w:t>
            </w:r>
            <w:proofErr w:type="spellEnd"/>
          </w:p>
        </w:tc>
        <w:tc>
          <w:tcPr>
            <w:tcW w:w="3260" w:type="dxa"/>
            <w:shd w:val="clear" w:color="auto" w:fill="F2F2F2" w:themeFill="background1" w:themeFillShade="F2"/>
            <w:noWrap/>
            <w:hideMark/>
          </w:tcPr>
          <w:p w14:paraId="3A18B074"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2F2F2" w:themeFill="background1" w:themeFillShade="F2"/>
            <w:noWrap/>
            <w:hideMark/>
          </w:tcPr>
          <w:p w14:paraId="603634E5" w14:textId="77777777" w:rsidR="00CE6075" w:rsidRPr="00CE6075" w:rsidRDefault="00B66DCE"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14fQEHVQ","properties":{"formattedCitation":"\\super 4,15\\nosupersub{}","plainCitation":"4,15","noteIndex":0},"citationItems":[{"id":3265,"uris":["http://zotero.org/users/3032824/items/GDDHLF7R"],"uri":["http://zotero.org/users/3032824/items/GDDHLF7R"],"itemData":{"id":3265,"type":"article-journal","container-title":"Acta Ichthyologica et Piscatoria","page":"15-30","title":"Digenetic trematodes in alimentary tracts of fishes of south Georgia and South Shetland Islands (Antarctica).","volume":"9","author":[{"family":"Zdzitowiecki","given":"Krzysztof"}],"issued":{"date-parts":[["1979"]]}}},{"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4,15</w:t>
            </w:r>
            <w:r>
              <w:rPr>
                <w:rFonts w:ascii="Arial" w:eastAsia="Times New Roman" w:hAnsi="Arial" w:cs="Arial"/>
                <w:sz w:val="20"/>
                <w:szCs w:val="20"/>
                <w:lang w:val="de-DE" w:eastAsia="de-DE"/>
              </w:rPr>
              <w:fldChar w:fldCharType="end"/>
            </w:r>
          </w:p>
        </w:tc>
      </w:tr>
      <w:tr w:rsidR="00CE6075" w:rsidRPr="001557D4" w14:paraId="28E59624"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58D59CF0" w14:textId="77777777" w:rsidR="00CE6075" w:rsidRPr="00CE6075" w:rsidRDefault="00CE6075" w:rsidP="00CE6075">
            <w:pPr>
              <w:rPr>
                <w:rFonts w:ascii="Arial" w:eastAsia="Times New Roman" w:hAnsi="Arial" w:cs="Arial"/>
                <w:sz w:val="20"/>
                <w:szCs w:val="20"/>
                <w:lang w:val="de-DE" w:eastAsia="de-DE"/>
              </w:rPr>
            </w:pPr>
          </w:p>
        </w:tc>
        <w:tc>
          <w:tcPr>
            <w:tcW w:w="3544" w:type="dxa"/>
            <w:shd w:val="clear" w:color="auto" w:fill="F2F2F2" w:themeFill="background1" w:themeFillShade="F2"/>
            <w:noWrap/>
            <w:hideMark/>
          </w:tcPr>
          <w:p w14:paraId="15F277A2"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Prionodraco</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evansii</w:t>
            </w:r>
            <w:proofErr w:type="spellEnd"/>
          </w:p>
        </w:tc>
        <w:tc>
          <w:tcPr>
            <w:tcW w:w="3260" w:type="dxa"/>
            <w:shd w:val="clear" w:color="auto" w:fill="F2F2F2" w:themeFill="background1" w:themeFillShade="F2"/>
            <w:noWrap/>
            <w:hideMark/>
          </w:tcPr>
          <w:p w14:paraId="11E45088"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2F2F2" w:themeFill="background1" w:themeFillShade="F2"/>
            <w:noWrap/>
            <w:hideMark/>
          </w:tcPr>
          <w:p w14:paraId="7EF21A3D" w14:textId="77777777" w:rsidR="00CE6075" w:rsidRPr="00CE6075" w:rsidRDefault="00B66DCE"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Tyj2jC44","properties":{"formattedCitation":"\\super 39,40\\nosupersub{}","plainCitation":"39,40","noteIndex":0},"citationItems":[{"id":3305,"uris":["http://zotero.org/users/3032824/items/GRWW9NQX"],"uri":["http://zotero.org/users/3032824/items/GRWW9NQX"],"itemData":{"id":3305,"type":"article-journal","container-title":"Archiv für Fischereiwissenschaft","page":"103-120","title":"A contribution to the fish fauna of the Weddell sea.","volume":"34","author":[{"family":"Kock","given":"Karl-Hermann"},{"family":"Schneppenheim","given":"R."},{"family":"Siegel","given":"Volker"}],"issued":{"date-parts":[["1984"]]}}},{"id":3299,"uris":["http://zotero.org/users/3032824/items/XVQHBG9E"],"uri":["http://zotero.org/users/3032824/items/XVQHBG9E"],"itemData":{"id":3299,"type":"article-journal","container-title":"Acta Parasitologica","page":"310-313","title":"Occurrence of digenea in fishes of the family Bathydraconidae in the Weddell Sea and other areas of Antarctica.","volume":"47","author":[{"family":"Zdzitowiecki","given":"Krzysztof"}],"issued":{"date-parts":[["2002"]]}}}],"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39,40</w:t>
            </w:r>
            <w:r>
              <w:rPr>
                <w:rFonts w:ascii="Arial" w:eastAsia="Times New Roman" w:hAnsi="Arial" w:cs="Arial"/>
                <w:sz w:val="20"/>
                <w:szCs w:val="20"/>
                <w:lang w:val="de-DE" w:eastAsia="de-DE"/>
              </w:rPr>
              <w:fldChar w:fldCharType="end"/>
            </w:r>
          </w:p>
        </w:tc>
      </w:tr>
      <w:tr w:rsidR="00CE6075" w:rsidRPr="00CE6075" w14:paraId="4B57AC62"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0ABD9FD9" w14:textId="77777777" w:rsidR="00CE6075" w:rsidRPr="00CE6075" w:rsidRDefault="00CE6075" w:rsidP="00CE6075">
            <w:pPr>
              <w:rPr>
                <w:rFonts w:ascii="Arial" w:eastAsia="Times New Roman" w:hAnsi="Arial" w:cs="Arial"/>
                <w:sz w:val="20"/>
                <w:szCs w:val="20"/>
                <w:lang w:val="de-DE" w:eastAsia="de-DE"/>
              </w:rPr>
            </w:pPr>
          </w:p>
        </w:tc>
        <w:tc>
          <w:tcPr>
            <w:tcW w:w="3544" w:type="dxa"/>
            <w:shd w:val="clear" w:color="auto" w:fill="F2F2F2" w:themeFill="background1" w:themeFillShade="F2"/>
            <w:noWrap/>
            <w:hideMark/>
          </w:tcPr>
          <w:p w14:paraId="27AA0739"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Psilodraco</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breviceps</w:t>
            </w:r>
            <w:proofErr w:type="spellEnd"/>
          </w:p>
        </w:tc>
        <w:tc>
          <w:tcPr>
            <w:tcW w:w="3260" w:type="dxa"/>
            <w:shd w:val="clear" w:color="auto" w:fill="F2F2F2" w:themeFill="background1" w:themeFillShade="F2"/>
            <w:noWrap/>
            <w:hideMark/>
          </w:tcPr>
          <w:p w14:paraId="40E3E2CF"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2F2F2" w:themeFill="background1" w:themeFillShade="F2"/>
            <w:noWrap/>
            <w:hideMark/>
          </w:tcPr>
          <w:p w14:paraId="0180F585" w14:textId="77777777" w:rsidR="00CE6075" w:rsidRPr="00CE6075" w:rsidRDefault="00B66DCE"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dwjyBdMl","properties":{"formattedCitation":"\\super 4\\nosupersub{}","plainCitation":"4","noteIndex":0},"citationItems":[{"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4</w:t>
            </w:r>
            <w:r>
              <w:rPr>
                <w:rFonts w:ascii="Arial" w:eastAsia="Times New Roman" w:hAnsi="Arial" w:cs="Arial"/>
                <w:sz w:val="20"/>
                <w:szCs w:val="20"/>
                <w:lang w:val="de-DE" w:eastAsia="de-DE"/>
              </w:rPr>
              <w:fldChar w:fldCharType="end"/>
            </w:r>
          </w:p>
        </w:tc>
      </w:tr>
      <w:tr w:rsidR="00CE6075" w:rsidRPr="00421356" w14:paraId="324EF5C5"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7D7D06DD" w14:textId="77777777" w:rsidR="00CE6075" w:rsidRPr="00CE6075" w:rsidRDefault="00CE6075" w:rsidP="00CE6075">
            <w:pPr>
              <w:rPr>
                <w:rFonts w:ascii="Arial" w:eastAsia="Times New Roman" w:hAnsi="Arial" w:cs="Arial"/>
                <w:sz w:val="20"/>
                <w:szCs w:val="20"/>
                <w:lang w:val="de-DE" w:eastAsia="de-DE"/>
              </w:rPr>
            </w:pPr>
          </w:p>
        </w:tc>
        <w:tc>
          <w:tcPr>
            <w:tcW w:w="3544" w:type="dxa"/>
            <w:shd w:val="clear" w:color="auto" w:fill="auto"/>
            <w:noWrap/>
            <w:hideMark/>
          </w:tcPr>
          <w:p w14:paraId="407D3ABB"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Chaenocephalu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aceratus</w:t>
            </w:r>
            <w:proofErr w:type="spellEnd"/>
          </w:p>
        </w:tc>
        <w:tc>
          <w:tcPr>
            <w:tcW w:w="3260" w:type="dxa"/>
            <w:shd w:val="clear" w:color="auto" w:fill="auto"/>
            <w:noWrap/>
            <w:hideMark/>
          </w:tcPr>
          <w:p w14:paraId="1F42E7E2"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roofErr w:type="spellStart"/>
            <w:r w:rsidRPr="00CE6075">
              <w:rPr>
                <w:rFonts w:ascii="Arial" w:eastAsia="Times New Roman" w:hAnsi="Arial" w:cs="Arial"/>
                <w:sz w:val="20"/>
                <w:szCs w:val="20"/>
                <w:lang w:val="de-DE" w:eastAsia="de-DE"/>
              </w:rPr>
              <w:t>Channichthyidae</w:t>
            </w:r>
            <w:proofErr w:type="spellEnd"/>
            <w:r w:rsidRPr="00CE6075">
              <w:rPr>
                <w:rFonts w:ascii="Arial" w:eastAsia="Times New Roman" w:hAnsi="Arial" w:cs="Arial"/>
                <w:sz w:val="20"/>
                <w:szCs w:val="20"/>
                <w:lang w:val="de-DE" w:eastAsia="de-DE"/>
              </w:rPr>
              <w:t xml:space="preserve"> (</w:t>
            </w:r>
            <w:proofErr w:type="spellStart"/>
            <w:r w:rsidRPr="00CE6075">
              <w:rPr>
                <w:rFonts w:ascii="Arial" w:eastAsia="Times New Roman" w:hAnsi="Arial" w:cs="Arial"/>
                <w:sz w:val="20"/>
                <w:szCs w:val="20"/>
                <w:lang w:val="de-DE" w:eastAsia="de-DE"/>
              </w:rPr>
              <w:t>Notothenioidei</w:t>
            </w:r>
            <w:proofErr w:type="spellEnd"/>
            <w:r w:rsidRPr="00CE6075">
              <w:rPr>
                <w:rFonts w:ascii="Arial" w:eastAsia="Times New Roman" w:hAnsi="Arial" w:cs="Arial"/>
                <w:sz w:val="20"/>
                <w:szCs w:val="20"/>
                <w:lang w:val="de-DE" w:eastAsia="de-DE"/>
              </w:rPr>
              <w:t>)</w:t>
            </w:r>
          </w:p>
        </w:tc>
        <w:tc>
          <w:tcPr>
            <w:tcW w:w="1120" w:type="dxa"/>
            <w:shd w:val="clear" w:color="auto" w:fill="auto"/>
            <w:noWrap/>
            <w:hideMark/>
          </w:tcPr>
          <w:p w14:paraId="64C69BAC" w14:textId="77777777" w:rsidR="00CE6075" w:rsidRPr="00CE6075" w:rsidRDefault="00B66DCE"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2KI7ZykA","properties":{"formattedCitation":"\\super 4,15,29\\nosupersub{}","plainCitation":"4,15,29","noteIndex":0},"citationItems":[{"id":3265,"uris":["http://zotero.org/users/3032824/items/GDDHLF7R"],"uri":["http://zotero.org/users/3032824/items/GDDHLF7R"],"itemData":{"id":3265,"type":"article-journal","container-title":"Acta Ichthyologica et Piscatoria","page":"15-30","title":"Digenetic trematodes in alimentary tracts of fishes of south Georgia and South Shetland Islands (Antarctica).","volume":"9","author":[{"family":"Zdzitowiecki","given":"Krzysztof"}],"issued":{"date-parts":[["1979"]]}}},{"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id":3274,"uris":["http://zotero.org/users/3032824/items/QFQD895J"],"uri":["http://zotero.org/users/3032824/items/QFQD895J"],"itemData":{"id":3274,"type":"article-journal","container-title":"Vestnik Zoologii","language":"Russian","page":"90-94","title":"Parasitofauna of Notothenioidei from waters of the Atlantic and Indian Oceans.","volume":"3","author":[{"family":"Parukhin","given":"A. M."},{"family":"Lyadov","given":"V. N."}],"issued":{"date-parts":[["1981"]]}}}],"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4,15,29</w:t>
            </w:r>
            <w:r>
              <w:rPr>
                <w:rFonts w:ascii="Arial" w:eastAsia="Times New Roman" w:hAnsi="Arial" w:cs="Arial"/>
                <w:sz w:val="20"/>
                <w:szCs w:val="20"/>
                <w:lang w:val="de-DE" w:eastAsia="de-DE"/>
              </w:rPr>
              <w:fldChar w:fldCharType="end"/>
            </w:r>
          </w:p>
        </w:tc>
      </w:tr>
      <w:tr w:rsidR="00CE6075" w:rsidRPr="00421356" w14:paraId="77F4F2CC"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1A3749B4" w14:textId="77777777" w:rsidR="00CE6075" w:rsidRPr="00CE6075" w:rsidRDefault="00CE6075" w:rsidP="00CE6075">
            <w:pPr>
              <w:rPr>
                <w:rFonts w:ascii="Arial" w:eastAsia="Times New Roman" w:hAnsi="Arial" w:cs="Arial"/>
                <w:sz w:val="20"/>
                <w:szCs w:val="20"/>
                <w:lang w:val="de-DE" w:eastAsia="de-DE"/>
              </w:rPr>
            </w:pPr>
          </w:p>
        </w:tc>
        <w:tc>
          <w:tcPr>
            <w:tcW w:w="3544" w:type="dxa"/>
            <w:shd w:val="clear" w:color="auto" w:fill="auto"/>
            <w:noWrap/>
            <w:hideMark/>
          </w:tcPr>
          <w:p w14:paraId="56134EA3"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Champsocephalu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gunnari</w:t>
            </w:r>
            <w:proofErr w:type="spellEnd"/>
          </w:p>
        </w:tc>
        <w:tc>
          <w:tcPr>
            <w:tcW w:w="3260" w:type="dxa"/>
            <w:shd w:val="clear" w:color="auto" w:fill="auto"/>
            <w:noWrap/>
            <w:hideMark/>
          </w:tcPr>
          <w:p w14:paraId="3DBCB1A9"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0AF87032" w14:textId="77777777" w:rsidR="00CE6075" w:rsidRPr="00CE6075" w:rsidRDefault="00F17748"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6m2p7bLe","properties":{"formattedCitation":"\\super 15,29\\nosupersub{}","plainCitation":"15,29","noteIndex":0},"citationItems":[{"id":3265,"uris":["http://zotero.org/users/3032824/items/GDDHLF7R"],"uri":["http://zotero.org/users/3032824/items/GDDHLF7R"],"itemData":{"id":3265,"type":"article-journal","container-title":"Acta Ichthyologica et Piscatoria","page":"15-30","title":"Digenetic trematodes in alimentary tracts of fishes of south Georgia and South Shetland Islands (Antarctica).","volume":"9","author":[{"family":"Zdzitowiecki","given":"Krzysztof"}],"issued":{"date-parts":[["1979"]]}}},{"id":3274,"uris":["http://zotero.org/users/3032824/items/QFQD895J"],"uri":["http://zotero.org/users/3032824/items/QFQD895J"],"itemData":{"id":3274,"type":"article-journal","container-title":"Vestnik Zoologii","language":"Russian","page":"90-94","title":"Parasitofauna of Notothenioidei from waters of the Atlantic and Indian Oceans.","volume":"3","author":[{"family":"Parukhin","given":"A. M."},{"family":"Lyadov","given":"V. N."}],"issued":{"date-parts":[["1981"]]}}}],"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15,29</w:t>
            </w:r>
            <w:r>
              <w:rPr>
                <w:rFonts w:ascii="Arial" w:eastAsia="Times New Roman" w:hAnsi="Arial" w:cs="Arial"/>
                <w:sz w:val="20"/>
                <w:szCs w:val="20"/>
                <w:lang w:val="de-DE" w:eastAsia="de-DE"/>
              </w:rPr>
              <w:fldChar w:fldCharType="end"/>
            </w:r>
          </w:p>
        </w:tc>
      </w:tr>
      <w:tr w:rsidR="00CE6075" w:rsidRPr="00CE6075" w14:paraId="09038A9E"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0B1364A3" w14:textId="77777777" w:rsidR="00CE6075" w:rsidRPr="00CE6075" w:rsidRDefault="00CE6075" w:rsidP="00CE6075">
            <w:pPr>
              <w:rPr>
                <w:rFonts w:ascii="Arial" w:eastAsia="Times New Roman" w:hAnsi="Arial" w:cs="Arial"/>
                <w:sz w:val="20"/>
                <w:szCs w:val="20"/>
                <w:lang w:val="de-DE" w:eastAsia="de-DE"/>
              </w:rPr>
            </w:pPr>
          </w:p>
        </w:tc>
        <w:tc>
          <w:tcPr>
            <w:tcW w:w="3544" w:type="dxa"/>
            <w:shd w:val="clear" w:color="auto" w:fill="auto"/>
            <w:noWrap/>
            <w:hideMark/>
          </w:tcPr>
          <w:p w14:paraId="020883AE"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Channichthy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rhinoceratus</w:t>
            </w:r>
            <w:proofErr w:type="spellEnd"/>
          </w:p>
        </w:tc>
        <w:tc>
          <w:tcPr>
            <w:tcW w:w="3260" w:type="dxa"/>
            <w:shd w:val="clear" w:color="auto" w:fill="auto"/>
            <w:noWrap/>
            <w:hideMark/>
          </w:tcPr>
          <w:p w14:paraId="1BB0621C"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58B092FB" w14:textId="77777777" w:rsidR="00CE6075" w:rsidRPr="00F17748" w:rsidRDefault="00F17748"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en-US" w:eastAsia="de-DE"/>
              </w:rPr>
              <w:instrText xml:space="preserve"> ADDIN ZOTERO_ITEM CSL_CITATION {"citationID":"upReACBg","properties":{"formattedCitation":"\\super 29,41\\nosupersub{}","plainCitation":"29,41","noteIndex":0},"citationItems":[{"id":3313,"uris":["http://zotero.org/users/3032824/items/2XZR9SI7"],"uri":["http://zotero.org/users/3032824/items/2XZR9SI7"],"itemData":{"id":3313,"type":"article-journal","container-title":"Zoologicheskii Zhurnal","page":"142-144","title":"Helminth Fauna of the Family Chaenichthidae from the Region of Kerguelen Subregion Islands.","volume":"60","author":[{"family":"Lyadov","given":"V. N."},{"family":"Parukhin","given":"A. M."},{"family":"Mironova","given":"A. V."}],"issued":{"date-parts":[["1981"]]}}},{"id":3274,"uris":["http://zotero.org/users/3032824/items/QFQD895J"],"uri":["http://zotero.org/users/3032824/items/QFQD895J"],"itemData":{"id":3274,"type":"article-journal","container-title":"Vestnik Zoologii","language":"Russian","page":"90-94","title":"Parasitofauna of Notothenioidei from waters of the Atlantic and Indian Oceans.","volume":"3","author":[{"family":"Parukhin","given":"A. M."},{"family":"Lyadov","given":"V. N."}],"issued":{"date-parts":[["1981"]]}}}],"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29,41</w:t>
            </w:r>
            <w:r>
              <w:rPr>
                <w:rFonts w:ascii="Arial" w:eastAsia="Times New Roman" w:hAnsi="Arial" w:cs="Arial"/>
                <w:sz w:val="20"/>
                <w:szCs w:val="20"/>
                <w:lang w:val="de-DE" w:eastAsia="de-DE"/>
              </w:rPr>
              <w:fldChar w:fldCharType="end"/>
            </w:r>
          </w:p>
        </w:tc>
      </w:tr>
      <w:tr w:rsidR="00CE6075" w:rsidRPr="00421356" w14:paraId="33904396"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67E9844C" w14:textId="77777777" w:rsidR="00CE6075" w:rsidRPr="00F17748" w:rsidRDefault="00CE6075" w:rsidP="00CE6075">
            <w:pPr>
              <w:rPr>
                <w:rFonts w:ascii="Arial" w:eastAsia="Times New Roman" w:hAnsi="Arial" w:cs="Arial"/>
                <w:sz w:val="20"/>
                <w:szCs w:val="20"/>
                <w:lang w:val="en-US" w:eastAsia="de-DE"/>
              </w:rPr>
            </w:pPr>
          </w:p>
        </w:tc>
        <w:tc>
          <w:tcPr>
            <w:tcW w:w="3544" w:type="dxa"/>
            <w:shd w:val="clear" w:color="auto" w:fill="auto"/>
            <w:noWrap/>
            <w:hideMark/>
          </w:tcPr>
          <w:p w14:paraId="04853A98"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Chionodraco</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hamatus</w:t>
            </w:r>
            <w:proofErr w:type="spellEnd"/>
          </w:p>
        </w:tc>
        <w:tc>
          <w:tcPr>
            <w:tcW w:w="3260" w:type="dxa"/>
            <w:shd w:val="clear" w:color="auto" w:fill="auto"/>
            <w:noWrap/>
            <w:hideMark/>
          </w:tcPr>
          <w:p w14:paraId="06258AAD"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6945BDD3" w14:textId="77777777" w:rsidR="00CE6075" w:rsidRPr="001557D4" w:rsidRDefault="00F17748"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en-US" w:eastAsia="de-DE"/>
              </w:rPr>
              <w:instrText xml:space="preserve"> ADDIN ZOTERO_ITEM CSL_CITATION {"citationID":"57myS7cI","properties":{"formattedCitation":"\\super 42\\uc0\\u8211{}44\\nosupersub{}","plainCitation":"42–44","noteIndex":0},"citationItems":[{"id":3318,"uris":["http://zotero.org/users/3032824/items/IID6GQG3"],"uri":["http://zotero.org/users/3032824/items/IID6GQG3"],"itemData":{"id":3318,"type":"article-journal","container-title":"B.A.N.Z. Antarctic Res Expedition, Reports B (Zoology and Botany)","page":"195-225","title":"Digenetic trematodes from fishes.","volume":"8","author":[{"family":"Prudhoe","given":"S"},{"family":"Bray","given":"Rodney A."}],"issued":{"date-parts":[["1973"]]}}},{"id":3300,"uris":["http://zotero.org/users/3032824/items/RNZEVZ4X"],"uri":["http://zotero.org/users/3032824/items/RNZEVZ4X"],"itemData":{"id":3300,"type":"article-journal","container-title":"Acta Parasitologica","page":"71-74","title":"A list of fish parasitic worms collected off Adelie Land (Antarctica).","volume":"43","author":[{"family":"Zdzitowiecki","given":"Krzysztof"},{"family":"Rocka","given":"Anna"},{"family":"Pisano","given":"Eva"},{"family":"Ozouf-Costaz","given":"Catherine"}],"issued":{"date-parts":[["1998"]]}}},{"id":3297,"uris":["http://zotero.org/users/3032824/items/FKAYDLK2"],"uri":["http://zotero.org/users/3032824/items/FKAYDLK2"],"itemData":{"id":3297,"type":"article-journal","container-title":"Polish Polar Research","journalAbbreviation":"Pol. Polar Res.","page":"159-165","title":"New data on the occuurence of fish endoparasitic worms off Adelie Land, Antarctica.","volume":"22","author":[{"family":"Zdzitowiecki","given":"Krzysztof"}],"issued":{"date-parts":[["2001"]]}}}],"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42–44</w:t>
            </w:r>
            <w:r>
              <w:rPr>
                <w:rFonts w:ascii="Arial" w:eastAsia="Times New Roman" w:hAnsi="Arial" w:cs="Arial"/>
                <w:sz w:val="20"/>
                <w:szCs w:val="20"/>
                <w:lang w:val="de-DE" w:eastAsia="de-DE"/>
              </w:rPr>
              <w:fldChar w:fldCharType="end"/>
            </w:r>
          </w:p>
        </w:tc>
      </w:tr>
      <w:tr w:rsidR="00CE6075" w:rsidRPr="00CE6075" w14:paraId="61C86915"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407D959A" w14:textId="77777777" w:rsidR="00CE6075" w:rsidRPr="001557D4" w:rsidRDefault="00CE6075" w:rsidP="00CE6075">
            <w:pPr>
              <w:rPr>
                <w:rFonts w:ascii="Arial" w:eastAsia="Times New Roman" w:hAnsi="Arial" w:cs="Arial"/>
                <w:sz w:val="20"/>
                <w:szCs w:val="20"/>
                <w:lang w:val="en-US" w:eastAsia="de-DE"/>
              </w:rPr>
            </w:pPr>
          </w:p>
        </w:tc>
        <w:tc>
          <w:tcPr>
            <w:tcW w:w="3544" w:type="dxa"/>
            <w:shd w:val="clear" w:color="auto" w:fill="auto"/>
            <w:noWrap/>
            <w:hideMark/>
          </w:tcPr>
          <w:p w14:paraId="2CE1130F"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Chionodraco</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rastrospinosus</w:t>
            </w:r>
            <w:proofErr w:type="spellEnd"/>
          </w:p>
        </w:tc>
        <w:tc>
          <w:tcPr>
            <w:tcW w:w="3260" w:type="dxa"/>
            <w:shd w:val="clear" w:color="auto" w:fill="auto"/>
            <w:noWrap/>
            <w:hideMark/>
          </w:tcPr>
          <w:p w14:paraId="51A4DF52"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3D182175" w14:textId="77777777" w:rsidR="00CE6075" w:rsidRPr="00CE6075" w:rsidRDefault="00F17748"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rr0grICV","properties":{"formattedCitation":"\\super 4\\nosupersub{}","plainCitation":"4","noteIndex":0},"citationItems":[{"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4</w:t>
            </w:r>
            <w:r>
              <w:rPr>
                <w:rFonts w:ascii="Arial" w:eastAsia="Times New Roman" w:hAnsi="Arial" w:cs="Arial"/>
                <w:sz w:val="20"/>
                <w:szCs w:val="20"/>
                <w:lang w:val="de-DE" w:eastAsia="de-DE"/>
              </w:rPr>
              <w:fldChar w:fldCharType="end"/>
            </w:r>
          </w:p>
        </w:tc>
      </w:tr>
      <w:tr w:rsidR="00CE6075" w:rsidRPr="00CE6075" w14:paraId="739ED34F"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607433D4" w14:textId="77777777" w:rsidR="00CE6075" w:rsidRPr="00CE6075" w:rsidRDefault="00CE6075" w:rsidP="00CE6075">
            <w:pPr>
              <w:rPr>
                <w:rFonts w:ascii="Arial" w:eastAsia="Times New Roman" w:hAnsi="Arial" w:cs="Arial"/>
                <w:sz w:val="20"/>
                <w:szCs w:val="20"/>
                <w:lang w:val="de-DE" w:eastAsia="de-DE"/>
              </w:rPr>
            </w:pPr>
          </w:p>
        </w:tc>
        <w:tc>
          <w:tcPr>
            <w:tcW w:w="3544" w:type="dxa"/>
            <w:shd w:val="clear" w:color="auto" w:fill="auto"/>
            <w:noWrap/>
            <w:hideMark/>
          </w:tcPr>
          <w:p w14:paraId="64F526C0"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Cryodraco</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antarcticus</w:t>
            </w:r>
            <w:proofErr w:type="spellEnd"/>
          </w:p>
        </w:tc>
        <w:tc>
          <w:tcPr>
            <w:tcW w:w="3260" w:type="dxa"/>
            <w:shd w:val="clear" w:color="auto" w:fill="auto"/>
            <w:noWrap/>
            <w:hideMark/>
          </w:tcPr>
          <w:p w14:paraId="2BDC92AE"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47F3EB83" w14:textId="77777777" w:rsidR="00CE6075" w:rsidRPr="00F17748" w:rsidRDefault="00F17748"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en-US" w:eastAsia="de-DE"/>
              </w:rPr>
              <w:instrText xml:space="preserve"> ADDIN ZOTERO_ITEM CSL_CITATION {"citationID":"jVMKucfz","properties":{"formattedCitation":"\\super 4,38,42\\nosupersub{}","plainCitation":"4,38,42","noteIndex":0},"citationItems":[{"id":3318,"uris":["http://zotero.org/users/3032824/items/IID6GQG3"],"uri":["http://zotero.org/users/3032824/items/IID6GQG3"],"itemData":{"id":3318,"type":"article-journal","container-title":"B.A.N.Z. Antarctic Res Expedition, Reports B (Zoology and Botany)","page":"195-225","title":"Digenetic trematodes from fishes.","volume":"8","author":[{"family":"Prudhoe","given":"S"},{"family":"Bray","given":"Rodney A."}],"issued":{"date-parts":[["1973"]]}}},{"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id":3298,"uris":["http://zotero.org/users/3032824/items/KRA7PD26"],"uri":["http://zotero.org/users/3032824/items/KRA7PD26"],"itemData":{"id":3298,"type":"article-journal","container-title":"Acta Parasitologica","page":"159-162","title":"Occurrence of digenea in fishes of the family Channichthyidae in the Weddell Sea and other sub-continental areas of the Antarctica.","volume":"47","author":[{"family":"Zdzitowiecki","given":"Krzysztof"}],"issued":{"date-parts":[["2002"]]}}}],"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4,38,42</w:t>
            </w:r>
            <w:r>
              <w:rPr>
                <w:rFonts w:ascii="Arial" w:eastAsia="Times New Roman" w:hAnsi="Arial" w:cs="Arial"/>
                <w:sz w:val="20"/>
                <w:szCs w:val="20"/>
                <w:lang w:val="de-DE" w:eastAsia="de-DE"/>
              </w:rPr>
              <w:fldChar w:fldCharType="end"/>
            </w:r>
          </w:p>
        </w:tc>
      </w:tr>
      <w:tr w:rsidR="00CE6075" w:rsidRPr="00CE6075" w14:paraId="19F270EF"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2F1D6BEC" w14:textId="77777777" w:rsidR="00CE6075" w:rsidRPr="00F17748" w:rsidRDefault="00CE6075" w:rsidP="00CE6075">
            <w:pPr>
              <w:rPr>
                <w:rFonts w:ascii="Arial" w:eastAsia="Times New Roman" w:hAnsi="Arial" w:cs="Arial"/>
                <w:sz w:val="20"/>
                <w:szCs w:val="20"/>
                <w:lang w:val="en-US" w:eastAsia="de-DE"/>
              </w:rPr>
            </w:pPr>
          </w:p>
        </w:tc>
        <w:tc>
          <w:tcPr>
            <w:tcW w:w="3544" w:type="dxa"/>
            <w:shd w:val="clear" w:color="auto" w:fill="auto"/>
            <w:noWrap/>
            <w:hideMark/>
          </w:tcPr>
          <w:p w14:paraId="16C1F7B5"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Cygnodraco</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mawsoni</w:t>
            </w:r>
            <w:proofErr w:type="spellEnd"/>
          </w:p>
        </w:tc>
        <w:tc>
          <w:tcPr>
            <w:tcW w:w="3260" w:type="dxa"/>
            <w:shd w:val="clear" w:color="auto" w:fill="auto"/>
            <w:noWrap/>
            <w:hideMark/>
          </w:tcPr>
          <w:p w14:paraId="2A488C5C"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3C3D6257" w14:textId="77777777" w:rsidR="00CE6075" w:rsidRPr="00CE6075" w:rsidRDefault="00F17748"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en-US" w:eastAsia="de-DE"/>
              </w:rPr>
              <w:fldChar w:fldCharType="begin"/>
            </w:r>
            <w:r w:rsidR="003E61FA">
              <w:rPr>
                <w:rFonts w:ascii="Arial" w:eastAsia="Times New Roman" w:hAnsi="Arial" w:cs="Arial"/>
                <w:sz w:val="20"/>
                <w:szCs w:val="20"/>
                <w:lang w:val="en-US" w:eastAsia="de-DE"/>
              </w:rPr>
              <w:instrText xml:space="preserve"> ADDIN ZOTERO_ITEM CSL_CITATION {"citationID":"H2l5Yb60","properties":{"formattedCitation":"\\super 36,42\\nosupersub{}","plainCitation":"36,42","noteIndex":0},"citationItems":[{"id":3318,"uris":["http://zotero.org/users/3032824/items/IID6GQG3"],"uri":["http://zotero.org/users/3032824/items/IID6GQG3"],"itemData":{"id":3318,"type":"article-journal","container-title":"B.A.N.Z. Antarctic Res Expedition, Reports B (Zoology and Botany)","page":"195-225","title":"Digenetic trematodes from fishes.","volume":"8","author":[{"family":"Prudhoe","given":"S"},{"family":"Bray","given":"Rodney A."}],"issued":{"date-parts":[["1973"]]}}},{"id":3293,"uris":["http://zotero.org/users/3032824/items/ZXI77EBX"],"uri":["http://zotero.org/users/3032824/items/ZXI77EBX"],"itemData":{"id":3293,"type":"article-journal","container-title":"Polish Polar Research","ISSN":"0138-0338","issue":"1","language":"EN","note":"publisher: -","page":"37-40","source":"agro.icm.edu.pl","title":"New data on the occurrence of internal parasitic worms in the &lt;i&gt;Gymnodraco acuticeps&lt;/i&gt; and &lt;i&gt;Cygnodraco mawsoni&lt;/i&gt; [Bathydraconidae] fish in the Ross Sea, Antarctica","volume":"26","author":[{"family":"Laskowski","given":"Zdzisław"},{"family":"Rocka","given":"Anna"},{"family":"Ghigliotti","given":"L"},{"family":"Pisano","given":"Eva"}],"issued":{"date-parts":[["2005"]]}}}],"schema":"https://github.com/citation-style-language/schema/raw/master/csl-citation.json"} </w:instrText>
            </w:r>
            <w:r>
              <w:rPr>
                <w:rFonts w:ascii="Arial" w:eastAsia="Times New Roman" w:hAnsi="Arial" w:cs="Arial"/>
                <w:sz w:val="20"/>
                <w:szCs w:val="20"/>
                <w:lang w:val="en-US" w:eastAsia="de-DE"/>
              </w:rPr>
              <w:fldChar w:fldCharType="separate"/>
            </w:r>
            <w:r w:rsidR="003E61FA" w:rsidRPr="003E61FA">
              <w:rPr>
                <w:rFonts w:ascii="Arial" w:hAnsi="Arial" w:cs="Arial"/>
                <w:sz w:val="20"/>
                <w:szCs w:val="24"/>
                <w:vertAlign w:val="superscript"/>
              </w:rPr>
              <w:t>36,42</w:t>
            </w:r>
            <w:r>
              <w:rPr>
                <w:rFonts w:ascii="Arial" w:eastAsia="Times New Roman" w:hAnsi="Arial" w:cs="Arial"/>
                <w:sz w:val="20"/>
                <w:szCs w:val="20"/>
                <w:lang w:val="en-US" w:eastAsia="de-DE"/>
              </w:rPr>
              <w:fldChar w:fldCharType="end"/>
            </w:r>
          </w:p>
        </w:tc>
      </w:tr>
      <w:tr w:rsidR="00CE6075" w:rsidRPr="00421356" w14:paraId="71C02A2A"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04E345B0" w14:textId="77777777" w:rsidR="00CE6075" w:rsidRPr="00CE6075" w:rsidRDefault="00CE6075" w:rsidP="00CE6075">
            <w:pPr>
              <w:rPr>
                <w:rFonts w:ascii="Arial" w:eastAsia="Times New Roman" w:hAnsi="Arial" w:cs="Arial"/>
                <w:sz w:val="20"/>
                <w:szCs w:val="20"/>
                <w:lang w:val="en-US" w:eastAsia="de-DE"/>
              </w:rPr>
            </w:pPr>
          </w:p>
        </w:tc>
        <w:tc>
          <w:tcPr>
            <w:tcW w:w="3544" w:type="dxa"/>
            <w:shd w:val="clear" w:color="auto" w:fill="auto"/>
            <w:noWrap/>
            <w:hideMark/>
          </w:tcPr>
          <w:p w14:paraId="1DF521A5"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Pseudochaenichthy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georgianus</w:t>
            </w:r>
            <w:proofErr w:type="spellEnd"/>
          </w:p>
        </w:tc>
        <w:tc>
          <w:tcPr>
            <w:tcW w:w="3260" w:type="dxa"/>
            <w:shd w:val="clear" w:color="auto" w:fill="auto"/>
            <w:noWrap/>
            <w:hideMark/>
          </w:tcPr>
          <w:p w14:paraId="60186CF7"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24191826" w14:textId="77777777" w:rsidR="00CE6075" w:rsidRPr="001557D4" w:rsidRDefault="00F17748"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OHG0j3R9","properties":{"formattedCitation":"\\super 15,29,45\\nosupersub{}","plainCitation":"15,29,45","noteIndex":0},"citationItems":[{"id":3265,"uris":["http://zotero.org/users/3032824/items/GDDHLF7R"],"uri":["http://zotero.org/users/3032824/items/GDDHLF7R"],"itemData":{"id":3265,"type":"article-journal","container-title":"Acta Ichthyologica et Piscatoria","page":"15-30","title":"Digenetic trematodes in alimentary tracts of fishes of south Georgia and South Shetland Islands (Antarctica).","volume":"9","author":[{"family":"Zdzitowiecki","given":"Krzysztof"}],"issued":{"date-parts":[["1979"]]}}},{"id":3274,"uris":["http://zotero.org/users/3032824/items/QFQD895J"],"uri":["http://zotero.org/users/3032824/items/QFQD895J"],"itemData":{"id":3274,"type":"article-journal","container-title":"Vestnik Zoologii","language":"Russian","page":"90-94","title":"Parasitofauna of Notothenioidei from waters of the Atlantic and Indian Oceans.","volume":"3","author":[{"family":"Parukhin","given":"A. M."},{"family":"Lyadov","given":"V. N."}],"issued":{"date-parts":[["1981"]]}}},{"id":3306,"uris":["http://zotero.org/users/3032824/items/GH8R7AVP"],"uri":["http://zotero.org/users/3032824/items/GH8R7AVP"],"itemData":{"id":3306,"type":"article-journal","abstract":"Due to its remote and isolated location, Antarctica is home to a unique diversity of species. The harsh conditions have shaped a primarily highly adapted endemic fauna. This includes the notothenioid family Channichthyidae. Their exceptional physiological adaptations have made this family of icefish the focus of many studies. However, studies on their ecology, especially on their parasite fauna, are comparatively rare. Parasites, directly linked to the food chain, can function as biological indicators and provide valuable information on host ecology (e.g., trophic interactions) even in remote habitats with limited accessibility, such as the Southern Ocean. In the present study, channichthyid fish (Champsocephalus gunnari: n = 25, Chaenodraco wilsoni: n = 33, Neopagetopsis ionah: n = 3, Pagetopsis macropterus: n = 4, Pseudochaenichthys georgianus: n = 15) were collected off South Shetland Island, Elephant Island, and the tip of the Antarctic Peninsula (CCAML statistical subarea 48.1). The parasite fauna consisted of 14 genera and 15 species, belonging to the six taxonomic groups including Digenea (four species), Nematoda (four), Cestoda (two), Acanthocephala (one), Hirudinea (three), and Copepoda (one). The stomach contents were less diverse with only Crustacea (Euphausiacea, Amphipoda) recovered from all examined fishes. Overall, 15 new parasite-host records could be established, and possibly a undescribed genotype or even species might exist among the nematodes.","container-title":"PeerJ","DOI":"10.7717/peerj.4638","ISSN":"2167-8359","journalAbbreviation":"PeerJ","language":"en","note":"publisher: PeerJ Inc.","page":"e4638","source":"peerj.com","title":"Lighten up the dark: metazoan parasites as indicators for the ecology of Antarctic crocodile icefish (Channichthyidae) from the north-west Antarctic Peninsula","title-short":"Lighten up the dark","volume":"6","author":[{"family":"Kuhn","given":"Thomas"},{"family":"Zizka","given":"Vera M. A."},{"family":"Münster","given":"Julian"},{"family":"Klapper","given":"Regina"},{"family":"Mattiucci","given":"Simonetta"},{"family":"Kochmann","given":"Judith"},{"family":"Klimpel","given":"Sven"}],"issued":{"date-parts":[["2018",5,11]]}}}],"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15,29,45</w:t>
            </w:r>
            <w:r>
              <w:rPr>
                <w:rFonts w:ascii="Arial" w:eastAsia="Times New Roman" w:hAnsi="Arial" w:cs="Arial"/>
                <w:sz w:val="20"/>
                <w:szCs w:val="20"/>
                <w:lang w:val="de-DE" w:eastAsia="de-DE"/>
              </w:rPr>
              <w:fldChar w:fldCharType="end"/>
            </w:r>
          </w:p>
        </w:tc>
      </w:tr>
      <w:tr w:rsidR="00CE6075" w:rsidRPr="00421356" w14:paraId="0A3BEEDE"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741E8E95" w14:textId="77777777" w:rsidR="00CE6075" w:rsidRPr="001557D4" w:rsidRDefault="00CE6075" w:rsidP="00CE6075">
            <w:pPr>
              <w:rPr>
                <w:rFonts w:ascii="Arial" w:eastAsia="Times New Roman" w:hAnsi="Arial" w:cs="Arial"/>
                <w:sz w:val="20"/>
                <w:szCs w:val="20"/>
                <w:lang w:val="en-US" w:eastAsia="de-DE"/>
              </w:rPr>
            </w:pPr>
          </w:p>
        </w:tc>
        <w:tc>
          <w:tcPr>
            <w:tcW w:w="3544" w:type="dxa"/>
            <w:shd w:val="clear" w:color="auto" w:fill="F2F2F2" w:themeFill="background1" w:themeFillShade="F2"/>
            <w:noWrap/>
            <w:hideMark/>
          </w:tcPr>
          <w:p w14:paraId="5350D7C0" w14:textId="77777777" w:rsidR="00CE6075" w:rsidRPr="001557D4"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en-US" w:eastAsia="de-DE"/>
              </w:rPr>
            </w:pPr>
            <w:proofErr w:type="spellStart"/>
            <w:r w:rsidRPr="001557D4">
              <w:rPr>
                <w:rFonts w:ascii="Arial" w:eastAsia="Times New Roman" w:hAnsi="Arial" w:cs="Arial"/>
                <w:i/>
                <w:iCs/>
                <w:sz w:val="20"/>
                <w:szCs w:val="20"/>
                <w:lang w:val="en-US" w:eastAsia="de-DE"/>
              </w:rPr>
              <w:t>Macrourus</w:t>
            </w:r>
            <w:proofErr w:type="spellEnd"/>
            <w:r w:rsidRPr="001557D4">
              <w:rPr>
                <w:rFonts w:ascii="Arial" w:eastAsia="Times New Roman" w:hAnsi="Arial" w:cs="Arial"/>
                <w:i/>
                <w:iCs/>
                <w:sz w:val="20"/>
                <w:szCs w:val="20"/>
                <w:lang w:val="en-US" w:eastAsia="de-DE"/>
              </w:rPr>
              <w:t xml:space="preserve"> </w:t>
            </w:r>
            <w:proofErr w:type="spellStart"/>
            <w:r w:rsidRPr="001557D4">
              <w:rPr>
                <w:rFonts w:ascii="Arial" w:eastAsia="Times New Roman" w:hAnsi="Arial" w:cs="Arial"/>
                <w:i/>
                <w:iCs/>
                <w:sz w:val="20"/>
                <w:szCs w:val="20"/>
                <w:lang w:val="en-US" w:eastAsia="de-DE"/>
              </w:rPr>
              <w:t>carinatus</w:t>
            </w:r>
            <w:proofErr w:type="spellEnd"/>
          </w:p>
        </w:tc>
        <w:tc>
          <w:tcPr>
            <w:tcW w:w="3260" w:type="dxa"/>
            <w:shd w:val="clear" w:color="auto" w:fill="F2F2F2" w:themeFill="background1" w:themeFillShade="F2"/>
            <w:noWrap/>
            <w:hideMark/>
          </w:tcPr>
          <w:p w14:paraId="5F71B0B2" w14:textId="77777777" w:rsidR="00CE6075" w:rsidRPr="001557D4" w:rsidRDefault="004D1BFF"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proofErr w:type="spellStart"/>
            <w:r>
              <w:rPr>
                <w:rFonts w:ascii="Arial" w:eastAsia="Times New Roman" w:hAnsi="Arial" w:cs="Arial"/>
                <w:sz w:val="20"/>
                <w:szCs w:val="20"/>
                <w:lang w:val="en-US" w:eastAsia="de-DE"/>
              </w:rPr>
              <w:t>Macrouridae</w:t>
            </w:r>
            <w:proofErr w:type="spellEnd"/>
            <w:r>
              <w:rPr>
                <w:rFonts w:ascii="Arial" w:eastAsia="Times New Roman" w:hAnsi="Arial" w:cs="Arial"/>
                <w:sz w:val="20"/>
                <w:szCs w:val="20"/>
                <w:lang w:val="en-US" w:eastAsia="de-DE"/>
              </w:rPr>
              <w:t xml:space="preserve"> (</w:t>
            </w:r>
            <w:proofErr w:type="spellStart"/>
            <w:r>
              <w:rPr>
                <w:rFonts w:ascii="Arial" w:eastAsia="Times New Roman" w:hAnsi="Arial" w:cs="Arial"/>
                <w:sz w:val="20"/>
                <w:szCs w:val="20"/>
                <w:lang w:val="en-US" w:eastAsia="de-DE"/>
              </w:rPr>
              <w:t>Gadiformes</w:t>
            </w:r>
            <w:proofErr w:type="spellEnd"/>
            <w:r>
              <w:rPr>
                <w:rFonts w:ascii="Arial" w:eastAsia="Times New Roman" w:hAnsi="Arial" w:cs="Arial"/>
                <w:sz w:val="20"/>
                <w:szCs w:val="20"/>
                <w:lang w:val="en-US" w:eastAsia="de-DE"/>
              </w:rPr>
              <w:t>)</w:t>
            </w:r>
          </w:p>
        </w:tc>
        <w:tc>
          <w:tcPr>
            <w:tcW w:w="1120" w:type="dxa"/>
            <w:shd w:val="clear" w:color="auto" w:fill="F2F2F2" w:themeFill="background1" w:themeFillShade="F2"/>
            <w:noWrap/>
            <w:hideMark/>
          </w:tcPr>
          <w:p w14:paraId="2794959A" w14:textId="77777777" w:rsidR="00CE6075" w:rsidRPr="001557D4" w:rsidRDefault="004A10BD"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en-US" w:eastAsia="de-DE"/>
              </w:rPr>
              <w:instrText xml:space="preserve"> ADDIN ZOTERO_ITEM CSL_CITATION {"citationID":"PvsBMIh6","properties":{"formattedCitation":"\\super 46\\nosupersub{}","plainCitation":"46","noteIndex":0},"citationItems":[{"id":3303,"uris":["http://zotero.org/users/3032824/items/UITM7ARU"],"uri":["http://zotero.org/users/3032824/items/UITM7ARU"],"itemData":{"id":3303,"type":"article-journal","container-title":"Biologicheskie Nauki","language":"Russian","page":"21-25","title":"Ecological characteristics of the parasite fauna of &lt;i&gt;Macrourus carinatus&lt;/i&gt; Gunther.","volume":"2","author":[{"family":"Gaevskaya","given":"A. V."},{"family":"Rodyuk","given":"G. N."}],"issued":{"date-parts":[["1988"]]}}}],"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46</w:t>
            </w:r>
            <w:r>
              <w:rPr>
                <w:rFonts w:ascii="Arial" w:eastAsia="Times New Roman" w:hAnsi="Arial" w:cs="Arial"/>
                <w:sz w:val="20"/>
                <w:szCs w:val="20"/>
                <w:lang w:val="de-DE" w:eastAsia="de-DE"/>
              </w:rPr>
              <w:fldChar w:fldCharType="end"/>
            </w:r>
          </w:p>
        </w:tc>
      </w:tr>
      <w:tr w:rsidR="00CE6075" w:rsidRPr="00CE6075" w14:paraId="0D43EAF2"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38477DC9" w14:textId="77777777" w:rsidR="00CE6075" w:rsidRPr="001557D4" w:rsidRDefault="00CE6075" w:rsidP="00CE6075">
            <w:pPr>
              <w:rPr>
                <w:rFonts w:ascii="Arial" w:eastAsia="Times New Roman" w:hAnsi="Arial" w:cs="Arial"/>
                <w:sz w:val="20"/>
                <w:szCs w:val="20"/>
                <w:lang w:val="en-US" w:eastAsia="de-DE"/>
              </w:rPr>
            </w:pPr>
          </w:p>
        </w:tc>
        <w:tc>
          <w:tcPr>
            <w:tcW w:w="3544" w:type="dxa"/>
            <w:shd w:val="clear" w:color="auto" w:fill="auto"/>
            <w:noWrap/>
            <w:hideMark/>
          </w:tcPr>
          <w:p w14:paraId="29B15845" w14:textId="77777777" w:rsidR="00CE6075" w:rsidRPr="001557D4"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en-US" w:eastAsia="de-DE"/>
              </w:rPr>
            </w:pPr>
            <w:proofErr w:type="spellStart"/>
            <w:r w:rsidRPr="001557D4">
              <w:rPr>
                <w:rFonts w:ascii="Arial" w:eastAsia="Times New Roman" w:hAnsi="Arial" w:cs="Arial"/>
                <w:i/>
                <w:iCs/>
                <w:sz w:val="20"/>
                <w:szCs w:val="20"/>
                <w:lang w:val="en-US" w:eastAsia="de-DE"/>
              </w:rPr>
              <w:t>Upeneichthys</w:t>
            </w:r>
            <w:proofErr w:type="spellEnd"/>
            <w:r w:rsidRPr="001557D4">
              <w:rPr>
                <w:rFonts w:ascii="Arial" w:eastAsia="Times New Roman" w:hAnsi="Arial" w:cs="Arial"/>
                <w:i/>
                <w:iCs/>
                <w:sz w:val="20"/>
                <w:szCs w:val="20"/>
                <w:lang w:val="en-US" w:eastAsia="de-DE"/>
              </w:rPr>
              <w:t xml:space="preserve"> </w:t>
            </w:r>
            <w:proofErr w:type="spellStart"/>
            <w:r w:rsidRPr="001557D4">
              <w:rPr>
                <w:rFonts w:ascii="Arial" w:eastAsia="Times New Roman" w:hAnsi="Arial" w:cs="Arial"/>
                <w:i/>
                <w:iCs/>
                <w:sz w:val="20"/>
                <w:szCs w:val="20"/>
                <w:lang w:val="en-US" w:eastAsia="de-DE"/>
              </w:rPr>
              <w:t>lineatus</w:t>
            </w:r>
            <w:proofErr w:type="spellEnd"/>
          </w:p>
        </w:tc>
        <w:tc>
          <w:tcPr>
            <w:tcW w:w="3260" w:type="dxa"/>
            <w:shd w:val="clear" w:color="auto" w:fill="auto"/>
            <w:noWrap/>
            <w:hideMark/>
          </w:tcPr>
          <w:p w14:paraId="13941727" w14:textId="77777777" w:rsidR="00CE6075" w:rsidRPr="001557D4" w:rsidRDefault="004D1BFF"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proofErr w:type="spellStart"/>
            <w:r>
              <w:rPr>
                <w:rFonts w:ascii="Arial" w:eastAsia="Times New Roman" w:hAnsi="Arial" w:cs="Arial"/>
                <w:sz w:val="20"/>
                <w:szCs w:val="20"/>
                <w:lang w:val="en-US" w:eastAsia="de-DE"/>
              </w:rPr>
              <w:t>Mullidae</w:t>
            </w:r>
            <w:proofErr w:type="spellEnd"/>
            <w:r>
              <w:rPr>
                <w:rFonts w:ascii="Arial" w:eastAsia="Times New Roman" w:hAnsi="Arial" w:cs="Arial"/>
                <w:sz w:val="20"/>
                <w:szCs w:val="20"/>
                <w:lang w:val="en-US" w:eastAsia="de-DE"/>
              </w:rPr>
              <w:t xml:space="preserve"> (Perciformes)</w:t>
            </w:r>
          </w:p>
        </w:tc>
        <w:tc>
          <w:tcPr>
            <w:tcW w:w="1120" w:type="dxa"/>
            <w:shd w:val="clear" w:color="auto" w:fill="auto"/>
            <w:noWrap/>
            <w:hideMark/>
          </w:tcPr>
          <w:p w14:paraId="3348DC9B" w14:textId="77777777" w:rsidR="00CE6075" w:rsidRPr="004A10BD" w:rsidRDefault="004A10BD"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en-US" w:eastAsia="de-DE"/>
              </w:rPr>
              <w:instrText xml:space="preserve"> ADDIN ZOTERO_ITEM CSL_CITATION {"citationID":"CgbP9xDS","properties":{"formattedCitation":"\\super 42\\nosupersub{}","plainCitation":"42","noteIndex":0},"citationItems":[{"id":3318,"uris":["http://zotero.org/users/3032824/items/IID6GQG3"],"uri":["http://zotero.org/users/3032824/items/IID6GQG3"],"itemData":{"id":3318,"type":"article-journal","container-title":"B.A.N.Z. Antarctic Res Expedition, Reports B (Zoology and Botany)","page":"195-225","title":"Digenetic trematodes from fishes.","volume":"8","author":[{"family":"Prudhoe","given":"S"},{"family":"Bray","given":"Rodney A."}],"issued":{"date-parts":[["1973"]]}}}],"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42</w:t>
            </w:r>
            <w:r>
              <w:rPr>
                <w:rFonts w:ascii="Arial" w:eastAsia="Times New Roman" w:hAnsi="Arial" w:cs="Arial"/>
                <w:sz w:val="20"/>
                <w:szCs w:val="20"/>
                <w:lang w:val="de-DE" w:eastAsia="de-DE"/>
              </w:rPr>
              <w:fldChar w:fldCharType="end"/>
            </w:r>
          </w:p>
        </w:tc>
      </w:tr>
      <w:tr w:rsidR="00CE6075" w:rsidRPr="00CE6075" w14:paraId="4DEBD5F3"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01990814" w14:textId="77777777" w:rsidR="00CE6075" w:rsidRPr="004A10BD" w:rsidRDefault="00CE6075" w:rsidP="00CE6075">
            <w:pPr>
              <w:rPr>
                <w:rFonts w:ascii="Arial" w:eastAsia="Times New Roman" w:hAnsi="Arial" w:cs="Arial"/>
                <w:sz w:val="20"/>
                <w:szCs w:val="20"/>
                <w:lang w:val="en-US" w:eastAsia="de-DE"/>
              </w:rPr>
            </w:pPr>
          </w:p>
        </w:tc>
        <w:tc>
          <w:tcPr>
            <w:tcW w:w="3544" w:type="dxa"/>
            <w:shd w:val="clear" w:color="auto" w:fill="F2F2F2" w:themeFill="background1" w:themeFillShade="F2"/>
            <w:noWrap/>
            <w:hideMark/>
          </w:tcPr>
          <w:p w14:paraId="66D7A9A6"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Muraenolepi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microps</w:t>
            </w:r>
            <w:proofErr w:type="spellEnd"/>
          </w:p>
        </w:tc>
        <w:tc>
          <w:tcPr>
            <w:tcW w:w="3260" w:type="dxa"/>
            <w:shd w:val="clear" w:color="auto" w:fill="F2F2F2" w:themeFill="background1" w:themeFillShade="F2"/>
            <w:noWrap/>
            <w:hideMark/>
          </w:tcPr>
          <w:p w14:paraId="7A9442F5" w14:textId="77777777" w:rsidR="00CE6075" w:rsidRPr="00CE6075" w:rsidRDefault="004D1BFF"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roofErr w:type="spellStart"/>
            <w:r>
              <w:rPr>
                <w:rFonts w:ascii="Arial" w:eastAsia="Times New Roman" w:hAnsi="Arial" w:cs="Arial"/>
                <w:sz w:val="20"/>
                <w:szCs w:val="20"/>
                <w:lang w:val="de-DE" w:eastAsia="de-DE"/>
              </w:rPr>
              <w:t>Muraenolepididae</w:t>
            </w:r>
            <w:proofErr w:type="spellEnd"/>
            <w:r>
              <w:rPr>
                <w:rFonts w:ascii="Arial" w:eastAsia="Times New Roman" w:hAnsi="Arial" w:cs="Arial"/>
                <w:sz w:val="20"/>
                <w:szCs w:val="20"/>
                <w:lang w:val="de-DE" w:eastAsia="de-DE"/>
              </w:rPr>
              <w:t xml:space="preserve"> (</w:t>
            </w:r>
            <w:proofErr w:type="spellStart"/>
            <w:r>
              <w:rPr>
                <w:rFonts w:ascii="Arial" w:eastAsia="Times New Roman" w:hAnsi="Arial" w:cs="Arial"/>
                <w:sz w:val="20"/>
                <w:szCs w:val="20"/>
                <w:lang w:val="de-DE" w:eastAsia="de-DE"/>
              </w:rPr>
              <w:t>Gadiformes</w:t>
            </w:r>
            <w:proofErr w:type="spellEnd"/>
            <w:r>
              <w:rPr>
                <w:rFonts w:ascii="Arial" w:eastAsia="Times New Roman" w:hAnsi="Arial" w:cs="Arial"/>
                <w:sz w:val="20"/>
                <w:szCs w:val="20"/>
                <w:lang w:val="de-DE" w:eastAsia="de-DE"/>
              </w:rPr>
              <w:t>)</w:t>
            </w:r>
          </w:p>
        </w:tc>
        <w:tc>
          <w:tcPr>
            <w:tcW w:w="1120" w:type="dxa"/>
            <w:shd w:val="clear" w:color="auto" w:fill="F2F2F2" w:themeFill="background1" w:themeFillShade="F2"/>
            <w:noWrap/>
            <w:hideMark/>
          </w:tcPr>
          <w:p w14:paraId="24D9ADC3" w14:textId="77777777" w:rsidR="00CE6075" w:rsidRPr="00CE6075" w:rsidRDefault="004A10BD"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1Q08WRBf","properties":{"formattedCitation":"\\super 4\\nosupersub{}","plainCitation":"4","noteIndex":0},"citationItems":[{"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4</w:t>
            </w:r>
            <w:r>
              <w:rPr>
                <w:rFonts w:ascii="Arial" w:eastAsia="Times New Roman" w:hAnsi="Arial" w:cs="Arial"/>
                <w:sz w:val="20"/>
                <w:szCs w:val="20"/>
                <w:lang w:val="de-DE" w:eastAsia="de-DE"/>
              </w:rPr>
              <w:fldChar w:fldCharType="end"/>
            </w:r>
          </w:p>
        </w:tc>
      </w:tr>
      <w:tr w:rsidR="00CE6075" w:rsidRPr="001557D4" w14:paraId="0A8BA31F"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6B7BA963" w14:textId="77777777" w:rsidR="00CE6075" w:rsidRPr="00CE6075" w:rsidRDefault="00CE6075" w:rsidP="00CE6075">
            <w:pPr>
              <w:rPr>
                <w:rFonts w:ascii="Arial" w:eastAsia="Times New Roman" w:hAnsi="Arial" w:cs="Arial"/>
                <w:sz w:val="20"/>
                <w:szCs w:val="20"/>
                <w:lang w:val="de-DE" w:eastAsia="de-DE"/>
              </w:rPr>
            </w:pPr>
          </w:p>
        </w:tc>
        <w:tc>
          <w:tcPr>
            <w:tcW w:w="3544" w:type="dxa"/>
            <w:shd w:val="clear" w:color="auto" w:fill="FFFFFF" w:themeFill="background1"/>
            <w:noWrap/>
            <w:hideMark/>
          </w:tcPr>
          <w:p w14:paraId="021E1A34"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Dissostichu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eleginoides</w:t>
            </w:r>
            <w:proofErr w:type="spellEnd"/>
          </w:p>
        </w:tc>
        <w:tc>
          <w:tcPr>
            <w:tcW w:w="3260" w:type="dxa"/>
            <w:shd w:val="clear" w:color="auto" w:fill="FFFFFF" w:themeFill="background1"/>
            <w:noWrap/>
            <w:hideMark/>
          </w:tcPr>
          <w:p w14:paraId="57DFEB45" w14:textId="77777777" w:rsidR="00CE6075" w:rsidRPr="00CE6075" w:rsidRDefault="004D1BFF"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roofErr w:type="spellStart"/>
            <w:r>
              <w:rPr>
                <w:rFonts w:ascii="Arial" w:eastAsia="Times New Roman" w:hAnsi="Arial" w:cs="Arial"/>
                <w:sz w:val="20"/>
                <w:szCs w:val="20"/>
                <w:lang w:val="de-DE" w:eastAsia="de-DE"/>
              </w:rPr>
              <w:t>Nototheniidae</w:t>
            </w:r>
            <w:proofErr w:type="spellEnd"/>
          </w:p>
        </w:tc>
        <w:tc>
          <w:tcPr>
            <w:tcW w:w="1120" w:type="dxa"/>
            <w:shd w:val="clear" w:color="auto" w:fill="FFFFFF" w:themeFill="background1"/>
            <w:noWrap/>
            <w:hideMark/>
          </w:tcPr>
          <w:p w14:paraId="4451A09E" w14:textId="77777777" w:rsidR="00CE6075" w:rsidRPr="00CE6075" w:rsidRDefault="004A10BD"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lNS6TJK1","properties":{"formattedCitation":"\\super 3,4,29,30,47,48\\nosupersub{}","plainCitation":"3,4,29,30,47,48","noteIndex":0},"citationItems":[{"id":3274,"uris":["http://zotero.org/users/3032824/items/QFQD895J"],"uri":["http://zotero.org/users/3032824/items/QFQD895J"],"itemData":{"id":3274,"type":"article-journal","container-title":"Vestnik Zoologii","language":"Russian","page":"90-94","title":"Parasitofauna of Notothenioidei from waters of the Atlantic and Indian Oceans.","volume":"3","author":[{"family":"Parukhin","given":"A. M."},{"family":"Lyadov","given":"V. N."}],"issued":{"date-parts":[["1981"]]}}},{"id":3275,"uris":["http://zotero.org/users/3032824/items/QIU4DBZ9"],"uri":["http://zotero.org/users/3032824/items/QIU4DBZ9"],"itemData":{"id":3275,"type":"article-journal","container-title":"Ekologiya Morya","language":"Russian","page":"49-56","title":"Helminth fauna of food Nototheniidae fishes from Kerguelen Subregion region.","volume":"10","author":[{"family":"Parukhin","given":"A. M."},{"family":"Lyadov","given":"V. N."}],"issued":{"date-parts":[["1982"]]}}},{"id":3252,"uris":["http://zotero.org/users/3032824/items/RN7U47YF"],"uri":["http://zotero.org/users/3032824/items/RN7U47YF"],"itemData":{"id":3252,"type":"article-journal","container-title":"Vestnik Zoologii","page":"6-10","title":"Peculiarities of nototheniid fish helminth fauna in subantarctic sector of Indian Ocean.","volume":"3","author":[{"family":"Parukhin","given":"A. M."}],"issued":{"date-parts":[["1986"]]}}},{"id":3304,"uris":["http://zotero.org/users/3032824/items/CI8GDYHJ"],"uri":["http://zotero.org/users/3032824/items/CI8GDYHJ"],"itemData":{"id":3304,"type":"article-journal","container-title":"Biologiya Morya","language":"Russian","page":"23-28","title":"Peculiarities and formation of parasitofauna of the Patagonian toothfish &lt;i&gt;Dissostichus eleginoides&lt;/i&gt;.","volume":"4","author":[{"family":"Gaevskaya","given":"A. V."},{"family":"Kovalyova","given":"A. A."},{"family":"Parukhin","given":"A. M."}],"issued":{"date-parts":[["1990"]]}}},{"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id":3067,"uris":["http://zotero.org/users/3032824/items/AMGCQHGZ"],"uri":["http://zotero.org/users/3032824/items/AMGCQHGZ"],"itemData":{"id":3067,"type":"article-journal","container-title":"Polar Biology","journalAbbreviation":"Polar Biol.","page":"633-671","title":"Parasites of the Patagonian toothfish, &lt;i&gt;Dissostichus eleginoides&lt;/i&gt; Smitt 1898, in different parts of the Subantarctic.","volume":"288","author":[{"family":"Brickle","given":"P."},{"family":"MacKenzie","given":"K."},{"family":"Pike","given":"A."}],"issued":{"date-parts":[["2005"]]}}}],"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3,4,29,30,47,48</w:t>
            </w:r>
            <w:r>
              <w:rPr>
                <w:rFonts w:ascii="Arial" w:eastAsia="Times New Roman" w:hAnsi="Arial" w:cs="Arial"/>
                <w:sz w:val="20"/>
                <w:szCs w:val="20"/>
                <w:lang w:val="de-DE" w:eastAsia="de-DE"/>
              </w:rPr>
              <w:fldChar w:fldCharType="end"/>
            </w:r>
          </w:p>
        </w:tc>
      </w:tr>
      <w:tr w:rsidR="00CE6075" w:rsidRPr="001557D4" w14:paraId="49F7147E"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29FD87F2" w14:textId="77777777" w:rsidR="00CE6075" w:rsidRPr="00CE6075" w:rsidRDefault="00CE6075" w:rsidP="00CE6075">
            <w:pPr>
              <w:rPr>
                <w:rFonts w:ascii="Arial" w:eastAsia="Times New Roman" w:hAnsi="Arial" w:cs="Arial"/>
                <w:sz w:val="20"/>
                <w:szCs w:val="20"/>
                <w:lang w:val="de-DE" w:eastAsia="de-DE"/>
              </w:rPr>
            </w:pPr>
          </w:p>
        </w:tc>
        <w:tc>
          <w:tcPr>
            <w:tcW w:w="3544" w:type="dxa"/>
            <w:shd w:val="clear" w:color="auto" w:fill="FFFFFF" w:themeFill="background1"/>
            <w:noWrap/>
            <w:hideMark/>
          </w:tcPr>
          <w:p w14:paraId="7E5524C7"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Gobionotothen</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gibberifrons</w:t>
            </w:r>
            <w:proofErr w:type="spellEnd"/>
          </w:p>
        </w:tc>
        <w:tc>
          <w:tcPr>
            <w:tcW w:w="3260" w:type="dxa"/>
            <w:shd w:val="clear" w:color="auto" w:fill="FFFFFF" w:themeFill="background1"/>
            <w:noWrap/>
            <w:hideMark/>
          </w:tcPr>
          <w:p w14:paraId="2370ECA4"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FFFFF" w:themeFill="background1"/>
            <w:noWrap/>
            <w:hideMark/>
          </w:tcPr>
          <w:p w14:paraId="3E331D47" w14:textId="77777777" w:rsidR="00CE6075" w:rsidRPr="00CE6075" w:rsidRDefault="004A10BD"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VU57BSh4","properties":{"formattedCitation":"\\super 4,29\\nosupersub{}","plainCitation":"4,29","noteIndex":0},"citationItems":[{"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id":3274,"uris":["http://zotero.org/users/3032824/items/QFQD895J"],"uri":["http://zotero.org/users/3032824/items/QFQD895J"],"itemData":{"id":3274,"type":"article-journal","container-title":"Vestnik Zoologii","language":"Russian","page":"90-94","title":"Parasitofauna of Notothenioidei from waters of the Atlantic and Indian Oceans.","volume":"3","author":[{"family":"Parukhin","given":"A. M."},{"family":"Lyadov","given":"V. N."}],"issued":{"date-parts":[["1981"]]}}}],"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4,29</w:t>
            </w:r>
            <w:r>
              <w:rPr>
                <w:rFonts w:ascii="Arial" w:eastAsia="Times New Roman" w:hAnsi="Arial" w:cs="Arial"/>
                <w:sz w:val="20"/>
                <w:szCs w:val="20"/>
                <w:lang w:val="de-DE" w:eastAsia="de-DE"/>
              </w:rPr>
              <w:fldChar w:fldCharType="end"/>
            </w:r>
          </w:p>
        </w:tc>
      </w:tr>
      <w:tr w:rsidR="00CE6075" w:rsidRPr="00421356" w14:paraId="35EE6AAC"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26DA0E9A" w14:textId="77777777" w:rsidR="00CE6075" w:rsidRPr="00CE6075" w:rsidRDefault="00CE6075" w:rsidP="00CE6075">
            <w:pPr>
              <w:rPr>
                <w:rFonts w:ascii="Arial" w:eastAsia="Times New Roman" w:hAnsi="Arial" w:cs="Arial"/>
                <w:sz w:val="20"/>
                <w:szCs w:val="20"/>
                <w:lang w:val="de-DE" w:eastAsia="de-DE"/>
              </w:rPr>
            </w:pPr>
          </w:p>
        </w:tc>
        <w:tc>
          <w:tcPr>
            <w:tcW w:w="3544" w:type="dxa"/>
            <w:shd w:val="clear" w:color="auto" w:fill="FFFFFF" w:themeFill="background1"/>
            <w:noWrap/>
            <w:hideMark/>
          </w:tcPr>
          <w:p w14:paraId="166EE1D8"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Lepidonotothen</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squamifrons</w:t>
            </w:r>
            <w:proofErr w:type="spellEnd"/>
          </w:p>
        </w:tc>
        <w:tc>
          <w:tcPr>
            <w:tcW w:w="3260" w:type="dxa"/>
            <w:shd w:val="clear" w:color="auto" w:fill="FFFFFF" w:themeFill="background1"/>
            <w:noWrap/>
            <w:hideMark/>
          </w:tcPr>
          <w:p w14:paraId="36DAE247"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FFFFF" w:themeFill="background1"/>
            <w:noWrap/>
            <w:hideMark/>
          </w:tcPr>
          <w:p w14:paraId="06278A39" w14:textId="77777777" w:rsidR="00CE6075" w:rsidRPr="00CE6075" w:rsidRDefault="004A10BD"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BD9gJoDD","properties":{"formattedCitation":"\\super 3,4,29,30\\nosupersub{}","plainCitation":"3,4,29,30","noteIndex":0},"citationItems":[{"id":3252,"uris":["http://zotero.org/users/3032824/items/RN7U47YF"],"uri":["http://zotero.org/users/3032824/items/RN7U47YF"],"itemData":{"id":3252,"type":"article-journal","container-title":"Vestnik Zoologii","page":"6-10","title":"Peculiarities of nototheniid fish helminth fauna in subantarctic sector of Indian Ocean.","volume":"3","author":[{"family":"Parukhin","given":"A. M."}],"issued":{"date-parts":[["1986"]]}}},{"id":3274,"uris":["http://zotero.org/users/3032824/items/QFQD895J"],"uri":["http://zotero.org/users/3032824/items/QFQD895J"],"itemData":{"id":3274,"type":"article-journal","container-title":"Vestnik Zoologii","language":"Russian","page":"90-94","title":"Parasitofauna of Notothenioidei from waters of the Atlantic and Indian Oceans.","volume":"3","author":[{"family":"Parukhin","given":"A. M."},{"family":"Lyadov","given":"V. N."}],"issued":{"date-parts":[["1981"]]}}},{"id":3275,"uris":["http://zotero.org/users/3032824/items/QIU4DBZ9"],"uri":["http://zotero.org/users/3032824/items/QIU4DBZ9"],"itemData":{"id":3275,"type":"article-journal","container-title":"Ekologiya Morya","language":"Russian","page":"49-56","title":"Helminth fauna of food Nototheniidae fishes from Kerguelen Subregion region.","volume":"10","author":[{"family":"Parukhin","given":"A. M."},{"family":"Lyadov","given":"V. N."}],"issued":{"date-parts":[["1982"]]}}},{"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3,4,29,30</w:t>
            </w:r>
            <w:r>
              <w:rPr>
                <w:rFonts w:ascii="Arial" w:eastAsia="Times New Roman" w:hAnsi="Arial" w:cs="Arial"/>
                <w:sz w:val="20"/>
                <w:szCs w:val="20"/>
                <w:lang w:val="de-DE" w:eastAsia="de-DE"/>
              </w:rPr>
              <w:fldChar w:fldCharType="end"/>
            </w:r>
          </w:p>
        </w:tc>
      </w:tr>
      <w:tr w:rsidR="00CE6075" w:rsidRPr="004A10BD" w14:paraId="408C1B6B"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167F2AA5" w14:textId="77777777" w:rsidR="00CE6075" w:rsidRPr="00CE6075" w:rsidRDefault="00CE6075" w:rsidP="00CE6075">
            <w:pPr>
              <w:rPr>
                <w:rFonts w:ascii="Arial" w:eastAsia="Times New Roman" w:hAnsi="Arial" w:cs="Arial"/>
                <w:sz w:val="20"/>
                <w:szCs w:val="20"/>
                <w:lang w:val="de-DE" w:eastAsia="de-DE"/>
              </w:rPr>
            </w:pPr>
          </w:p>
        </w:tc>
        <w:tc>
          <w:tcPr>
            <w:tcW w:w="3544" w:type="dxa"/>
            <w:shd w:val="clear" w:color="auto" w:fill="FFFFFF" w:themeFill="background1"/>
            <w:noWrap/>
            <w:hideMark/>
          </w:tcPr>
          <w:p w14:paraId="2793AD79"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Lindbergichthy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mizops</w:t>
            </w:r>
            <w:proofErr w:type="spellEnd"/>
          </w:p>
        </w:tc>
        <w:tc>
          <w:tcPr>
            <w:tcW w:w="3260" w:type="dxa"/>
            <w:shd w:val="clear" w:color="auto" w:fill="FFFFFF" w:themeFill="background1"/>
            <w:noWrap/>
            <w:hideMark/>
          </w:tcPr>
          <w:p w14:paraId="6772B0E7"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FFFFF" w:themeFill="background1"/>
            <w:noWrap/>
            <w:hideMark/>
          </w:tcPr>
          <w:p w14:paraId="35F985BB" w14:textId="77777777" w:rsidR="00CE6075" w:rsidRPr="004A10BD" w:rsidRDefault="004A10BD"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en-US" w:eastAsia="de-DE"/>
              </w:rPr>
              <w:instrText xml:space="preserve"> ADDIN ZOTERO_ITEM CSL_CITATION {"citationID":"dheFJNtO","properties":{"formattedCitation":"\\super 42\\nosupersub{}","plainCitation":"42","noteIndex":0},"citationItems":[{"id":3318,"uris":["http://zotero.org/users/3032824/items/IID6GQG3"],"uri":["http://zotero.org/users/3032824/items/IID6GQG3"],"itemData":{"id":3318,"type":"article-journal","container-title":"B.A.N.Z. Antarctic Res Expedition, Reports B (Zoology and Botany)","page":"195-225","title":"Digenetic trematodes from fishes.","volume":"8","author":[{"family":"Prudhoe","given":"S"},{"family":"Bray","given":"Rodney A."}],"issued":{"date-parts":[["1973"]]}}}],"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42</w:t>
            </w:r>
            <w:r>
              <w:rPr>
                <w:rFonts w:ascii="Arial" w:eastAsia="Times New Roman" w:hAnsi="Arial" w:cs="Arial"/>
                <w:sz w:val="20"/>
                <w:szCs w:val="20"/>
                <w:lang w:val="de-DE" w:eastAsia="de-DE"/>
              </w:rPr>
              <w:fldChar w:fldCharType="end"/>
            </w:r>
          </w:p>
        </w:tc>
      </w:tr>
      <w:tr w:rsidR="00CE6075" w:rsidRPr="001557D4" w14:paraId="65B21383"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5A04B275" w14:textId="77777777" w:rsidR="00CE6075" w:rsidRPr="004A10BD" w:rsidRDefault="00CE6075" w:rsidP="00CE6075">
            <w:pPr>
              <w:rPr>
                <w:rFonts w:ascii="Arial" w:eastAsia="Times New Roman" w:hAnsi="Arial" w:cs="Arial"/>
                <w:sz w:val="20"/>
                <w:szCs w:val="20"/>
                <w:lang w:val="en-US" w:eastAsia="de-DE"/>
              </w:rPr>
            </w:pPr>
          </w:p>
        </w:tc>
        <w:tc>
          <w:tcPr>
            <w:tcW w:w="3544" w:type="dxa"/>
            <w:shd w:val="clear" w:color="auto" w:fill="FFFFFF" w:themeFill="background1"/>
            <w:noWrap/>
            <w:hideMark/>
          </w:tcPr>
          <w:p w14:paraId="013F2380"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Notothenia</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coriiceps</w:t>
            </w:r>
            <w:proofErr w:type="spellEnd"/>
          </w:p>
        </w:tc>
        <w:tc>
          <w:tcPr>
            <w:tcW w:w="3260" w:type="dxa"/>
            <w:shd w:val="clear" w:color="auto" w:fill="FFFFFF" w:themeFill="background1"/>
            <w:noWrap/>
            <w:hideMark/>
          </w:tcPr>
          <w:p w14:paraId="6E4195AD"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FFFFF" w:themeFill="background1"/>
            <w:noWrap/>
            <w:hideMark/>
          </w:tcPr>
          <w:p w14:paraId="6518062F" w14:textId="77777777" w:rsidR="00CE6075" w:rsidRPr="00CE6075" w:rsidRDefault="000544A8"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VVsGkcot","properties":{"formattedCitation":"\\super 15,43,44,49,50\\nosupersub{}","plainCitation":"15,43,44,49,50","noteIndex":0},"citationItems":[{"id":3265,"uris":["http://zotero.org/users/3032824/items/GDDHLF7R"],"uri":["http://zotero.org/users/3032824/items/GDDHLF7R"],"itemData":{"id":3265,"type":"article-journal","container-title":"Acta Ichthyologica et Piscatoria","page":"15-30","title":"Digenetic trematodes in alimentary tracts of fishes of south Georgia and South Shetland Islands (Antarctica).","volume":"9","author":[{"family":"Zdzitowiecki","given":"Krzysztof"}],"issued":{"date-parts":[["1979"]]}}},{"id":3316,"uris":["http://zotero.org/users/3032824/items/GHRH4MXR"],"uri":["http://zotero.org/users/3032824/items/GHRH4MXR"],"itemData":{"id":3316,"type":"article-journal","abstract":"Fifty specimens of Notothenia coriiceps caught in Potter Cove, King George Island, were examined for ecto- and endoparasites. Of the 22 parasite species found, 18 were helminths, 2 were hirudineans and 2 were crustaceans. The isopod Aega antarctica and an unidentified hirudinean are reported for the first time from this fish host. Dominant parasites were the adults of Aspersentis megarhynchus, the invasive stage of Corynosoma spp. (cystacanth) and the adults of Macvicaria pennelli, with respective prevalences of infestation of 94, 76 and 74%. The preferred sites of infestation were the pylorus and intestine, where five different larval (nematodes and cestodes) and eight adult (digeneans and acanthocephalans) parasite species were found. No adult nematodes and cestodes were found and no parasites could be isolated from the musculature. The results of the present study are related to previous findings on the parasite fauna of N. coriiceps. The comparison implies a high parasite diversity in this benthic Antarctic fish species. Most parasites found appear to have a wide range of distribution within Antarctic waters together with a low host specificity. Besides its role as final host for several species of trematodes and acanthocephalans, N. coriiceps serves as transmitter of parasite larvae to piscivorous birds and seals. It is concluded that the parasite fauna in Antarctic fish species provides important insights into the different habitat use and trophic relationship of their fish hosts.","container-title":"Polar Biology","DOI":"10.1007/s003000050265","ISSN":"1432-2056","issue":"6","journalAbbreviation":"Polar Biol","language":"en","page":"399-406","source":"Springer Link","title":"The role of the rock cod &lt;i&gt;Notothenia coriiceps&lt;/i&gt; Richardson, 1844  in the life-cycle of Antarctic parasites","volume":"19","author":[{"family":"Palm","given":"H. W."},{"family":"Reimann","given":"N."},{"family":"Spindler","given":"M."},{"family":"Plötz","given":"J."}],"issued":{"date-parts":[["1998",5,1]]}}},{"id":3300,"uris":["http://zotero.org/users/3032824/items/RNZEVZ4X"],"uri":["http://zotero.org/users/3032824/items/RNZEVZ4X"],"itemData":{"id":3300,"type":"article-journal","container-title":"Acta Parasitologica","page":"71-74","title":"A list of fish parasitic worms collected off Adelie Land (Antarctica).","volume":"43","author":[{"family":"Zdzitowiecki","given":"Krzysztof"},{"family":"Rocka","given":"Anna"},{"family":"Pisano","given":"Eva"},{"family":"Ozouf-Costaz","given":"Catherine"}],"issued":{"date-parts":[["1998"]]}}},{"id":3297,"uris":["http://zotero.org/users/3032824/items/FKAYDLK2"],"uri":["http://zotero.org/users/3032824/items/FKAYDLK2"],"itemData":{"id":3297,"type":"article-journal","container-title":"Polish Polar Research","journalAbbreviation":"Pol. Polar Res.","page":"159-165","title":"New data on the occuurence of fish endoparasitic worms off Adelie Land, Antarctica.","volume":"22","author":[{"family":"Zdzitowiecki","given":"Krzysztof"}],"issued":{"date-parts":[["2001"]]}}},{"id":3320,"uris":["http://zotero.org/users/3032824/items/IUCBBDHD"],"uri":["http://zotero.org/users/3032824/items/IUCBBDHD"],"itemData":{"id":3320,"type":"article-journal","container-title":"Helminthologia","page":"201-207","title":"Helminths of an Antarctic fish, &lt;i&gt;Notothenia coriiceps&lt;/i&gt;, from the Vernadsky Station (Western Antarctica) in comparison with Admiralty Bay (South Shetland Islands).","volume":"41","author":[{"family":"Zdzitowiecki","given":"Krzysztof"},{"family":"Laskowski","given":"Zdzisław"}],"issued":{"date-parts":[["2004"]]}}}],"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15,43,44,49,50</w:t>
            </w:r>
            <w:r>
              <w:rPr>
                <w:rFonts w:ascii="Arial" w:eastAsia="Times New Roman" w:hAnsi="Arial" w:cs="Arial"/>
                <w:sz w:val="20"/>
                <w:szCs w:val="20"/>
                <w:lang w:val="de-DE" w:eastAsia="de-DE"/>
              </w:rPr>
              <w:fldChar w:fldCharType="end"/>
            </w:r>
          </w:p>
        </w:tc>
      </w:tr>
      <w:tr w:rsidR="00CE6075" w:rsidRPr="001557D4" w14:paraId="3F9FD0C8"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7BA36BA4" w14:textId="77777777" w:rsidR="00CE6075" w:rsidRPr="00CE6075" w:rsidRDefault="00CE6075" w:rsidP="00CE6075">
            <w:pPr>
              <w:rPr>
                <w:rFonts w:ascii="Arial" w:eastAsia="Times New Roman" w:hAnsi="Arial" w:cs="Arial"/>
                <w:sz w:val="20"/>
                <w:szCs w:val="20"/>
                <w:lang w:val="de-DE" w:eastAsia="de-DE"/>
              </w:rPr>
            </w:pPr>
          </w:p>
        </w:tc>
        <w:tc>
          <w:tcPr>
            <w:tcW w:w="3544" w:type="dxa"/>
            <w:shd w:val="clear" w:color="auto" w:fill="FFFFFF" w:themeFill="background1"/>
            <w:noWrap/>
            <w:hideMark/>
          </w:tcPr>
          <w:p w14:paraId="476577BA"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845E0D">
              <w:rPr>
                <w:rFonts w:ascii="Arial" w:eastAsia="Times New Roman" w:hAnsi="Arial" w:cs="Arial"/>
                <w:i/>
                <w:iCs/>
                <w:sz w:val="20"/>
                <w:szCs w:val="20"/>
                <w:lang w:val="de-DE" w:eastAsia="de-DE"/>
              </w:rPr>
              <w:t>Notothenia</w:t>
            </w:r>
            <w:proofErr w:type="spellEnd"/>
            <w:r w:rsidRPr="00845E0D">
              <w:rPr>
                <w:rFonts w:ascii="Arial" w:eastAsia="Times New Roman" w:hAnsi="Arial" w:cs="Arial"/>
                <w:i/>
                <w:iCs/>
                <w:sz w:val="20"/>
                <w:szCs w:val="20"/>
                <w:lang w:val="de-DE" w:eastAsia="de-DE"/>
              </w:rPr>
              <w:t xml:space="preserve"> </w:t>
            </w:r>
            <w:proofErr w:type="spellStart"/>
            <w:r w:rsidRPr="00845E0D">
              <w:rPr>
                <w:rFonts w:ascii="Arial" w:eastAsia="Times New Roman" w:hAnsi="Arial" w:cs="Arial"/>
                <w:i/>
                <w:iCs/>
                <w:sz w:val="20"/>
                <w:szCs w:val="20"/>
                <w:lang w:val="de-DE" w:eastAsia="de-DE"/>
              </w:rPr>
              <w:t>rossii</w:t>
            </w:r>
            <w:proofErr w:type="spellEnd"/>
          </w:p>
        </w:tc>
        <w:tc>
          <w:tcPr>
            <w:tcW w:w="3260" w:type="dxa"/>
            <w:shd w:val="clear" w:color="auto" w:fill="FFFFFF" w:themeFill="background1"/>
            <w:noWrap/>
            <w:hideMark/>
          </w:tcPr>
          <w:p w14:paraId="1AAEEBDF"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FFFFF" w:themeFill="background1"/>
            <w:noWrap/>
            <w:hideMark/>
          </w:tcPr>
          <w:p w14:paraId="439B808F" w14:textId="77777777" w:rsidR="00CE6075" w:rsidRPr="00CE6075" w:rsidRDefault="007171C6"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vSE2B11U","properties":{"formattedCitation":"\\super 3,4,15,29,30\\nosupersub{}","plainCitation":"3,4,15,29,30","noteIndex":0},"citationItems":[{"id":3265,"uris":["http://zotero.org/users/3032824/items/GDDHLF7R"],"uri":["http://zotero.org/users/3032824/items/GDDHLF7R"],"itemData":{"id":3265,"type":"article-journal","container-title":"Acta Ichthyologica et Piscatoria","page":"15-30","title":"Digenetic trematodes in alimentary tracts of fishes of south Georgia and South Shetland Islands (Antarctica).","volume":"9","author":[{"family":"Zdzitowiecki","given":"Krzysztof"}],"issued":{"date-parts":[["1979"]]}}},{"id":3274,"uris":["http://zotero.org/users/3032824/items/QFQD895J"],"uri":["http://zotero.org/users/3032824/items/QFQD895J"],"itemData":{"id":3274,"type":"article-journal","container-title":"Vestnik Zoologii","language":"Russian","page":"90-94","title":"Parasitofauna of Notothenioidei from waters of the Atlantic and Indian Oceans.","volume":"3","author":[{"family":"Parukhin","given":"A. M."},{"family":"Lyadov","given":"V. N."}],"issued":{"date-parts":[["1981"]]}}},{"id":3275,"uris":["http://zotero.org/users/3032824/items/QIU4DBZ9"],"uri":["http://zotero.org/users/3032824/items/QIU4DBZ9"],"itemData":{"id":3275,"type":"article-journal","container-title":"Ekologiya Morya","language":"Russian","page":"49-56","title":"Helminth fauna of food Nototheniidae fishes from Kerguelen Subregion region.","volume":"10","author":[{"family":"Parukhin","given":"A. M."},{"family":"Lyadov","given":"V. N."}],"issued":{"date-parts":[["1982"]]}}},{"id":3252,"uris":["http://zotero.org/users/3032824/items/RN7U47YF"],"uri":["http://zotero.org/users/3032824/items/RN7U47YF"],"itemData":{"id":3252,"type":"article-journal","container-title":"Vestnik Zoologii","page":"6-10","title":"Peculiarities of nototheniid fish helminth fauna in subantarctic sector of Indian Ocean.","volume":"3","author":[{"family":"Parukhin","given":"A. M."}],"issued":{"date-parts":[["1986"]]}}},{"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3,4,15,29,30</w:t>
            </w:r>
            <w:r>
              <w:rPr>
                <w:rFonts w:ascii="Arial" w:eastAsia="Times New Roman" w:hAnsi="Arial" w:cs="Arial"/>
                <w:sz w:val="20"/>
                <w:szCs w:val="20"/>
                <w:lang w:val="de-DE" w:eastAsia="de-DE"/>
              </w:rPr>
              <w:fldChar w:fldCharType="end"/>
            </w:r>
          </w:p>
        </w:tc>
      </w:tr>
      <w:tr w:rsidR="00CE6075" w:rsidRPr="00394333" w14:paraId="0E84E98D"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71195288" w14:textId="77777777" w:rsidR="00CE6075" w:rsidRPr="00CE6075" w:rsidRDefault="00CE6075" w:rsidP="00CE6075">
            <w:pPr>
              <w:rPr>
                <w:rFonts w:ascii="Arial" w:eastAsia="Times New Roman" w:hAnsi="Arial" w:cs="Arial"/>
                <w:sz w:val="20"/>
                <w:szCs w:val="20"/>
                <w:lang w:val="de-DE" w:eastAsia="de-DE"/>
              </w:rPr>
            </w:pPr>
          </w:p>
        </w:tc>
        <w:tc>
          <w:tcPr>
            <w:tcW w:w="3544" w:type="dxa"/>
            <w:shd w:val="clear" w:color="auto" w:fill="FFFFFF" w:themeFill="background1"/>
            <w:noWrap/>
            <w:hideMark/>
          </w:tcPr>
          <w:p w14:paraId="73802F5A"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Nototheniop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larseni</w:t>
            </w:r>
            <w:proofErr w:type="spellEnd"/>
          </w:p>
        </w:tc>
        <w:tc>
          <w:tcPr>
            <w:tcW w:w="3260" w:type="dxa"/>
            <w:shd w:val="clear" w:color="auto" w:fill="FFFFFF" w:themeFill="background1"/>
            <w:noWrap/>
            <w:hideMark/>
          </w:tcPr>
          <w:p w14:paraId="17A58AF5"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FFFFF" w:themeFill="background1"/>
            <w:noWrap/>
            <w:hideMark/>
          </w:tcPr>
          <w:p w14:paraId="44D084D6" w14:textId="77777777" w:rsidR="00CE6075" w:rsidRPr="00CE6075" w:rsidRDefault="00845E0D"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opAnLXTV","properties":{"formattedCitation":"\\super 4\\nosupersub{}","plainCitation":"4","noteIndex":0},"citationItems":[{"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4</w:t>
            </w:r>
            <w:r>
              <w:rPr>
                <w:rFonts w:ascii="Arial" w:eastAsia="Times New Roman" w:hAnsi="Arial" w:cs="Arial"/>
                <w:sz w:val="20"/>
                <w:szCs w:val="20"/>
                <w:lang w:val="de-DE" w:eastAsia="de-DE"/>
              </w:rPr>
              <w:fldChar w:fldCharType="end"/>
            </w:r>
          </w:p>
        </w:tc>
      </w:tr>
      <w:tr w:rsidR="00CE6075" w:rsidRPr="00421356" w14:paraId="4BF72081"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1C00779A" w14:textId="77777777" w:rsidR="00CE6075" w:rsidRPr="00CE6075" w:rsidRDefault="00CE6075" w:rsidP="00CE6075">
            <w:pPr>
              <w:rPr>
                <w:rFonts w:ascii="Arial" w:eastAsia="Times New Roman" w:hAnsi="Arial" w:cs="Arial"/>
                <w:sz w:val="20"/>
                <w:szCs w:val="20"/>
                <w:lang w:val="de-DE" w:eastAsia="de-DE"/>
              </w:rPr>
            </w:pPr>
          </w:p>
        </w:tc>
        <w:tc>
          <w:tcPr>
            <w:tcW w:w="3544" w:type="dxa"/>
            <w:shd w:val="clear" w:color="auto" w:fill="FFFFFF" w:themeFill="background1"/>
            <w:noWrap/>
            <w:hideMark/>
          </w:tcPr>
          <w:p w14:paraId="58F91D52"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Nototheniop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nudifrons</w:t>
            </w:r>
            <w:proofErr w:type="spellEnd"/>
          </w:p>
        </w:tc>
        <w:tc>
          <w:tcPr>
            <w:tcW w:w="3260" w:type="dxa"/>
            <w:shd w:val="clear" w:color="auto" w:fill="FFFFFF" w:themeFill="background1"/>
            <w:noWrap/>
            <w:hideMark/>
          </w:tcPr>
          <w:p w14:paraId="67E6AC7A"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FFFFF" w:themeFill="background1"/>
            <w:noWrap/>
            <w:hideMark/>
          </w:tcPr>
          <w:p w14:paraId="1773AE6C" w14:textId="77777777" w:rsidR="00CE6075" w:rsidRPr="00CE6075" w:rsidRDefault="00845E0D"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NR4BOaok","properties":{"formattedCitation":"\\super 4,14\\nosupersub{}","plainCitation":"4,14","noteIndex":0},"citationItems":[{"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id":3210,"uris":["http://zotero.org/users/3032824/items/EYVDEIFH"],"uri":["http://zotero.org/users/3032824/items/EYVDEIFH"],"itemData":{"id":3210,"type":"article-journal","container-title":"Polish Polar Research","issue":"4","journalAbbreviation":"Pol. Polar Res.","page":"315-324","title":"The helminth fauna of some notothenioid fishes collected from the shelf of Argentine Islands, West Antarctica","volume":"26","author":[{"family":"Laskowski","given":"Zdzisław"},{"family":"Zdzitowiecki","given":"Krzysztof"}],"issued":{"date-parts":[["2005"]]}}}],"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4,14</w:t>
            </w:r>
            <w:r>
              <w:rPr>
                <w:rFonts w:ascii="Arial" w:eastAsia="Times New Roman" w:hAnsi="Arial" w:cs="Arial"/>
                <w:sz w:val="20"/>
                <w:szCs w:val="20"/>
                <w:lang w:val="de-DE" w:eastAsia="de-DE"/>
              </w:rPr>
              <w:fldChar w:fldCharType="end"/>
            </w:r>
          </w:p>
        </w:tc>
      </w:tr>
      <w:tr w:rsidR="00CE6075" w:rsidRPr="00394333" w14:paraId="1282ABC5"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62A6C256" w14:textId="77777777" w:rsidR="00CE6075" w:rsidRPr="00CE6075" w:rsidRDefault="00CE6075" w:rsidP="00CE6075">
            <w:pPr>
              <w:rPr>
                <w:rFonts w:ascii="Arial" w:eastAsia="Times New Roman" w:hAnsi="Arial" w:cs="Arial"/>
                <w:sz w:val="20"/>
                <w:szCs w:val="20"/>
                <w:lang w:val="de-DE" w:eastAsia="de-DE"/>
              </w:rPr>
            </w:pPr>
          </w:p>
        </w:tc>
        <w:tc>
          <w:tcPr>
            <w:tcW w:w="3544" w:type="dxa"/>
            <w:shd w:val="clear" w:color="auto" w:fill="FFFFFF" w:themeFill="background1"/>
            <w:noWrap/>
            <w:hideMark/>
          </w:tcPr>
          <w:p w14:paraId="327A5667"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Patagonotothen</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ramsayi</w:t>
            </w:r>
            <w:proofErr w:type="spellEnd"/>
          </w:p>
        </w:tc>
        <w:tc>
          <w:tcPr>
            <w:tcW w:w="3260" w:type="dxa"/>
            <w:shd w:val="clear" w:color="auto" w:fill="FFFFFF" w:themeFill="background1"/>
            <w:noWrap/>
            <w:hideMark/>
          </w:tcPr>
          <w:p w14:paraId="1A517C3F"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FFFFF" w:themeFill="background1"/>
            <w:noWrap/>
            <w:hideMark/>
          </w:tcPr>
          <w:p w14:paraId="431833A9" w14:textId="77777777" w:rsidR="00CE6075" w:rsidRPr="00CE6075" w:rsidRDefault="00845E0D"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l13jlKR6","properties":{"formattedCitation":"\\super 29\\nosupersub{}","plainCitation":"29","noteIndex":0},"citationItems":[{"id":3274,"uris":["http://zotero.org/users/3032824/items/QFQD895J"],"uri":["http://zotero.org/users/3032824/items/QFQD895J"],"itemData":{"id":3274,"type":"article-journal","container-title":"Vestnik Zoologii","language":"Russian","page":"90-94","title":"Parasitofauna of Notothenioidei from waters of the Atlantic and Indian Oceans.","volume":"3","author":[{"family":"Parukhin","given":"A. M."},{"family":"Lyadov","given":"V. N."}],"issued":{"date-parts":[["1981"]]}}}],"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29</w:t>
            </w:r>
            <w:r>
              <w:rPr>
                <w:rFonts w:ascii="Arial" w:eastAsia="Times New Roman" w:hAnsi="Arial" w:cs="Arial"/>
                <w:sz w:val="20"/>
                <w:szCs w:val="20"/>
                <w:lang w:val="de-DE" w:eastAsia="de-DE"/>
              </w:rPr>
              <w:fldChar w:fldCharType="end"/>
            </w:r>
          </w:p>
        </w:tc>
      </w:tr>
      <w:tr w:rsidR="00CE6075" w:rsidRPr="001557D4" w14:paraId="445D5820"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3A046215" w14:textId="77777777" w:rsidR="00CE6075" w:rsidRPr="00CE6075" w:rsidRDefault="00CE6075" w:rsidP="00CE6075">
            <w:pPr>
              <w:rPr>
                <w:rFonts w:ascii="Arial" w:eastAsia="Times New Roman" w:hAnsi="Arial" w:cs="Arial"/>
                <w:sz w:val="20"/>
                <w:szCs w:val="20"/>
                <w:lang w:val="de-DE" w:eastAsia="de-DE"/>
              </w:rPr>
            </w:pPr>
          </w:p>
        </w:tc>
        <w:tc>
          <w:tcPr>
            <w:tcW w:w="3544" w:type="dxa"/>
            <w:shd w:val="clear" w:color="auto" w:fill="FFFFFF" w:themeFill="background1"/>
            <w:noWrap/>
            <w:hideMark/>
          </w:tcPr>
          <w:p w14:paraId="55339E56"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Trematomu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bernacchii</w:t>
            </w:r>
            <w:proofErr w:type="spellEnd"/>
          </w:p>
        </w:tc>
        <w:tc>
          <w:tcPr>
            <w:tcW w:w="3260" w:type="dxa"/>
            <w:shd w:val="clear" w:color="auto" w:fill="FFFFFF" w:themeFill="background1"/>
            <w:noWrap/>
            <w:hideMark/>
          </w:tcPr>
          <w:p w14:paraId="384E39DC"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FFFFF" w:themeFill="background1"/>
            <w:noWrap/>
            <w:hideMark/>
          </w:tcPr>
          <w:p w14:paraId="2C0E86FD" w14:textId="77777777" w:rsidR="00CE6075" w:rsidRPr="00CE6075" w:rsidRDefault="00845E0D"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hUBDNVRN","properties":{"formattedCitation":"\\super 14,37,42,51\\nosupersub{}","plainCitation":"14,37,42,51","noteIndex":0},"citationItems":[{"id":3295,"uris":["http://zotero.org/users/3032824/items/JCM6S5LF"],"uri":["http://zotero.org/users/3032824/items/JCM6S5LF"],"itemData":{"id":3295,"type":"book","event-place":"Buenos Aires","number-of-pages":"27","publisher":"Servicio de Hidrografia Naval","publisher-place":"Buenos Aires","title":"Estudios sobre la fauna de parasitos de peces antarticos II-Los parasitos de &lt;i&gt;Parachaenichthys charcoti&lt;/i&gt;","author":[{"family":"Szidat","given":"L"},{"family":"Graefe","given":"G"}],"issued":{"date-parts":[["1967"]]}}},{"id":3318,"uris":["http://zotero.org/users/3032824/items/IID6GQG3"],"uri":["http://zotero.org/users/3032824/items/IID6GQG3"],"itemData":{"id":3318,"type":"article-journal","container-title":"B.A.N.Z. Antarctic Res Expedition, Reports B (Zoology and Botany)","page":"195-225","title":"Digenetic trematodes from fishes.","volume":"8","author":[{"family":"Prudhoe","given":"S"},{"family":"Bray","given":"Rodney A."}],"issued":{"date-parts":[["1973"]]}}},{"id":3060,"uris":["http://zotero.org/users/3032824/items/F8CMGB97"],"uri":["http://zotero.org/users/3032824/items/F8CMGB97"],"itemData":{"id":3060,"type":"article-journal","abstract":"McMurdo Sound, Antarctica, is suited for the study of the effects of eutrophication on diet-related parasites of Trematomus bernacchii (Boulenger, 1902) (Pisces). It has been relatively well studied, the environment is predictable, and there are significant differences in primary productivity over small distances. The differences in parasitism for 5 helminth species can be attributed to the enrichment processes in the sound. The prevalences of the acanthocephalan Echinorhynchus sp., the nematode Ascarophis nototheniae, the digenean Dinosoma sp., and the cestode Phyllobothrium sp. are significantly higher on the east side of the sound than on the west. The prevalence of the digenean Lepidepedon garrardi was significantly higher on the west side. We believe that the differences in the prevalences of infection between the east and west sides suggest that at least the benthic, adult fish do not readily move from one side of the sound to the other. We report the following (new host records are marked by asterisks): Echinorhynchus sp., Corynosoma hamanni (Acanthocephala); Phyllobothrium sp., Diphyllobothrium sp., Trypanorhyncha (Cestoidea); Clavellopsis tomoi (Copepoda); Dinosoma sp., Lepidepedon garrardi (Digenea); Pseudobenedenoides brachicola, Polyopisthocotylea (Monogenea); Contracaecum sp., Ascarophis nototheniae (Nematoda); Myxoproteus sp., Henneguya sp., Ceratomyxa sp., and Zschokkella sp. (Protozoa).","archive":"JSTOR","container-title":"The Journal of Parasitology","DOI":"10.2307/3283158","ISSN":"0022-3395","issue":"4","note":"publisher: [The American Society of Parasitologists, Allen Press]","page":"551-556","source":"JSTOR","title":"The effects of periodic eutrophication on parasitism and stock identification of &lt;i&gt;Trematomus bernacchii&lt;/i&gt; (Pisces: Nototheniidae) in McMurdo Sound, Antarctica","title-short":"The Effects of Periodic Eutrophication on Parasitism and Stock Identification of Trematomus bernacchii (Pisces","volume":"77","author":[{"family":"Moser","given":"Mike"},{"family":"Cowen","given":"Robert K."}],"issued":{"date-parts":[["1991"]]}}},{"id":3210,"uris":["http://zotero.org/users/3032824/items/EYVDEIFH"],"uri":["http://zotero.org/users/3032824/items/EYVDEIFH"],"itemData":{"id":3210,"type":"article-journal","container-title":"Polish Polar Research","issue":"4","journalAbbreviation":"Pol. Polar Res.","page":"315-324","title":"The helminth fauna of some notothenioid fishes collected from the shelf of Argentine Islands, West Antarctica","volume":"26","author":[{"family":"Laskowski","given":"Zdzisław"},{"family":"Zdzitowiecki","given":"Krzysztof"}],"issued":{"date-parts":[["2005"]]}}}],"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14,37,42,51</w:t>
            </w:r>
            <w:r>
              <w:rPr>
                <w:rFonts w:ascii="Arial" w:eastAsia="Times New Roman" w:hAnsi="Arial" w:cs="Arial"/>
                <w:sz w:val="20"/>
                <w:szCs w:val="20"/>
                <w:lang w:val="de-DE" w:eastAsia="de-DE"/>
              </w:rPr>
              <w:fldChar w:fldCharType="end"/>
            </w:r>
          </w:p>
        </w:tc>
      </w:tr>
      <w:tr w:rsidR="00CE6075" w:rsidRPr="001557D4" w14:paraId="1F49E1C1"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4C0A90A7" w14:textId="77777777" w:rsidR="00CE6075" w:rsidRPr="00CE6075" w:rsidRDefault="00CE6075" w:rsidP="00CE6075">
            <w:pPr>
              <w:rPr>
                <w:rFonts w:ascii="Arial" w:eastAsia="Times New Roman" w:hAnsi="Arial" w:cs="Arial"/>
                <w:sz w:val="20"/>
                <w:szCs w:val="20"/>
                <w:lang w:val="de-DE" w:eastAsia="de-DE"/>
              </w:rPr>
            </w:pPr>
          </w:p>
        </w:tc>
        <w:tc>
          <w:tcPr>
            <w:tcW w:w="3544" w:type="dxa"/>
            <w:shd w:val="clear" w:color="auto" w:fill="FFFFFF" w:themeFill="background1"/>
            <w:noWrap/>
            <w:hideMark/>
          </w:tcPr>
          <w:p w14:paraId="4C5C2604"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Trematomu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eulepidotus</w:t>
            </w:r>
            <w:proofErr w:type="spellEnd"/>
          </w:p>
        </w:tc>
        <w:tc>
          <w:tcPr>
            <w:tcW w:w="3260" w:type="dxa"/>
            <w:shd w:val="clear" w:color="auto" w:fill="FFFFFF" w:themeFill="background1"/>
            <w:noWrap/>
            <w:hideMark/>
          </w:tcPr>
          <w:p w14:paraId="062B4F02"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FFFFF" w:themeFill="background1"/>
            <w:noWrap/>
            <w:hideMark/>
          </w:tcPr>
          <w:p w14:paraId="4682B440" w14:textId="77777777" w:rsidR="00CE6075" w:rsidRPr="00CE6075" w:rsidRDefault="00845E0D"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S6aJkcTj","properties":{"formattedCitation":"\\super 17,39\\nosupersub{}","plainCitation":"17,39","noteIndex":0},"citationItems":[{"id":3305,"uris":["http://zotero.org/users/3032824/items/GRWW9NQX"],"uri":["http://zotero.org/users/3032824/items/GRWW9NQX"],"itemData":{"id":3305,"type":"article-journal","container-title":"Archiv für Fischereiwissenschaft","page":"103-120","title":"A contribution to the fish fauna of the Weddell sea.","volume":"34","author":[{"family":"Kock","given":"Karl-Hermann"},{"family":"Schneppenheim","given":"R."},{"family":"Siegel","given":"Volker"}],"issued":{"date-parts":[["1984"]]}}},{"id":3267,"uris":["http://zotero.org/users/3032824/items/S33AGK8A"],"uri":["http://zotero.org/users/3032824/items/S33AGK8A"],"itemData":{"id":3267,"type":"article-journal","container-title":"Acta Parasitologica","page":"154-158","title":"Occurrence of digenea in fishes of the family Nototheniidae in the Weddell Sea.","volume":"47","author":[{"family":"Zdzitowiecki","given":"Krzysztof"}],"issued":{"date-parts":[["2002"]]}}}],"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17,39</w:t>
            </w:r>
            <w:r>
              <w:rPr>
                <w:rFonts w:ascii="Arial" w:eastAsia="Times New Roman" w:hAnsi="Arial" w:cs="Arial"/>
                <w:sz w:val="20"/>
                <w:szCs w:val="20"/>
                <w:lang w:val="de-DE" w:eastAsia="de-DE"/>
              </w:rPr>
              <w:fldChar w:fldCharType="end"/>
            </w:r>
          </w:p>
        </w:tc>
      </w:tr>
      <w:tr w:rsidR="00CE6075" w:rsidRPr="00394333" w14:paraId="61E41E44"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70666F2B" w14:textId="77777777" w:rsidR="00CE6075" w:rsidRPr="00CE6075" w:rsidRDefault="00CE6075" w:rsidP="00CE6075">
            <w:pPr>
              <w:rPr>
                <w:rFonts w:ascii="Arial" w:eastAsia="Times New Roman" w:hAnsi="Arial" w:cs="Arial"/>
                <w:sz w:val="20"/>
                <w:szCs w:val="20"/>
                <w:lang w:val="de-DE" w:eastAsia="de-DE"/>
              </w:rPr>
            </w:pPr>
          </w:p>
        </w:tc>
        <w:tc>
          <w:tcPr>
            <w:tcW w:w="3544" w:type="dxa"/>
            <w:shd w:val="clear" w:color="auto" w:fill="FFFFFF" w:themeFill="background1"/>
            <w:noWrap/>
            <w:hideMark/>
          </w:tcPr>
          <w:p w14:paraId="24C3BE75"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Trematomu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hansoni</w:t>
            </w:r>
            <w:proofErr w:type="spellEnd"/>
          </w:p>
        </w:tc>
        <w:tc>
          <w:tcPr>
            <w:tcW w:w="3260" w:type="dxa"/>
            <w:shd w:val="clear" w:color="auto" w:fill="FFFFFF" w:themeFill="background1"/>
            <w:noWrap/>
            <w:hideMark/>
          </w:tcPr>
          <w:p w14:paraId="046E4F78"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FFFFF" w:themeFill="background1"/>
            <w:noWrap/>
            <w:hideMark/>
          </w:tcPr>
          <w:p w14:paraId="16EB7494" w14:textId="77777777" w:rsidR="00CE6075" w:rsidRPr="00CE6075" w:rsidRDefault="00845E0D"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MBKqAoHY","properties":{"formattedCitation":"\\super 4,15,44\\nosupersub{}","plainCitation":"4,15,44","noteIndex":0},"citationItems":[{"id":3265,"uris":["http://zotero.org/users/3032824/items/GDDHLF7R"],"uri":["http://zotero.org/users/3032824/items/GDDHLF7R"],"itemData":{"id":3265,"type":"article-journal","container-title":"Acta Ichthyologica et Piscatoria","page":"15-30","title":"Digenetic trematodes in alimentary tracts of fishes of south Georgia and South Shetland Islands (Antarctica).","volume":"9","author":[{"family":"Zdzitowiecki","given":"Krzysztof"}],"issued":{"date-parts":[["1979"]]}}},{"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id":3297,"uris":["http://zotero.org/users/3032824/items/FKAYDLK2"],"uri":["http://zotero.org/users/3032824/items/FKAYDLK2"],"itemData":{"id":3297,"type":"article-journal","container-title":"Polish Polar Research","journalAbbreviation":"Pol. Polar Res.","page":"159-165","title":"New data on the occuurence of fish endoparasitic worms off Adelie Land, Antarctica.","volume":"22","author":[{"family":"Zdzitowiecki","given":"Krzysztof"}],"issued":{"date-parts":[["2001"]]}}}],"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4,15,44</w:t>
            </w:r>
            <w:r>
              <w:rPr>
                <w:rFonts w:ascii="Arial" w:eastAsia="Times New Roman" w:hAnsi="Arial" w:cs="Arial"/>
                <w:sz w:val="20"/>
                <w:szCs w:val="20"/>
                <w:lang w:val="de-DE" w:eastAsia="de-DE"/>
              </w:rPr>
              <w:fldChar w:fldCharType="end"/>
            </w:r>
          </w:p>
        </w:tc>
      </w:tr>
      <w:tr w:rsidR="00CE6075" w:rsidRPr="00C63099" w14:paraId="34DDA23B"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076A0201" w14:textId="77777777" w:rsidR="00CE6075" w:rsidRPr="00CE6075" w:rsidRDefault="00CE6075" w:rsidP="00CE6075">
            <w:pPr>
              <w:rPr>
                <w:rFonts w:ascii="Arial" w:eastAsia="Times New Roman" w:hAnsi="Arial" w:cs="Arial"/>
                <w:sz w:val="20"/>
                <w:szCs w:val="20"/>
                <w:lang w:val="de-DE" w:eastAsia="de-DE"/>
              </w:rPr>
            </w:pPr>
          </w:p>
        </w:tc>
        <w:tc>
          <w:tcPr>
            <w:tcW w:w="3544" w:type="dxa"/>
            <w:shd w:val="clear" w:color="auto" w:fill="FFFFFF" w:themeFill="background1"/>
            <w:noWrap/>
            <w:hideMark/>
          </w:tcPr>
          <w:p w14:paraId="08DB980A"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Trematomu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lepidorhinus</w:t>
            </w:r>
            <w:proofErr w:type="spellEnd"/>
          </w:p>
        </w:tc>
        <w:tc>
          <w:tcPr>
            <w:tcW w:w="3260" w:type="dxa"/>
            <w:shd w:val="clear" w:color="auto" w:fill="FFFFFF" w:themeFill="background1"/>
            <w:noWrap/>
            <w:hideMark/>
          </w:tcPr>
          <w:p w14:paraId="6B646988"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FFFFF" w:themeFill="background1"/>
            <w:noWrap/>
            <w:hideMark/>
          </w:tcPr>
          <w:p w14:paraId="06318590" w14:textId="77777777" w:rsidR="00CE6075" w:rsidRPr="00C63099" w:rsidRDefault="00C63099"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en-US" w:eastAsia="de-DE"/>
              </w:rPr>
              <w:instrText xml:space="preserve"> ADDIN ZOTERO_ITEM CSL_CITATION {"citationID":"dOlZe3Sk","properties":{"formattedCitation":"\\super 17,42\\nosupersub{}","plainCitation":"17,42","noteIndex":0},"citationItems":[{"id":3318,"uris":["http://zotero.org/users/3032824/items/IID6GQG3"],"uri":["http://zotero.org/users/3032824/items/IID6GQG3"],"itemData":{"id":3318,"type":"article-journal","container-title":"B.A.N.Z. Antarctic Res Expedition, Reports B (Zoology and Botany)","page":"195-225","title":"Digenetic trematodes from fishes.","volume":"8","author":[{"family":"Prudhoe","given":"S"},{"family":"Bray","given":"Rodney A."}],"issued":{"date-parts":[["1973"]]}}},{"id":3267,"uris":["http://zotero.org/users/3032824/items/S33AGK8A"],"uri":["http://zotero.org/users/3032824/items/S33AGK8A"],"itemData":{"id":3267,"type":"article-journal","container-title":"Acta Parasitologica","page":"154-158","title":"Occurrence of digenea in fishes of the family Nototheniidae in the Weddell Sea.","volume":"47","author":[{"family":"Zdzitowiecki","given":"Krzysztof"}],"issued":{"date-parts":[["2002"]]}}}],"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17,42</w:t>
            </w:r>
            <w:r>
              <w:rPr>
                <w:rFonts w:ascii="Arial" w:eastAsia="Times New Roman" w:hAnsi="Arial" w:cs="Arial"/>
                <w:sz w:val="20"/>
                <w:szCs w:val="20"/>
                <w:lang w:val="de-DE" w:eastAsia="de-DE"/>
              </w:rPr>
              <w:fldChar w:fldCharType="end"/>
            </w:r>
          </w:p>
        </w:tc>
      </w:tr>
      <w:tr w:rsidR="00CE6075" w:rsidRPr="001557D4" w14:paraId="5057AE39"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35A57EC3" w14:textId="77777777" w:rsidR="00CE6075" w:rsidRPr="00C63099" w:rsidRDefault="00CE6075" w:rsidP="00CE6075">
            <w:pPr>
              <w:rPr>
                <w:rFonts w:ascii="Arial" w:eastAsia="Times New Roman" w:hAnsi="Arial" w:cs="Arial"/>
                <w:sz w:val="20"/>
                <w:szCs w:val="20"/>
                <w:lang w:val="en-US" w:eastAsia="de-DE"/>
              </w:rPr>
            </w:pPr>
          </w:p>
        </w:tc>
        <w:tc>
          <w:tcPr>
            <w:tcW w:w="3544" w:type="dxa"/>
            <w:shd w:val="clear" w:color="auto" w:fill="FFFFFF" w:themeFill="background1"/>
            <w:noWrap/>
            <w:hideMark/>
          </w:tcPr>
          <w:p w14:paraId="28FCC3B3"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Trematomu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newnesi</w:t>
            </w:r>
            <w:proofErr w:type="spellEnd"/>
          </w:p>
        </w:tc>
        <w:tc>
          <w:tcPr>
            <w:tcW w:w="3260" w:type="dxa"/>
            <w:shd w:val="clear" w:color="auto" w:fill="FFFFFF" w:themeFill="background1"/>
            <w:noWrap/>
            <w:hideMark/>
          </w:tcPr>
          <w:p w14:paraId="03EC8119"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FFFFF" w:themeFill="background1"/>
            <w:noWrap/>
            <w:hideMark/>
          </w:tcPr>
          <w:p w14:paraId="2321521B" w14:textId="77777777" w:rsidR="00CE6075" w:rsidRPr="00CE6075" w:rsidRDefault="00C63099"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BuLEVsGn","properties":{"formattedCitation":"\\super 14,42,52\\nosupersub{}","plainCitation":"14,42,52","noteIndex":0},"citationItems":[{"id":3318,"uris":["http://zotero.org/users/3032824/items/IID6GQG3"],"uri":["http://zotero.org/users/3032824/items/IID6GQG3"],"itemData":{"id":3318,"type":"article-journal","container-title":"B.A.N.Z. Antarctic Res Expedition, Reports B (Zoology and Botany)","page":"195-225","title":"Digenetic trematodes from fishes.","volume":"8","author":[{"family":"Prudhoe","given":"S"},{"family":"Bray","given":"Rodney A."}],"issued":{"date-parts":[["1973"]]}}},{"id":3210,"uris":["http://zotero.org/users/3032824/items/EYVDEIFH"],"uri":["http://zotero.org/users/3032824/items/EYVDEIFH"],"itemData":{"id":3210,"type":"article-journal","container-title":"Polish Polar Research","issue":"4","journalAbbreviation":"Pol. Polar Res.","page":"315-324","title":"The helminth fauna of some notothenioid fishes collected from the shelf of Argentine Islands, West Antarctica","volume":"26","author":[{"family":"Laskowski","given":"Zdzisław"},{"family":"Zdzitowiecki","given":"Krzysztof"}],"issued":{"date-parts":[["2005"]]}}},{"id":87,"uris":["http://zotero.org/users/3032824/items/DSQUUEHG"],"uri":["http://zotero.org/users/3032824/items/DSQUUEHG"],"itemData":{"id":87,"type":"article-journal","abstract":"Trematomus newnesi (Nototheniidae), a bentho-pelagic fish, caught off Adelie Land (eastern Antarctic) was examined for the presence of internal parasitic worms. These fishes were infected with 11 species and larval forms of parasites: Digenea (Macvicaria pennelli, Neolebouria terranovaensis, Genolinea bowersi, and Elytrophalloides oatesi), larval Cestoda (two forms of tetraphyllidean metacestodes, bilocular form and trilocular form, and diphyllobothriid plerocercoids), Acanthocephala (Metacanthocephalus camp- belli, M. johnstoni) and larval Nematoda (Contracaecum osculatum, C. radiatum). Larval cestodes were the dominant parasites, whereas acanthocephalans were relatively rare. Five species and larval forms were recorded also in fish caught in the Davis Sea. A check list of parasites of T. newnesi recorded in the eastern- and western Antarctic comprises 21 species and larval forms. Probably, T. newnesi plays an important role in life cycles of parasitic worms in the Antarctic.","container-title":"Polish Polar Research","ISSN":"0138-0338","issue":"28","language":"English","source":"www.infona.pl","title":"Occurrence of endoparasitic worms in dusky notothen, &lt;i&gt;Trematomus newnesi&lt;/i&gt; [Actinopterygii Nototheniidae], at Adelie Land, Antarctica","URL":"https://www.infona.pl//resource/bwmeta1.element.agro-article-fbbcf028-aee0-4c09-befc-06b087821f2c","volume":"1","author":[{"family":"Laskowski","given":"Z."},{"family":"A","given":"Rocka"},{"family":"K","given":"Zdzitowiecki"},{"family":"C","given":"Ozouf-Costaz"}],"accessed":{"date-parts":[["2019",5,17]]},"issued":{"date-parts":[["2007"]]}}}],"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14,42,52</w:t>
            </w:r>
            <w:r>
              <w:rPr>
                <w:rFonts w:ascii="Arial" w:eastAsia="Times New Roman" w:hAnsi="Arial" w:cs="Arial"/>
                <w:sz w:val="20"/>
                <w:szCs w:val="20"/>
                <w:lang w:val="de-DE" w:eastAsia="de-DE"/>
              </w:rPr>
              <w:fldChar w:fldCharType="end"/>
            </w:r>
          </w:p>
        </w:tc>
      </w:tr>
      <w:tr w:rsidR="00CE6075" w:rsidRPr="001557D4" w14:paraId="4CC48276"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4EC3A76F" w14:textId="77777777" w:rsidR="00CE6075" w:rsidRPr="00CE6075" w:rsidRDefault="00CE6075" w:rsidP="00CE6075">
            <w:pPr>
              <w:rPr>
                <w:rFonts w:ascii="Arial" w:eastAsia="Times New Roman" w:hAnsi="Arial" w:cs="Arial"/>
                <w:sz w:val="20"/>
                <w:szCs w:val="20"/>
                <w:lang w:val="de-DE" w:eastAsia="de-DE"/>
              </w:rPr>
            </w:pPr>
          </w:p>
        </w:tc>
        <w:tc>
          <w:tcPr>
            <w:tcW w:w="3544" w:type="dxa"/>
            <w:shd w:val="clear" w:color="auto" w:fill="FFFFFF" w:themeFill="background1"/>
            <w:noWrap/>
            <w:hideMark/>
          </w:tcPr>
          <w:p w14:paraId="42FB284A"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Trematomu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nicolai</w:t>
            </w:r>
            <w:proofErr w:type="spellEnd"/>
          </w:p>
        </w:tc>
        <w:tc>
          <w:tcPr>
            <w:tcW w:w="3260" w:type="dxa"/>
            <w:shd w:val="clear" w:color="auto" w:fill="FFFFFF" w:themeFill="background1"/>
            <w:noWrap/>
            <w:hideMark/>
          </w:tcPr>
          <w:p w14:paraId="384565FE"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FFFFF" w:themeFill="background1"/>
            <w:noWrap/>
            <w:hideMark/>
          </w:tcPr>
          <w:p w14:paraId="59668336" w14:textId="77777777" w:rsidR="00CE6075" w:rsidRPr="00CE6075" w:rsidRDefault="00C63099"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Xnsvw4y7","properties":{"formattedCitation":"\\super 17\\nosupersub{}","plainCitation":"17","noteIndex":0},"citationItems":[{"id":3267,"uris":["http://zotero.org/users/3032824/items/S33AGK8A"],"uri":["http://zotero.org/users/3032824/items/S33AGK8A"],"itemData":{"id":3267,"type":"article-journal","container-title":"Acta Parasitologica","page":"154-158","title":"Occurrence of digenea in fishes of the family Nototheniidae in the Weddell Sea.","volume":"47","author":[{"family":"Zdzitowiecki","given":"Krzysztof"}],"issued":{"date-parts":[["2002"]]}}}],"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17</w:t>
            </w:r>
            <w:r>
              <w:rPr>
                <w:rFonts w:ascii="Arial" w:eastAsia="Times New Roman" w:hAnsi="Arial" w:cs="Arial"/>
                <w:sz w:val="20"/>
                <w:szCs w:val="20"/>
                <w:lang w:val="de-DE" w:eastAsia="de-DE"/>
              </w:rPr>
              <w:fldChar w:fldCharType="end"/>
            </w:r>
          </w:p>
        </w:tc>
      </w:tr>
      <w:tr w:rsidR="00CE6075" w:rsidRPr="00C63099" w14:paraId="18154CCF"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29CDCC86" w14:textId="77777777" w:rsidR="00CE6075" w:rsidRPr="00CE6075" w:rsidRDefault="00CE6075" w:rsidP="00CE6075">
            <w:pPr>
              <w:rPr>
                <w:rFonts w:ascii="Arial" w:eastAsia="Times New Roman" w:hAnsi="Arial" w:cs="Arial"/>
                <w:sz w:val="20"/>
                <w:szCs w:val="20"/>
                <w:lang w:val="de-DE" w:eastAsia="de-DE"/>
              </w:rPr>
            </w:pPr>
          </w:p>
        </w:tc>
        <w:tc>
          <w:tcPr>
            <w:tcW w:w="3544" w:type="dxa"/>
            <w:shd w:val="clear" w:color="auto" w:fill="FFFFFF" w:themeFill="background1"/>
            <w:noWrap/>
            <w:hideMark/>
          </w:tcPr>
          <w:p w14:paraId="572BFA7C"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Trematomu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pennellii</w:t>
            </w:r>
            <w:proofErr w:type="spellEnd"/>
          </w:p>
        </w:tc>
        <w:tc>
          <w:tcPr>
            <w:tcW w:w="3260" w:type="dxa"/>
            <w:shd w:val="clear" w:color="auto" w:fill="FFFFFF" w:themeFill="background1"/>
            <w:noWrap/>
            <w:hideMark/>
          </w:tcPr>
          <w:p w14:paraId="4D353DAA"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FFFFF" w:themeFill="background1"/>
            <w:noWrap/>
            <w:hideMark/>
          </w:tcPr>
          <w:p w14:paraId="0E8B7BB3" w14:textId="77777777" w:rsidR="00CE6075" w:rsidRPr="00C63099" w:rsidRDefault="00C63099"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en-US" w:eastAsia="de-DE"/>
              </w:rPr>
              <w:fldChar w:fldCharType="begin"/>
            </w:r>
            <w:r w:rsidR="003E61FA">
              <w:rPr>
                <w:rFonts w:ascii="Arial" w:eastAsia="Times New Roman" w:hAnsi="Arial" w:cs="Arial"/>
                <w:sz w:val="20"/>
                <w:szCs w:val="20"/>
                <w:lang w:val="de-DE" w:eastAsia="de-DE"/>
              </w:rPr>
              <w:instrText xml:space="preserve"> ADDIN ZOTERO_ITEM CSL_CITATION {"citationID":"0Z35hecM","properties":{"formattedCitation":"\\super 42\\nosupersub{}","plainCitation":"42","noteIndex":0},"citationItems":[{"id":3318,"uris":["http://zotero.org/users/3032824/items/IID6GQG3"],"uri":["http://zotero.org/users/3032824/items/IID6GQG3"],"itemData":{"id":3318,"type":"article-journal","container-title":"B.A.N.Z. Antarctic Res Expedition, Reports B (Zoology and Botany)","page":"195-225","title":"Digenetic trematodes from fishes.","volume":"8","author":[{"family":"Prudhoe","given":"S"},{"family":"Bray","given":"Rodney A."}],"issued":{"date-parts":[["1973"]]}}}],"schema":"https://github.com/citation-style-language/schema/raw/master/csl-citation.json"} </w:instrText>
            </w:r>
            <w:r>
              <w:rPr>
                <w:rFonts w:ascii="Arial" w:eastAsia="Times New Roman" w:hAnsi="Arial" w:cs="Arial"/>
                <w:sz w:val="20"/>
                <w:szCs w:val="20"/>
                <w:lang w:val="en-US" w:eastAsia="de-DE"/>
              </w:rPr>
              <w:fldChar w:fldCharType="separate"/>
            </w:r>
            <w:r w:rsidR="003E61FA" w:rsidRPr="003E61FA">
              <w:rPr>
                <w:rFonts w:ascii="Arial" w:hAnsi="Arial" w:cs="Arial"/>
                <w:sz w:val="20"/>
                <w:szCs w:val="24"/>
                <w:vertAlign w:val="superscript"/>
              </w:rPr>
              <w:t>42</w:t>
            </w:r>
            <w:r>
              <w:rPr>
                <w:rFonts w:ascii="Arial" w:eastAsia="Times New Roman" w:hAnsi="Arial" w:cs="Arial"/>
                <w:sz w:val="20"/>
                <w:szCs w:val="20"/>
                <w:lang w:val="en-US" w:eastAsia="de-DE"/>
              </w:rPr>
              <w:fldChar w:fldCharType="end"/>
            </w:r>
          </w:p>
        </w:tc>
      </w:tr>
      <w:tr w:rsidR="00CE6075" w:rsidRPr="00C63099" w14:paraId="4F328155"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tcBorders>
              <w:bottom w:val="single" w:sz="4" w:space="0" w:color="auto"/>
            </w:tcBorders>
            <w:shd w:val="clear" w:color="auto" w:fill="auto"/>
            <w:noWrap/>
            <w:hideMark/>
          </w:tcPr>
          <w:p w14:paraId="04305F52" w14:textId="77777777" w:rsidR="00CE6075" w:rsidRPr="00C63099" w:rsidRDefault="00CE6075" w:rsidP="00CE6075">
            <w:pPr>
              <w:rPr>
                <w:rFonts w:ascii="Arial" w:eastAsia="Times New Roman" w:hAnsi="Arial" w:cs="Arial"/>
                <w:sz w:val="20"/>
                <w:szCs w:val="20"/>
                <w:lang w:val="en-US" w:eastAsia="de-DE"/>
              </w:rPr>
            </w:pPr>
          </w:p>
        </w:tc>
        <w:tc>
          <w:tcPr>
            <w:tcW w:w="3544" w:type="dxa"/>
            <w:tcBorders>
              <w:bottom w:val="single" w:sz="4" w:space="0" w:color="auto"/>
            </w:tcBorders>
            <w:shd w:val="clear" w:color="auto" w:fill="FFFFFF" w:themeFill="background1"/>
            <w:noWrap/>
            <w:hideMark/>
          </w:tcPr>
          <w:p w14:paraId="4EC57028"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Trematomu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scotti</w:t>
            </w:r>
            <w:proofErr w:type="spellEnd"/>
          </w:p>
        </w:tc>
        <w:tc>
          <w:tcPr>
            <w:tcW w:w="3260" w:type="dxa"/>
            <w:tcBorders>
              <w:bottom w:val="single" w:sz="4" w:space="0" w:color="auto"/>
            </w:tcBorders>
            <w:shd w:val="clear" w:color="auto" w:fill="FFFFFF" w:themeFill="background1"/>
            <w:noWrap/>
            <w:hideMark/>
          </w:tcPr>
          <w:p w14:paraId="076C7E2F"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tcBorders>
              <w:bottom w:val="single" w:sz="4" w:space="0" w:color="auto"/>
            </w:tcBorders>
            <w:shd w:val="clear" w:color="auto" w:fill="FFFFFF" w:themeFill="background1"/>
            <w:noWrap/>
            <w:hideMark/>
          </w:tcPr>
          <w:p w14:paraId="683187C5" w14:textId="77777777" w:rsidR="00CE6075" w:rsidRPr="00C63099" w:rsidRDefault="00C63099"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en-US" w:eastAsia="de-DE"/>
              </w:rPr>
              <w:instrText xml:space="preserve"> ADDIN ZOTERO_ITEM CSL_CITATION {"citationID":"HapzQElx","properties":{"formattedCitation":"\\super 17,42\\nosupersub{}","plainCitation":"17,42","noteIndex":0},"citationItems":[{"id":3318,"uris":["http://zotero.org/users/3032824/items/IID6GQG3"],"uri":["http://zotero.org/users/3032824/items/IID6GQG3"],"itemData":{"id":3318,"type":"article-journal","container-title":"B.A.N.Z. Antarctic Res Expedition, Reports B (Zoology and Botany)","page":"195-225","title":"Digenetic trematodes from fishes.","volume":"8","author":[{"family":"Prudhoe","given":"S"},{"family":"Bray","given":"Rodney A."}],"issued":{"date-parts":[["1973"]]}}},{"id":3267,"uris":["http://zotero.org/users/3032824/items/S33AGK8A"],"uri":["http://zotero.org/users/3032824/items/S33AGK8A"],"itemData":{"id":3267,"type":"article-journal","container-title":"Acta Parasitologica","page":"154-158","title":"Occurrence of digenea in fishes of the family Nototheniidae in the Weddell Sea.","volume":"47","author":[{"family":"Zdzitowiecki","given":"Krzysztof"}],"issued":{"date-parts":[["2002"]]}}}],"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17,42</w:t>
            </w:r>
            <w:r>
              <w:rPr>
                <w:rFonts w:ascii="Arial" w:eastAsia="Times New Roman" w:hAnsi="Arial" w:cs="Arial"/>
                <w:sz w:val="20"/>
                <w:szCs w:val="20"/>
                <w:lang w:val="de-DE" w:eastAsia="de-DE"/>
              </w:rPr>
              <w:fldChar w:fldCharType="end"/>
            </w:r>
          </w:p>
        </w:tc>
      </w:tr>
      <w:tr w:rsidR="00CE6075" w:rsidRPr="001557D4" w14:paraId="7A1E9065"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auto"/>
            </w:tcBorders>
            <w:shd w:val="clear" w:color="auto" w:fill="auto"/>
            <w:noWrap/>
            <w:hideMark/>
          </w:tcPr>
          <w:p w14:paraId="5F9881E1" w14:textId="77777777" w:rsidR="00CE6075" w:rsidRPr="00CE6075" w:rsidRDefault="00CE6075" w:rsidP="00CE6075">
            <w:pPr>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Lepidapedon</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garrardi</w:t>
            </w:r>
            <w:proofErr w:type="spellEnd"/>
          </w:p>
        </w:tc>
        <w:tc>
          <w:tcPr>
            <w:tcW w:w="3544" w:type="dxa"/>
            <w:tcBorders>
              <w:top w:val="single" w:sz="4" w:space="0" w:color="auto"/>
            </w:tcBorders>
            <w:shd w:val="clear" w:color="auto" w:fill="auto"/>
            <w:noWrap/>
            <w:hideMark/>
          </w:tcPr>
          <w:p w14:paraId="78BB7312"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Artedidraco</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loennbergi</w:t>
            </w:r>
            <w:proofErr w:type="spellEnd"/>
          </w:p>
        </w:tc>
        <w:tc>
          <w:tcPr>
            <w:tcW w:w="3260" w:type="dxa"/>
            <w:tcBorders>
              <w:top w:val="single" w:sz="4" w:space="0" w:color="auto"/>
            </w:tcBorders>
            <w:shd w:val="clear" w:color="auto" w:fill="auto"/>
            <w:noWrap/>
            <w:hideMark/>
          </w:tcPr>
          <w:p w14:paraId="4A3A6DAD"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roofErr w:type="spellStart"/>
            <w:r w:rsidRPr="00CE6075">
              <w:rPr>
                <w:rFonts w:ascii="Arial" w:eastAsia="Times New Roman" w:hAnsi="Arial" w:cs="Arial"/>
                <w:sz w:val="20"/>
                <w:szCs w:val="20"/>
                <w:lang w:val="de-DE" w:eastAsia="de-DE"/>
              </w:rPr>
              <w:t>Artedidraconidae</w:t>
            </w:r>
            <w:proofErr w:type="spellEnd"/>
            <w:r w:rsidRPr="00CE6075">
              <w:rPr>
                <w:rFonts w:ascii="Arial" w:eastAsia="Times New Roman" w:hAnsi="Arial" w:cs="Arial"/>
                <w:sz w:val="20"/>
                <w:szCs w:val="20"/>
                <w:lang w:val="de-DE" w:eastAsia="de-DE"/>
              </w:rPr>
              <w:t xml:space="preserve"> (</w:t>
            </w:r>
            <w:proofErr w:type="spellStart"/>
            <w:r w:rsidRPr="00CE6075">
              <w:rPr>
                <w:rFonts w:ascii="Arial" w:eastAsia="Times New Roman" w:hAnsi="Arial" w:cs="Arial"/>
                <w:sz w:val="20"/>
                <w:szCs w:val="20"/>
                <w:lang w:val="de-DE" w:eastAsia="de-DE"/>
              </w:rPr>
              <w:t>Notothenioidei</w:t>
            </w:r>
            <w:proofErr w:type="spellEnd"/>
            <w:r w:rsidRPr="00CE6075">
              <w:rPr>
                <w:rFonts w:ascii="Arial" w:eastAsia="Times New Roman" w:hAnsi="Arial" w:cs="Arial"/>
                <w:sz w:val="20"/>
                <w:szCs w:val="20"/>
                <w:lang w:val="de-DE" w:eastAsia="de-DE"/>
              </w:rPr>
              <w:t>)</w:t>
            </w:r>
          </w:p>
        </w:tc>
        <w:tc>
          <w:tcPr>
            <w:tcW w:w="1120" w:type="dxa"/>
            <w:tcBorders>
              <w:top w:val="single" w:sz="4" w:space="0" w:color="auto"/>
            </w:tcBorders>
            <w:shd w:val="clear" w:color="auto" w:fill="auto"/>
            <w:noWrap/>
            <w:hideMark/>
          </w:tcPr>
          <w:p w14:paraId="3E8E74AB" w14:textId="77777777" w:rsidR="00CE6075" w:rsidRPr="00CE6075" w:rsidRDefault="0058683B"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2wGjrY7N","properties":{"formattedCitation":"\\super 35,53\\nosupersub{}","plainCitation":"35,53","noteIndex":0},"citationItems":[{"id":3321,"uris":["http://zotero.org/users/3032824/items/PIMLUMXK"],"uri":["http://zotero.org/users/3032824/items/PIMLUMXK"],"itemData":{"id":3321,"type":"article-journal","abstract":"One new and 2 previously recorded lepocreadiid digenean species representing 2 genera (Neolepidapedon and Lepidapedon) were found in notothenioid fishes of the genera Trematomus (Nototheniidae), Artedidraco and Pogonophryne (both Artedidraconidae), and Bathydraco and Prionodraco (both Bathydraconidae) in the Weddell Sea. Neolepidapedon trematomi is recorded in 4 host species, 3 of which are new...","container-title":"Acta Parasitologica","ISSN":"1230-2821","issue":"2","language":"English","page":"84-91","source":"www.cabdirect.org","title":"Digenea of fishes of the Weddell Sea. III. The Lepocreadiidae (genera &lt;i&gt;Neolepidapedon&lt;/i&gt; and &lt;i&gt;Lepidapedon&lt;/i&gt;), parasites of Notothenioidea.","volume":"42","author":[{"family":"Zdzitowiecki","given":"K."},{"family":"Cielecka","given":"D."}],"issued":{"date-parts":[["1997"]]}}},{"id":3292,"uris":["http://zotero.org/users/3032824/items/KG37FC6N"],"uri":["http://zotero.org/users/3032824/items/KG37FC6N"],"itemData":{"id":3292,"type":"article-journal","container-title":"Acta Parasitologica","page":"306-309","title":"Occurrence of digenea in fishes of the family Artedidraconidae in the Weddell Sea and other areas of Antarctica.","volume":"47","author":[{"family":"Zdzitowiecki","given":"Krzysztof"}],"issued":{"date-parts":[["2002"]]}}}],"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35,53</w:t>
            </w:r>
            <w:r>
              <w:rPr>
                <w:rFonts w:ascii="Arial" w:eastAsia="Times New Roman" w:hAnsi="Arial" w:cs="Arial"/>
                <w:sz w:val="20"/>
                <w:szCs w:val="20"/>
                <w:lang w:val="de-DE" w:eastAsia="de-DE"/>
              </w:rPr>
              <w:fldChar w:fldCharType="end"/>
            </w:r>
          </w:p>
        </w:tc>
      </w:tr>
      <w:tr w:rsidR="00CE6075" w:rsidRPr="0058683B" w14:paraId="0FA1010B"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01966F73" w14:textId="77777777" w:rsidR="00CE6075" w:rsidRPr="00CE6075" w:rsidRDefault="00CE6075" w:rsidP="00CE6075">
            <w:pPr>
              <w:rPr>
                <w:rFonts w:ascii="Arial" w:eastAsia="Times New Roman" w:hAnsi="Arial" w:cs="Arial"/>
                <w:sz w:val="20"/>
                <w:szCs w:val="20"/>
                <w:lang w:val="de-DE" w:eastAsia="de-DE"/>
              </w:rPr>
            </w:pPr>
          </w:p>
        </w:tc>
        <w:tc>
          <w:tcPr>
            <w:tcW w:w="3544" w:type="dxa"/>
            <w:shd w:val="clear" w:color="auto" w:fill="auto"/>
            <w:noWrap/>
            <w:hideMark/>
          </w:tcPr>
          <w:p w14:paraId="033E52E4"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Artedidraco</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shackletoni</w:t>
            </w:r>
            <w:proofErr w:type="spellEnd"/>
          </w:p>
        </w:tc>
        <w:tc>
          <w:tcPr>
            <w:tcW w:w="3260" w:type="dxa"/>
            <w:shd w:val="clear" w:color="auto" w:fill="auto"/>
            <w:noWrap/>
            <w:hideMark/>
          </w:tcPr>
          <w:p w14:paraId="08FEAC94"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2D2F6E23" w14:textId="77777777" w:rsidR="00CE6075" w:rsidRPr="0058683B" w:rsidRDefault="0058683B"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en-US" w:eastAsia="de-DE"/>
              </w:rPr>
              <w:instrText xml:space="preserve"> ADDIN ZOTERO_ITEM CSL_CITATION {"citationID":"TngD3c7H","properties":{"formattedCitation":"\\super 42\\nosupersub{}","plainCitation":"42","noteIndex":0},"citationItems":[{"id":3318,"uris":["http://zotero.org/users/3032824/items/IID6GQG3"],"uri":["http://zotero.org/users/3032824/items/IID6GQG3"],"itemData":{"id":3318,"type":"article-journal","container-title":"B.A.N.Z. Antarctic Res Expedition, Reports B (Zoology and Botany)","page":"195-225","title":"Digenetic trematodes from fishes.","volume":"8","author":[{"family":"Prudhoe","given":"S"},{"family":"Bray","given":"Rodney A."}],"issued":{"date-parts":[["1973"]]}}}],"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42</w:t>
            </w:r>
            <w:r>
              <w:rPr>
                <w:rFonts w:ascii="Arial" w:eastAsia="Times New Roman" w:hAnsi="Arial" w:cs="Arial"/>
                <w:sz w:val="20"/>
                <w:szCs w:val="20"/>
                <w:lang w:val="de-DE" w:eastAsia="de-DE"/>
              </w:rPr>
              <w:fldChar w:fldCharType="end"/>
            </w:r>
          </w:p>
        </w:tc>
      </w:tr>
      <w:tr w:rsidR="00CE6075" w:rsidRPr="0058683B" w14:paraId="4ACC172A"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2EB1B294" w14:textId="77777777" w:rsidR="00CE6075" w:rsidRPr="0058683B" w:rsidRDefault="00CE6075" w:rsidP="00CE6075">
            <w:pPr>
              <w:rPr>
                <w:rFonts w:ascii="Arial" w:eastAsia="Times New Roman" w:hAnsi="Arial" w:cs="Arial"/>
                <w:sz w:val="20"/>
                <w:szCs w:val="20"/>
                <w:lang w:val="en-US" w:eastAsia="de-DE"/>
              </w:rPr>
            </w:pPr>
          </w:p>
        </w:tc>
        <w:tc>
          <w:tcPr>
            <w:tcW w:w="3544" w:type="dxa"/>
            <w:shd w:val="clear" w:color="auto" w:fill="auto"/>
            <w:noWrap/>
            <w:hideMark/>
          </w:tcPr>
          <w:p w14:paraId="721C985A"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Artedidraco</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skottsbergi</w:t>
            </w:r>
            <w:proofErr w:type="spellEnd"/>
          </w:p>
        </w:tc>
        <w:tc>
          <w:tcPr>
            <w:tcW w:w="3260" w:type="dxa"/>
            <w:shd w:val="clear" w:color="auto" w:fill="auto"/>
            <w:noWrap/>
            <w:hideMark/>
          </w:tcPr>
          <w:p w14:paraId="4E0DA490"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7C6F097E" w14:textId="77777777" w:rsidR="00CE6075" w:rsidRPr="0058683B" w:rsidRDefault="0058683B"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en-US" w:eastAsia="de-DE"/>
              </w:rPr>
              <w:instrText xml:space="preserve"> ADDIN ZOTERO_ITEM CSL_CITATION {"citationID":"6rdmvIc7","properties":{"formattedCitation":"\\super 42\\nosupersub{}","plainCitation":"42","noteIndex":0},"citationItems":[{"id":3318,"uris":["http://zotero.org/users/3032824/items/IID6GQG3"],"uri":["http://zotero.org/users/3032824/items/IID6GQG3"],"itemData":{"id":3318,"type":"article-journal","container-title":"B.A.N.Z. Antarctic Res Expedition, Reports B (Zoology and Botany)","page":"195-225","title":"Digenetic trematodes from fishes.","volume":"8","author":[{"family":"Prudhoe","given":"S"},{"family":"Bray","given":"Rodney A."}],"issued":{"date-parts":[["1973"]]}}}],"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42</w:t>
            </w:r>
            <w:r>
              <w:rPr>
                <w:rFonts w:ascii="Arial" w:eastAsia="Times New Roman" w:hAnsi="Arial" w:cs="Arial"/>
                <w:sz w:val="20"/>
                <w:szCs w:val="20"/>
                <w:lang w:val="de-DE" w:eastAsia="de-DE"/>
              </w:rPr>
              <w:fldChar w:fldCharType="end"/>
            </w:r>
          </w:p>
        </w:tc>
      </w:tr>
      <w:tr w:rsidR="00CE6075" w:rsidRPr="00421356" w14:paraId="549E7D31"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12A191C8" w14:textId="77777777" w:rsidR="00CE6075" w:rsidRPr="0058683B" w:rsidRDefault="00CE6075" w:rsidP="00CE6075">
            <w:pPr>
              <w:rPr>
                <w:rFonts w:ascii="Arial" w:eastAsia="Times New Roman" w:hAnsi="Arial" w:cs="Arial"/>
                <w:sz w:val="20"/>
                <w:szCs w:val="20"/>
                <w:lang w:val="en-US" w:eastAsia="de-DE"/>
              </w:rPr>
            </w:pPr>
          </w:p>
        </w:tc>
        <w:tc>
          <w:tcPr>
            <w:tcW w:w="3544" w:type="dxa"/>
            <w:shd w:val="clear" w:color="auto" w:fill="F2F2F2" w:themeFill="background1" w:themeFillShade="F2"/>
            <w:noWrap/>
            <w:hideMark/>
          </w:tcPr>
          <w:p w14:paraId="5B62723B"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Bathydraco</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marri</w:t>
            </w:r>
            <w:proofErr w:type="spellEnd"/>
          </w:p>
        </w:tc>
        <w:tc>
          <w:tcPr>
            <w:tcW w:w="3260" w:type="dxa"/>
            <w:shd w:val="clear" w:color="auto" w:fill="F2F2F2" w:themeFill="background1" w:themeFillShade="F2"/>
            <w:noWrap/>
            <w:hideMark/>
          </w:tcPr>
          <w:p w14:paraId="6AC533B2"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roofErr w:type="spellStart"/>
            <w:r w:rsidRPr="00CE6075">
              <w:rPr>
                <w:rFonts w:ascii="Arial" w:eastAsia="Times New Roman" w:hAnsi="Arial" w:cs="Arial"/>
                <w:sz w:val="20"/>
                <w:szCs w:val="20"/>
                <w:lang w:val="de-DE" w:eastAsia="de-DE"/>
              </w:rPr>
              <w:t>Bathydraconidae</w:t>
            </w:r>
            <w:proofErr w:type="spellEnd"/>
            <w:r w:rsidRPr="00CE6075">
              <w:rPr>
                <w:rFonts w:ascii="Arial" w:eastAsia="Times New Roman" w:hAnsi="Arial" w:cs="Arial"/>
                <w:sz w:val="20"/>
                <w:szCs w:val="20"/>
                <w:lang w:val="de-DE" w:eastAsia="de-DE"/>
              </w:rPr>
              <w:t xml:space="preserve"> (</w:t>
            </w:r>
            <w:proofErr w:type="spellStart"/>
            <w:r w:rsidRPr="00CE6075">
              <w:rPr>
                <w:rFonts w:ascii="Arial" w:eastAsia="Times New Roman" w:hAnsi="Arial" w:cs="Arial"/>
                <w:sz w:val="20"/>
                <w:szCs w:val="20"/>
                <w:lang w:val="de-DE" w:eastAsia="de-DE"/>
              </w:rPr>
              <w:t>Notothenioidei</w:t>
            </w:r>
            <w:proofErr w:type="spellEnd"/>
            <w:r w:rsidRPr="00CE6075">
              <w:rPr>
                <w:rFonts w:ascii="Arial" w:eastAsia="Times New Roman" w:hAnsi="Arial" w:cs="Arial"/>
                <w:sz w:val="20"/>
                <w:szCs w:val="20"/>
                <w:lang w:val="de-DE" w:eastAsia="de-DE"/>
              </w:rPr>
              <w:t>)</w:t>
            </w:r>
          </w:p>
        </w:tc>
        <w:tc>
          <w:tcPr>
            <w:tcW w:w="1120" w:type="dxa"/>
            <w:shd w:val="clear" w:color="auto" w:fill="F2F2F2" w:themeFill="background1" w:themeFillShade="F2"/>
            <w:noWrap/>
            <w:hideMark/>
          </w:tcPr>
          <w:p w14:paraId="2A5D33F1" w14:textId="77777777" w:rsidR="00CE6075" w:rsidRPr="001557D4" w:rsidRDefault="0058683B"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en-US" w:eastAsia="de-DE"/>
              </w:rPr>
              <w:instrText xml:space="preserve"> ADDIN ZOTERO_ITEM CSL_CITATION {"citationID":"QaC3XCgF","properties":{"formattedCitation":"\\super 40,53\\nosupersub{}","plainCitation":"40,53","noteIndex":0},"citationItems":[{"id":3321,"uris":["http://zotero.org/users/3032824/items/PIMLUMXK"],"uri":["http://zotero.org/users/3032824/items/PIMLUMXK"],"itemData":{"id":3321,"type":"article-journal","abstract":"One new and 2 previously recorded lepocreadiid digenean species representing 2 genera (Neolepidapedon and Lepidapedon) were found in notothenioid fishes of the genera Trematomus (Nototheniidae), Artedidraco and Pogonophryne (both Artedidraconidae), and Bathydraco and Prionodraco (both Bathydraconidae) in the Weddell Sea. Neolepidapedon trematomi is recorded in 4 host species, 3 of which are new...","container-title":"Acta Parasitologica","ISSN":"1230-2821","issue":"2","language":"English","page":"84-91","source":"www.cabdirect.org","title":"Digenea of fishes of the Weddell Sea. III. The Lepocreadiidae (genera &lt;i&gt;Neolepidapedon&lt;/i&gt; and &lt;i&gt;Lepidapedon&lt;/i&gt;), parasites of Notothenioidea.","volume":"42","author":[{"family":"Zdzitowiecki","given":"K."},{"family":"Cielecka","given":"D."}],"issued":{"date-parts":[["1997"]]}}},{"id":3299,"uris":["http://zotero.org/users/3032824/items/XVQHBG9E"],"uri":["http://zotero.org/users/3032824/items/XVQHBG9E"],"itemData":{"id":3299,"type":"article-journal","container-title":"Acta Parasitologica","page":"310-313","title":"Occurrence of digenea in fishes of the family Bathydraconidae in the Weddell Sea and other areas of Antarctica.","volume":"47","author":[{"family":"Zdzitowiecki","given":"Krzysztof"}],"issued":{"date-parts":[["2002"]]}}}],"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40,53</w:t>
            </w:r>
            <w:r>
              <w:rPr>
                <w:rFonts w:ascii="Arial" w:eastAsia="Times New Roman" w:hAnsi="Arial" w:cs="Arial"/>
                <w:sz w:val="20"/>
                <w:szCs w:val="20"/>
                <w:lang w:val="de-DE" w:eastAsia="de-DE"/>
              </w:rPr>
              <w:fldChar w:fldCharType="end"/>
            </w:r>
          </w:p>
        </w:tc>
      </w:tr>
      <w:tr w:rsidR="00CE6075" w:rsidRPr="00394333" w14:paraId="5E7C3927"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5F359611" w14:textId="77777777" w:rsidR="00CE6075" w:rsidRPr="001557D4" w:rsidRDefault="00CE6075" w:rsidP="00CE6075">
            <w:pPr>
              <w:rPr>
                <w:rFonts w:ascii="Arial" w:eastAsia="Times New Roman" w:hAnsi="Arial" w:cs="Arial"/>
                <w:sz w:val="20"/>
                <w:szCs w:val="20"/>
                <w:lang w:val="en-US" w:eastAsia="de-DE"/>
              </w:rPr>
            </w:pPr>
          </w:p>
        </w:tc>
        <w:tc>
          <w:tcPr>
            <w:tcW w:w="3544" w:type="dxa"/>
            <w:shd w:val="clear" w:color="auto" w:fill="F2F2F2" w:themeFill="background1" w:themeFillShade="F2"/>
            <w:noWrap/>
            <w:hideMark/>
          </w:tcPr>
          <w:p w14:paraId="25CAFF24"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Parachaenichthy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charcoti</w:t>
            </w:r>
            <w:proofErr w:type="spellEnd"/>
          </w:p>
        </w:tc>
        <w:tc>
          <w:tcPr>
            <w:tcW w:w="3260" w:type="dxa"/>
            <w:shd w:val="clear" w:color="auto" w:fill="F2F2F2" w:themeFill="background1" w:themeFillShade="F2"/>
            <w:noWrap/>
            <w:hideMark/>
          </w:tcPr>
          <w:p w14:paraId="77AAD04E"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2F2F2" w:themeFill="background1" w:themeFillShade="F2"/>
            <w:noWrap/>
            <w:hideMark/>
          </w:tcPr>
          <w:p w14:paraId="6F06446F" w14:textId="77777777" w:rsidR="00CE6075" w:rsidRPr="00CE6075" w:rsidRDefault="0058683B"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TcJuc2eM","properties":{"formattedCitation":"\\super 4,54\\nosupersub{}","plainCitation":"4,54","noteIndex":0},"citationItems":[{"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id":3296,"uris":["http://zotero.org/users/3032824/items/DX787H5F"],"uri":["http://zotero.org/users/3032824/items/DX787H5F"],"itemData":{"id":3296,"type":"article-journal","container-title":"Acta Parasitologica","issue":"1","page":"18-23","title":"Occurrence of endoparasitic worms in fish, &lt;i&gt;Parachaenichthys charcoti&lt;/i&gt; (Bathydraconidae), off the South Shetland Islands (Antarctica).","volume":"46","author":[{"family":"Zdzitowiecki","given":"Krzysztof"}],"issued":{"date-parts":[["2001"]]}}}],"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4,54</w:t>
            </w:r>
            <w:r>
              <w:rPr>
                <w:rFonts w:ascii="Arial" w:eastAsia="Times New Roman" w:hAnsi="Arial" w:cs="Arial"/>
                <w:sz w:val="20"/>
                <w:szCs w:val="20"/>
                <w:lang w:val="de-DE" w:eastAsia="de-DE"/>
              </w:rPr>
              <w:fldChar w:fldCharType="end"/>
            </w:r>
          </w:p>
        </w:tc>
      </w:tr>
      <w:tr w:rsidR="00CE6075" w:rsidRPr="00421356" w14:paraId="66CF9807"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5EA97D7C" w14:textId="77777777" w:rsidR="00CE6075" w:rsidRPr="00CE6075" w:rsidRDefault="00CE6075" w:rsidP="00CE6075">
            <w:pPr>
              <w:rPr>
                <w:rFonts w:ascii="Arial" w:eastAsia="Times New Roman" w:hAnsi="Arial" w:cs="Arial"/>
                <w:sz w:val="20"/>
                <w:szCs w:val="20"/>
                <w:lang w:val="de-DE" w:eastAsia="de-DE"/>
              </w:rPr>
            </w:pPr>
          </w:p>
        </w:tc>
        <w:tc>
          <w:tcPr>
            <w:tcW w:w="3544" w:type="dxa"/>
            <w:shd w:val="clear" w:color="auto" w:fill="F2F2F2" w:themeFill="background1" w:themeFillShade="F2"/>
            <w:noWrap/>
            <w:hideMark/>
          </w:tcPr>
          <w:p w14:paraId="273FE29A"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Prionodraco</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evansii</w:t>
            </w:r>
            <w:proofErr w:type="spellEnd"/>
          </w:p>
        </w:tc>
        <w:tc>
          <w:tcPr>
            <w:tcW w:w="3260" w:type="dxa"/>
            <w:shd w:val="clear" w:color="auto" w:fill="F2F2F2" w:themeFill="background1" w:themeFillShade="F2"/>
            <w:noWrap/>
            <w:hideMark/>
          </w:tcPr>
          <w:p w14:paraId="58E4FEA4"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2F2F2" w:themeFill="background1" w:themeFillShade="F2"/>
            <w:noWrap/>
            <w:hideMark/>
          </w:tcPr>
          <w:p w14:paraId="6409CB78" w14:textId="77777777" w:rsidR="00CE6075" w:rsidRPr="001557D4" w:rsidRDefault="0058683B"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en-US" w:eastAsia="de-DE"/>
              </w:rPr>
              <w:instrText xml:space="preserve"> ADDIN ZOTERO_ITEM CSL_CITATION {"citationID":"uCB777oe","properties":{"formattedCitation":"\\super 40,42,53\\nosupersub{}","plainCitation":"40,42,53","noteIndex":0},"citationItems":[{"id":3318,"uris":["http://zotero.org/users/3032824/items/IID6GQG3"],"uri":["http://zotero.org/users/3032824/items/IID6GQG3"],"itemData":{"id":3318,"type":"article-journal","container-title":"B.A.N.Z. Antarctic Res Expedition, Reports B (Zoology and Botany)","page":"195-225","title":"Digenetic trematodes from fishes.","volume":"8","author":[{"family":"Prudhoe","given":"S"},{"family":"Bray","given":"Rodney A."}],"issued":{"date-parts":[["1973"]]}}},{"id":3321,"uris":["http://zotero.org/users/3032824/items/PIMLUMXK"],"uri":["http://zotero.org/users/3032824/items/PIMLUMXK"],"itemData":{"id":3321,"type":"article-journal","abstract":"One new and 2 previously recorded lepocreadiid digenean species representing 2 genera (Neolepidapedon and Lepidapedon) were found in notothenioid fishes of the genera Trematomus (Nototheniidae), Artedidraco and Pogonophryne (both Artedidraconidae), and Bathydraco and Prionodraco (both Bathydraconidae) in the Weddell Sea. Neolepidapedon trematomi is recorded in 4 host species, 3 of which are new...","container-title":"Acta Parasitologica","ISSN":"1230-2821","issue":"2","language":"English","page":"84-91","source":"www.cabdirect.org","title":"Digenea of fishes of the Weddell Sea. III. The Lepocreadiidae (genera &lt;i&gt;Neolepidapedon&lt;/i&gt; and &lt;i&gt;Lepidapedon&lt;/i&gt;), parasites of Notothenioidea.","volume":"42","author":[{"family":"Zdzitowiecki","given":"K."},{"family":"Cielecka","given":"D."}],"issued":{"date-parts":[["1997"]]}}},{"id":3299,"uris":["http://zotero.org/users/3032824/items/XVQHBG9E"],"uri":["http://zotero.org/users/3032824/items/XVQHBG9E"],"itemData":{"id":3299,"type":"article-journal","container-title":"Acta Parasitologica","page":"310-313","title":"Occurrence of digenea in fishes of the family Bathydraconidae in the Weddell Sea and other areas of Antarctica.","volume":"47","author":[{"family":"Zdzitowiecki","given":"Krzysztof"}],"issued":{"date-parts":[["2002"]]}}}],"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40,42,53</w:t>
            </w:r>
            <w:r>
              <w:rPr>
                <w:rFonts w:ascii="Arial" w:eastAsia="Times New Roman" w:hAnsi="Arial" w:cs="Arial"/>
                <w:sz w:val="20"/>
                <w:szCs w:val="20"/>
                <w:lang w:val="de-DE" w:eastAsia="de-DE"/>
              </w:rPr>
              <w:fldChar w:fldCharType="end"/>
            </w:r>
          </w:p>
        </w:tc>
      </w:tr>
      <w:tr w:rsidR="00CE6075" w:rsidRPr="00845E0D" w14:paraId="22286F47"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450831CA" w14:textId="77777777" w:rsidR="00CE6075" w:rsidRPr="001557D4" w:rsidRDefault="00CE6075" w:rsidP="00CE6075">
            <w:pPr>
              <w:rPr>
                <w:rFonts w:ascii="Arial" w:eastAsia="Times New Roman" w:hAnsi="Arial" w:cs="Arial"/>
                <w:sz w:val="20"/>
                <w:szCs w:val="20"/>
                <w:lang w:val="en-US" w:eastAsia="de-DE"/>
              </w:rPr>
            </w:pPr>
          </w:p>
        </w:tc>
        <w:tc>
          <w:tcPr>
            <w:tcW w:w="3544" w:type="dxa"/>
            <w:shd w:val="clear" w:color="auto" w:fill="auto"/>
            <w:noWrap/>
            <w:hideMark/>
          </w:tcPr>
          <w:p w14:paraId="666AE5C7"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Chaenocephalu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aceratus</w:t>
            </w:r>
            <w:proofErr w:type="spellEnd"/>
          </w:p>
        </w:tc>
        <w:tc>
          <w:tcPr>
            <w:tcW w:w="3260" w:type="dxa"/>
            <w:shd w:val="clear" w:color="auto" w:fill="auto"/>
            <w:noWrap/>
            <w:hideMark/>
          </w:tcPr>
          <w:p w14:paraId="2DFDE381"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roofErr w:type="spellStart"/>
            <w:r w:rsidRPr="00CE6075">
              <w:rPr>
                <w:rFonts w:ascii="Arial" w:eastAsia="Times New Roman" w:hAnsi="Arial" w:cs="Arial"/>
                <w:sz w:val="20"/>
                <w:szCs w:val="20"/>
                <w:lang w:val="de-DE" w:eastAsia="de-DE"/>
              </w:rPr>
              <w:t>Channichthyidae</w:t>
            </w:r>
            <w:proofErr w:type="spellEnd"/>
            <w:r w:rsidRPr="00CE6075">
              <w:rPr>
                <w:rFonts w:ascii="Arial" w:eastAsia="Times New Roman" w:hAnsi="Arial" w:cs="Arial"/>
                <w:sz w:val="20"/>
                <w:szCs w:val="20"/>
                <w:lang w:val="de-DE" w:eastAsia="de-DE"/>
              </w:rPr>
              <w:t xml:space="preserve"> (</w:t>
            </w:r>
            <w:proofErr w:type="spellStart"/>
            <w:r w:rsidRPr="00CE6075">
              <w:rPr>
                <w:rFonts w:ascii="Arial" w:eastAsia="Times New Roman" w:hAnsi="Arial" w:cs="Arial"/>
                <w:sz w:val="20"/>
                <w:szCs w:val="20"/>
                <w:lang w:val="de-DE" w:eastAsia="de-DE"/>
              </w:rPr>
              <w:t>Notothenioidei</w:t>
            </w:r>
            <w:proofErr w:type="spellEnd"/>
            <w:r w:rsidRPr="00CE6075">
              <w:rPr>
                <w:rFonts w:ascii="Arial" w:eastAsia="Times New Roman" w:hAnsi="Arial" w:cs="Arial"/>
                <w:sz w:val="20"/>
                <w:szCs w:val="20"/>
                <w:lang w:val="de-DE" w:eastAsia="de-DE"/>
              </w:rPr>
              <w:t>)</w:t>
            </w:r>
          </w:p>
        </w:tc>
        <w:tc>
          <w:tcPr>
            <w:tcW w:w="1120" w:type="dxa"/>
            <w:shd w:val="clear" w:color="auto" w:fill="auto"/>
            <w:noWrap/>
            <w:hideMark/>
          </w:tcPr>
          <w:p w14:paraId="000D8809" w14:textId="77777777" w:rsidR="00CE6075" w:rsidRPr="00CE6075" w:rsidRDefault="00DE5165"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smYSb3TQ","properties":{"formattedCitation":"\\super 15\\nosupersub{}","plainCitation":"15","noteIndex":0},"citationItems":[{"id":3265,"uris":["http://zotero.org/users/3032824/items/GDDHLF7R"],"uri":["http://zotero.org/users/3032824/items/GDDHLF7R"],"itemData":{"id":3265,"type":"article-journal","container-title":"Acta Ichthyologica et Piscatoria","page":"15-30","title":"Digenetic trematodes in alimentary tracts of fishes of south Georgia and South Shetland Islands (Antarctica).","volume":"9","author":[{"family":"Zdzitowiecki","given":"Krzysztof"}],"issued":{"date-parts":[["1979"]]}}}],"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15</w:t>
            </w:r>
            <w:r>
              <w:rPr>
                <w:rFonts w:ascii="Arial" w:eastAsia="Times New Roman" w:hAnsi="Arial" w:cs="Arial"/>
                <w:sz w:val="20"/>
                <w:szCs w:val="20"/>
                <w:lang w:val="de-DE" w:eastAsia="de-DE"/>
              </w:rPr>
              <w:fldChar w:fldCharType="end"/>
            </w:r>
          </w:p>
        </w:tc>
      </w:tr>
      <w:tr w:rsidR="00CE6075" w:rsidRPr="00DE5165" w14:paraId="3E763E90"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0441BE81" w14:textId="77777777" w:rsidR="00CE6075" w:rsidRPr="00CE6075" w:rsidRDefault="00CE6075" w:rsidP="00CE6075">
            <w:pPr>
              <w:rPr>
                <w:rFonts w:ascii="Arial" w:eastAsia="Times New Roman" w:hAnsi="Arial" w:cs="Arial"/>
                <w:sz w:val="20"/>
                <w:szCs w:val="20"/>
                <w:lang w:val="de-DE" w:eastAsia="de-DE"/>
              </w:rPr>
            </w:pPr>
          </w:p>
        </w:tc>
        <w:tc>
          <w:tcPr>
            <w:tcW w:w="3544" w:type="dxa"/>
            <w:shd w:val="clear" w:color="auto" w:fill="auto"/>
            <w:noWrap/>
            <w:hideMark/>
          </w:tcPr>
          <w:p w14:paraId="69361574"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Chionodraco</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hamatus</w:t>
            </w:r>
            <w:proofErr w:type="spellEnd"/>
          </w:p>
        </w:tc>
        <w:tc>
          <w:tcPr>
            <w:tcW w:w="3260" w:type="dxa"/>
            <w:shd w:val="clear" w:color="auto" w:fill="auto"/>
            <w:noWrap/>
            <w:hideMark/>
          </w:tcPr>
          <w:p w14:paraId="5AE204FD"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2BE655CC" w14:textId="77777777" w:rsidR="00CE6075" w:rsidRPr="00DE5165" w:rsidRDefault="00DE5165"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en-US" w:eastAsia="de-DE"/>
              </w:rPr>
              <w:instrText xml:space="preserve"> ADDIN ZOTERO_ITEM CSL_CITATION {"citationID":"Zx8Sk0pl","properties":{"formattedCitation":"\\super 42\\nosupersub{}","plainCitation":"42","noteIndex":0},"citationItems":[{"id":3318,"uris":["http://zotero.org/users/3032824/items/IID6GQG3"],"uri":["http://zotero.org/users/3032824/items/IID6GQG3"],"itemData":{"id":3318,"type":"article-journal","container-title":"B.A.N.Z. Antarctic Res Expedition, Reports B (Zoology and Botany)","page":"195-225","title":"Digenetic trematodes from fishes.","volume":"8","author":[{"family":"Prudhoe","given":"S"},{"family":"Bray","given":"Rodney A."}],"issued":{"date-parts":[["1973"]]}}}],"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42</w:t>
            </w:r>
            <w:r>
              <w:rPr>
                <w:rFonts w:ascii="Arial" w:eastAsia="Times New Roman" w:hAnsi="Arial" w:cs="Arial"/>
                <w:sz w:val="20"/>
                <w:szCs w:val="20"/>
                <w:lang w:val="de-DE" w:eastAsia="de-DE"/>
              </w:rPr>
              <w:fldChar w:fldCharType="end"/>
            </w:r>
          </w:p>
        </w:tc>
      </w:tr>
      <w:tr w:rsidR="00CE6075" w:rsidRPr="00845E0D" w14:paraId="44DB77EF"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594AF0C7" w14:textId="77777777" w:rsidR="00CE6075" w:rsidRPr="00DE5165" w:rsidRDefault="00CE6075" w:rsidP="00CE6075">
            <w:pPr>
              <w:rPr>
                <w:rFonts w:ascii="Arial" w:eastAsia="Times New Roman" w:hAnsi="Arial" w:cs="Arial"/>
                <w:sz w:val="20"/>
                <w:szCs w:val="20"/>
                <w:lang w:val="en-US" w:eastAsia="de-DE"/>
              </w:rPr>
            </w:pPr>
          </w:p>
        </w:tc>
        <w:tc>
          <w:tcPr>
            <w:tcW w:w="3544" w:type="dxa"/>
            <w:shd w:val="clear" w:color="auto" w:fill="auto"/>
            <w:noWrap/>
            <w:hideMark/>
          </w:tcPr>
          <w:p w14:paraId="2B03F3A9"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Chionodraco</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rastrospinosus</w:t>
            </w:r>
            <w:proofErr w:type="spellEnd"/>
          </w:p>
        </w:tc>
        <w:tc>
          <w:tcPr>
            <w:tcW w:w="3260" w:type="dxa"/>
            <w:shd w:val="clear" w:color="auto" w:fill="auto"/>
            <w:noWrap/>
            <w:hideMark/>
          </w:tcPr>
          <w:p w14:paraId="51A76D6A"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1F1D5F3D" w14:textId="77777777" w:rsidR="00CE6075" w:rsidRPr="00CE6075" w:rsidRDefault="00DE5165"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1llYDvIr","properties":{"formattedCitation":"\\super 4\\nosupersub{}","plainCitation":"4","noteIndex":0},"citationItems":[{"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4</w:t>
            </w:r>
            <w:r>
              <w:rPr>
                <w:rFonts w:ascii="Arial" w:eastAsia="Times New Roman" w:hAnsi="Arial" w:cs="Arial"/>
                <w:sz w:val="20"/>
                <w:szCs w:val="20"/>
                <w:lang w:val="de-DE" w:eastAsia="de-DE"/>
              </w:rPr>
              <w:fldChar w:fldCharType="end"/>
            </w:r>
          </w:p>
        </w:tc>
      </w:tr>
      <w:tr w:rsidR="00CE6075" w:rsidRPr="00DE5165" w14:paraId="44F8C27A"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3294DE52" w14:textId="77777777" w:rsidR="00CE6075" w:rsidRPr="00CE6075" w:rsidRDefault="00CE6075" w:rsidP="00CE6075">
            <w:pPr>
              <w:rPr>
                <w:rFonts w:ascii="Arial" w:eastAsia="Times New Roman" w:hAnsi="Arial" w:cs="Arial"/>
                <w:sz w:val="20"/>
                <w:szCs w:val="20"/>
                <w:lang w:val="de-DE" w:eastAsia="de-DE"/>
              </w:rPr>
            </w:pPr>
          </w:p>
        </w:tc>
        <w:tc>
          <w:tcPr>
            <w:tcW w:w="3544" w:type="dxa"/>
            <w:shd w:val="clear" w:color="auto" w:fill="auto"/>
            <w:noWrap/>
            <w:hideMark/>
          </w:tcPr>
          <w:p w14:paraId="1421C91B"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Cryodraco</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antarcticus</w:t>
            </w:r>
            <w:proofErr w:type="spellEnd"/>
          </w:p>
        </w:tc>
        <w:tc>
          <w:tcPr>
            <w:tcW w:w="3260" w:type="dxa"/>
            <w:shd w:val="clear" w:color="auto" w:fill="auto"/>
            <w:noWrap/>
            <w:hideMark/>
          </w:tcPr>
          <w:p w14:paraId="6F2CD810"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2669D40D" w14:textId="77777777" w:rsidR="00CE6075" w:rsidRPr="00DE5165" w:rsidRDefault="00DE5165"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en-US" w:eastAsia="de-DE"/>
              </w:rPr>
              <w:instrText xml:space="preserve"> ADDIN ZOTERO_ITEM CSL_CITATION {"citationID":"Ca6ZLosL","properties":{"formattedCitation":"\\super 42\\nosupersub{}","plainCitation":"42","noteIndex":0},"citationItems":[{"id":3318,"uris":["http://zotero.org/users/3032824/items/IID6GQG3"],"uri":["http://zotero.org/users/3032824/items/IID6GQG3"],"itemData":{"id":3318,"type":"article-journal","container-title":"B.A.N.Z. Antarctic Res Expedition, Reports B (Zoology and Botany)","page":"195-225","title":"Digenetic trematodes from fishes.","volume":"8","author":[{"family":"Prudhoe","given":"S"},{"family":"Bray","given":"Rodney A."}],"issued":{"date-parts":[["1973"]]}}}],"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42</w:t>
            </w:r>
            <w:r>
              <w:rPr>
                <w:rFonts w:ascii="Arial" w:eastAsia="Times New Roman" w:hAnsi="Arial" w:cs="Arial"/>
                <w:sz w:val="20"/>
                <w:szCs w:val="20"/>
                <w:lang w:val="de-DE" w:eastAsia="de-DE"/>
              </w:rPr>
              <w:fldChar w:fldCharType="end"/>
            </w:r>
          </w:p>
        </w:tc>
      </w:tr>
      <w:tr w:rsidR="00CE6075" w:rsidRPr="00845E0D" w14:paraId="17A5A7E9"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16498E4D" w14:textId="77777777" w:rsidR="00CE6075" w:rsidRPr="00DE5165" w:rsidRDefault="00CE6075" w:rsidP="00CE6075">
            <w:pPr>
              <w:rPr>
                <w:rFonts w:ascii="Arial" w:eastAsia="Times New Roman" w:hAnsi="Arial" w:cs="Arial"/>
                <w:sz w:val="20"/>
                <w:szCs w:val="20"/>
                <w:lang w:val="en-US" w:eastAsia="de-DE"/>
              </w:rPr>
            </w:pPr>
          </w:p>
        </w:tc>
        <w:tc>
          <w:tcPr>
            <w:tcW w:w="3544" w:type="dxa"/>
            <w:shd w:val="clear" w:color="auto" w:fill="F2F2F2" w:themeFill="background1" w:themeFillShade="F2"/>
            <w:noWrap/>
            <w:hideMark/>
          </w:tcPr>
          <w:p w14:paraId="1EE4DA7E"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Dissostichu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eleginoides</w:t>
            </w:r>
            <w:proofErr w:type="spellEnd"/>
          </w:p>
        </w:tc>
        <w:tc>
          <w:tcPr>
            <w:tcW w:w="3260" w:type="dxa"/>
            <w:shd w:val="clear" w:color="auto" w:fill="F2F2F2" w:themeFill="background1" w:themeFillShade="F2"/>
            <w:noWrap/>
            <w:hideMark/>
          </w:tcPr>
          <w:p w14:paraId="4C9EE84B"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roofErr w:type="spellStart"/>
            <w:r w:rsidRPr="00CE6075">
              <w:rPr>
                <w:rFonts w:ascii="Arial" w:eastAsia="Times New Roman" w:hAnsi="Arial" w:cs="Arial"/>
                <w:sz w:val="20"/>
                <w:szCs w:val="20"/>
                <w:lang w:val="de-DE" w:eastAsia="de-DE"/>
              </w:rPr>
              <w:t>Nototheniidae</w:t>
            </w:r>
            <w:proofErr w:type="spellEnd"/>
          </w:p>
        </w:tc>
        <w:tc>
          <w:tcPr>
            <w:tcW w:w="1120" w:type="dxa"/>
            <w:shd w:val="clear" w:color="auto" w:fill="F2F2F2" w:themeFill="background1" w:themeFillShade="F2"/>
            <w:noWrap/>
            <w:hideMark/>
          </w:tcPr>
          <w:p w14:paraId="07425AE5" w14:textId="77777777" w:rsidR="00CE6075" w:rsidRPr="00CE6075" w:rsidRDefault="00DE5165"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iuVfUCpu","properties":{"formattedCitation":"\\super 4\\nosupersub{}","plainCitation":"4","noteIndex":0},"citationItems":[{"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4</w:t>
            </w:r>
            <w:r>
              <w:rPr>
                <w:rFonts w:ascii="Arial" w:eastAsia="Times New Roman" w:hAnsi="Arial" w:cs="Arial"/>
                <w:sz w:val="20"/>
                <w:szCs w:val="20"/>
                <w:lang w:val="de-DE" w:eastAsia="de-DE"/>
              </w:rPr>
              <w:fldChar w:fldCharType="end"/>
            </w:r>
          </w:p>
        </w:tc>
      </w:tr>
      <w:tr w:rsidR="00CE6075" w:rsidRPr="00845E0D" w14:paraId="50743FBF"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49274945" w14:textId="77777777" w:rsidR="00CE6075" w:rsidRPr="00CE6075" w:rsidRDefault="00CE6075" w:rsidP="00CE6075">
            <w:pPr>
              <w:rPr>
                <w:rFonts w:ascii="Arial" w:eastAsia="Times New Roman" w:hAnsi="Arial" w:cs="Arial"/>
                <w:sz w:val="20"/>
                <w:szCs w:val="20"/>
                <w:lang w:val="de-DE" w:eastAsia="de-DE"/>
              </w:rPr>
            </w:pPr>
          </w:p>
        </w:tc>
        <w:tc>
          <w:tcPr>
            <w:tcW w:w="3544" w:type="dxa"/>
            <w:shd w:val="clear" w:color="auto" w:fill="F2F2F2" w:themeFill="background1" w:themeFillShade="F2"/>
            <w:noWrap/>
            <w:hideMark/>
          </w:tcPr>
          <w:p w14:paraId="0332BBAE"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Gobionotothen</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gibberifrons</w:t>
            </w:r>
            <w:proofErr w:type="spellEnd"/>
          </w:p>
        </w:tc>
        <w:tc>
          <w:tcPr>
            <w:tcW w:w="3260" w:type="dxa"/>
            <w:shd w:val="clear" w:color="auto" w:fill="F2F2F2" w:themeFill="background1" w:themeFillShade="F2"/>
            <w:noWrap/>
            <w:hideMark/>
          </w:tcPr>
          <w:p w14:paraId="4C56ACFF"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2F2F2" w:themeFill="background1" w:themeFillShade="F2"/>
            <w:noWrap/>
            <w:hideMark/>
          </w:tcPr>
          <w:p w14:paraId="3437819D" w14:textId="77777777" w:rsidR="00CE6075" w:rsidRPr="00CE6075" w:rsidRDefault="00DE5165"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xXyAGy3k","properties":{"formattedCitation":"\\super 4,15,19\\nosupersub{}","plainCitation":"4,15,19","noteIndex":0},"citationItems":[{"id":3265,"uris":["http://zotero.org/users/3032824/items/GDDHLF7R"],"uri":["http://zotero.org/users/3032824/items/GDDHLF7R"],"itemData":{"id":3265,"type":"article-journal","container-title":"Acta Ichthyologica et Piscatoria","page":"15-30","title":"Digenetic trematodes in alimentary tracts of fishes of south Georgia and South Shetland Islands (Antarctica).","volume":"9","author":[{"family":"Zdzitowiecki","given":"Krzysztof"}],"issued":{"date-parts":[["1979"]]}}},{"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id":3180,"uris":["http://zotero.org/users/3032824/items/C223CGDK"],"uri":["http://zotero.org/users/3032824/items/C223CGDK"],"itemData":{"id":3180,"type":"book","event-place":"Königstein","number-of-pages":"156","publisher":"Koeltz Scientific Books","publisher-place":"Königstein","title":"Antarctic digenea parasites of fishes","author":[{"family":"Zdzitowiecki","given":"Krzysztof"}],"issued":{"date-parts":[["1997"]]}}}],"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4,15,19</w:t>
            </w:r>
            <w:r>
              <w:rPr>
                <w:rFonts w:ascii="Arial" w:eastAsia="Times New Roman" w:hAnsi="Arial" w:cs="Arial"/>
                <w:sz w:val="20"/>
                <w:szCs w:val="20"/>
                <w:lang w:val="de-DE" w:eastAsia="de-DE"/>
              </w:rPr>
              <w:fldChar w:fldCharType="end"/>
            </w:r>
          </w:p>
        </w:tc>
      </w:tr>
      <w:tr w:rsidR="00CE6075" w:rsidRPr="001557D4" w14:paraId="36A6460B"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16BE68D1" w14:textId="77777777" w:rsidR="00CE6075" w:rsidRPr="00CE6075" w:rsidRDefault="00CE6075" w:rsidP="00CE6075">
            <w:pPr>
              <w:rPr>
                <w:rFonts w:ascii="Arial" w:eastAsia="Times New Roman" w:hAnsi="Arial" w:cs="Arial"/>
                <w:sz w:val="20"/>
                <w:szCs w:val="20"/>
                <w:lang w:val="de-DE" w:eastAsia="de-DE"/>
              </w:rPr>
            </w:pPr>
          </w:p>
        </w:tc>
        <w:tc>
          <w:tcPr>
            <w:tcW w:w="3544" w:type="dxa"/>
            <w:shd w:val="clear" w:color="auto" w:fill="F2F2F2" w:themeFill="background1" w:themeFillShade="F2"/>
            <w:noWrap/>
            <w:hideMark/>
          </w:tcPr>
          <w:p w14:paraId="21C7D904"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Notothenia</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coriiceps</w:t>
            </w:r>
            <w:proofErr w:type="spellEnd"/>
          </w:p>
        </w:tc>
        <w:tc>
          <w:tcPr>
            <w:tcW w:w="3260" w:type="dxa"/>
            <w:shd w:val="clear" w:color="auto" w:fill="F2F2F2" w:themeFill="background1" w:themeFillShade="F2"/>
            <w:noWrap/>
            <w:hideMark/>
          </w:tcPr>
          <w:p w14:paraId="0ADD460C"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2F2F2" w:themeFill="background1" w:themeFillShade="F2"/>
            <w:noWrap/>
            <w:hideMark/>
          </w:tcPr>
          <w:p w14:paraId="65D4FACC" w14:textId="77777777" w:rsidR="00CE6075" w:rsidRPr="00CE6075" w:rsidRDefault="00DE5165"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6roRJxq5","properties":{"formattedCitation":"\\super 15,43,44,49,50\\nosupersub{}","plainCitation":"15,43,44,49,50","noteIndex":0},"citationItems":[{"id":3265,"uris":["http://zotero.org/users/3032824/items/GDDHLF7R"],"uri":["http://zotero.org/users/3032824/items/GDDHLF7R"],"itemData":{"id":3265,"type":"article-journal","container-title":"Acta Ichthyologica et Piscatoria","page":"15-30","title":"Digenetic trematodes in alimentary tracts of fishes of south Georgia and South Shetland Islands (Antarctica).","volume":"9","author":[{"family":"Zdzitowiecki","given":"Krzysztof"}],"issued":{"date-parts":[["1979"]]}}},{"id":3316,"uris":["http://zotero.org/users/3032824/items/GHRH4MXR"],"uri":["http://zotero.org/users/3032824/items/GHRH4MXR"],"itemData":{"id":3316,"type":"article-journal","abstract":"Fifty specimens of Notothenia coriiceps caught in Potter Cove, King George Island, were examined for ecto- and endoparasites. Of the 22 parasite species found, 18 were helminths, 2 were hirudineans and 2 were crustaceans. The isopod Aega antarctica and an unidentified hirudinean are reported for the first time from this fish host. Dominant parasites were the adults of Aspersentis megarhynchus, the invasive stage of Corynosoma spp. (cystacanth) and the adults of Macvicaria pennelli, with respective prevalences of infestation of 94, 76 and 74%. The preferred sites of infestation were the pylorus and intestine, where five different larval (nematodes and cestodes) and eight adult (digeneans and acanthocephalans) parasite species were found. No adult nematodes and cestodes were found and no parasites could be isolated from the musculature. The results of the present study are related to previous findings on the parasite fauna of N. coriiceps. The comparison implies a high parasite diversity in this benthic Antarctic fish species. Most parasites found appear to have a wide range of distribution within Antarctic waters together with a low host specificity. Besides its role as final host for several species of trematodes and acanthocephalans, N. coriiceps serves as transmitter of parasite larvae to piscivorous birds and seals. It is concluded that the parasite fauna in Antarctic fish species provides important insights into the different habitat use and trophic relationship of their fish hosts.","container-title":"Polar Biology","DOI":"10.1007/s003000050265","ISSN":"1432-2056","issue":"6","journalAbbreviation":"Polar Biol","language":"en","page":"399-406","source":"Springer Link","title":"The role of the rock cod &lt;i&gt;Notothenia coriiceps&lt;/i&gt; Richardson, 1844  in the life-cycle of Antarctic parasites","volume":"19","author":[{"family":"Palm","given":"H. W."},{"family":"Reimann","given":"N."},{"family":"Spindler","given":"M."},{"family":"Plötz","given":"J."}],"issued":{"date-parts":[["1998",5,1]]}}},{"id":3300,"uris":["http://zotero.org/users/3032824/items/RNZEVZ4X"],"uri":["http://zotero.org/users/3032824/items/RNZEVZ4X"],"itemData":{"id":3300,"type":"article-journal","container-title":"Acta Parasitologica","page":"71-74","title":"A list of fish parasitic worms collected off Adelie Land (Antarctica).","volume":"43","author":[{"family":"Zdzitowiecki","given":"Krzysztof"},{"family":"Rocka","given":"Anna"},{"family":"Pisano","given":"Eva"},{"family":"Ozouf-Costaz","given":"Catherine"}],"issued":{"date-parts":[["1998"]]}}},{"id":3297,"uris":["http://zotero.org/users/3032824/items/FKAYDLK2"],"uri":["http://zotero.org/users/3032824/items/FKAYDLK2"],"itemData":{"id":3297,"type":"article-journal","container-title":"Polish Polar Research","journalAbbreviation":"Pol. Polar Res.","page":"159-165","title":"New data on the occuurence of fish endoparasitic worms off Adelie Land, Antarctica.","volume":"22","author":[{"family":"Zdzitowiecki","given":"Krzysztof"}],"issued":{"date-parts":[["2001"]]}}},{"id":3320,"uris":["http://zotero.org/users/3032824/items/IUCBBDHD"],"uri":["http://zotero.org/users/3032824/items/IUCBBDHD"],"itemData":{"id":3320,"type":"article-journal","container-title":"Helminthologia","page":"201-207","title":"Helminths of an Antarctic fish, &lt;i&gt;Notothenia coriiceps&lt;/i&gt;, from the Vernadsky Station (Western Antarctica) in comparison with Admiralty Bay (South Shetland Islands).","volume":"41","author":[{"family":"Zdzitowiecki","given":"Krzysztof"},{"family":"Laskowski","given":"Zdzisław"}],"issued":{"date-parts":[["2004"]]}}}],"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15,43,44,49,50</w:t>
            </w:r>
            <w:r>
              <w:rPr>
                <w:rFonts w:ascii="Arial" w:eastAsia="Times New Roman" w:hAnsi="Arial" w:cs="Arial"/>
                <w:sz w:val="20"/>
                <w:szCs w:val="20"/>
                <w:lang w:val="de-DE" w:eastAsia="de-DE"/>
              </w:rPr>
              <w:fldChar w:fldCharType="end"/>
            </w:r>
          </w:p>
        </w:tc>
      </w:tr>
      <w:tr w:rsidR="00CE6075" w:rsidRPr="001557D4" w14:paraId="640FFCDD"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23D9D6FC" w14:textId="77777777" w:rsidR="00CE6075" w:rsidRPr="00CE6075" w:rsidRDefault="00CE6075" w:rsidP="00CE6075">
            <w:pPr>
              <w:rPr>
                <w:rFonts w:ascii="Arial" w:eastAsia="Times New Roman" w:hAnsi="Arial" w:cs="Arial"/>
                <w:sz w:val="20"/>
                <w:szCs w:val="20"/>
                <w:lang w:val="de-DE" w:eastAsia="de-DE"/>
              </w:rPr>
            </w:pPr>
          </w:p>
        </w:tc>
        <w:tc>
          <w:tcPr>
            <w:tcW w:w="3544" w:type="dxa"/>
            <w:shd w:val="clear" w:color="auto" w:fill="F2F2F2" w:themeFill="background1" w:themeFillShade="F2"/>
            <w:noWrap/>
            <w:hideMark/>
          </w:tcPr>
          <w:p w14:paraId="771943DB"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Notothenia</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rossii</w:t>
            </w:r>
            <w:proofErr w:type="spellEnd"/>
          </w:p>
        </w:tc>
        <w:tc>
          <w:tcPr>
            <w:tcW w:w="3260" w:type="dxa"/>
            <w:shd w:val="clear" w:color="auto" w:fill="F2F2F2" w:themeFill="background1" w:themeFillShade="F2"/>
            <w:noWrap/>
            <w:hideMark/>
          </w:tcPr>
          <w:p w14:paraId="1F4D1F3F"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2F2F2" w:themeFill="background1" w:themeFillShade="F2"/>
            <w:noWrap/>
            <w:hideMark/>
          </w:tcPr>
          <w:p w14:paraId="6CB482EF" w14:textId="77777777" w:rsidR="00CE6075" w:rsidRPr="00CE6075" w:rsidRDefault="0054357E"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sQjkds42","properties":{"formattedCitation":"\\super 4,15\\nosupersub{}","plainCitation":"4,15","noteIndex":0},"citationItems":[{"id":3265,"uris":["http://zotero.org/users/3032824/items/GDDHLF7R"],"uri":["http://zotero.org/users/3032824/items/GDDHLF7R"],"itemData":{"id":3265,"type":"article-journal","container-title":"Acta Ichthyologica et Piscatoria","page":"15-30","title":"Digenetic trematodes in alimentary tracts of fishes of south Georgia and South Shetland Islands (Antarctica).","volume":"9","author":[{"family":"Zdzitowiecki","given":"Krzysztof"}],"issued":{"date-parts":[["1979"]]}}},{"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4,15</w:t>
            </w:r>
            <w:r>
              <w:rPr>
                <w:rFonts w:ascii="Arial" w:eastAsia="Times New Roman" w:hAnsi="Arial" w:cs="Arial"/>
                <w:sz w:val="20"/>
                <w:szCs w:val="20"/>
                <w:lang w:val="de-DE" w:eastAsia="de-DE"/>
              </w:rPr>
              <w:fldChar w:fldCharType="end"/>
            </w:r>
          </w:p>
        </w:tc>
      </w:tr>
      <w:tr w:rsidR="00CE6075" w:rsidRPr="001557D4" w14:paraId="27D397E8"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546495CE" w14:textId="77777777" w:rsidR="00CE6075" w:rsidRPr="00CE6075" w:rsidRDefault="00CE6075" w:rsidP="00CE6075">
            <w:pPr>
              <w:rPr>
                <w:rFonts w:ascii="Arial" w:eastAsia="Times New Roman" w:hAnsi="Arial" w:cs="Arial"/>
                <w:sz w:val="20"/>
                <w:szCs w:val="20"/>
                <w:lang w:val="de-DE" w:eastAsia="de-DE"/>
              </w:rPr>
            </w:pPr>
          </w:p>
        </w:tc>
        <w:tc>
          <w:tcPr>
            <w:tcW w:w="3544" w:type="dxa"/>
            <w:shd w:val="clear" w:color="auto" w:fill="F2F2F2" w:themeFill="background1" w:themeFillShade="F2"/>
            <w:noWrap/>
            <w:hideMark/>
          </w:tcPr>
          <w:p w14:paraId="31D3F2C7"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Nototheniop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larseni</w:t>
            </w:r>
            <w:proofErr w:type="spellEnd"/>
          </w:p>
        </w:tc>
        <w:tc>
          <w:tcPr>
            <w:tcW w:w="3260" w:type="dxa"/>
            <w:shd w:val="clear" w:color="auto" w:fill="F2F2F2" w:themeFill="background1" w:themeFillShade="F2"/>
            <w:noWrap/>
            <w:hideMark/>
          </w:tcPr>
          <w:p w14:paraId="2B158832" w14:textId="77777777" w:rsidR="00CE6075" w:rsidRPr="00CE6075" w:rsidRDefault="00CE6075" w:rsidP="00CE4AD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2F2F2" w:themeFill="background1" w:themeFillShade="F2"/>
            <w:noWrap/>
            <w:hideMark/>
          </w:tcPr>
          <w:p w14:paraId="7416C013" w14:textId="77777777" w:rsidR="00CE6075" w:rsidRPr="00CE6075" w:rsidRDefault="0054357E"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dTLpLJsj","properties":{"formattedCitation":"\\super 4,6\\nosupersub{}","plainCitation":"4,6","noteIndex":0},"citationItems":[{"id":3254,"uris":["http://zotero.org/users/3032824/items/IK23PAAX"],"uri":["http://zotero.org/users/3032824/items/IK23PAAX"],"itemData":{"id":3254,"type":"article-journal","abstract":"The fish populations of Port Foster, Deception Island, South Shetland Islands, Antarctica, were investigated as part of the Erupt Antarctic ecosystem study. Surveys were conducted on five cruises between March 1999 and November 2000. Samples also were collected off Livingston Island and King George Island of the South Shetland Islands. Specimens were collected or observed using a multiple opening and closing net and environmental sampling system, otter trawls, benthic line-transect photography, and remotely operated vehicle video. Species composition, length, weight, reproductive condition, diet, habitat, and parasitic infestation were examined for the dominant fish species. Eleven species were collected, all in the suborder Notothenioidei. The fishes found in the survey are known to occur in the region and had diets similar to those found in other studies. Abundances of demersal fishes in Port Foster ranged from 0.05 to 0.10 individualsm−2 over the study period. Inshore shallow-water (&lt;30m) and inshore deep-water (&gt;30m) habitats are identified in Port Foster and described. Port Foster may be a refuge for juvenile fishes such as Champsocephalus gunnari. Limited exchange with the surrounding waters also may limit the influence of recruitment and prey abundance fluctuations outside Port Foster. Trematomus scotti had heavy body cavity parasite infestation from Port Foster, possibly due in part to decreased benthic scour from large icebergs, allowing benthic parasites to persist.","collection-title":"Ecosystem studies at Deception Island, Antarctica","container-title":"Deep Sea Research Part II: Topical Studies in Oceanography","DOI":"10.1016/S0967-0645(03)00094-8","ISSN":"0967-0645","issue":"10","journalAbbreviation":"Deep Sea Research Part II: Topical Studies in Oceanography","language":"en","page":"1843-1858","source":"ScienceDirect","title":"Fish populations of Port Foster, Deception Island, Antarctica and vicinity","volume":"50","author":[{"family":"Ruhl","given":"Henry A."},{"family":"Hastings","given":"Philip A."},{"family":"Zarubick","given":"Lisa A."},{"family":"Jensen","given":"Rachelle M."},{"family":"Zdzitowiecki","given":"Krzysztof"}],"issued":{"date-parts":[["2003",6,1]]}}},{"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4,6</w:t>
            </w:r>
            <w:r>
              <w:rPr>
                <w:rFonts w:ascii="Arial" w:eastAsia="Times New Roman" w:hAnsi="Arial" w:cs="Arial"/>
                <w:sz w:val="20"/>
                <w:szCs w:val="20"/>
                <w:lang w:val="de-DE" w:eastAsia="de-DE"/>
              </w:rPr>
              <w:fldChar w:fldCharType="end"/>
            </w:r>
          </w:p>
        </w:tc>
      </w:tr>
      <w:tr w:rsidR="00CE6075" w:rsidRPr="001557D4" w14:paraId="68D403A5"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7B77749F" w14:textId="77777777" w:rsidR="00CE6075" w:rsidRPr="00CE6075" w:rsidRDefault="00CE6075" w:rsidP="00CE6075">
            <w:pPr>
              <w:rPr>
                <w:rFonts w:ascii="Arial" w:eastAsia="Times New Roman" w:hAnsi="Arial" w:cs="Arial"/>
                <w:sz w:val="20"/>
                <w:szCs w:val="20"/>
                <w:lang w:val="de-DE" w:eastAsia="de-DE"/>
              </w:rPr>
            </w:pPr>
          </w:p>
        </w:tc>
        <w:tc>
          <w:tcPr>
            <w:tcW w:w="3544" w:type="dxa"/>
            <w:shd w:val="clear" w:color="auto" w:fill="F2F2F2" w:themeFill="background1" w:themeFillShade="F2"/>
            <w:noWrap/>
            <w:hideMark/>
          </w:tcPr>
          <w:p w14:paraId="30C1F3B2"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Nototheniop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nudifrons</w:t>
            </w:r>
            <w:proofErr w:type="spellEnd"/>
          </w:p>
        </w:tc>
        <w:tc>
          <w:tcPr>
            <w:tcW w:w="3260" w:type="dxa"/>
            <w:shd w:val="clear" w:color="auto" w:fill="F2F2F2" w:themeFill="background1" w:themeFillShade="F2"/>
            <w:noWrap/>
            <w:hideMark/>
          </w:tcPr>
          <w:p w14:paraId="1BAEB7ED" w14:textId="77777777" w:rsidR="00CE6075" w:rsidRPr="00CE6075" w:rsidRDefault="00CE6075" w:rsidP="00CE4AD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2F2F2" w:themeFill="background1" w:themeFillShade="F2"/>
            <w:noWrap/>
            <w:hideMark/>
          </w:tcPr>
          <w:p w14:paraId="18D2C4C9" w14:textId="77777777" w:rsidR="00CE6075" w:rsidRPr="00CE6075" w:rsidRDefault="0054357E"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XJfhjrTo","properties":{"formattedCitation":"\\super 14,17\\nosupersub{}","plainCitation":"14,17","noteIndex":0},"citationItems":[{"id":3267,"uris":["http://zotero.org/users/3032824/items/S33AGK8A"],"uri":["http://zotero.org/users/3032824/items/S33AGK8A"],"itemData":{"id":3267,"type":"article-journal","container-title":"Acta Parasitologica","page":"154-158","title":"Occurrence of digenea in fishes of the family Nototheniidae in the Weddell Sea.","volume":"47","author":[{"family":"Zdzitowiecki","given":"Krzysztof"}],"issued":{"date-parts":[["2002"]]}}},{"id":3210,"uris":["http://zotero.org/users/3032824/items/EYVDEIFH"],"uri":["http://zotero.org/users/3032824/items/EYVDEIFH"],"itemData":{"id":3210,"type":"article-journal","container-title":"Polish Polar Research","issue":"4","journalAbbreviation":"Pol. Polar Res.","page":"315-324","title":"The helminth fauna of some notothenioid fishes collected from the shelf of Argentine Islands, West Antarctica","volume":"26","author":[{"family":"Laskowski","given":"Zdzisław"},{"family":"Zdzitowiecki","given":"Krzysztof"}],"issued":{"date-parts":[["2005"]]}}}],"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14,17</w:t>
            </w:r>
            <w:r>
              <w:rPr>
                <w:rFonts w:ascii="Arial" w:eastAsia="Times New Roman" w:hAnsi="Arial" w:cs="Arial"/>
                <w:sz w:val="20"/>
                <w:szCs w:val="20"/>
                <w:lang w:val="de-DE" w:eastAsia="de-DE"/>
              </w:rPr>
              <w:fldChar w:fldCharType="end"/>
            </w:r>
          </w:p>
        </w:tc>
      </w:tr>
      <w:tr w:rsidR="00CE6075" w:rsidRPr="00C63099" w14:paraId="088F4E23"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289CCCBA" w14:textId="77777777" w:rsidR="00CE6075" w:rsidRPr="00CE6075" w:rsidRDefault="00CE6075" w:rsidP="00CE6075">
            <w:pPr>
              <w:rPr>
                <w:rFonts w:ascii="Arial" w:eastAsia="Times New Roman" w:hAnsi="Arial" w:cs="Arial"/>
                <w:sz w:val="20"/>
                <w:szCs w:val="20"/>
                <w:lang w:val="de-DE" w:eastAsia="de-DE"/>
              </w:rPr>
            </w:pPr>
          </w:p>
        </w:tc>
        <w:tc>
          <w:tcPr>
            <w:tcW w:w="3544" w:type="dxa"/>
            <w:shd w:val="clear" w:color="auto" w:fill="F2F2F2" w:themeFill="background1" w:themeFillShade="F2"/>
            <w:noWrap/>
            <w:hideMark/>
          </w:tcPr>
          <w:p w14:paraId="2266B1BF" w14:textId="77777777" w:rsidR="00CE6075" w:rsidRPr="00CE6075"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Patagonotothen</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guntheri</w:t>
            </w:r>
            <w:proofErr w:type="spellEnd"/>
          </w:p>
        </w:tc>
        <w:tc>
          <w:tcPr>
            <w:tcW w:w="3260" w:type="dxa"/>
            <w:shd w:val="clear" w:color="auto" w:fill="F2F2F2" w:themeFill="background1" w:themeFillShade="F2"/>
            <w:noWrap/>
            <w:hideMark/>
          </w:tcPr>
          <w:p w14:paraId="58BDAC60" w14:textId="77777777" w:rsidR="00CE6075" w:rsidRPr="00CE6075" w:rsidRDefault="00CE6075" w:rsidP="00CE4AD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2F2F2" w:themeFill="background1" w:themeFillShade="F2"/>
            <w:noWrap/>
            <w:hideMark/>
          </w:tcPr>
          <w:p w14:paraId="7F8ABD5B" w14:textId="77777777" w:rsidR="00CE6075" w:rsidRPr="00CE6075" w:rsidRDefault="0054357E"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JcO4EFQo","properties":{"formattedCitation":"\\super 4\\nosupersub{}","plainCitation":"4","noteIndex":0},"citationItems":[{"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4</w:t>
            </w:r>
            <w:r>
              <w:rPr>
                <w:rFonts w:ascii="Arial" w:eastAsia="Times New Roman" w:hAnsi="Arial" w:cs="Arial"/>
                <w:sz w:val="20"/>
                <w:szCs w:val="20"/>
                <w:lang w:val="de-DE" w:eastAsia="de-DE"/>
              </w:rPr>
              <w:fldChar w:fldCharType="end"/>
            </w:r>
          </w:p>
        </w:tc>
      </w:tr>
      <w:tr w:rsidR="00CE6075" w:rsidRPr="00CE6075" w14:paraId="4D1A1F79"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7CB554C6" w14:textId="77777777" w:rsidR="00CE6075" w:rsidRPr="00CE6075" w:rsidRDefault="00CE6075" w:rsidP="00CE6075">
            <w:pPr>
              <w:rPr>
                <w:rFonts w:ascii="Arial" w:eastAsia="Times New Roman" w:hAnsi="Arial" w:cs="Arial"/>
                <w:sz w:val="20"/>
                <w:szCs w:val="20"/>
                <w:lang w:val="de-DE" w:eastAsia="de-DE"/>
              </w:rPr>
            </w:pPr>
          </w:p>
        </w:tc>
        <w:tc>
          <w:tcPr>
            <w:tcW w:w="3544" w:type="dxa"/>
            <w:shd w:val="clear" w:color="auto" w:fill="F2F2F2" w:themeFill="background1" w:themeFillShade="F2"/>
            <w:noWrap/>
            <w:hideMark/>
          </w:tcPr>
          <w:p w14:paraId="53823BBF" w14:textId="77777777" w:rsidR="00CE6075" w:rsidRPr="00CE6075"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Trematomu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bernacchii</w:t>
            </w:r>
            <w:proofErr w:type="spellEnd"/>
          </w:p>
        </w:tc>
        <w:tc>
          <w:tcPr>
            <w:tcW w:w="3260" w:type="dxa"/>
            <w:shd w:val="clear" w:color="auto" w:fill="F2F2F2" w:themeFill="background1" w:themeFillShade="F2"/>
            <w:noWrap/>
            <w:hideMark/>
          </w:tcPr>
          <w:p w14:paraId="463AE621" w14:textId="77777777" w:rsidR="00CE6075" w:rsidRPr="00CE6075" w:rsidRDefault="00CE6075" w:rsidP="00CE4AD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2F2F2" w:themeFill="background1" w:themeFillShade="F2"/>
            <w:noWrap/>
            <w:hideMark/>
          </w:tcPr>
          <w:p w14:paraId="5C9B4E5D" w14:textId="77777777" w:rsidR="00CE6075" w:rsidRPr="00CE6075" w:rsidRDefault="0054357E"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en-US" w:eastAsia="de-DE"/>
              </w:rPr>
              <w:fldChar w:fldCharType="begin"/>
            </w:r>
            <w:r w:rsidR="003E61FA">
              <w:rPr>
                <w:rFonts w:ascii="Arial" w:eastAsia="Times New Roman" w:hAnsi="Arial" w:cs="Arial"/>
                <w:sz w:val="20"/>
                <w:szCs w:val="20"/>
                <w:lang w:val="en-US" w:eastAsia="de-DE"/>
              </w:rPr>
              <w:instrText xml:space="preserve"> ADDIN ZOTERO_ITEM CSL_CITATION {"citationID":"rXfIUnoH","properties":{"formattedCitation":"\\super 14,42,51\\nosupersub{}","plainCitation":"14,42,51","noteIndex":0},"citationItems":[{"id":3318,"uris":["http://zotero.org/users/3032824/items/IID6GQG3"],"uri":["http://zotero.org/users/3032824/items/IID6GQG3"],"itemData":{"id":3318,"type":"article-journal","container-title":"B.A.N.Z. Antarctic Res Expedition, Reports B (Zoology and Botany)","page":"195-225","title":"Digenetic trematodes from fishes.","volume":"8","author":[{"family":"Prudhoe","given":"S"},{"family":"Bray","given":"Rodney A."}],"issued":{"date-parts":[["1973"]]}}},{"id":3060,"uris":["http://zotero.org/users/3032824/items/F8CMGB97"],"uri":["http://zotero.org/users/3032824/items/F8CMGB97"],"itemData":{"id":3060,"type":"article-journal","abstract":"McMurdo Sound, Antarctica, is suited for the study of the effects of eutrophication on diet-related parasites of Trematomus bernacchii (Boulenger, 1902) (Pisces). It has been relatively well studied, the environment is predictable, and there are significant differences in primary productivity over small distances. The differences in parasitism for 5 helminth species can be attributed to the enrichment processes in the sound. The prevalences of the acanthocephalan Echinorhynchus sp., the nematode Ascarophis nototheniae, the digenean Dinosoma sp., and the cestode Phyllobothrium sp. are significantly higher on the east side of the sound than on the west. The prevalence of the digenean Lepidepedon garrardi was significantly higher on the west side. We believe that the differences in the prevalences of infection between the east and west sides suggest that at least the benthic, adult fish do not readily move from one side of the sound to the other. We report the following (new host records are marked by asterisks): Echinorhynchus sp., Corynosoma hamanni (Acanthocephala); Phyllobothrium sp., Diphyllobothrium sp., Trypanorhyncha (Cestoidea); Clavellopsis tomoi (Copepoda); Dinosoma sp., Lepidepedon garrardi (Digenea); Pseudobenedenoides brachicola, Polyopisthocotylea (Monogenea); Contracaecum sp., Ascarophis nototheniae (Nematoda); Myxoproteus sp., Henneguya sp., Ceratomyxa sp., and Zschokkella sp. (Protozoa).","archive":"JSTOR","container-title":"The Journal of Parasitology","DOI":"10.2307/3283158","ISSN":"0022-3395","issue":"4","note":"publisher: [The American Society of Parasitologists, Allen Press]","page":"551-556","source":"JSTOR","title":"The effects of periodic eutrophication on parasitism and stock identification of &lt;i&gt;Trematomus bernacchii&lt;/i&gt; (Pisces: Nototheniidae) in McMurdo Sound, Antarctica","title-short":"The Effects of Periodic Eutrophication on Parasitism and Stock Identification of Trematomus bernacchii (Pisces","volume":"77","author":[{"family":"Moser","given":"Mike"},{"family":"Cowen","given":"Robert K."}],"issued":{"date-parts":[["1991"]]}}},{"id":3210,"uris":["http://zotero.org/users/3032824/items/EYVDEIFH"],"uri":["http://zotero.org/users/3032824/items/EYVDEIFH"],"itemData":{"id":3210,"type":"article-journal","container-title":"Polish Polar Research","issue":"4","journalAbbreviation":"Pol. Polar Res.","page":"315-324","title":"The helminth fauna of some notothenioid fishes collected from the shelf of Argentine Islands, West Antarctica","volume":"26","author":[{"family":"Laskowski","given":"Zdzisław"},{"family":"Zdzitowiecki","given":"Krzysztof"}],"issued":{"date-parts":[["2005"]]}}}],"schema":"https://github.com/citation-style-language/schema/raw/master/csl-citation.json"} </w:instrText>
            </w:r>
            <w:r>
              <w:rPr>
                <w:rFonts w:ascii="Arial" w:eastAsia="Times New Roman" w:hAnsi="Arial" w:cs="Arial"/>
                <w:sz w:val="20"/>
                <w:szCs w:val="20"/>
                <w:lang w:val="en-US" w:eastAsia="de-DE"/>
              </w:rPr>
              <w:fldChar w:fldCharType="separate"/>
            </w:r>
            <w:r w:rsidR="003E61FA" w:rsidRPr="003E61FA">
              <w:rPr>
                <w:rFonts w:ascii="Arial" w:hAnsi="Arial" w:cs="Arial"/>
                <w:sz w:val="20"/>
                <w:szCs w:val="24"/>
                <w:vertAlign w:val="superscript"/>
              </w:rPr>
              <w:t>14,42,51</w:t>
            </w:r>
            <w:r>
              <w:rPr>
                <w:rFonts w:ascii="Arial" w:eastAsia="Times New Roman" w:hAnsi="Arial" w:cs="Arial"/>
                <w:sz w:val="20"/>
                <w:szCs w:val="20"/>
                <w:lang w:val="en-US" w:eastAsia="de-DE"/>
              </w:rPr>
              <w:fldChar w:fldCharType="end"/>
            </w:r>
          </w:p>
        </w:tc>
      </w:tr>
      <w:tr w:rsidR="00CE6075" w:rsidRPr="0054357E" w14:paraId="69FEA035"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7E364F0D" w14:textId="77777777" w:rsidR="00CE6075" w:rsidRPr="00CE6075" w:rsidRDefault="00CE6075" w:rsidP="00CE6075">
            <w:pPr>
              <w:rPr>
                <w:rFonts w:ascii="Arial" w:eastAsia="Times New Roman" w:hAnsi="Arial" w:cs="Arial"/>
                <w:sz w:val="20"/>
                <w:szCs w:val="20"/>
                <w:lang w:val="en-US" w:eastAsia="de-DE"/>
              </w:rPr>
            </w:pPr>
          </w:p>
        </w:tc>
        <w:tc>
          <w:tcPr>
            <w:tcW w:w="3544" w:type="dxa"/>
            <w:shd w:val="clear" w:color="auto" w:fill="F2F2F2" w:themeFill="background1" w:themeFillShade="F2"/>
            <w:noWrap/>
            <w:hideMark/>
          </w:tcPr>
          <w:p w14:paraId="0483ADB9" w14:textId="77777777" w:rsidR="00CE6075" w:rsidRPr="0054357E"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en-US" w:eastAsia="de-DE"/>
              </w:rPr>
            </w:pPr>
            <w:proofErr w:type="spellStart"/>
            <w:r w:rsidRPr="0054357E">
              <w:rPr>
                <w:rFonts w:ascii="Arial" w:eastAsia="Times New Roman" w:hAnsi="Arial" w:cs="Arial"/>
                <w:i/>
                <w:iCs/>
                <w:sz w:val="20"/>
                <w:szCs w:val="20"/>
                <w:lang w:val="en-US" w:eastAsia="de-DE"/>
              </w:rPr>
              <w:t>Trematomus</w:t>
            </w:r>
            <w:proofErr w:type="spellEnd"/>
            <w:r w:rsidRPr="0054357E">
              <w:rPr>
                <w:rFonts w:ascii="Arial" w:eastAsia="Times New Roman" w:hAnsi="Arial" w:cs="Arial"/>
                <w:i/>
                <w:iCs/>
                <w:sz w:val="20"/>
                <w:szCs w:val="20"/>
                <w:lang w:val="en-US" w:eastAsia="de-DE"/>
              </w:rPr>
              <w:t xml:space="preserve"> </w:t>
            </w:r>
            <w:proofErr w:type="spellStart"/>
            <w:r w:rsidRPr="0054357E">
              <w:rPr>
                <w:rFonts w:ascii="Arial" w:eastAsia="Times New Roman" w:hAnsi="Arial" w:cs="Arial"/>
                <w:i/>
                <w:iCs/>
                <w:sz w:val="20"/>
                <w:szCs w:val="20"/>
                <w:lang w:val="en-US" w:eastAsia="de-DE"/>
              </w:rPr>
              <w:t>eulepidotus</w:t>
            </w:r>
            <w:proofErr w:type="spellEnd"/>
          </w:p>
        </w:tc>
        <w:tc>
          <w:tcPr>
            <w:tcW w:w="3260" w:type="dxa"/>
            <w:shd w:val="clear" w:color="auto" w:fill="F2F2F2" w:themeFill="background1" w:themeFillShade="F2"/>
            <w:noWrap/>
            <w:hideMark/>
          </w:tcPr>
          <w:p w14:paraId="4AAC3965" w14:textId="77777777" w:rsidR="00CE6075" w:rsidRPr="0054357E"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p>
        </w:tc>
        <w:tc>
          <w:tcPr>
            <w:tcW w:w="1120" w:type="dxa"/>
            <w:shd w:val="clear" w:color="auto" w:fill="F2F2F2" w:themeFill="background1" w:themeFillShade="F2"/>
            <w:noWrap/>
            <w:hideMark/>
          </w:tcPr>
          <w:p w14:paraId="4C22B175" w14:textId="77777777" w:rsidR="00CE6075" w:rsidRPr="0054357E" w:rsidRDefault="0054357E"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en-US" w:eastAsia="de-DE"/>
              </w:rPr>
              <w:fldChar w:fldCharType="begin"/>
            </w:r>
            <w:r w:rsidR="003E61FA">
              <w:rPr>
                <w:rFonts w:ascii="Arial" w:eastAsia="Times New Roman" w:hAnsi="Arial" w:cs="Arial"/>
                <w:sz w:val="20"/>
                <w:szCs w:val="20"/>
                <w:lang w:val="en-US" w:eastAsia="de-DE"/>
              </w:rPr>
              <w:instrText xml:space="preserve"> ADDIN ZOTERO_ITEM CSL_CITATION {"citationID":"1PqkCc2p","properties":{"formattedCitation":"\\super 17,53\\nosupersub{}","plainCitation":"17,53","noteIndex":0},"citationItems":[{"id":3321,"uris":["http://zotero.org/users/3032824/items/PIMLUMXK"],"uri":["http://zotero.org/users/3032824/items/PIMLUMXK"],"itemData":{"id":3321,"type":"article-journal","abstract":"One new and 2 previously recorded lepocreadiid digenean species representing 2 genera (Neolepidapedon and Lepidapedon) were found in notothenioid fishes of the genera Trematomus (Nototheniidae), Artedidraco and Pogonophryne (both Artedidraconidae), and Bathydraco and Prionodraco (both Bathydraconidae) in the Weddell Sea. Neolepidapedon trematomi is recorded in 4 host species, 3 of which are new...","container-title":"Acta Parasitologica","ISSN":"1230-2821","issue":"2","language":"English","page":"84-91","source":"www.cabdirect.org","title":"Digenea of fishes of the Weddell Sea. III. The Lepocreadiidae (genera &lt;i&gt;Neolepidapedon&lt;/i&gt; and &lt;i&gt;Lepidapedon&lt;/i&gt;), parasites of Notothenioidea.","volume":"42","author":[{"family":"Zdzitowiecki","given":"K."},{"family":"Cielecka","given":"D."}],"issued":{"date-parts":[["1997"]]}}},{"id":3267,"uris":["http://zotero.org/users/3032824/items/S33AGK8A"],"uri":["http://zotero.org/users/3032824/items/S33AGK8A"],"itemData":{"id":3267,"type":"article-journal","container-title":"Acta Parasitologica","page":"154-158","title":"Occurrence of digenea in fishes of the family Nototheniidae in the Weddell Sea.","volume":"47","author":[{"family":"Zdzitowiecki","given":"Krzysztof"}],"issued":{"date-parts":[["2002"]]}}}],"schema":"https://github.com/citation-style-language/schema/raw/master/csl-citation.json"} </w:instrText>
            </w:r>
            <w:r>
              <w:rPr>
                <w:rFonts w:ascii="Arial" w:eastAsia="Times New Roman" w:hAnsi="Arial" w:cs="Arial"/>
                <w:sz w:val="20"/>
                <w:szCs w:val="20"/>
                <w:lang w:val="en-US" w:eastAsia="de-DE"/>
              </w:rPr>
              <w:fldChar w:fldCharType="separate"/>
            </w:r>
            <w:r w:rsidR="003E61FA" w:rsidRPr="003E61FA">
              <w:rPr>
                <w:rFonts w:ascii="Arial" w:hAnsi="Arial" w:cs="Arial"/>
                <w:sz w:val="20"/>
                <w:szCs w:val="24"/>
                <w:vertAlign w:val="superscript"/>
              </w:rPr>
              <w:t>17,53</w:t>
            </w:r>
            <w:r>
              <w:rPr>
                <w:rFonts w:ascii="Arial" w:eastAsia="Times New Roman" w:hAnsi="Arial" w:cs="Arial"/>
                <w:sz w:val="20"/>
                <w:szCs w:val="20"/>
                <w:lang w:val="en-US" w:eastAsia="de-DE"/>
              </w:rPr>
              <w:fldChar w:fldCharType="end"/>
            </w:r>
          </w:p>
        </w:tc>
      </w:tr>
      <w:tr w:rsidR="00CE6075" w:rsidRPr="0054357E" w14:paraId="6C081E72"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6854EEC3" w14:textId="77777777" w:rsidR="00CE6075" w:rsidRPr="0054357E" w:rsidRDefault="00CE6075" w:rsidP="00CE6075">
            <w:pPr>
              <w:rPr>
                <w:rFonts w:ascii="Arial" w:eastAsia="Times New Roman" w:hAnsi="Arial" w:cs="Arial"/>
                <w:sz w:val="20"/>
                <w:szCs w:val="20"/>
                <w:lang w:val="en-US" w:eastAsia="de-DE"/>
              </w:rPr>
            </w:pPr>
          </w:p>
        </w:tc>
        <w:tc>
          <w:tcPr>
            <w:tcW w:w="3544" w:type="dxa"/>
            <w:shd w:val="clear" w:color="auto" w:fill="F2F2F2" w:themeFill="background1" w:themeFillShade="F2"/>
            <w:noWrap/>
            <w:hideMark/>
          </w:tcPr>
          <w:p w14:paraId="1D58A30E" w14:textId="77777777" w:rsidR="00CE6075" w:rsidRPr="0054357E"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en-US" w:eastAsia="de-DE"/>
              </w:rPr>
            </w:pPr>
            <w:proofErr w:type="spellStart"/>
            <w:r w:rsidRPr="0054357E">
              <w:rPr>
                <w:rFonts w:ascii="Arial" w:eastAsia="Times New Roman" w:hAnsi="Arial" w:cs="Arial"/>
                <w:i/>
                <w:iCs/>
                <w:sz w:val="20"/>
                <w:szCs w:val="20"/>
                <w:lang w:val="en-US" w:eastAsia="de-DE"/>
              </w:rPr>
              <w:t>Trematomus</w:t>
            </w:r>
            <w:proofErr w:type="spellEnd"/>
            <w:r w:rsidRPr="0054357E">
              <w:rPr>
                <w:rFonts w:ascii="Arial" w:eastAsia="Times New Roman" w:hAnsi="Arial" w:cs="Arial"/>
                <w:i/>
                <w:iCs/>
                <w:sz w:val="20"/>
                <w:szCs w:val="20"/>
                <w:lang w:val="en-US" w:eastAsia="de-DE"/>
              </w:rPr>
              <w:t xml:space="preserve"> </w:t>
            </w:r>
            <w:proofErr w:type="spellStart"/>
            <w:r w:rsidRPr="0054357E">
              <w:rPr>
                <w:rFonts w:ascii="Arial" w:eastAsia="Times New Roman" w:hAnsi="Arial" w:cs="Arial"/>
                <w:i/>
                <w:iCs/>
                <w:sz w:val="20"/>
                <w:szCs w:val="20"/>
                <w:lang w:val="en-US" w:eastAsia="de-DE"/>
              </w:rPr>
              <w:t>hansoni</w:t>
            </w:r>
            <w:proofErr w:type="spellEnd"/>
          </w:p>
        </w:tc>
        <w:tc>
          <w:tcPr>
            <w:tcW w:w="3260" w:type="dxa"/>
            <w:shd w:val="clear" w:color="auto" w:fill="F2F2F2" w:themeFill="background1" w:themeFillShade="F2"/>
            <w:noWrap/>
            <w:hideMark/>
          </w:tcPr>
          <w:p w14:paraId="6C741F5C" w14:textId="77777777" w:rsidR="00CE6075" w:rsidRPr="0054357E"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p>
        </w:tc>
        <w:tc>
          <w:tcPr>
            <w:tcW w:w="1120" w:type="dxa"/>
            <w:shd w:val="clear" w:color="auto" w:fill="F2F2F2" w:themeFill="background1" w:themeFillShade="F2"/>
            <w:noWrap/>
            <w:hideMark/>
          </w:tcPr>
          <w:p w14:paraId="3DE3ED01" w14:textId="77777777" w:rsidR="00CE6075" w:rsidRPr="0054357E" w:rsidRDefault="0054357E"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en-US" w:eastAsia="de-DE"/>
              </w:rPr>
              <w:fldChar w:fldCharType="begin"/>
            </w:r>
            <w:r w:rsidR="003E61FA">
              <w:rPr>
                <w:rFonts w:ascii="Arial" w:eastAsia="Times New Roman" w:hAnsi="Arial" w:cs="Arial"/>
                <w:sz w:val="20"/>
                <w:szCs w:val="20"/>
                <w:lang w:val="en-US" w:eastAsia="de-DE"/>
              </w:rPr>
              <w:instrText xml:space="preserve"> ADDIN ZOTERO_ITEM CSL_CITATION {"citationID":"4zMKB9Le","properties":{"formattedCitation":"\\super 17,43,44,53\\nosupersub{}","plainCitation":"17,43,44,53","noteIndex":0},"citationItems":[{"id":3321,"uris":["http://zotero.org/users/3032824/items/PIMLUMXK"],"uri":["http://zotero.org/users/3032824/items/PIMLUMXK"],"itemData":{"id":3321,"type":"article-journal","abstract":"One new and 2 previously recorded lepocreadiid digenean species representing 2 genera (Neolepidapedon and Lepidapedon) were found in notothenioid fishes of the genera Trematomus (Nototheniidae), Artedidraco and Pogonophryne (both Artedidraconidae), and Bathydraco and Prionodraco (both Bathydraconidae) in the Weddell Sea. Neolepidapedon trematomi is recorded in 4 host species, 3 of which are new...","container-title":"Acta Parasitologica","ISSN":"1230-2821","issue":"2","language":"English","page":"84-91","source":"www.cabdirect.org","title":"Digenea of fishes of the Weddell Sea. III. The Lepocreadiidae (genera &lt;i&gt;Neolepidapedon&lt;/i&gt; and &lt;i&gt;Lepidapedon&lt;/i&gt;), parasites of Notothenioidea.","volume":"42","author":[{"family":"Zdzitowiecki","given":"K."},{"family":"Cielecka","given":"D."}],"issued":{"date-parts":[["1997"]]}}},{"id":3297,"uris":["http://zotero.org/users/3032824/items/FKAYDLK2"],"uri":["http://zotero.org/users/3032824/items/FKAYDLK2"],"itemData":{"id":3297,"type":"article-journal","container-title":"Polish Polar Research","journalAbbreviation":"Pol. Polar Res.","page":"159-165","title":"New data on the occuurence of fish endoparasitic worms off Adelie Land, Antarctica.","volume":"22","author":[{"family":"Zdzitowiecki","given":"Krzysztof"}],"issued":{"date-parts":[["2001"]]}}},{"id":3267,"uris":["http://zotero.org/users/3032824/items/S33AGK8A"],"uri":["http://zotero.org/users/3032824/items/S33AGK8A"],"itemData":{"id":3267,"type":"article-journal","container-title":"Acta Parasitologica","page":"154-158","title":"Occurrence of digenea in fishes of the family Nototheniidae in the Weddell Sea.","volume":"47","author":[{"family":"Zdzitowiecki","given":"Krzysztof"}],"issued":{"date-parts":[["2002"]]}}},{"id":3300,"uris":["http://zotero.org/users/3032824/items/RNZEVZ4X"],"uri":["http://zotero.org/users/3032824/items/RNZEVZ4X"],"itemData":{"id":3300,"type":"article-journal","container-title":"Acta Parasitologica","page":"71-74","title":"A list of fish parasitic worms collected off Adelie Land (Antarctica).","volume":"43","author":[{"family":"Zdzitowiecki","given":"Krzysztof"},{"family":"Rocka","given":"Anna"},{"family":"Pisano","given":"Eva"},{"family":"Ozouf-Costaz","given":"Catherine"}],"issued":{"date-parts":[["1998"]]}}}],"schema":"https://github.com/citation-style-language/schema/raw/master/csl-citation.json"} </w:instrText>
            </w:r>
            <w:r>
              <w:rPr>
                <w:rFonts w:ascii="Arial" w:eastAsia="Times New Roman" w:hAnsi="Arial" w:cs="Arial"/>
                <w:sz w:val="20"/>
                <w:szCs w:val="20"/>
                <w:lang w:val="en-US" w:eastAsia="de-DE"/>
              </w:rPr>
              <w:fldChar w:fldCharType="separate"/>
            </w:r>
            <w:r w:rsidR="003E61FA" w:rsidRPr="003E61FA">
              <w:rPr>
                <w:rFonts w:ascii="Arial" w:hAnsi="Arial" w:cs="Arial"/>
                <w:sz w:val="20"/>
                <w:szCs w:val="24"/>
                <w:vertAlign w:val="superscript"/>
              </w:rPr>
              <w:t>17,43,44,53</w:t>
            </w:r>
            <w:r>
              <w:rPr>
                <w:rFonts w:ascii="Arial" w:eastAsia="Times New Roman" w:hAnsi="Arial" w:cs="Arial"/>
                <w:sz w:val="20"/>
                <w:szCs w:val="20"/>
                <w:lang w:val="en-US" w:eastAsia="de-DE"/>
              </w:rPr>
              <w:fldChar w:fldCharType="end"/>
            </w:r>
          </w:p>
        </w:tc>
      </w:tr>
      <w:tr w:rsidR="00CE6075" w:rsidRPr="0054357E" w14:paraId="74ABC598"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0E84E883" w14:textId="77777777" w:rsidR="00CE6075" w:rsidRPr="0054357E" w:rsidRDefault="00CE6075" w:rsidP="00CE6075">
            <w:pPr>
              <w:rPr>
                <w:rFonts w:ascii="Arial" w:eastAsia="Times New Roman" w:hAnsi="Arial" w:cs="Arial"/>
                <w:sz w:val="20"/>
                <w:szCs w:val="20"/>
                <w:lang w:val="en-US" w:eastAsia="de-DE"/>
              </w:rPr>
            </w:pPr>
          </w:p>
        </w:tc>
        <w:tc>
          <w:tcPr>
            <w:tcW w:w="3544" w:type="dxa"/>
            <w:shd w:val="clear" w:color="auto" w:fill="F2F2F2" w:themeFill="background1" w:themeFillShade="F2"/>
            <w:noWrap/>
            <w:hideMark/>
          </w:tcPr>
          <w:p w14:paraId="1BD8AF0D" w14:textId="77777777" w:rsidR="00CE6075" w:rsidRPr="0054357E"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en-US" w:eastAsia="de-DE"/>
              </w:rPr>
            </w:pPr>
            <w:proofErr w:type="spellStart"/>
            <w:r w:rsidRPr="0054357E">
              <w:rPr>
                <w:rFonts w:ascii="Arial" w:eastAsia="Times New Roman" w:hAnsi="Arial" w:cs="Arial"/>
                <w:i/>
                <w:iCs/>
                <w:sz w:val="20"/>
                <w:szCs w:val="20"/>
                <w:lang w:val="en-US" w:eastAsia="de-DE"/>
              </w:rPr>
              <w:t>Trematomus</w:t>
            </w:r>
            <w:proofErr w:type="spellEnd"/>
            <w:r w:rsidRPr="0054357E">
              <w:rPr>
                <w:rFonts w:ascii="Arial" w:eastAsia="Times New Roman" w:hAnsi="Arial" w:cs="Arial"/>
                <w:i/>
                <w:iCs/>
                <w:sz w:val="20"/>
                <w:szCs w:val="20"/>
                <w:lang w:val="en-US" w:eastAsia="de-DE"/>
              </w:rPr>
              <w:t xml:space="preserve"> </w:t>
            </w:r>
            <w:proofErr w:type="spellStart"/>
            <w:r w:rsidRPr="0054357E">
              <w:rPr>
                <w:rFonts w:ascii="Arial" w:eastAsia="Times New Roman" w:hAnsi="Arial" w:cs="Arial"/>
                <w:i/>
                <w:iCs/>
                <w:sz w:val="20"/>
                <w:szCs w:val="20"/>
                <w:lang w:val="en-US" w:eastAsia="de-DE"/>
              </w:rPr>
              <w:t>lepidorhinus</w:t>
            </w:r>
            <w:proofErr w:type="spellEnd"/>
          </w:p>
        </w:tc>
        <w:tc>
          <w:tcPr>
            <w:tcW w:w="3260" w:type="dxa"/>
            <w:shd w:val="clear" w:color="auto" w:fill="F2F2F2" w:themeFill="background1" w:themeFillShade="F2"/>
            <w:noWrap/>
            <w:hideMark/>
          </w:tcPr>
          <w:p w14:paraId="62C047CF" w14:textId="77777777" w:rsidR="00CE6075" w:rsidRPr="0054357E"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p>
        </w:tc>
        <w:tc>
          <w:tcPr>
            <w:tcW w:w="1120" w:type="dxa"/>
            <w:shd w:val="clear" w:color="auto" w:fill="F2F2F2" w:themeFill="background1" w:themeFillShade="F2"/>
            <w:noWrap/>
            <w:hideMark/>
          </w:tcPr>
          <w:p w14:paraId="058FB1FC" w14:textId="77777777" w:rsidR="00CE6075" w:rsidRPr="0054357E" w:rsidRDefault="0054357E"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en-US" w:eastAsia="de-DE"/>
              </w:rPr>
              <w:fldChar w:fldCharType="begin"/>
            </w:r>
            <w:r w:rsidR="003E61FA">
              <w:rPr>
                <w:rFonts w:ascii="Arial" w:eastAsia="Times New Roman" w:hAnsi="Arial" w:cs="Arial"/>
                <w:sz w:val="20"/>
                <w:szCs w:val="20"/>
                <w:lang w:val="en-US" w:eastAsia="de-DE"/>
              </w:rPr>
              <w:instrText xml:space="preserve"> ADDIN ZOTERO_ITEM CSL_CITATION {"citationID":"K5bXNwQC","properties":{"formattedCitation":"\\super 17,53\\nosupersub{}","plainCitation":"17,53","noteIndex":0},"citationItems":[{"id":3321,"uris":["http://zotero.org/users/3032824/items/PIMLUMXK"],"uri":["http://zotero.org/users/3032824/items/PIMLUMXK"],"itemData":{"id":3321,"type":"article-journal","abstract":"One new and 2 previously recorded lepocreadiid digenean species representing 2 genera (Neolepidapedon and Lepidapedon) were found in notothenioid fishes of the genera Trematomus (Nototheniidae), Artedidraco and Pogonophryne (both Artedidraconidae), and Bathydraco and Prionodraco (both Bathydraconidae) in the Weddell Sea. Neolepidapedon trematomi is recorded in 4 host species, 3 of which are new...","container-title":"Acta Parasitologica","ISSN":"1230-2821","issue":"2","language":"English","page":"84-91","source":"www.cabdirect.org","title":"Digenea of fishes of the Weddell Sea. III. The Lepocreadiidae (genera &lt;i&gt;Neolepidapedon&lt;/i&gt; and &lt;i&gt;Lepidapedon&lt;/i&gt;), parasites of Notothenioidea.","volume":"42","author":[{"family":"Zdzitowiecki","given":"K."},{"family":"Cielecka","given":"D."}],"issued":{"date-parts":[["1997"]]}}},{"id":3267,"uris":["http://zotero.org/users/3032824/items/S33AGK8A"],"uri":["http://zotero.org/users/3032824/items/S33AGK8A"],"itemData":{"id":3267,"type":"article-journal","container-title":"Acta Parasitologica","page":"154-158","title":"Occurrence of digenea in fishes of the family Nototheniidae in the Weddell Sea.","volume":"47","author":[{"family":"Zdzitowiecki","given":"Krzysztof"}],"issued":{"date-parts":[["2002"]]}}}],"schema":"https://github.com/citation-style-language/schema/raw/master/csl-citation.json"} </w:instrText>
            </w:r>
            <w:r>
              <w:rPr>
                <w:rFonts w:ascii="Arial" w:eastAsia="Times New Roman" w:hAnsi="Arial" w:cs="Arial"/>
                <w:sz w:val="20"/>
                <w:szCs w:val="20"/>
                <w:lang w:val="en-US" w:eastAsia="de-DE"/>
              </w:rPr>
              <w:fldChar w:fldCharType="separate"/>
            </w:r>
            <w:r w:rsidR="003E61FA" w:rsidRPr="003E61FA">
              <w:rPr>
                <w:rFonts w:ascii="Arial" w:hAnsi="Arial" w:cs="Arial"/>
                <w:sz w:val="20"/>
                <w:szCs w:val="24"/>
                <w:vertAlign w:val="superscript"/>
              </w:rPr>
              <w:t>17,53</w:t>
            </w:r>
            <w:r>
              <w:rPr>
                <w:rFonts w:ascii="Arial" w:eastAsia="Times New Roman" w:hAnsi="Arial" w:cs="Arial"/>
                <w:sz w:val="20"/>
                <w:szCs w:val="20"/>
                <w:lang w:val="en-US" w:eastAsia="de-DE"/>
              </w:rPr>
              <w:fldChar w:fldCharType="end"/>
            </w:r>
          </w:p>
        </w:tc>
      </w:tr>
      <w:tr w:rsidR="00CE6075" w:rsidRPr="0054357E" w14:paraId="285F0DD7"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7CC84922" w14:textId="77777777" w:rsidR="00CE6075" w:rsidRPr="0054357E" w:rsidRDefault="00CE6075" w:rsidP="00CE6075">
            <w:pPr>
              <w:rPr>
                <w:rFonts w:ascii="Arial" w:eastAsia="Times New Roman" w:hAnsi="Arial" w:cs="Arial"/>
                <w:sz w:val="20"/>
                <w:szCs w:val="20"/>
                <w:lang w:val="en-US" w:eastAsia="de-DE"/>
              </w:rPr>
            </w:pPr>
          </w:p>
        </w:tc>
        <w:tc>
          <w:tcPr>
            <w:tcW w:w="3544" w:type="dxa"/>
            <w:shd w:val="clear" w:color="auto" w:fill="F2F2F2" w:themeFill="background1" w:themeFillShade="F2"/>
            <w:noWrap/>
            <w:hideMark/>
          </w:tcPr>
          <w:p w14:paraId="2AAA935E" w14:textId="77777777" w:rsidR="00CE6075" w:rsidRPr="0054357E"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en-US" w:eastAsia="de-DE"/>
              </w:rPr>
            </w:pPr>
            <w:proofErr w:type="spellStart"/>
            <w:r w:rsidRPr="0054357E">
              <w:rPr>
                <w:rFonts w:ascii="Arial" w:eastAsia="Times New Roman" w:hAnsi="Arial" w:cs="Arial"/>
                <w:i/>
                <w:iCs/>
                <w:sz w:val="20"/>
                <w:szCs w:val="20"/>
                <w:lang w:val="en-US" w:eastAsia="de-DE"/>
              </w:rPr>
              <w:t>Trematomus</w:t>
            </w:r>
            <w:proofErr w:type="spellEnd"/>
            <w:r w:rsidRPr="0054357E">
              <w:rPr>
                <w:rFonts w:ascii="Arial" w:eastAsia="Times New Roman" w:hAnsi="Arial" w:cs="Arial"/>
                <w:i/>
                <w:iCs/>
                <w:sz w:val="20"/>
                <w:szCs w:val="20"/>
                <w:lang w:val="en-US" w:eastAsia="de-DE"/>
              </w:rPr>
              <w:t xml:space="preserve"> </w:t>
            </w:r>
            <w:proofErr w:type="spellStart"/>
            <w:r w:rsidRPr="0054357E">
              <w:rPr>
                <w:rFonts w:ascii="Arial" w:eastAsia="Times New Roman" w:hAnsi="Arial" w:cs="Arial"/>
                <w:i/>
                <w:iCs/>
                <w:sz w:val="20"/>
                <w:szCs w:val="20"/>
                <w:lang w:val="en-US" w:eastAsia="de-DE"/>
              </w:rPr>
              <w:t>nicolai</w:t>
            </w:r>
            <w:proofErr w:type="spellEnd"/>
          </w:p>
        </w:tc>
        <w:tc>
          <w:tcPr>
            <w:tcW w:w="3260" w:type="dxa"/>
            <w:shd w:val="clear" w:color="auto" w:fill="F2F2F2" w:themeFill="background1" w:themeFillShade="F2"/>
            <w:noWrap/>
            <w:hideMark/>
          </w:tcPr>
          <w:p w14:paraId="6CE433EB" w14:textId="77777777" w:rsidR="00CE6075" w:rsidRPr="0054357E"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p>
        </w:tc>
        <w:tc>
          <w:tcPr>
            <w:tcW w:w="1120" w:type="dxa"/>
            <w:shd w:val="clear" w:color="auto" w:fill="F2F2F2" w:themeFill="background1" w:themeFillShade="F2"/>
            <w:noWrap/>
            <w:hideMark/>
          </w:tcPr>
          <w:p w14:paraId="09A8B61C" w14:textId="77777777" w:rsidR="00CE6075" w:rsidRPr="0054357E" w:rsidRDefault="00AB57A9"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en-US" w:eastAsia="de-DE"/>
              </w:rPr>
              <w:fldChar w:fldCharType="begin"/>
            </w:r>
            <w:r w:rsidR="003E61FA">
              <w:rPr>
                <w:rFonts w:ascii="Arial" w:eastAsia="Times New Roman" w:hAnsi="Arial" w:cs="Arial"/>
                <w:sz w:val="20"/>
                <w:szCs w:val="20"/>
                <w:lang w:val="en-US" w:eastAsia="de-DE"/>
              </w:rPr>
              <w:instrText xml:space="preserve"> ADDIN ZOTERO_ITEM CSL_CITATION {"citationID":"adR565ua","properties":{"formattedCitation":"\\super 17,53\\nosupersub{}","plainCitation":"17,53","noteIndex":0},"citationItems":[{"id":3321,"uris":["http://zotero.org/users/3032824/items/PIMLUMXK"],"uri":["http://zotero.org/users/3032824/items/PIMLUMXK"],"itemData":{"id":3321,"type":"article-journal","abstract":"One new and 2 previously recorded lepocreadiid digenean species representing 2 genera (Neolepidapedon and Lepidapedon) were found in notothenioid fishes of the genera Trematomus (Nototheniidae), Artedidraco and Pogonophryne (both Artedidraconidae), and Bathydraco and Prionodraco (both Bathydraconidae) in the Weddell Sea. Neolepidapedon trematomi is recorded in 4 host species, 3 of which are new...","container-title":"Acta Parasitologica","ISSN":"1230-2821","issue":"2","language":"English","page":"84-91","source":"www.cabdirect.org","title":"Digenea of fishes of the Weddell Sea. III. The Lepocreadiidae (genera &lt;i&gt;Neolepidapedon&lt;/i&gt; and &lt;i&gt;Lepidapedon&lt;/i&gt;), parasites of Notothenioidea.","volume":"42","author":[{"family":"Zdzitowiecki","given":"K."},{"family":"Cielecka","given":"D."}],"issued":{"date-parts":[["1997"]]}}},{"id":3267,"uris":["http://zotero.org/users/3032824/items/S33AGK8A"],"uri":["http://zotero.org/users/3032824/items/S33AGK8A"],"itemData":{"id":3267,"type":"article-journal","container-title":"Acta Parasitologica","page":"154-158","title":"Occurrence of digenea in fishes of the family Nototheniidae in the Weddell Sea.","volume":"47","author":[{"family":"Zdzitowiecki","given":"Krzysztof"}],"issued":{"date-parts":[["2002"]]}}}],"schema":"https://github.com/citation-style-language/schema/raw/master/csl-citation.json"} </w:instrText>
            </w:r>
            <w:r>
              <w:rPr>
                <w:rFonts w:ascii="Arial" w:eastAsia="Times New Roman" w:hAnsi="Arial" w:cs="Arial"/>
                <w:sz w:val="20"/>
                <w:szCs w:val="20"/>
                <w:lang w:val="en-US" w:eastAsia="de-DE"/>
              </w:rPr>
              <w:fldChar w:fldCharType="separate"/>
            </w:r>
            <w:r w:rsidR="003E61FA" w:rsidRPr="003E61FA">
              <w:rPr>
                <w:rFonts w:ascii="Arial" w:hAnsi="Arial" w:cs="Arial"/>
                <w:sz w:val="20"/>
                <w:szCs w:val="24"/>
                <w:vertAlign w:val="superscript"/>
              </w:rPr>
              <w:t>17,53</w:t>
            </w:r>
            <w:r>
              <w:rPr>
                <w:rFonts w:ascii="Arial" w:eastAsia="Times New Roman" w:hAnsi="Arial" w:cs="Arial"/>
                <w:sz w:val="20"/>
                <w:szCs w:val="20"/>
                <w:lang w:val="en-US" w:eastAsia="de-DE"/>
              </w:rPr>
              <w:fldChar w:fldCharType="end"/>
            </w:r>
          </w:p>
        </w:tc>
      </w:tr>
      <w:tr w:rsidR="00CE6075" w:rsidRPr="00CE6075" w14:paraId="1B27C8F6"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61A2B763" w14:textId="77777777" w:rsidR="00CE6075" w:rsidRPr="0054357E" w:rsidRDefault="00CE6075" w:rsidP="00CE6075">
            <w:pPr>
              <w:rPr>
                <w:rFonts w:ascii="Arial" w:eastAsia="Times New Roman" w:hAnsi="Arial" w:cs="Arial"/>
                <w:sz w:val="20"/>
                <w:szCs w:val="20"/>
                <w:lang w:val="en-US" w:eastAsia="de-DE"/>
              </w:rPr>
            </w:pPr>
          </w:p>
        </w:tc>
        <w:tc>
          <w:tcPr>
            <w:tcW w:w="3544" w:type="dxa"/>
            <w:shd w:val="clear" w:color="auto" w:fill="F2F2F2" w:themeFill="background1" w:themeFillShade="F2"/>
            <w:noWrap/>
            <w:hideMark/>
          </w:tcPr>
          <w:p w14:paraId="3A623957" w14:textId="77777777" w:rsidR="00CE6075" w:rsidRPr="0054357E"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en-US" w:eastAsia="de-DE"/>
              </w:rPr>
            </w:pPr>
            <w:proofErr w:type="spellStart"/>
            <w:r w:rsidRPr="0054357E">
              <w:rPr>
                <w:rFonts w:ascii="Arial" w:eastAsia="Times New Roman" w:hAnsi="Arial" w:cs="Arial"/>
                <w:i/>
                <w:iCs/>
                <w:sz w:val="20"/>
                <w:szCs w:val="20"/>
                <w:lang w:val="en-US" w:eastAsia="de-DE"/>
              </w:rPr>
              <w:t>Trematomus</w:t>
            </w:r>
            <w:proofErr w:type="spellEnd"/>
            <w:r w:rsidRPr="0054357E">
              <w:rPr>
                <w:rFonts w:ascii="Arial" w:eastAsia="Times New Roman" w:hAnsi="Arial" w:cs="Arial"/>
                <w:i/>
                <w:iCs/>
                <w:sz w:val="20"/>
                <w:szCs w:val="20"/>
                <w:lang w:val="en-US" w:eastAsia="de-DE"/>
              </w:rPr>
              <w:t xml:space="preserve"> </w:t>
            </w:r>
            <w:proofErr w:type="spellStart"/>
            <w:r w:rsidRPr="0054357E">
              <w:rPr>
                <w:rFonts w:ascii="Arial" w:eastAsia="Times New Roman" w:hAnsi="Arial" w:cs="Arial"/>
                <w:i/>
                <w:iCs/>
                <w:sz w:val="20"/>
                <w:szCs w:val="20"/>
                <w:lang w:val="en-US" w:eastAsia="de-DE"/>
              </w:rPr>
              <w:t>pennellii</w:t>
            </w:r>
            <w:proofErr w:type="spellEnd"/>
          </w:p>
        </w:tc>
        <w:tc>
          <w:tcPr>
            <w:tcW w:w="3260" w:type="dxa"/>
            <w:shd w:val="clear" w:color="auto" w:fill="F2F2F2" w:themeFill="background1" w:themeFillShade="F2"/>
            <w:noWrap/>
            <w:hideMark/>
          </w:tcPr>
          <w:p w14:paraId="653E996B" w14:textId="77777777" w:rsidR="00CE6075" w:rsidRPr="0054357E"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p>
        </w:tc>
        <w:tc>
          <w:tcPr>
            <w:tcW w:w="1120" w:type="dxa"/>
            <w:shd w:val="clear" w:color="auto" w:fill="F2F2F2" w:themeFill="background1" w:themeFillShade="F2"/>
            <w:noWrap/>
            <w:hideMark/>
          </w:tcPr>
          <w:p w14:paraId="2D907D68" w14:textId="77777777" w:rsidR="00CE6075" w:rsidRPr="0054357E" w:rsidRDefault="00AB57A9"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en-US" w:eastAsia="de-DE"/>
              </w:rPr>
              <w:fldChar w:fldCharType="begin"/>
            </w:r>
            <w:r w:rsidR="003E61FA">
              <w:rPr>
                <w:rFonts w:ascii="Arial" w:eastAsia="Times New Roman" w:hAnsi="Arial" w:cs="Arial"/>
                <w:sz w:val="20"/>
                <w:szCs w:val="20"/>
                <w:lang w:val="en-US" w:eastAsia="de-DE"/>
              </w:rPr>
              <w:instrText xml:space="preserve"> ADDIN ZOTERO_ITEM CSL_CITATION {"citationID":"ghQCaJOp","properties":{"formattedCitation":"\\super 42\\nosupersub{}","plainCitation":"42","noteIndex":0},"citationItems":[{"id":3318,"uris":["http://zotero.org/users/3032824/items/IID6GQG3"],"uri":["http://zotero.org/users/3032824/items/IID6GQG3"],"itemData":{"id":3318,"type":"article-journal","container-title":"B.A.N.Z. Antarctic Res Expedition, Reports B (Zoology and Botany)","page":"195-225","title":"Digenetic trematodes from fishes.","volume":"8","author":[{"family":"Prudhoe","given":"S"},{"family":"Bray","given":"Rodney A."}],"issued":{"date-parts":[["1973"]]}}}],"schema":"https://github.com/citation-style-language/schema/raw/master/csl-citation.json"} </w:instrText>
            </w:r>
            <w:r>
              <w:rPr>
                <w:rFonts w:ascii="Arial" w:eastAsia="Times New Roman" w:hAnsi="Arial" w:cs="Arial"/>
                <w:sz w:val="20"/>
                <w:szCs w:val="20"/>
                <w:lang w:val="en-US" w:eastAsia="de-DE"/>
              </w:rPr>
              <w:fldChar w:fldCharType="separate"/>
            </w:r>
            <w:r w:rsidR="003E61FA" w:rsidRPr="003E61FA">
              <w:rPr>
                <w:rFonts w:ascii="Arial" w:hAnsi="Arial" w:cs="Arial"/>
                <w:sz w:val="20"/>
                <w:szCs w:val="24"/>
                <w:vertAlign w:val="superscript"/>
              </w:rPr>
              <w:t>42</w:t>
            </w:r>
            <w:r>
              <w:rPr>
                <w:rFonts w:ascii="Arial" w:eastAsia="Times New Roman" w:hAnsi="Arial" w:cs="Arial"/>
                <w:sz w:val="20"/>
                <w:szCs w:val="20"/>
                <w:lang w:val="en-US" w:eastAsia="de-DE"/>
              </w:rPr>
              <w:fldChar w:fldCharType="end"/>
            </w:r>
          </w:p>
        </w:tc>
      </w:tr>
      <w:tr w:rsidR="00CE6075" w:rsidRPr="0054357E" w14:paraId="43E9A4C2"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60555876" w14:textId="77777777" w:rsidR="00CE6075" w:rsidRPr="0054357E" w:rsidRDefault="00CE6075" w:rsidP="00CE6075">
            <w:pPr>
              <w:rPr>
                <w:rFonts w:ascii="Arial" w:eastAsia="Times New Roman" w:hAnsi="Arial" w:cs="Arial"/>
                <w:sz w:val="20"/>
                <w:szCs w:val="20"/>
                <w:lang w:val="en-US" w:eastAsia="de-DE"/>
              </w:rPr>
            </w:pPr>
          </w:p>
        </w:tc>
        <w:tc>
          <w:tcPr>
            <w:tcW w:w="3544" w:type="dxa"/>
            <w:shd w:val="clear" w:color="auto" w:fill="F2F2F2" w:themeFill="background1" w:themeFillShade="F2"/>
            <w:noWrap/>
            <w:hideMark/>
          </w:tcPr>
          <w:p w14:paraId="452F9191" w14:textId="77777777" w:rsidR="00CE6075" w:rsidRPr="0054357E"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en-US" w:eastAsia="de-DE"/>
              </w:rPr>
            </w:pPr>
            <w:proofErr w:type="spellStart"/>
            <w:r w:rsidRPr="0054357E">
              <w:rPr>
                <w:rFonts w:ascii="Arial" w:eastAsia="Times New Roman" w:hAnsi="Arial" w:cs="Arial"/>
                <w:i/>
                <w:iCs/>
                <w:sz w:val="20"/>
                <w:szCs w:val="20"/>
                <w:lang w:val="en-US" w:eastAsia="de-DE"/>
              </w:rPr>
              <w:t>Trematomus</w:t>
            </w:r>
            <w:proofErr w:type="spellEnd"/>
            <w:r w:rsidRPr="0054357E">
              <w:rPr>
                <w:rFonts w:ascii="Arial" w:eastAsia="Times New Roman" w:hAnsi="Arial" w:cs="Arial"/>
                <w:i/>
                <w:iCs/>
                <w:sz w:val="20"/>
                <w:szCs w:val="20"/>
                <w:lang w:val="en-US" w:eastAsia="de-DE"/>
              </w:rPr>
              <w:t xml:space="preserve"> </w:t>
            </w:r>
            <w:proofErr w:type="spellStart"/>
            <w:r w:rsidRPr="0054357E">
              <w:rPr>
                <w:rFonts w:ascii="Arial" w:eastAsia="Times New Roman" w:hAnsi="Arial" w:cs="Arial"/>
                <w:i/>
                <w:iCs/>
                <w:sz w:val="20"/>
                <w:szCs w:val="20"/>
                <w:lang w:val="en-US" w:eastAsia="de-DE"/>
              </w:rPr>
              <w:t>scotti</w:t>
            </w:r>
            <w:proofErr w:type="spellEnd"/>
          </w:p>
        </w:tc>
        <w:tc>
          <w:tcPr>
            <w:tcW w:w="3260" w:type="dxa"/>
            <w:shd w:val="clear" w:color="auto" w:fill="F2F2F2" w:themeFill="background1" w:themeFillShade="F2"/>
            <w:noWrap/>
            <w:hideMark/>
          </w:tcPr>
          <w:p w14:paraId="4CF03454" w14:textId="77777777" w:rsidR="00CE6075" w:rsidRPr="0054357E" w:rsidRDefault="00CE6075" w:rsidP="00CE4AD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p>
        </w:tc>
        <w:tc>
          <w:tcPr>
            <w:tcW w:w="1120" w:type="dxa"/>
            <w:shd w:val="clear" w:color="auto" w:fill="F2F2F2" w:themeFill="background1" w:themeFillShade="F2"/>
            <w:noWrap/>
            <w:hideMark/>
          </w:tcPr>
          <w:p w14:paraId="36144D63" w14:textId="77777777" w:rsidR="00CE6075" w:rsidRPr="0054357E" w:rsidRDefault="0054357E"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en-US" w:eastAsia="de-DE"/>
              </w:rPr>
              <w:fldChar w:fldCharType="begin"/>
            </w:r>
            <w:r w:rsidR="003E61FA">
              <w:rPr>
                <w:rFonts w:ascii="Arial" w:eastAsia="Times New Roman" w:hAnsi="Arial" w:cs="Arial"/>
                <w:sz w:val="20"/>
                <w:szCs w:val="20"/>
                <w:lang w:val="en-US" w:eastAsia="de-DE"/>
              </w:rPr>
              <w:instrText xml:space="preserve"> ADDIN ZOTERO_ITEM CSL_CITATION {"citationID":"jikK6oiW","properties":{"formattedCitation":"\\super 17,53\\nosupersub{}","plainCitation":"17,53","noteIndex":0},"citationItems":[{"id":3321,"uris":["http://zotero.org/users/3032824/items/PIMLUMXK"],"uri":["http://zotero.org/users/3032824/items/PIMLUMXK"],"itemData":{"id":3321,"type":"article-journal","abstract":"One new and 2 previously recorded lepocreadiid digenean species representing 2 genera (Neolepidapedon and Lepidapedon) were found in notothenioid fishes of the genera Trematomus (Nototheniidae), Artedidraco and Pogonophryne (both Artedidraconidae), and Bathydraco and Prionodraco (both Bathydraconidae) in the Weddell Sea. Neolepidapedon trematomi is recorded in 4 host species, 3 of which are new...","container-title":"Acta Parasitologica","ISSN":"1230-2821","issue":"2","language":"English","page":"84-91","source":"www.cabdirect.org","title":"Digenea of fishes of the Weddell Sea. III. The Lepocreadiidae (genera &lt;i&gt;Neolepidapedon&lt;/i&gt; and &lt;i&gt;Lepidapedon&lt;/i&gt;), parasites of Notothenioidea.","volume":"42","author":[{"family":"Zdzitowiecki","given":"K."},{"family":"Cielecka","given":"D."}],"issued":{"date-parts":[["1997"]]}}},{"id":3267,"uris":["http://zotero.org/users/3032824/items/S33AGK8A"],"uri":["http://zotero.org/users/3032824/items/S33AGK8A"],"itemData":{"id":3267,"type":"article-journal","container-title":"Acta Parasitologica","page":"154-158","title":"Occurrence of digenea in fishes of the family Nototheniidae in the Weddell Sea.","volume":"47","author":[{"family":"Zdzitowiecki","given":"Krzysztof"}],"issued":{"date-parts":[["2002"]]}}}],"schema":"https://github.com/citation-style-language/schema/raw/master/csl-citation.json"} </w:instrText>
            </w:r>
            <w:r>
              <w:rPr>
                <w:rFonts w:ascii="Arial" w:eastAsia="Times New Roman" w:hAnsi="Arial" w:cs="Arial"/>
                <w:sz w:val="20"/>
                <w:szCs w:val="20"/>
                <w:lang w:val="en-US" w:eastAsia="de-DE"/>
              </w:rPr>
              <w:fldChar w:fldCharType="separate"/>
            </w:r>
            <w:r w:rsidR="003E61FA" w:rsidRPr="003E61FA">
              <w:rPr>
                <w:rFonts w:ascii="Arial" w:hAnsi="Arial" w:cs="Arial"/>
                <w:sz w:val="20"/>
                <w:szCs w:val="24"/>
                <w:vertAlign w:val="superscript"/>
              </w:rPr>
              <w:t>17,53</w:t>
            </w:r>
            <w:r>
              <w:rPr>
                <w:rFonts w:ascii="Arial" w:eastAsia="Times New Roman" w:hAnsi="Arial" w:cs="Arial"/>
                <w:sz w:val="20"/>
                <w:szCs w:val="20"/>
                <w:lang w:val="en-US" w:eastAsia="de-DE"/>
              </w:rPr>
              <w:fldChar w:fldCharType="end"/>
            </w:r>
          </w:p>
        </w:tc>
      </w:tr>
      <w:tr w:rsidR="00CE6075" w:rsidRPr="0054357E" w14:paraId="075CD0AA"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tcBorders>
              <w:bottom w:val="single" w:sz="4" w:space="0" w:color="auto"/>
            </w:tcBorders>
            <w:shd w:val="clear" w:color="auto" w:fill="auto"/>
            <w:noWrap/>
            <w:hideMark/>
          </w:tcPr>
          <w:p w14:paraId="75627F7D" w14:textId="77777777" w:rsidR="00CE6075" w:rsidRPr="0054357E" w:rsidRDefault="00CE6075" w:rsidP="00CE6075">
            <w:pPr>
              <w:rPr>
                <w:rFonts w:ascii="Arial" w:eastAsia="Times New Roman" w:hAnsi="Arial" w:cs="Arial"/>
                <w:sz w:val="20"/>
                <w:szCs w:val="20"/>
                <w:lang w:val="en-US" w:eastAsia="de-DE"/>
              </w:rPr>
            </w:pPr>
          </w:p>
        </w:tc>
        <w:tc>
          <w:tcPr>
            <w:tcW w:w="3544" w:type="dxa"/>
            <w:tcBorders>
              <w:bottom w:val="single" w:sz="4" w:space="0" w:color="auto"/>
            </w:tcBorders>
            <w:shd w:val="clear" w:color="auto" w:fill="F2F2F2" w:themeFill="background1" w:themeFillShade="F2"/>
            <w:noWrap/>
            <w:hideMark/>
          </w:tcPr>
          <w:p w14:paraId="5EC1D685" w14:textId="77777777" w:rsidR="00CE6075" w:rsidRPr="0054357E"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en-US" w:eastAsia="de-DE"/>
              </w:rPr>
            </w:pPr>
            <w:proofErr w:type="spellStart"/>
            <w:r w:rsidRPr="0054357E">
              <w:rPr>
                <w:rFonts w:ascii="Arial" w:eastAsia="Times New Roman" w:hAnsi="Arial" w:cs="Arial"/>
                <w:i/>
                <w:iCs/>
                <w:sz w:val="20"/>
                <w:szCs w:val="20"/>
                <w:lang w:val="en-US" w:eastAsia="de-DE"/>
              </w:rPr>
              <w:t>Tremotomus</w:t>
            </w:r>
            <w:proofErr w:type="spellEnd"/>
            <w:r w:rsidRPr="0054357E">
              <w:rPr>
                <w:rFonts w:ascii="Arial" w:eastAsia="Times New Roman" w:hAnsi="Arial" w:cs="Arial"/>
                <w:i/>
                <w:iCs/>
                <w:sz w:val="20"/>
                <w:szCs w:val="20"/>
                <w:lang w:val="en-US" w:eastAsia="de-DE"/>
              </w:rPr>
              <w:t xml:space="preserve"> </w:t>
            </w:r>
            <w:proofErr w:type="spellStart"/>
            <w:r w:rsidRPr="0054357E">
              <w:rPr>
                <w:rFonts w:ascii="Arial" w:eastAsia="Times New Roman" w:hAnsi="Arial" w:cs="Arial"/>
                <w:i/>
                <w:iCs/>
                <w:sz w:val="20"/>
                <w:szCs w:val="20"/>
                <w:lang w:val="en-US" w:eastAsia="de-DE"/>
              </w:rPr>
              <w:t>loennbergi</w:t>
            </w:r>
            <w:proofErr w:type="spellEnd"/>
          </w:p>
        </w:tc>
        <w:tc>
          <w:tcPr>
            <w:tcW w:w="3260" w:type="dxa"/>
            <w:tcBorders>
              <w:bottom w:val="single" w:sz="4" w:space="0" w:color="auto"/>
            </w:tcBorders>
            <w:shd w:val="clear" w:color="auto" w:fill="F2F2F2" w:themeFill="background1" w:themeFillShade="F2"/>
            <w:noWrap/>
            <w:hideMark/>
          </w:tcPr>
          <w:p w14:paraId="4D4F8CC0" w14:textId="77777777" w:rsidR="00CE6075" w:rsidRPr="0054357E"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p>
        </w:tc>
        <w:tc>
          <w:tcPr>
            <w:tcW w:w="1120" w:type="dxa"/>
            <w:tcBorders>
              <w:bottom w:val="single" w:sz="4" w:space="0" w:color="auto"/>
            </w:tcBorders>
            <w:shd w:val="clear" w:color="auto" w:fill="F2F2F2" w:themeFill="background1" w:themeFillShade="F2"/>
            <w:noWrap/>
            <w:hideMark/>
          </w:tcPr>
          <w:p w14:paraId="7FD772D2" w14:textId="77777777" w:rsidR="00CE6075" w:rsidRPr="0054357E" w:rsidRDefault="0054357E"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en-US" w:eastAsia="de-DE"/>
              </w:rPr>
              <w:fldChar w:fldCharType="begin"/>
            </w:r>
            <w:r w:rsidR="003E61FA">
              <w:rPr>
                <w:rFonts w:ascii="Arial" w:eastAsia="Times New Roman" w:hAnsi="Arial" w:cs="Arial"/>
                <w:sz w:val="20"/>
                <w:szCs w:val="20"/>
                <w:lang w:val="en-US" w:eastAsia="de-DE"/>
              </w:rPr>
              <w:instrText xml:space="preserve"> ADDIN ZOTERO_ITEM CSL_CITATION {"citationID":"fzpxV3un","properties":{"formattedCitation":"\\super 17,53\\nosupersub{}","plainCitation":"17,53","noteIndex":0},"citationItems":[{"id":3321,"uris":["http://zotero.org/users/3032824/items/PIMLUMXK"],"uri":["http://zotero.org/users/3032824/items/PIMLUMXK"],"itemData":{"id":3321,"type":"article-journal","abstract":"One new and 2 previously recorded lepocreadiid digenean species representing 2 genera (Neolepidapedon and Lepidapedon) were found in notothenioid fishes of the genera Trematomus (Nototheniidae), Artedidraco and Pogonophryne (both Artedidraconidae), and Bathydraco and Prionodraco (both Bathydraconidae) in the Weddell Sea. Neolepidapedon trematomi is recorded in 4 host species, 3 of which are new...","container-title":"Acta Parasitologica","ISSN":"1230-2821","issue":"2","language":"English","page":"84-91","source":"www.cabdirect.org","title":"Digenea of fishes of the Weddell Sea. III. The Lepocreadiidae (genera &lt;i&gt;Neolepidapedon&lt;/i&gt; and &lt;i&gt;Lepidapedon&lt;/i&gt;), parasites of Notothenioidea.","volume":"42","author":[{"family":"Zdzitowiecki","given":"K."},{"family":"Cielecka","given":"D."}],"issued":{"date-parts":[["1997"]]}}},{"id":3267,"uris":["http://zotero.org/users/3032824/items/S33AGK8A"],"uri":["http://zotero.org/users/3032824/items/S33AGK8A"],"itemData":{"id":3267,"type":"article-journal","container-title":"Acta Parasitologica","page":"154-158","title":"Occurrence of digenea in fishes of the family Nototheniidae in the Weddell Sea.","volume":"47","author":[{"family":"Zdzitowiecki","given":"Krzysztof"}],"issued":{"date-parts":[["2002"]]}}}],"schema":"https://github.com/citation-style-language/schema/raw/master/csl-citation.json"} </w:instrText>
            </w:r>
            <w:r>
              <w:rPr>
                <w:rFonts w:ascii="Arial" w:eastAsia="Times New Roman" w:hAnsi="Arial" w:cs="Arial"/>
                <w:sz w:val="20"/>
                <w:szCs w:val="20"/>
                <w:lang w:val="en-US" w:eastAsia="de-DE"/>
              </w:rPr>
              <w:fldChar w:fldCharType="separate"/>
            </w:r>
            <w:r w:rsidR="003E61FA" w:rsidRPr="003E61FA">
              <w:rPr>
                <w:rFonts w:ascii="Arial" w:hAnsi="Arial" w:cs="Arial"/>
                <w:sz w:val="20"/>
                <w:szCs w:val="24"/>
                <w:vertAlign w:val="superscript"/>
              </w:rPr>
              <w:t>17,53</w:t>
            </w:r>
            <w:r>
              <w:rPr>
                <w:rFonts w:ascii="Arial" w:eastAsia="Times New Roman" w:hAnsi="Arial" w:cs="Arial"/>
                <w:sz w:val="20"/>
                <w:szCs w:val="20"/>
                <w:lang w:val="en-US" w:eastAsia="de-DE"/>
              </w:rPr>
              <w:fldChar w:fldCharType="end"/>
            </w:r>
          </w:p>
        </w:tc>
      </w:tr>
      <w:tr w:rsidR="00CE6075" w:rsidRPr="00421356" w14:paraId="0BE0CF71"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auto"/>
            </w:tcBorders>
            <w:shd w:val="clear" w:color="auto" w:fill="auto"/>
            <w:noWrap/>
            <w:hideMark/>
          </w:tcPr>
          <w:p w14:paraId="0EBDAC4E" w14:textId="77777777" w:rsidR="00CE6075" w:rsidRPr="0054357E" w:rsidRDefault="00CE6075" w:rsidP="00CE6075">
            <w:pPr>
              <w:rPr>
                <w:rFonts w:ascii="Arial" w:eastAsia="Times New Roman" w:hAnsi="Arial" w:cs="Arial"/>
                <w:i/>
                <w:iCs/>
                <w:sz w:val="20"/>
                <w:szCs w:val="20"/>
                <w:lang w:val="en-US" w:eastAsia="de-DE"/>
              </w:rPr>
            </w:pPr>
            <w:proofErr w:type="spellStart"/>
            <w:r w:rsidRPr="0054357E">
              <w:rPr>
                <w:rFonts w:ascii="Arial" w:eastAsia="Times New Roman" w:hAnsi="Arial" w:cs="Arial"/>
                <w:i/>
                <w:iCs/>
                <w:sz w:val="20"/>
                <w:szCs w:val="20"/>
                <w:lang w:val="en-US" w:eastAsia="de-DE"/>
              </w:rPr>
              <w:t>Neolebouria</w:t>
            </w:r>
            <w:proofErr w:type="spellEnd"/>
            <w:r w:rsidRPr="0054357E">
              <w:rPr>
                <w:rFonts w:ascii="Arial" w:eastAsia="Times New Roman" w:hAnsi="Arial" w:cs="Arial"/>
                <w:i/>
                <w:iCs/>
                <w:sz w:val="20"/>
                <w:szCs w:val="20"/>
                <w:lang w:val="en-US" w:eastAsia="de-DE"/>
              </w:rPr>
              <w:t xml:space="preserve"> antarctica</w:t>
            </w:r>
          </w:p>
        </w:tc>
        <w:tc>
          <w:tcPr>
            <w:tcW w:w="3544" w:type="dxa"/>
            <w:tcBorders>
              <w:top w:val="single" w:sz="4" w:space="0" w:color="auto"/>
            </w:tcBorders>
            <w:shd w:val="clear" w:color="auto" w:fill="auto"/>
            <w:noWrap/>
            <w:hideMark/>
          </w:tcPr>
          <w:p w14:paraId="1D87D5B3" w14:textId="77777777" w:rsidR="00CE6075" w:rsidRPr="0054357E"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en-US" w:eastAsia="de-DE"/>
              </w:rPr>
            </w:pPr>
            <w:proofErr w:type="spellStart"/>
            <w:r w:rsidRPr="0054357E">
              <w:rPr>
                <w:rFonts w:ascii="Arial" w:eastAsia="Times New Roman" w:hAnsi="Arial" w:cs="Arial"/>
                <w:i/>
                <w:iCs/>
                <w:sz w:val="20"/>
                <w:szCs w:val="20"/>
                <w:lang w:val="en-US" w:eastAsia="de-DE"/>
              </w:rPr>
              <w:t>Gerlachea</w:t>
            </w:r>
            <w:proofErr w:type="spellEnd"/>
            <w:r w:rsidRPr="0054357E">
              <w:rPr>
                <w:rFonts w:ascii="Arial" w:eastAsia="Times New Roman" w:hAnsi="Arial" w:cs="Arial"/>
                <w:i/>
                <w:iCs/>
                <w:sz w:val="20"/>
                <w:szCs w:val="20"/>
                <w:lang w:val="en-US" w:eastAsia="de-DE"/>
              </w:rPr>
              <w:t xml:space="preserve"> australis</w:t>
            </w:r>
          </w:p>
        </w:tc>
        <w:tc>
          <w:tcPr>
            <w:tcW w:w="3260" w:type="dxa"/>
            <w:tcBorders>
              <w:top w:val="single" w:sz="4" w:space="0" w:color="auto"/>
            </w:tcBorders>
            <w:shd w:val="clear" w:color="auto" w:fill="auto"/>
            <w:noWrap/>
            <w:hideMark/>
          </w:tcPr>
          <w:p w14:paraId="7F1DF1B1" w14:textId="77777777" w:rsidR="00CE6075" w:rsidRPr="0054357E"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proofErr w:type="spellStart"/>
            <w:r w:rsidRPr="0054357E">
              <w:rPr>
                <w:rFonts w:ascii="Arial" w:eastAsia="Times New Roman" w:hAnsi="Arial" w:cs="Arial"/>
                <w:sz w:val="20"/>
                <w:szCs w:val="20"/>
                <w:lang w:val="en-US" w:eastAsia="de-DE"/>
              </w:rPr>
              <w:t>Bathydraconidae</w:t>
            </w:r>
            <w:proofErr w:type="spellEnd"/>
            <w:r w:rsidRPr="0054357E">
              <w:rPr>
                <w:rFonts w:ascii="Arial" w:eastAsia="Times New Roman" w:hAnsi="Arial" w:cs="Arial"/>
                <w:sz w:val="20"/>
                <w:szCs w:val="20"/>
                <w:lang w:val="en-US" w:eastAsia="de-DE"/>
              </w:rPr>
              <w:t xml:space="preserve"> (</w:t>
            </w:r>
            <w:proofErr w:type="spellStart"/>
            <w:r w:rsidRPr="0054357E">
              <w:rPr>
                <w:rFonts w:ascii="Arial" w:eastAsia="Times New Roman" w:hAnsi="Arial" w:cs="Arial"/>
                <w:sz w:val="20"/>
                <w:szCs w:val="20"/>
                <w:lang w:val="en-US" w:eastAsia="de-DE"/>
              </w:rPr>
              <w:t>Notothenioidei</w:t>
            </w:r>
            <w:proofErr w:type="spellEnd"/>
            <w:r w:rsidRPr="0054357E">
              <w:rPr>
                <w:rFonts w:ascii="Arial" w:eastAsia="Times New Roman" w:hAnsi="Arial" w:cs="Arial"/>
                <w:sz w:val="20"/>
                <w:szCs w:val="20"/>
                <w:lang w:val="en-US" w:eastAsia="de-DE"/>
              </w:rPr>
              <w:t>)</w:t>
            </w:r>
          </w:p>
        </w:tc>
        <w:tc>
          <w:tcPr>
            <w:tcW w:w="1120" w:type="dxa"/>
            <w:tcBorders>
              <w:top w:val="single" w:sz="4" w:space="0" w:color="auto"/>
            </w:tcBorders>
            <w:shd w:val="clear" w:color="auto" w:fill="auto"/>
            <w:noWrap/>
            <w:hideMark/>
          </w:tcPr>
          <w:p w14:paraId="3ACDFFF3" w14:textId="77777777" w:rsidR="00CE6075" w:rsidRPr="00AB57A9" w:rsidRDefault="00AB57A9"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en-US" w:eastAsia="de-DE"/>
              </w:rPr>
              <w:fldChar w:fldCharType="begin"/>
            </w:r>
            <w:r w:rsidR="003E61FA">
              <w:rPr>
                <w:rFonts w:ascii="Arial" w:eastAsia="Times New Roman" w:hAnsi="Arial" w:cs="Arial"/>
                <w:sz w:val="20"/>
                <w:szCs w:val="20"/>
                <w:lang w:val="de-DE" w:eastAsia="de-DE"/>
              </w:rPr>
              <w:instrText xml:space="preserve"> ADDIN ZOTERO_ITEM CSL_CITATION {"citationID":"kcn49rC4","properties":{"formattedCitation":"\\super 55\\nosupersub{}","plainCitation":"55","noteIndex":0},"citationItems":[{"id":3314,"uris":["http://zotero.org/users/3032824/items/AYTLHUWB"],"uri":["http://zotero.org/users/3032824/items/AYTLHUWB"],"itemData":{"id":3314,"type":"article-journal","abstract":"As members of the Notothenioidei - the dominant fish taxon in Antarctic waters - the family Bathydraconidae includes 12 genera and 17 species. The knowledge of these species inhabiting an isolated environment is rather fragmentary, including their parasite fauna. Studies on fish hosts and their associated parasites can help gain insights into even remote ecosystems and be used to infer ecological roles in food webs; however, ecological studies on the Bathydraconidae are scarce.","container-title":"Parasites &amp; Vectors","DOI":"10.1186/s13071-017-2176-7","ISSN":"1756-3305","issue":"1","journalAbbreviation":"Parasites Vectors","language":"en","page":"235","source":"Springer Link","title":"Parasite fauna of the Antarctic dragonfish &lt;i&gt;Parachaenichthys charcoti&lt;/i&gt; (Perciformes: Bathydraconidae) and closely related Bathydraconidae from the Antarctic Peninsula, Southern Ocean","title-short":"Parasite fauna of the Antarctic dragonfish Parachaenichthys charcoti (Perciformes","volume":"10","author":[{"family":"Münster","given":"Julian"},{"family":"Kochmann","given":"Judith"},{"family":"Grigat","given":"Juline"},{"family":"Klimpel","given":"Sven"},{"family":"Kuhn","given":"Thomas"}],"issued":{"date-parts":[["2017",5,12]]}}}],"schema":"https://github.com/citation-style-language/schema/raw/master/csl-citation.json"} </w:instrText>
            </w:r>
            <w:r>
              <w:rPr>
                <w:rFonts w:ascii="Arial" w:eastAsia="Times New Roman" w:hAnsi="Arial" w:cs="Arial"/>
                <w:sz w:val="20"/>
                <w:szCs w:val="20"/>
                <w:lang w:val="en-US" w:eastAsia="de-DE"/>
              </w:rPr>
              <w:fldChar w:fldCharType="separate"/>
            </w:r>
            <w:r w:rsidR="003E61FA" w:rsidRPr="003E61FA">
              <w:rPr>
                <w:rFonts w:ascii="Arial" w:hAnsi="Arial" w:cs="Arial"/>
                <w:sz w:val="20"/>
                <w:szCs w:val="24"/>
                <w:vertAlign w:val="superscript"/>
              </w:rPr>
              <w:t>55</w:t>
            </w:r>
            <w:r>
              <w:rPr>
                <w:rFonts w:ascii="Arial" w:eastAsia="Times New Roman" w:hAnsi="Arial" w:cs="Arial"/>
                <w:sz w:val="20"/>
                <w:szCs w:val="20"/>
                <w:lang w:val="en-US" w:eastAsia="de-DE"/>
              </w:rPr>
              <w:fldChar w:fldCharType="end"/>
            </w:r>
          </w:p>
        </w:tc>
      </w:tr>
      <w:tr w:rsidR="00CE6075" w:rsidRPr="00421356" w14:paraId="5C755D57"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4A82E470" w14:textId="77777777" w:rsidR="00CE6075" w:rsidRPr="00AB57A9" w:rsidRDefault="00CE6075" w:rsidP="00CE6075">
            <w:pPr>
              <w:rPr>
                <w:rFonts w:ascii="Arial" w:eastAsia="Times New Roman" w:hAnsi="Arial" w:cs="Arial"/>
                <w:sz w:val="20"/>
                <w:szCs w:val="20"/>
                <w:lang w:val="de-DE" w:eastAsia="de-DE"/>
              </w:rPr>
            </w:pPr>
          </w:p>
        </w:tc>
        <w:tc>
          <w:tcPr>
            <w:tcW w:w="3544" w:type="dxa"/>
            <w:shd w:val="clear" w:color="auto" w:fill="auto"/>
            <w:noWrap/>
            <w:hideMark/>
          </w:tcPr>
          <w:p w14:paraId="1A8273FB" w14:textId="77777777" w:rsidR="00CE6075" w:rsidRPr="0054357E"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en-US" w:eastAsia="de-DE"/>
              </w:rPr>
            </w:pPr>
            <w:proofErr w:type="spellStart"/>
            <w:r w:rsidRPr="0054357E">
              <w:rPr>
                <w:rFonts w:ascii="Arial" w:eastAsia="Times New Roman" w:hAnsi="Arial" w:cs="Arial"/>
                <w:i/>
                <w:iCs/>
                <w:sz w:val="20"/>
                <w:szCs w:val="20"/>
                <w:lang w:val="en-US" w:eastAsia="de-DE"/>
              </w:rPr>
              <w:t>Gymnodraco</w:t>
            </w:r>
            <w:proofErr w:type="spellEnd"/>
            <w:r w:rsidRPr="0054357E">
              <w:rPr>
                <w:rFonts w:ascii="Arial" w:eastAsia="Times New Roman" w:hAnsi="Arial" w:cs="Arial"/>
                <w:i/>
                <w:iCs/>
                <w:sz w:val="20"/>
                <w:szCs w:val="20"/>
                <w:lang w:val="en-US" w:eastAsia="de-DE"/>
              </w:rPr>
              <w:t xml:space="preserve"> </w:t>
            </w:r>
            <w:proofErr w:type="spellStart"/>
            <w:r w:rsidRPr="0054357E">
              <w:rPr>
                <w:rFonts w:ascii="Arial" w:eastAsia="Times New Roman" w:hAnsi="Arial" w:cs="Arial"/>
                <w:i/>
                <w:iCs/>
                <w:sz w:val="20"/>
                <w:szCs w:val="20"/>
                <w:lang w:val="en-US" w:eastAsia="de-DE"/>
              </w:rPr>
              <w:t>acuticeps</w:t>
            </w:r>
            <w:proofErr w:type="spellEnd"/>
          </w:p>
        </w:tc>
        <w:tc>
          <w:tcPr>
            <w:tcW w:w="3260" w:type="dxa"/>
            <w:shd w:val="clear" w:color="auto" w:fill="auto"/>
            <w:noWrap/>
            <w:hideMark/>
          </w:tcPr>
          <w:p w14:paraId="19A82F1D" w14:textId="77777777" w:rsidR="00CE6075" w:rsidRPr="0054357E"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p>
        </w:tc>
        <w:tc>
          <w:tcPr>
            <w:tcW w:w="1120" w:type="dxa"/>
            <w:shd w:val="clear" w:color="auto" w:fill="auto"/>
            <w:noWrap/>
            <w:hideMark/>
          </w:tcPr>
          <w:p w14:paraId="64243796" w14:textId="77777777" w:rsidR="00CE6075" w:rsidRPr="00AB57A9" w:rsidRDefault="00AB57A9"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en-US" w:eastAsia="de-DE"/>
              </w:rPr>
              <w:fldChar w:fldCharType="begin"/>
            </w:r>
            <w:r w:rsidR="003E61FA">
              <w:rPr>
                <w:rFonts w:ascii="Arial" w:eastAsia="Times New Roman" w:hAnsi="Arial" w:cs="Arial"/>
                <w:sz w:val="20"/>
                <w:szCs w:val="20"/>
                <w:lang w:val="de-DE" w:eastAsia="de-DE"/>
              </w:rPr>
              <w:instrText xml:space="preserve"> ADDIN ZOTERO_ITEM CSL_CITATION {"citationID":"RaCndWdI","properties":{"formattedCitation":"\\super 55\\nosupersub{}","plainCitation":"55","noteIndex":0},"citationItems":[{"id":3314,"uris":["http://zotero.org/users/3032824/items/AYTLHUWB"],"uri":["http://zotero.org/users/3032824/items/AYTLHUWB"],"itemData":{"id":3314,"type":"article-journal","abstract":"As members of the Notothenioidei - the dominant fish taxon in Antarctic waters - the family Bathydraconidae includes 12 genera and 17 species. The knowledge of these species inhabiting an isolated environment is rather fragmentary, including their parasite fauna. Studies on fish hosts and their associated parasites can help gain insights into even remote ecosystems and be used to infer ecological roles in food webs; however, ecological studies on the Bathydraconidae are scarce.","container-title":"Parasites &amp; Vectors","DOI":"10.1186/s13071-017-2176-7","ISSN":"1756-3305","issue":"1","journalAbbreviation":"Parasites Vectors","language":"en","page":"235","source":"Springer Link","title":"Parasite fauna of the Antarctic dragonfish &lt;i&gt;Parachaenichthys charcoti&lt;/i&gt; (Perciformes: Bathydraconidae) and closely related Bathydraconidae from the Antarctic Peninsula, Southern Ocean","title-short":"Parasite fauna of the Antarctic dragonfish Parachaenichthys charcoti (Perciformes","volume":"10","author":[{"family":"Münster","given":"Julian"},{"family":"Kochmann","given":"Judith"},{"family":"Grigat","given":"Juline"},{"family":"Klimpel","given":"Sven"},{"family":"Kuhn","given":"Thomas"}],"issued":{"date-parts":[["2017",5,12]]}}}],"schema":"https://github.com/citation-style-language/schema/raw/master/csl-citation.json"} </w:instrText>
            </w:r>
            <w:r>
              <w:rPr>
                <w:rFonts w:ascii="Arial" w:eastAsia="Times New Roman" w:hAnsi="Arial" w:cs="Arial"/>
                <w:sz w:val="20"/>
                <w:szCs w:val="20"/>
                <w:lang w:val="en-US" w:eastAsia="de-DE"/>
              </w:rPr>
              <w:fldChar w:fldCharType="separate"/>
            </w:r>
            <w:r w:rsidR="003E61FA" w:rsidRPr="003E61FA">
              <w:rPr>
                <w:rFonts w:ascii="Arial" w:hAnsi="Arial" w:cs="Arial"/>
                <w:sz w:val="20"/>
                <w:szCs w:val="24"/>
                <w:vertAlign w:val="superscript"/>
              </w:rPr>
              <w:t>55</w:t>
            </w:r>
            <w:r>
              <w:rPr>
                <w:rFonts w:ascii="Arial" w:eastAsia="Times New Roman" w:hAnsi="Arial" w:cs="Arial"/>
                <w:sz w:val="20"/>
                <w:szCs w:val="20"/>
                <w:lang w:val="en-US" w:eastAsia="de-DE"/>
              </w:rPr>
              <w:fldChar w:fldCharType="end"/>
            </w:r>
          </w:p>
        </w:tc>
      </w:tr>
      <w:tr w:rsidR="00CE6075" w:rsidRPr="00CE6075" w14:paraId="7FB49211"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1D8AC95F" w14:textId="77777777" w:rsidR="00CE6075" w:rsidRPr="00AB57A9" w:rsidRDefault="00CE6075" w:rsidP="00CE6075">
            <w:pPr>
              <w:rPr>
                <w:rFonts w:ascii="Arial" w:eastAsia="Times New Roman" w:hAnsi="Arial" w:cs="Arial"/>
                <w:sz w:val="20"/>
                <w:szCs w:val="20"/>
                <w:lang w:val="de-DE" w:eastAsia="de-DE"/>
              </w:rPr>
            </w:pPr>
          </w:p>
        </w:tc>
        <w:tc>
          <w:tcPr>
            <w:tcW w:w="3544" w:type="dxa"/>
            <w:shd w:val="clear" w:color="auto" w:fill="auto"/>
            <w:noWrap/>
            <w:hideMark/>
          </w:tcPr>
          <w:p w14:paraId="705BF12A" w14:textId="77777777" w:rsidR="00CE6075" w:rsidRPr="0054357E"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en-US" w:eastAsia="de-DE"/>
              </w:rPr>
            </w:pPr>
            <w:proofErr w:type="spellStart"/>
            <w:r w:rsidRPr="0054357E">
              <w:rPr>
                <w:rFonts w:ascii="Arial" w:eastAsia="Times New Roman" w:hAnsi="Arial" w:cs="Arial"/>
                <w:i/>
                <w:iCs/>
                <w:sz w:val="20"/>
                <w:szCs w:val="20"/>
                <w:lang w:val="en-US" w:eastAsia="de-DE"/>
              </w:rPr>
              <w:t>Parachaenichthys</w:t>
            </w:r>
            <w:proofErr w:type="spellEnd"/>
            <w:r w:rsidRPr="0054357E">
              <w:rPr>
                <w:rFonts w:ascii="Arial" w:eastAsia="Times New Roman" w:hAnsi="Arial" w:cs="Arial"/>
                <w:i/>
                <w:iCs/>
                <w:sz w:val="20"/>
                <w:szCs w:val="20"/>
                <w:lang w:val="en-US" w:eastAsia="de-DE"/>
              </w:rPr>
              <w:t xml:space="preserve"> </w:t>
            </w:r>
            <w:proofErr w:type="spellStart"/>
            <w:r w:rsidRPr="0054357E">
              <w:rPr>
                <w:rFonts w:ascii="Arial" w:eastAsia="Times New Roman" w:hAnsi="Arial" w:cs="Arial"/>
                <w:i/>
                <w:iCs/>
                <w:sz w:val="20"/>
                <w:szCs w:val="20"/>
                <w:lang w:val="en-US" w:eastAsia="de-DE"/>
              </w:rPr>
              <w:t>charcoti</w:t>
            </w:r>
            <w:proofErr w:type="spellEnd"/>
          </w:p>
        </w:tc>
        <w:tc>
          <w:tcPr>
            <w:tcW w:w="3260" w:type="dxa"/>
            <w:shd w:val="clear" w:color="auto" w:fill="auto"/>
            <w:noWrap/>
            <w:hideMark/>
          </w:tcPr>
          <w:p w14:paraId="123FC62E" w14:textId="77777777" w:rsidR="00CE6075" w:rsidRPr="0054357E" w:rsidRDefault="00CE6075" w:rsidP="00CE60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p>
        </w:tc>
        <w:tc>
          <w:tcPr>
            <w:tcW w:w="1120" w:type="dxa"/>
            <w:shd w:val="clear" w:color="auto" w:fill="auto"/>
            <w:noWrap/>
            <w:hideMark/>
          </w:tcPr>
          <w:p w14:paraId="33A2982C" w14:textId="77777777" w:rsidR="00CE6075" w:rsidRPr="0054357E" w:rsidRDefault="00AB57A9"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en-US" w:eastAsia="de-DE"/>
              </w:rPr>
              <w:fldChar w:fldCharType="begin"/>
            </w:r>
            <w:r w:rsidR="003E61FA">
              <w:rPr>
                <w:rFonts w:ascii="Arial" w:eastAsia="Times New Roman" w:hAnsi="Arial" w:cs="Arial"/>
                <w:sz w:val="20"/>
                <w:szCs w:val="20"/>
                <w:lang w:val="en-US" w:eastAsia="de-DE"/>
              </w:rPr>
              <w:instrText xml:space="preserve"> ADDIN ZOTERO_ITEM CSL_CITATION {"citationID":"hpPdUIXp","properties":{"formattedCitation":"\\super 4,7,54\\nosupersub{}","plainCitation":"4,7,54","noteIndex":0},"citationItems":[{"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id":3296,"uris":["http://zotero.org/users/3032824/items/DX787H5F"],"uri":["http://zotero.org/users/3032824/items/DX787H5F"],"itemData":{"id":3296,"type":"article-journal","container-title":"Acta Parasitologica","issue":"1","page":"18-23","title":"Occurrence of endoparasitic worms in fish, &lt;i&gt;Parachaenichthys charcoti&lt;/i&gt; (Bathydraconidae), off the South Shetland Islands (Antarctica).","volume":"46","author":[{"family":"Zdzitowiecki","given":"Krzysztof"}],"issued":{"date-parts":[["2001"]]}}},{"id":3257,"uris":["http://zotero.org/users/3032824/items/K7MK3V8T"],"uri":["http://zotero.org/users/3032824/items/K7MK3V8T"],"itemData":{"id":3257,"type":"article-journal","container-title":"Acta Parasitologica","issue":"1","page":"11-14","title":"Antarctic representatives of the genus &lt;i&gt;Neolebouria&lt;/i&gt; Gibson, 1976 (Digenea, Opecoelidae), with description of one new species.","volume":"38","author":[{"family":"Zdzitowiecki","given":"Krzysztof"},{"family":"Pisano","given":"Eva"},{"family":"Vacchi","given":"M."}],"issued":{"date-parts":[["1993"]]}}}],"schema":"https://github.com/citation-style-language/schema/raw/master/csl-citation.json"} </w:instrText>
            </w:r>
            <w:r>
              <w:rPr>
                <w:rFonts w:ascii="Arial" w:eastAsia="Times New Roman" w:hAnsi="Arial" w:cs="Arial"/>
                <w:sz w:val="20"/>
                <w:szCs w:val="20"/>
                <w:lang w:val="en-US" w:eastAsia="de-DE"/>
              </w:rPr>
              <w:fldChar w:fldCharType="separate"/>
            </w:r>
            <w:r w:rsidR="003E61FA" w:rsidRPr="003E61FA">
              <w:rPr>
                <w:rFonts w:ascii="Arial" w:hAnsi="Arial" w:cs="Arial"/>
                <w:sz w:val="20"/>
                <w:szCs w:val="24"/>
                <w:vertAlign w:val="superscript"/>
              </w:rPr>
              <w:t>4,7,54</w:t>
            </w:r>
            <w:r>
              <w:rPr>
                <w:rFonts w:ascii="Arial" w:eastAsia="Times New Roman" w:hAnsi="Arial" w:cs="Arial"/>
                <w:sz w:val="20"/>
                <w:szCs w:val="20"/>
                <w:lang w:val="en-US" w:eastAsia="de-DE"/>
              </w:rPr>
              <w:fldChar w:fldCharType="end"/>
            </w:r>
          </w:p>
        </w:tc>
      </w:tr>
      <w:tr w:rsidR="00CE6075" w:rsidRPr="0054357E" w14:paraId="21699835"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4D549E52" w14:textId="77777777" w:rsidR="00CE6075" w:rsidRPr="0054357E" w:rsidRDefault="00CE6075" w:rsidP="00CE6075">
            <w:pPr>
              <w:rPr>
                <w:rFonts w:ascii="Arial" w:eastAsia="Times New Roman" w:hAnsi="Arial" w:cs="Arial"/>
                <w:sz w:val="20"/>
                <w:szCs w:val="20"/>
                <w:lang w:val="en-US" w:eastAsia="de-DE"/>
              </w:rPr>
            </w:pPr>
          </w:p>
        </w:tc>
        <w:tc>
          <w:tcPr>
            <w:tcW w:w="3544" w:type="dxa"/>
            <w:shd w:val="clear" w:color="auto" w:fill="auto"/>
            <w:noWrap/>
            <w:hideMark/>
          </w:tcPr>
          <w:p w14:paraId="424A8B47" w14:textId="77777777" w:rsidR="00CE6075" w:rsidRPr="0054357E"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en-US" w:eastAsia="de-DE"/>
              </w:rPr>
            </w:pPr>
            <w:proofErr w:type="spellStart"/>
            <w:r w:rsidRPr="0054357E">
              <w:rPr>
                <w:rFonts w:ascii="Arial" w:eastAsia="Times New Roman" w:hAnsi="Arial" w:cs="Arial"/>
                <w:i/>
                <w:iCs/>
                <w:sz w:val="20"/>
                <w:szCs w:val="20"/>
                <w:lang w:val="en-US" w:eastAsia="de-DE"/>
              </w:rPr>
              <w:t>Psilodraco</w:t>
            </w:r>
            <w:proofErr w:type="spellEnd"/>
            <w:r w:rsidRPr="0054357E">
              <w:rPr>
                <w:rFonts w:ascii="Arial" w:eastAsia="Times New Roman" w:hAnsi="Arial" w:cs="Arial"/>
                <w:i/>
                <w:iCs/>
                <w:sz w:val="20"/>
                <w:szCs w:val="20"/>
                <w:lang w:val="en-US" w:eastAsia="de-DE"/>
              </w:rPr>
              <w:t xml:space="preserve"> </w:t>
            </w:r>
            <w:proofErr w:type="spellStart"/>
            <w:r w:rsidRPr="0054357E">
              <w:rPr>
                <w:rFonts w:ascii="Arial" w:eastAsia="Times New Roman" w:hAnsi="Arial" w:cs="Arial"/>
                <w:i/>
                <w:iCs/>
                <w:sz w:val="20"/>
                <w:szCs w:val="20"/>
                <w:lang w:val="en-US" w:eastAsia="de-DE"/>
              </w:rPr>
              <w:t>breviceps</w:t>
            </w:r>
            <w:proofErr w:type="spellEnd"/>
          </w:p>
        </w:tc>
        <w:tc>
          <w:tcPr>
            <w:tcW w:w="3260" w:type="dxa"/>
            <w:shd w:val="clear" w:color="auto" w:fill="auto"/>
            <w:noWrap/>
            <w:hideMark/>
          </w:tcPr>
          <w:p w14:paraId="40CDF451" w14:textId="77777777" w:rsidR="00CE6075" w:rsidRPr="0054357E" w:rsidRDefault="00CE6075" w:rsidP="00CE60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p>
        </w:tc>
        <w:tc>
          <w:tcPr>
            <w:tcW w:w="1120" w:type="dxa"/>
            <w:shd w:val="clear" w:color="auto" w:fill="auto"/>
            <w:noWrap/>
            <w:hideMark/>
          </w:tcPr>
          <w:p w14:paraId="382292E1" w14:textId="77777777" w:rsidR="00CE6075" w:rsidRPr="0054357E" w:rsidRDefault="00AB57A9"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en-US" w:eastAsia="de-DE"/>
              </w:rPr>
              <w:fldChar w:fldCharType="begin"/>
            </w:r>
            <w:r w:rsidR="003E61FA">
              <w:rPr>
                <w:rFonts w:ascii="Arial" w:eastAsia="Times New Roman" w:hAnsi="Arial" w:cs="Arial"/>
                <w:sz w:val="20"/>
                <w:szCs w:val="20"/>
                <w:lang w:val="en-US" w:eastAsia="de-DE"/>
              </w:rPr>
              <w:instrText xml:space="preserve"> ADDIN ZOTERO_ITEM CSL_CITATION {"citationID":"hAO9zWVU","properties":{"formattedCitation":"\\super 4,7\\nosupersub{}","plainCitation":"4,7","noteIndex":0},"citationItems":[{"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id":3257,"uris":["http://zotero.org/users/3032824/items/K7MK3V8T"],"uri":["http://zotero.org/users/3032824/items/K7MK3V8T"],"itemData":{"id":3257,"type":"article-journal","container-title":"Acta Parasitologica","issue":"1","page":"11-14","title":"Antarctic representatives of the genus &lt;i&gt;Neolebouria&lt;/i&gt; Gibson, 1976 (Digenea, Opecoelidae), with description of one new species.","volume":"38","author":[{"family":"Zdzitowiecki","given":"Krzysztof"},{"family":"Pisano","given":"Eva"},{"family":"Vacchi","given":"M."}],"issued":{"date-parts":[["1993"]]}}}],"schema":"https://github.com/citation-style-language/schema/raw/master/csl-citation.json"} </w:instrText>
            </w:r>
            <w:r>
              <w:rPr>
                <w:rFonts w:ascii="Arial" w:eastAsia="Times New Roman" w:hAnsi="Arial" w:cs="Arial"/>
                <w:sz w:val="20"/>
                <w:szCs w:val="20"/>
                <w:lang w:val="en-US" w:eastAsia="de-DE"/>
              </w:rPr>
              <w:fldChar w:fldCharType="separate"/>
            </w:r>
            <w:r w:rsidR="003E61FA" w:rsidRPr="003E61FA">
              <w:rPr>
                <w:rFonts w:ascii="Arial" w:hAnsi="Arial" w:cs="Arial"/>
                <w:sz w:val="20"/>
                <w:szCs w:val="24"/>
                <w:vertAlign w:val="superscript"/>
              </w:rPr>
              <w:t>4,7</w:t>
            </w:r>
            <w:r>
              <w:rPr>
                <w:rFonts w:ascii="Arial" w:eastAsia="Times New Roman" w:hAnsi="Arial" w:cs="Arial"/>
                <w:sz w:val="20"/>
                <w:szCs w:val="20"/>
                <w:lang w:val="en-US" w:eastAsia="de-DE"/>
              </w:rPr>
              <w:fldChar w:fldCharType="end"/>
            </w:r>
          </w:p>
        </w:tc>
      </w:tr>
      <w:tr w:rsidR="00594004" w:rsidRPr="0054357E" w14:paraId="72FFEA3A"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6B00F441" w14:textId="77777777" w:rsidR="00594004" w:rsidRPr="0054357E" w:rsidRDefault="00594004" w:rsidP="00594004">
            <w:pPr>
              <w:rPr>
                <w:rFonts w:ascii="Arial" w:eastAsia="Times New Roman" w:hAnsi="Arial" w:cs="Arial"/>
                <w:sz w:val="20"/>
                <w:szCs w:val="20"/>
                <w:lang w:val="en-US" w:eastAsia="de-DE"/>
              </w:rPr>
            </w:pPr>
          </w:p>
        </w:tc>
        <w:tc>
          <w:tcPr>
            <w:tcW w:w="3544" w:type="dxa"/>
            <w:shd w:val="clear" w:color="auto" w:fill="F2F2F2" w:themeFill="background1" w:themeFillShade="F2"/>
            <w:noWrap/>
            <w:hideMark/>
          </w:tcPr>
          <w:p w14:paraId="1EA75B00" w14:textId="77777777" w:rsidR="00594004" w:rsidRPr="0054357E"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en-US" w:eastAsia="de-DE"/>
              </w:rPr>
            </w:pPr>
            <w:proofErr w:type="spellStart"/>
            <w:r w:rsidRPr="0054357E">
              <w:rPr>
                <w:rFonts w:ascii="Arial" w:eastAsia="Times New Roman" w:hAnsi="Arial" w:cs="Arial"/>
                <w:i/>
                <w:iCs/>
                <w:sz w:val="20"/>
                <w:szCs w:val="20"/>
                <w:lang w:val="en-US" w:eastAsia="de-DE"/>
              </w:rPr>
              <w:t>Chaenocephalus</w:t>
            </w:r>
            <w:proofErr w:type="spellEnd"/>
            <w:r w:rsidRPr="0054357E">
              <w:rPr>
                <w:rFonts w:ascii="Arial" w:eastAsia="Times New Roman" w:hAnsi="Arial" w:cs="Arial"/>
                <w:i/>
                <w:iCs/>
                <w:sz w:val="20"/>
                <w:szCs w:val="20"/>
                <w:lang w:val="en-US" w:eastAsia="de-DE"/>
              </w:rPr>
              <w:t xml:space="preserve"> </w:t>
            </w:r>
            <w:proofErr w:type="spellStart"/>
            <w:r w:rsidRPr="0054357E">
              <w:rPr>
                <w:rFonts w:ascii="Arial" w:eastAsia="Times New Roman" w:hAnsi="Arial" w:cs="Arial"/>
                <w:i/>
                <w:iCs/>
                <w:sz w:val="20"/>
                <w:szCs w:val="20"/>
                <w:lang w:val="en-US" w:eastAsia="de-DE"/>
              </w:rPr>
              <w:t>aceratus</w:t>
            </w:r>
            <w:proofErr w:type="spellEnd"/>
          </w:p>
        </w:tc>
        <w:tc>
          <w:tcPr>
            <w:tcW w:w="3260" w:type="dxa"/>
            <w:shd w:val="clear" w:color="auto" w:fill="F2F2F2" w:themeFill="background1" w:themeFillShade="F2"/>
            <w:noWrap/>
            <w:hideMark/>
          </w:tcPr>
          <w:p w14:paraId="155ACC5F" w14:textId="77777777" w:rsidR="00594004" w:rsidRPr="0054357E"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proofErr w:type="spellStart"/>
            <w:r w:rsidRPr="0054357E">
              <w:rPr>
                <w:rFonts w:ascii="Arial" w:eastAsia="Times New Roman" w:hAnsi="Arial" w:cs="Arial"/>
                <w:sz w:val="20"/>
                <w:szCs w:val="20"/>
                <w:lang w:val="en-US" w:eastAsia="de-DE"/>
              </w:rPr>
              <w:t>Channichthyidae</w:t>
            </w:r>
            <w:proofErr w:type="spellEnd"/>
            <w:r w:rsidRPr="0054357E">
              <w:rPr>
                <w:rFonts w:ascii="Arial" w:eastAsia="Times New Roman" w:hAnsi="Arial" w:cs="Arial"/>
                <w:sz w:val="20"/>
                <w:szCs w:val="20"/>
                <w:lang w:val="en-US" w:eastAsia="de-DE"/>
              </w:rPr>
              <w:t xml:space="preserve"> (</w:t>
            </w:r>
            <w:proofErr w:type="spellStart"/>
            <w:r w:rsidRPr="0054357E">
              <w:rPr>
                <w:rFonts w:ascii="Arial" w:eastAsia="Times New Roman" w:hAnsi="Arial" w:cs="Arial"/>
                <w:sz w:val="20"/>
                <w:szCs w:val="20"/>
                <w:lang w:val="en-US" w:eastAsia="de-DE"/>
              </w:rPr>
              <w:t>Notothenioidei</w:t>
            </w:r>
            <w:proofErr w:type="spellEnd"/>
            <w:r w:rsidRPr="0054357E">
              <w:rPr>
                <w:rFonts w:ascii="Arial" w:eastAsia="Times New Roman" w:hAnsi="Arial" w:cs="Arial"/>
                <w:sz w:val="20"/>
                <w:szCs w:val="20"/>
                <w:lang w:val="en-US" w:eastAsia="de-DE"/>
              </w:rPr>
              <w:t>)</w:t>
            </w:r>
          </w:p>
        </w:tc>
        <w:tc>
          <w:tcPr>
            <w:tcW w:w="1120" w:type="dxa"/>
            <w:shd w:val="clear" w:color="auto" w:fill="F2F2F2" w:themeFill="background1" w:themeFillShade="F2"/>
            <w:noWrap/>
            <w:hideMark/>
          </w:tcPr>
          <w:p w14:paraId="575F02EC" w14:textId="77777777" w:rsidR="00594004" w:rsidRPr="0054357E" w:rsidRDefault="00AB57A9"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en-US" w:eastAsia="de-DE"/>
              </w:rPr>
              <w:fldChar w:fldCharType="begin"/>
            </w:r>
            <w:r w:rsidR="003E61FA">
              <w:rPr>
                <w:rFonts w:ascii="Arial" w:eastAsia="Times New Roman" w:hAnsi="Arial" w:cs="Arial"/>
                <w:sz w:val="20"/>
                <w:szCs w:val="20"/>
                <w:lang w:val="en-US" w:eastAsia="de-DE"/>
              </w:rPr>
              <w:instrText xml:space="preserve"> ADDIN ZOTERO_ITEM CSL_CITATION {"citationID":"CMmURDdS","properties":{"formattedCitation":"\\super 4,5,7,15,56\\nosupersub{}","plainCitation":"4,5,7,15,56","noteIndex":0},"citationItems":[{"id":3265,"uris":["http://zotero.org/users/3032824/items/GDDHLF7R"],"uri":["http://zotero.org/users/3032824/items/GDDHLF7R"],"itemData":{"id":3265,"type":"article-journal","container-title":"Acta Ichthyologica et Piscatoria","page":"15-30","title":"Digenetic trematodes in alimentary tracts of fishes of south Georgia and South Shetland Islands (Antarctica).","volume":"9","author":[{"family":"Zdzitowiecki","given":"Krzysztof"}],"issued":{"date-parts":[["1979"]]}}},{"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id":3257,"uris":["http://zotero.org/users/3032824/items/K7MK3V8T"],"uri":["http://zotero.org/users/3032824/items/K7MK3V8T"],"itemData":{"id":3257,"type":"article-journal","container-title":"Acta Parasitologica","issue":"1","page":"11-14","title":"Antarctic representatives of the genus &lt;i&gt;Neolebouria&lt;/i&gt; Gibson, 1976 (Digenea, Opecoelidae), with description of one new species.","volume":"38","author":[{"family":"Zdzitowiecki","given":"Krzysztof"},{"family":"Pisano","given":"Eva"},{"family":"Vacchi","given":"M."}],"issued":{"date-parts":[["1993"]]}}},{"id":3324,"uris":["http://zotero.org/users/3032824/items/63CUUCB8"],"uri":["http://zotero.org/users/3032824/items/63CUUCB8"],"itemData":{"id":3324,"type":"article-journal","container-title":"Acta Parasitologica","page":"138-143","title":"Digenea of fishes of the Weddell Sea. IV. Three Opecoelid species of the genera &lt;i&gt;Neolebouria, Helicometra&lt;/i&gt;, and &lt;i&gt;Stenakron&lt;/i&gt;.","volume":"42","author":[{"family":"Zdzitowiecki","given":"Krzysztof"}],"issued":{"date-parts":[["1997"]]}}},{"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schema":"https://github.com/citation-style-language/schema/raw/master/csl-citation.json"} </w:instrText>
            </w:r>
            <w:r>
              <w:rPr>
                <w:rFonts w:ascii="Arial" w:eastAsia="Times New Roman" w:hAnsi="Arial" w:cs="Arial"/>
                <w:sz w:val="20"/>
                <w:szCs w:val="20"/>
                <w:lang w:val="en-US" w:eastAsia="de-DE"/>
              </w:rPr>
              <w:fldChar w:fldCharType="separate"/>
            </w:r>
            <w:r w:rsidR="003E61FA" w:rsidRPr="003E61FA">
              <w:rPr>
                <w:rFonts w:ascii="Arial" w:hAnsi="Arial" w:cs="Arial"/>
                <w:sz w:val="20"/>
                <w:szCs w:val="24"/>
                <w:vertAlign w:val="superscript"/>
              </w:rPr>
              <w:t>4,5,7,15,56</w:t>
            </w:r>
            <w:r>
              <w:rPr>
                <w:rFonts w:ascii="Arial" w:eastAsia="Times New Roman" w:hAnsi="Arial" w:cs="Arial"/>
                <w:sz w:val="20"/>
                <w:szCs w:val="20"/>
                <w:lang w:val="en-US" w:eastAsia="de-DE"/>
              </w:rPr>
              <w:fldChar w:fldCharType="end"/>
            </w:r>
          </w:p>
        </w:tc>
      </w:tr>
      <w:tr w:rsidR="00594004" w:rsidRPr="00421356" w14:paraId="1780B102"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5EC9B2BF" w14:textId="77777777" w:rsidR="00594004" w:rsidRPr="0054357E" w:rsidRDefault="00594004" w:rsidP="00594004">
            <w:pPr>
              <w:rPr>
                <w:rFonts w:ascii="Arial" w:eastAsia="Times New Roman" w:hAnsi="Arial" w:cs="Arial"/>
                <w:sz w:val="20"/>
                <w:szCs w:val="20"/>
                <w:lang w:val="en-US" w:eastAsia="de-DE"/>
              </w:rPr>
            </w:pPr>
          </w:p>
        </w:tc>
        <w:tc>
          <w:tcPr>
            <w:tcW w:w="3544" w:type="dxa"/>
            <w:shd w:val="clear" w:color="auto" w:fill="F2F2F2" w:themeFill="background1" w:themeFillShade="F2"/>
            <w:noWrap/>
            <w:hideMark/>
          </w:tcPr>
          <w:p w14:paraId="7ADB3701" w14:textId="77777777" w:rsidR="00594004" w:rsidRPr="0054357E"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en-US" w:eastAsia="de-DE"/>
              </w:rPr>
            </w:pPr>
            <w:proofErr w:type="spellStart"/>
            <w:r w:rsidRPr="0054357E">
              <w:rPr>
                <w:rFonts w:ascii="Arial" w:eastAsia="Times New Roman" w:hAnsi="Arial" w:cs="Arial"/>
                <w:i/>
                <w:iCs/>
                <w:sz w:val="20"/>
                <w:szCs w:val="20"/>
                <w:lang w:val="en-US" w:eastAsia="de-DE"/>
              </w:rPr>
              <w:t>Chaenodraco</w:t>
            </w:r>
            <w:proofErr w:type="spellEnd"/>
            <w:r w:rsidRPr="0054357E">
              <w:rPr>
                <w:rFonts w:ascii="Arial" w:eastAsia="Times New Roman" w:hAnsi="Arial" w:cs="Arial"/>
                <w:i/>
                <w:iCs/>
                <w:sz w:val="20"/>
                <w:szCs w:val="20"/>
                <w:lang w:val="en-US" w:eastAsia="de-DE"/>
              </w:rPr>
              <w:t xml:space="preserve"> </w:t>
            </w:r>
            <w:proofErr w:type="spellStart"/>
            <w:r w:rsidRPr="0054357E">
              <w:rPr>
                <w:rFonts w:ascii="Arial" w:eastAsia="Times New Roman" w:hAnsi="Arial" w:cs="Arial"/>
                <w:i/>
                <w:iCs/>
                <w:sz w:val="20"/>
                <w:szCs w:val="20"/>
                <w:lang w:val="en-US" w:eastAsia="de-DE"/>
              </w:rPr>
              <w:t>wilsoni</w:t>
            </w:r>
            <w:proofErr w:type="spellEnd"/>
          </w:p>
        </w:tc>
        <w:tc>
          <w:tcPr>
            <w:tcW w:w="3260" w:type="dxa"/>
            <w:shd w:val="clear" w:color="auto" w:fill="F2F2F2" w:themeFill="background1" w:themeFillShade="F2"/>
            <w:noWrap/>
            <w:hideMark/>
          </w:tcPr>
          <w:p w14:paraId="46DA179A" w14:textId="77777777" w:rsidR="00594004" w:rsidRPr="0054357E"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p>
        </w:tc>
        <w:tc>
          <w:tcPr>
            <w:tcW w:w="1120" w:type="dxa"/>
            <w:shd w:val="clear" w:color="auto" w:fill="F2F2F2" w:themeFill="background1" w:themeFillShade="F2"/>
            <w:noWrap/>
            <w:hideMark/>
          </w:tcPr>
          <w:p w14:paraId="37C83AB3" w14:textId="77777777" w:rsidR="00594004" w:rsidRPr="00AB57A9" w:rsidRDefault="00AB57A9"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en-US" w:eastAsia="de-DE"/>
              </w:rPr>
              <w:fldChar w:fldCharType="begin"/>
            </w:r>
            <w:r w:rsidR="003E61FA">
              <w:rPr>
                <w:rFonts w:ascii="Arial" w:eastAsia="Times New Roman" w:hAnsi="Arial" w:cs="Arial"/>
                <w:sz w:val="20"/>
                <w:szCs w:val="20"/>
                <w:lang w:val="en-US" w:eastAsia="de-DE"/>
              </w:rPr>
              <w:instrText xml:space="preserve"> ADDIN ZOTERO_ITEM CSL_CITATION {"citationID":"M7RSww54","properties":{"formattedCitation":"\\super 45\\nosupersub{}","plainCitation":"45","noteIndex":0},"citationItems":[{"id":3306,"uris":["http://zotero.org/users/3032824/items/GH8R7AVP"],"uri":["http://zotero.org/users/3032824/items/GH8R7AVP"],"itemData":{"id":3306,"type":"article-journal","abstract":"Due to its remote and isolated location, Antarctica is home to a unique diversity of species. The harsh conditions have shaped a primarily highly adapted endemic fauna. This includes the notothenioid family Channichthyidae. Their exceptional physiological adaptations have made this family of icefish the focus of many studies. However, studies on their ecology, especially on their parasite fauna, are comparatively rare. Parasites, directly linked to the food chain, can function as biological indicators and provide valuable information on host ecology (e.g., trophic interactions) even in remote habitats with limited accessibility, such as the Southern Ocean. In the present study, channichthyid fish (Champsocephalus gunnari: n = 25, Chaenodraco wilsoni: n = 33, Neopagetopsis ionah: n = 3, Pagetopsis macropterus: n = 4, Pseudochaenichthys georgianus: n = 15) were collected off South Shetland Island, Elephant Island, and the tip of the Antarctic Peninsula (CCAML statistical subarea 48.1). The parasite fauna consisted of 14 genera and 15 species, belonging to the six taxonomic groups including Digenea (four species), Nematoda (four), Cestoda (two), Acanthocephala (one), Hirudinea (three), and Copepoda (one). The stomach contents were less diverse with only Crustacea (Euphausiacea, Amphipoda) recovered from all examined fishes. Overall, 15 new parasite-host records could be established, and possibly a undescribed genotype or even species might exist among the nematodes.","container-title":"PeerJ","DOI":"10.7717/peerj.4638","ISSN":"2167-8359","journalAbbreviation":"PeerJ","language":"en","note":"publisher: PeerJ Inc.","page":"e4638","source":"peerj.com","title":"Lighten up the dark: metazoan parasites as indicators for the ecology of Antarctic crocodile icefish (Channichthyidae) from the north-west Antarctic Peninsula","title-short":"Lighten up the dark","volume":"6","author":[{"family":"Kuhn","given":"Thomas"},{"family":"Zizka","given":"Vera M. A."},{"family":"Münster","given":"Julian"},{"family":"Klapper","given":"Regina"},{"family":"Mattiucci","given":"Simonetta"},{"family":"Kochmann","given":"Judith"},{"family":"Klimpel","given":"Sven"}],"issued":{"date-parts":[["2018",5,11]]}}}],"schema":"https://github.com/citation-style-language/schema/raw/master/csl-citation.json"} </w:instrText>
            </w:r>
            <w:r>
              <w:rPr>
                <w:rFonts w:ascii="Arial" w:eastAsia="Times New Roman" w:hAnsi="Arial" w:cs="Arial"/>
                <w:sz w:val="20"/>
                <w:szCs w:val="20"/>
                <w:lang w:val="en-US" w:eastAsia="de-DE"/>
              </w:rPr>
              <w:fldChar w:fldCharType="separate"/>
            </w:r>
            <w:r w:rsidR="003E61FA" w:rsidRPr="003E61FA">
              <w:rPr>
                <w:rFonts w:ascii="Arial" w:hAnsi="Arial" w:cs="Arial"/>
                <w:sz w:val="20"/>
                <w:szCs w:val="24"/>
                <w:vertAlign w:val="superscript"/>
              </w:rPr>
              <w:t>45</w:t>
            </w:r>
            <w:r>
              <w:rPr>
                <w:rFonts w:ascii="Arial" w:eastAsia="Times New Roman" w:hAnsi="Arial" w:cs="Arial"/>
                <w:sz w:val="20"/>
                <w:szCs w:val="20"/>
                <w:lang w:val="en-US" w:eastAsia="de-DE"/>
              </w:rPr>
              <w:fldChar w:fldCharType="end"/>
            </w:r>
          </w:p>
        </w:tc>
      </w:tr>
      <w:tr w:rsidR="00594004" w:rsidRPr="001557D4" w14:paraId="72B556D5"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3F13543F" w14:textId="77777777" w:rsidR="00594004" w:rsidRPr="00AB57A9" w:rsidRDefault="00594004" w:rsidP="00594004">
            <w:pPr>
              <w:rPr>
                <w:rFonts w:ascii="Arial" w:eastAsia="Times New Roman" w:hAnsi="Arial" w:cs="Arial"/>
                <w:sz w:val="20"/>
                <w:szCs w:val="20"/>
                <w:lang w:val="de-DE" w:eastAsia="de-DE"/>
              </w:rPr>
            </w:pPr>
          </w:p>
        </w:tc>
        <w:tc>
          <w:tcPr>
            <w:tcW w:w="3544" w:type="dxa"/>
            <w:shd w:val="clear" w:color="auto" w:fill="F2F2F2" w:themeFill="background1" w:themeFillShade="F2"/>
            <w:noWrap/>
            <w:hideMark/>
          </w:tcPr>
          <w:p w14:paraId="6393C967" w14:textId="77777777" w:rsidR="00594004" w:rsidRPr="0054357E"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en-US" w:eastAsia="de-DE"/>
              </w:rPr>
            </w:pPr>
            <w:proofErr w:type="spellStart"/>
            <w:r w:rsidRPr="0054357E">
              <w:rPr>
                <w:rFonts w:ascii="Arial" w:eastAsia="Times New Roman" w:hAnsi="Arial" w:cs="Arial"/>
                <w:i/>
                <w:iCs/>
                <w:sz w:val="20"/>
                <w:szCs w:val="20"/>
                <w:lang w:val="en-US" w:eastAsia="de-DE"/>
              </w:rPr>
              <w:t>Champsocephalus</w:t>
            </w:r>
            <w:proofErr w:type="spellEnd"/>
            <w:r w:rsidRPr="0054357E">
              <w:rPr>
                <w:rFonts w:ascii="Arial" w:eastAsia="Times New Roman" w:hAnsi="Arial" w:cs="Arial"/>
                <w:i/>
                <w:iCs/>
                <w:sz w:val="20"/>
                <w:szCs w:val="20"/>
                <w:lang w:val="en-US" w:eastAsia="de-DE"/>
              </w:rPr>
              <w:t xml:space="preserve"> </w:t>
            </w:r>
            <w:proofErr w:type="spellStart"/>
            <w:r w:rsidRPr="0054357E">
              <w:rPr>
                <w:rFonts w:ascii="Arial" w:eastAsia="Times New Roman" w:hAnsi="Arial" w:cs="Arial"/>
                <w:i/>
                <w:iCs/>
                <w:sz w:val="20"/>
                <w:szCs w:val="20"/>
                <w:lang w:val="en-US" w:eastAsia="de-DE"/>
              </w:rPr>
              <w:t>gunnari</w:t>
            </w:r>
            <w:proofErr w:type="spellEnd"/>
          </w:p>
        </w:tc>
        <w:tc>
          <w:tcPr>
            <w:tcW w:w="3260" w:type="dxa"/>
            <w:shd w:val="clear" w:color="auto" w:fill="F2F2F2" w:themeFill="background1" w:themeFillShade="F2"/>
            <w:noWrap/>
            <w:hideMark/>
          </w:tcPr>
          <w:p w14:paraId="37A2706D" w14:textId="77777777" w:rsidR="00594004" w:rsidRPr="0054357E" w:rsidRDefault="00594004" w:rsidP="00594004">
            <w:pPr>
              <w:tabs>
                <w:tab w:val="left" w:pos="885"/>
              </w:tabs>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r w:rsidRPr="0054357E">
              <w:rPr>
                <w:rFonts w:ascii="Arial" w:eastAsia="Times New Roman" w:hAnsi="Arial" w:cs="Arial"/>
                <w:sz w:val="20"/>
                <w:szCs w:val="20"/>
                <w:lang w:val="en-US" w:eastAsia="de-DE"/>
              </w:rPr>
              <w:t xml:space="preserve"> </w:t>
            </w:r>
          </w:p>
        </w:tc>
        <w:tc>
          <w:tcPr>
            <w:tcW w:w="1120" w:type="dxa"/>
            <w:shd w:val="clear" w:color="auto" w:fill="F2F2F2" w:themeFill="background1" w:themeFillShade="F2"/>
            <w:noWrap/>
            <w:hideMark/>
          </w:tcPr>
          <w:p w14:paraId="6DBFD0AC" w14:textId="77777777" w:rsidR="00594004" w:rsidRPr="009B22A0" w:rsidRDefault="00CE5DCE"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en-US" w:eastAsia="de-DE"/>
              </w:rPr>
              <w:fldChar w:fldCharType="begin"/>
            </w:r>
            <w:r w:rsidR="003E61FA">
              <w:rPr>
                <w:rFonts w:ascii="Arial" w:eastAsia="Times New Roman" w:hAnsi="Arial" w:cs="Arial"/>
                <w:sz w:val="20"/>
                <w:szCs w:val="20"/>
                <w:lang w:val="de-DE" w:eastAsia="de-DE"/>
              </w:rPr>
              <w:instrText xml:space="preserve"> ADDIN ZOTERO_ITEM CSL_CITATION {"citationID":"eVkNxUQz","properties":{"formattedCitation":"\\super 4,7,38\\nosupersub{}","plainCitation":"4,7,38","noteIndex":0},"citationItems":[{"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id":3298,"uris":["http://zotero.org/users/3032824/items/KRA7PD26"],"uri":["http://zotero.org/users/3032824/items/KRA7PD26"],"itemData":{"id":3298,"type":"article-journal","container-title":"Acta Parasitologica","page":"159-162","title":"Occurrence of digenea in fishes of the family Channichthyidae in the Weddell Sea and other sub-continental areas of the Antarctica.","volume":"47","author":[{"family":"Zdzitowiecki","given":"Krzysztof"}],"issued":{"date-parts":[["2002"]]}}},{"id":3257,"uris":["http://zotero.org/users/3032824/items/K7MK3V8T"],"uri":["http://zotero.org/users/3032824/items/K7MK3V8T"],"itemData":{"id":3257,"type":"article-journal","container-title":"Acta Parasitologica","issue":"1","page":"11-14","title":"Antarctic representatives of the genus &lt;i&gt;Neolebouria&lt;/i&gt; Gibson, 1976 (Digenea, Opecoelidae), with description of one new species.","volume":"38","author":[{"family":"Zdzitowiecki","given":"Krzysztof"},{"family":"Pisano","given":"Eva"},{"family":"Vacchi","given":"M."}],"issued":{"date-parts":[["1993"]]}}}],"schema":"https://github.com/citation-style-language/schema/raw/master/csl-citation.json"} </w:instrText>
            </w:r>
            <w:r>
              <w:rPr>
                <w:rFonts w:ascii="Arial" w:eastAsia="Times New Roman" w:hAnsi="Arial" w:cs="Arial"/>
                <w:sz w:val="20"/>
                <w:szCs w:val="20"/>
                <w:lang w:val="en-US" w:eastAsia="de-DE"/>
              </w:rPr>
              <w:fldChar w:fldCharType="separate"/>
            </w:r>
            <w:r w:rsidR="003E61FA" w:rsidRPr="003E61FA">
              <w:rPr>
                <w:rFonts w:ascii="Arial" w:hAnsi="Arial" w:cs="Arial"/>
                <w:sz w:val="20"/>
                <w:szCs w:val="24"/>
                <w:vertAlign w:val="superscript"/>
              </w:rPr>
              <w:t>4,7,38</w:t>
            </w:r>
            <w:r>
              <w:rPr>
                <w:rFonts w:ascii="Arial" w:eastAsia="Times New Roman" w:hAnsi="Arial" w:cs="Arial"/>
                <w:sz w:val="20"/>
                <w:szCs w:val="20"/>
                <w:lang w:val="en-US" w:eastAsia="de-DE"/>
              </w:rPr>
              <w:fldChar w:fldCharType="end"/>
            </w:r>
            <w:r w:rsidR="00594004" w:rsidRPr="009B22A0">
              <w:rPr>
                <w:rFonts w:ascii="Arial" w:eastAsia="Times New Roman" w:hAnsi="Arial" w:cs="Arial"/>
                <w:sz w:val="20"/>
                <w:szCs w:val="20"/>
                <w:lang w:val="de-DE" w:eastAsia="de-DE"/>
              </w:rPr>
              <w:t xml:space="preserve"> </w:t>
            </w:r>
          </w:p>
        </w:tc>
      </w:tr>
      <w:tr w:rsidR="00594004" w:rsidRPr="0054357E" w14:paraId="71402353"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31D12F6D" w14:textId="77777777" w:rsidR="00594004" w:rsidRPr="009B22A0" w:rsidRDefault="00594004" w:rsidP="00594004">
            <w:pPr>
              <w:rPr>
                <w:rFonts w:ascii="Arial" w:eastAsia="Times New Roman" w:hAnsi="Arial" w:cs="Arial"/>
                <w:sz w:val="20"/>
                <w:szCs w:val="20"/>
                <w:lang w:val="de-DE" w:eastAsia="de-DE"/>
              </w:rPr>
            </w:pPr>
          </w:p>
        </w:tc>
        <w:tc>
          <w:tcPr>
            <w:tcW w:w="3544" w:type="dxa"/>
            <w:shd w:val="clear" w:color="auto" w:fill="F2F2F2" w:themeFill="background1" w:themeFillShade="F2"/>
            <w:noWrap/>
            <w:hideMark/>
          </w:tcPr>
          <w:p w14:paraId="411540CA" w14:textId="77777777" w:rsidR="00594004" w:rsidRPr="00C1104A"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en-US" w:eastAsia="de-DE"/>
              </w:rPr>
            </w:pPr>
            <w:proofErr w:type="spellStart"/>
            <w:r w:rsidRPr="00C1104A">
              <w:rPr>
                <w:rFonts w:ascii="Arial" w:eastAsia="Times New Roman" w:hAnsi="Arial" w:cs="Arial"/>
                <w:i/>
                <w:iCs/>
                <w:sz w:val="20"/>
                <w:szCs w:val="20"/>
                <w:lang w:val="en-US" w:eastAsia="de-DE"/>
              </w:rPr>
              <w:t>Chionodraco</w:t>
            </w:r>
            <w:proofErr w:type="spellEnd"/>
            <w:r w:rsidRPr="00C1104A">
              <w:rPr>
                <w:rFonts w:ascii="Arial" w:eastAsia="Times New Roman" w:hAnsi="Arial" w:cs="Arial"/>
                <w:i/>
                <w:iCs/>
                <w:sz w:val="20"/>
                <w:szCs w:val="20"/>
                <w:lang w:val="en-US" w:eastAsia="de-DE"/>
              </w:rPr>
              <w:t xml:space="preserve"> </w:t>
            </w:r>
            <w:proofErr w:type="spellStart"/>
            <w:r w:rsidRPr="00C1104A">
              <w:rPr>
                <w:rFonts w:ascii="Arial" w:eastAsia="Times New Roman" w:hAnsi="Arial" w:cs="Arial"/>
                <w:i/>
                <w:iCs/>
                <w:sz w:val="20"/>
                <w:szCs w:val="20"/>
                <w:lang w:val="en-US" w:eastAsia="de-DE"/>
              </w:rPr>
              <w:t>rastrospinosus</w:t>
            </w:r>
            <w:proofErr w:type="spellEnd"/>
          </w:p>
        </w:tc>
        <w:tc>
          <w:tcPr>
            <w:tcW w:w="3260" w:type="dxa"/>
            <w:shd w:val="clear" w:color="auto" w:fill="F2F2F2" w:themeFill="background1" w:themeFillShade="F2"/>
            <w:noWrap/>
            <w:hideMark/>
          </w:tcPr>
          <w:p w14:paraId="67635734" w14:textId="77777777" w:rsidR="00594004" w:rsidRPr="0054357E"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p>
        </w:tc>
        <w:tc>
          <w:tcPr>
            <w:tcW w:w="1120" w:type="dxa"/>
            <w:shd w:val="clear" w:color="auto" w:fill="F2F2F2" w:themeFill="background1" w:themeFillShade="F2"/>
            <w:noWrap/>
            <w:hideMark/>
          </w:tcPr>
          <w:p w14:paraId="69154D37" w14:textId="77777777" w:rsidR="00594004" w:rsidRPr="0054357E" w:rsidRDefault="00421356"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en-US" w:eastAsia="de-DE"/>
              </w:rPr>
              <w:fldChar w:fldCharType="begin"/>
            </w:r>
            <w:r w:rsidR="003E61FA">
              <w:rPr>
                <w:rFonts w:ascii="Arial" w:eastAsia="Times New Roman" w:hAnsi="Arial" w:cs="Arial"/>
                <w:sz w:val="20"/>
                <w:szCs w:val="20"/>
                <w:lang w:val="en-US" w:eastAsia="de-DE"/>
              </w:rPr>
              <w:instrText xml:space="preserve"> ADDIN ZOTERO_ITEM CSL_CITATION {"citationID":"d8y6pWp1","properties":{"formattedCitation":"\\super 4,7\\nosupersub{}","plainCitation":"4,7","noteIndex":0},"citationItems":[{"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id":3257,"uris":["http://zotero.org/users/3032824/items/K7MK3V8T"],"uri":["http://zotero.org/users/3032824/items/K7MK3V8T"],"itemData":{"id":3257,"type":"article-journal","container-title":"Acta Parasitologica","issue":"1","page":"11-14","title":"Antarctic representatives of the genus &lt;i&gt;Neolebouria&lt;/i&gt; Gibson, 1976 (Digenea, Opecoelidae), with description of one new species.","volume":"38","author":[{"family":"Zdzitowiecki","given":"Krzysztof"},{"family":"Pisano","given":"Eva"},{"family":"Vacchi","given":"M."}],"issued":{"date-parts":[["1993"]]}}}],"schema":"https://github.com/citation-style-language/schema/raw/master/csl-citation.json"} </w:instrText>
            </w:r>
            <w:r>
              <w:rPr>
                <w:rFonts w:ascii="Arial" w:eastAsia="Times New Roman" w:hAnsi="Arial" w:cs="Arial"/>
                <w:sz w:val="20"/>
                <w:szCs w:val="20"/>
                <w:lang w:val="en-US" w:eastAsia="de-DE"/>
              </w:rPr>
              <w:fldChar w:fldCharType="separate"/>
            </w:r>
            <w:r w:rsidR="003E61FA" w:rsidRPr="003E61FA">
              <w:rPr>
                <w:rFonts w:ascii="Arial" w:hAnsi="Arial" w:cs="Arial"/>
                <w:sz w:val="20"/>
                <w:szCs w:val="24"/>
                <w:vertAlign w:val="superscript"/>
              </w:rPr>
              <w:t>4,7</w:t>
            </w:r>
            <w:r>
              <w:rPr>
                <w:rFonts w:ascii="Arial" w:eastAsia="Times New Roman" w:hAnsi="Arial" w:cs="Arial"/>
                <w:sz w:val="20"/>
                <w:szCs w:val="20"/>
                <w:lang w:val="en-US" w:eastAsia="de-DE"/>
              </w:rPr>
              <w:fldChar w:fldCharType="end"/>
            </w:r>
            <w:r w:rsidR="00594004" w:rsidRPr="0054357E">
              <w:rPr>
                <w:rFonts w:ascii="Arial" w:eastAsia="Times New Roman" w:hAnsi="Arial" w:cs="Arial"/>
                <w:sz w:val="20"/>
                <w:szCs w:val="20"/>
                <w:lang w:val="en-US" w:eastAsia="de-DE"/>
              </w:rPr>
              <w:t xml:space="preserve"> </w:t>
            </w:r>
          </w:p>
        </w:tc>
      </w:tr>
      <w:tr w:rsidR="00594004" w:rsidRPr="001557D4" w14:paraId="60B89D96"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44981A04" w14:textId="77777777" w:rsidR="00594004" w:rsidRPr="0054357E" w:rsidRDefault="00594004" w:rsidP="00594004">
            <w:pPr>
              <w:rPr>
                <w:rFonts w:ascii="Arial" w:eastAsia="Times New Roman" w:hAnsi="Arial" w:cs="Arial"/>
                <w:sz w:val="20"/>
                <w:szCs w:val="20"/>
                <w:lang w:val="en-US" w:eastAsia="de-DE"/>
              </w:rPr>
            </w:pPr>
          </w:p>
        </w:tc>
        <w:tc>
          <w:tcPr>
            <w:tcW w:w="3544" w:type="dxa"/>
            <w:shd w:val="clear" w:color="auto" w:fill="F2F2F2" w:themeFill="background1" w:themeFillShade="F2"/>
            <w:noWrap/>
            <w:hideMark/>
          </w:tcPr>
          <w:p w14:paraId="1A2AF6D4" w14:textId="77777777" w:rsidR="00594004" w:rsidRPr="0054357E"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en-US" w:eastAsia="de-DE"/>
              </w:rPr>
            </w:pPr>
            <w:proofErr w:type="spellStart"/>
            <w:r w:rsidRPr="0054357E">
              <w:rPr>
                <w:rFonts w:ascii="Arial" w:eastAsia="Times New Roman" w:hAnsi="Arial" w:cs="Arial"/>
                <w:i/>
                <w:iCs/>
                <w:sz w:val="20"/>
                <w:szCs w:val="20"/>
                <w:lang w:val="en-US" w:eastAsia="de-DE"/>
              </w:rPr>
              <w:t>Cryodraco</w:t>
            </w:r>
            <w:proofErr w:type="spellEnd"/>
            <w:r w:rsidRPr="0054357E">
              <w:rPr>
                <w:rFonts w:ascii="Arial" w:eastAsia="Times New Roman" w:hAnsi="Arial" w:cs="Arial"/>
                <w:i/>
                <w:iCs/>
                <w:sz w:val="20"/>
                <w:szCs w:val="20"/>
                <w:lang w:val="en-US" w:eastAsia="de-DE"/>
              </w:rPr>
              <w:t xml:space="preserve"> </w:t>
            </w:r>
            <w:proofErr w:type="spellStart"/>
            <w:r w:rsidRPr="0054357E">
              <w:rPr>
                <w:rFonts w:ascii="Arial" w:eastAsia="Times New Roman" w:hAnsi="Arial" w:cs="Arial"/>
                <w:i/>
                <w:iCs/>
                <w:sz w:val="20"/>
                <w:szCs w:val="20"/>
                <w:lang w:val="en-US" w:eastAsia="de-DE"/>
              </w:rPr>
              <w:t>antarcticus</w:t>
            </w:r>
            <w:proofErr w:type="spellEnd"/>
          </w:p>
        </w:tc>
        <w:tc>
          <w:tcPr>
            <w:tcW w:w="3260" w:type="dxa"/>
            <w:shd w:val="clear" w:color="auto" w:fill="F2F2F2" w:themeFill="background1" w:themeFillShade="F2"/>
            <w:noWrap/>
            <w:hideMark/>
          </w:tcPr>
          <w:p w14:paraId="7D4BE1A7" w14:textId="77777777" w:rsidR="00594004" w:rsidRPr="0054357E"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r w:rsidRPr="0054357E">
              <w:rPr>
                <w:rFonts w:ascii="Arial" w:eastAsia="Times New Roman" w:hAnsi="Arial" w:cs="Arial"/>
                <w:sz w:val="20"/>
                <w:szCs w:val="20"/>
                <w:lang w:val="en-US" w:eastAsia="de-DE"/>
              </w:rPr>
              <w:t xml:space="preserve"> </w:t>
            </w:r>
          </w:p>
        </w:tc>
        <w:tc>
          <w:tcPr>
            <w:tcW w:w="1120" w:type="dxa"/>
            <w:shd w:val="clear" w:color="auto" w:fill="F2F2F2" w:themeFill="background1" w:themeFillShade="F2"/>
            <w:noWrap/>
            <w:hideMark/>
          </w:tcPr>
          <w:p w14:paraId="631CBE2D" w14:textId="77777777" w:rsidR="00594004" w:rsidRPr="009B22A0" w:rsidRDefault="00421356"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en-US" w:eastAsia="de-DE"/>
              </w:rPr>
              <w:fldChar w:fldCharType="begin"/>
            </w:r>
            <w:r w:rsidR="003E61FA">
              <w:rPr>
                <w:rFonts w:ascii="Arial" w:eastAsia="Times New Roman" w:hAnsi="Arial" w:cs="Arial"/>
                <w:sz w:val="20"/>
                <w:szCs w:val="20"/>
                <w:lang w:val="de-DE" w:eastAsia="de-DE"/>
              </w:rPr>
              <w:instrText xml:space="preserve"> ADDIN ZOTERO_ITEM CSL_CITATION {"citationID":"m6xL33Sj","properties":{"formattedCitation":"\\super 4,7,38\\nosupersub{}","plainCitation":"4,7,38","noteIndex":0},"citationItems":[{"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id":3298,"uris":["http://zotero.org/users/3032824/items/KRA7PD26"],"uri":["http://zotero.org/users/3032824/items/KRA7PD26"],"itemData":{"id":3298,"type":"article-journal","container-title":"Acta Parasitologica","page":"159-162","title":"Occurrence of digenea in fishes of the family Channichthyidae in the Weddell Sea and other sub-continental areas of the Antarctica.","volume":"47","author":[{"family":"Zdzitowiecki","given":"Krzysztof"}],"issued":{"date-parts":[["2002"]]}}},{"id":3257,"uris":["http://zotero.org/users/3032824/items/K7MK3V8T"],"uri":["http://zotero.org/users/3032824/items/K7MK3V8T"],"itemData":{"id":3257,"type":"article-journal","container-title":"Acta Parasitologica","issue":"1","page":"11-14","title":"Antarctic representatives of the genus &lt;i&gt;Neolebouria&lt;/i&gt; Gibson, 1976 (Digenea, Opecoelidae), with description of one new species.","volume":"38","author":[{"family":"Zdzitowiecki","given":"Krzysztof"},{"family":"Pisano","given":"Eva"},{"family":"Vacchi","given":"M."}],"issued":{"date-parts":[["1993"]]}}}],"schema":"https://github.com/citation-style-language/schema/raw/master/csl-citation.json"} </w:instrText>
            </w:r>
            <w:r>
              <w:rPr>
                <w:rFonts w:ascii="Arial" w:eastAsia="Times New Roman" w:hAnsi="Arial" w:cs="Arial"/>
                <w:sz w:val="20"/>
                <w:szCs w:val="20"/>
                <w:lang w:val="en-US" w:eastAsia="de-DE"/>
              </w:rPr>
              <w:fldChar w:fldCharType="separate"/>
            </w:r>
            <w:r w:rsidR="003E61FA" w:rsidRPr="003E61FA">
              <w:rPr>
                <w:rFonts w:ascii="Arial" w:hAnsi="Arial" w:cs="Arial"/>
                <w:sz w:val="20"/>
                <w:szCs w:val="24"/>
                <w:vertAlign w:val="superscript"/>
              </w:rPr>
              <w:t>4,7,38</w:t>
            </w:r>
            <w:r>
              <w:rPr>
                <w:rFonts w:ascii="Arial" w:eastAsia="Times New Roman" w:hAnsi="Arial" w:cs="Arial"/>
                <w:sz w:val="20"/>
                <w:szCs w:val="20"/>
                <w:lang w:val="en-US" w:eastAsia="de-DE"/>
              </w:rPr>
              <w:fldChar w:fldCharType="end"/>
            </w:r>
            <w:r w:rsidR="00594004" w:rsidRPr="009B22A0">
              <w:rPr>
                <w:rFonts w:ascii="Arial" w:eastAsia="Times New Roman" w:hAnsi="Arial" w:cs="Arial"/>
                <w:sz w:val="20"/>
                <w:szCs w:val="20"/>
                <w:lang w:val="de-DE" w:eastAsia="de-DE"/>
              </w:rPr>
              <w:t xml:space="preserve"> </w:t>
            </w:r>
          </w:p>
        </w:tc>
      </w:tr>
      <w:tr w:rsidR="00594004" w:rsidRPr="001557D4" w14:paraId="6DDF9043"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25826A25" w14:textId="77777777" w:rsidR="00594004" w:rsidRPr="009B22A0" w:rsidRDefault="00594004" w:rsidP="00594004">
            <w:pPr>
              <w:rPr>
                <w:rFonts w:ascii="Arial" w:eastAsia="Times New Roman" w:hAnsi="Arial" w:cs="Arial"/>
                <w:sz w:val="20"/>
                <w:szCs w:val="20"/>
                <w:lang w:val="de-DE" w:eastAsia="de-DE"/>
              </w:rPr>
            </w:pPr>
          </w:p>
        </w:tc>
        <w:tc>
          <w:tcPr>
            <w:tcW w:w="3544" w:type="dxa"/>
            <w:shd w:val="clear" w:color="auto" w:fill="F2F2F2" w:themeFill="background1" w:themeFillShade="F2"/>
            <w:noWrap/>
            <w:hideMark/>
          </w:tcPr>
          <w:p w14:paraId="172EE170" w14:textId="77777777" w:rsidR="00594004" w:rsidRPr="0054357E"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en-US" w:eastAsia="de-DE"/>
              </w:rPr>
            </w:pPr>
            <w:proofErr w:type="spellStart"/>
            <w:r w:rsidRPr="0054357E">
              <w:rPr>
                <w:rFonts w:ascii="Arial" w:eastAsia="Times New Roman" w:hAnsi="Arial" w:cs="Arial"/>
                <w:i/>
                <w:iCs/>
                <w:sz w:val="20"/>
                <w:szCs w:val="20"/>
                <w:lang w:val="en-US" w:eastAsia="de-DE"/>
              </w:rPr>
              <w:t>Neopagetopsis</w:t>
            </w:r>
            <w:proofErr w:type="spellEnd"/>
            <w:r w:rsidRPr="0054357E">
              <w:rPr>
                <w:rFonts w:ascii="Arial" w:eastAsia="Times New Roman" w:hAnsi="Arial" w:cs="Arial"/>
                <w:i/>
                <w:iCs/>
                <w:sz w:val="20"/>
                <w:szCs w:val="20"/>
                <w:lang w:val="en-US" w:eastAsia="de-DE"/>
              </w:rPr>
              <w:t xml:space="preserve"> </w:t>
            </w:r>
            <w:proofErr w:type="spellStart"/>
            <w:r w:rsidRPr="0054357E">
              <w:rPr>
                <w:rFonts w:ascii="Arial" w:eastAsia="Times New Roman" w:hAnsi="Arial" w:cs="Arial"/>
                <w:i/>
                <w:iCs/>
                <w:sz w:val="20"/>
                <w:szCs w:val="20"/>
                <w:lang w:val="en-US" w:eastAsia="de-DE"/>
              </w:rPr>
              <w:t>ionah</w:t>
            </w:r>
            <w:proofErr w:type="spellEnd"/>
          </w:p>
        </w:tc>
        <w:tc>
          <w:tcPr>
            <w:tcW w:w="3260" w:type="dxa"/>
            <w:shd w:val="clear" w:color="auto" w:fill="F2F2F2" w:themeFill="background1" w:themeFillShade="F2"/>
            <w:noWrap/>
            <w:hideMark/>
          </w:tcPr>
          <w:p w14:paraId="7C8B50EA" w14:textId="77777777" w:rsidR="00594004" w:rsidRPr="0054357E"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r w:rsidRPr="0054357E">
              <w:rPr>
                <w:rFonts w:ascii="Arial" w:eastAsia="Times New Roman" w:hAnsi="Arial" w:cs="Arial"/>
                <w:sz w:val="20"/>
                <w:szCs w:val="20"/>
                <w:lang w:val="en-US" w:eastAsia="de-DE"/>
              </w:rPr>
              <w:t xml:space="preserve"> </w:t>
            </w:r>
          </w:p>
        </w:tc>
        <w:tc>
          <w:tcPr>
            <w:tcW w:w="1120" w:type="dxa"/>
            <w:shd w:val="clear" w:color="auto" w:fill="F2F2F2" w:themeFill="background1" w:themeFillShade="F2"/>
            <w:noWrap/>
            <w:hideMark/>
          </w:tcPr>
          <w:p w14:paraId="07AC08F0" w14:textId="77777777" w:rsidR="00594004" w:rsidRPr="001557D4" w:rsidRDefault="00CF0D34"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en-US" w:eastAsia="de-DE"/>
              </w:rPr>
              <w:fldChar w:fldCharType="begin"/>
            </w:r>
            <w:r w:rsidR="003E61FA">
              <w:rPr>
                <w:rFonts w:ascii="Arial" w:eastAsia="Times New Roman" w:hAnsi="Arial" w:cs="Arial"/>
                <w:sz w:val="20"/>
                <w:szCs w:val="20"/>
                <w:lang w:val="de-DE" w:eastAsia="de-DE"/>
              </w:rPr>
              <w:instrText xml:space="preserve"> ADDIN ZOTERO_ITEM CSL_CITATION {"citationID":"hBj7sYTR","properties":{"formattedCitation":"\\super 7,38\\nosupersub{}","plainCitation":"7,38","noteIndex":0},"citationItems":[{"id":3257,"uris":["http://zotero.org/users/3032824/items/K7MK3V8T"],"uri":["http://zotero.org/users/3032824/items/K7MK3V8T"],"itemData":{"id":3257,"type":"article-journal","container-title":"Acta Parasitologica","issue":"1","page":"11-14","title":"Antarctic representatives of the genus &lt;i&gt;Neolebouria&lt;/i&gt; Gibson, 1976 (Digenea, Opecoelidae), with description of one new species.","volume":"38","author":[{"family":"Zdzitowiecki","given":"Krzysztof"},{"family":"Pisano","given":"Eva"},{"family":"Vacchi","given":"M."}],"issued":{"date-parts":[["1993"]]}}},{"id":3298,"uris":["http://zotero.org/users/3032824/items/KRA7PD26"],"uri":["http://zotero.org/users/3032824/items/KRA7PD26"],"itemData":{"id":3298,"type":"article-journal","container-title":"Acta Parasitologica","page":"159-162","title":"Occurrence of digenea in fishes of the family Channichthyidae in the Weddell Sea and other sub-continental areas of the Antarctica.","volume":"47","author":[{"family":"Zdzitowiecki","given":"Krzysztof"}],"issued":{"date-parts":[["2002"]]}}}],"schema":"https://github.com/citation-style-language/schema/raw/master/csl-citation.json"} </w:instrText>
            </w:r>
            <w:r>
              <w:rPr>
                <w:rFonts w:ascii="Arial" w:eastAsia="Times New Roman" w:hAnsi="Arial" w:cs="Arial"/>
                <w:sz w:val="20"/>
                <w:szCs w:val="20"/>
                <w:lang w:val="en-US" w:eastAsia="de-DE"/>
              </w:rPr>
              <w:fldChar w:fldCharType="separate"/>
            </w:r>
            <w:r w:rsidR="003E61FA" w:rsidRPr="003E61FA">
              <w:rPr>
                <w:rFonts w:ascii="Arial" w:hAnsi="Arial" w:cs="Arial"/>
                <w:sz w:val="20"/>
                <w:szCs w:val="24"/>
                <w:vertAlign w:val="superscript"/>
              </w:rPr>
              <w:t>7,38</w:t>
            </w:r>
            <w:r>
              <w:rPr>
                <w:rFonts w:ascii="Arial" w:eastAsia="Times New Roman" w:hAnsi="Arial" w:cs="Arial"/>
                <w:sz w:val="20"/>
                <w:szCs w:val="20"/>
                <w:lang w:val="en-US" w:eastAsia="de-DE"/>
              </w:rPr>
              <w:fldChar w:fldCharType="end"/>
            </w:r>
          </w:p>
        </w:tc>
      </w:tr>
      <w:tr w:rsidR="00594004" w:rsidRPr="0054357E" w14:paraId="1867D7CA"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34AE5992" w14:textId="77777777" w:rsidR="00594004" w:rsidRPr="001557D4" w:rsidRDefault="00594004" w:rsidP="00594004">
            <w:pPr>
              <w:rPr>
                <w:rFonts w:ascii="Arial" w:eastAsia="Times New Roman" w:hAnsi="Arial" w:cs="Arial"/>
                <w:sz w:val="20"/>
                <w:szCs w:val="20"/>
                <w:lang w:val="de-DE" w:eastAsia="de-DE"/>
              </w:rPr>
            </w:pPr>
          </w:p>
        </w:tc>
        <w:tc>
          <w:tcPr>
            <w:tcW w:w="3544" w:type="dxa"/>
            <w:shd w:val="clear" w:color="auto" w:fill="F2F2F2" w:themeFill="background1" w:themeFillShade="F2"/>
            <w:noWrap/>
            <w:hideMark/>
          </w:tcPr>
          <w:p w14:paraId="1FAEFA00" w14:textId="77777777" w:rsidR="00594004" w:rsidRPr="0054357E"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en-US" w:eastAsia="de-DE"/>
              </w:rPr>
            </w:pPr>
            <w:proofErr w:type="spellStart"/>
            <w:r w:rsidRPr="0054357E">
              <w:rPr>
                <w:rFonts w:ascii="Arial" w:eastAsia="Times New Roman" w:hAnsi="Arial" w:cs="Arial"/>
                <w:i/>
                <w:iCs/>
                <w:sz w:val="20"/>
                <w:szCs w:val="20"/>
                <w:lang w:val="en-US" w:eastAsia="de-DE"/>
              </w:rPr>
              <w:t>Pseudochaenichthys</w:t>
            </w:r>
            <w:proofErr w:type="spellEnd"/>
            <w:r w:rsidRPr="0054357E">
              <w:rPr>
                <w:rFonts w:ascii="Arial" w:eastAsia="Times New Roman" w:hAnsi="Arial" w:cs="Arial"/>
                <w:i/>
                <w:iCs/>
                <w:sz w:val="20"/>
                <w:szCs w:val="20"/>
                <w:lang w:val="en-US" w:eastAsia="de-DE"/>
              </w:rPr>
              <w:t xml:space="preserve"> </w:t>
            </w:r>
            <w:proofErr w:type="spellStart"/>
            <w:r w:rsidRPr="0054357E">
              <w:rPr>
                <w:rFonts w:ascii="Arial" w:eastAsia="Times New Roman" w:hAnsi="Arial" w:cs="Arial"/>
                <w:i/>
                <w:iCs/>
                <w:sz w:val="20"/>
                <w:szCs w:val="20"/>
                <w:lang w:val="en-US" w:eastAsia="de-DE"/>
              </w:rPr>
              <w:t>georgianus</w:t>
            </w:r>
            <w:proofErr w:type="spellEnd"/>
          </w:p>
        </w:tc>
        <w:tc>
          <w:tcPr>
            <w:tcW w:w="3260" w:type="dxa"/>
            <w:shd w:val="clear" w:color="auto" w:fill="F2F2F2" w:themeFill="background1" w:themeFillShade="F2"/>
            <w:noWrap/>
            <w:hideMark/>
          </w:tcPr>
          <w:p w14:paraId="16B9A22D" w14:textId="77777777" w:rsidR="00594004" w:rsidRPr="0054357E"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r w:rsidRPr="0054357E">
              <w:rPr>
                <w:rFonts w:ascii="Arial" w:eastAsia="Times New Roman" w:hAnsi="Arial" w:cs="Arial"/>
                <w:sz w:val="20"/>
                <w:szCs w:val="20"/>
                <w:lang w:val="en-US" w:eastAsia="de-DE"/>
              </w:rPr>
              <w:t xml:space="preserve"> </w:t>
            </w:r>
          </w:p>
        </w:tc>
        <w:tc>
          <w:tcPr>
            <w:tcW w:w="1120" w:type="dxa"/>
            <w:shd w:val="clear" w:color="auto" w:fill="F2F2F2" w:themeFill="background1" w:themeFillShade="F2"/>
            <w:noWrap/>
            <w:hideMark/>
          </w:tcPr>
          <w:p w14:paraId="6A8F5975" w14:textId="77777777" w:rsidR="00594004" w:rsidRPr="0054357E" w:rsidRDefault="00CF0D34"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en-US" w:eastAsia="de-DE"/>
              </w:rPr>
              <w:fldChar w:fldCharType="begin"/>
            </w:r>
            <w:r w:rsidR="003E61FA">
              <w:rPr>
                <w:rFonts w:ascii="Arial" w:eastAsia="Times New Roman" w:hAnsi="Arial" w:cs="Arial"/>
                <w:sz w:val="20"/>
                <w:szCs w:val="20"/>
                <w:lang w:val="en-US" w:eastAsia="de-DE"/>
              </w:rPr>
              <w:instrText xml:space="preserve"> ADDIN ZOTERO_ITEM CSL_CITATION {"citationID":"kOlr8y93","properties":{"formattedCitation":"\\super 4,7,45\\nosupersub{}","plainCitation":"4,7,45","noteIndex":0},"citationItems":[{"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id":3257,"uris":["http://zotero.org/users/3032824/items/K7MK3V8T"],"uri":["http://zotero.org/users/3032824/items/K7MK3V8T"],"itemData":{"id":3257,"type":"article-journal","container-title":"Acta Parasitologica","issue":"1","page":"11-14","title":"Antarctic representatives of the genus &lt;i&gt;Neolebouria&lt;/i&gt; Gibson, 1976 (Digenea, Opecoelidae), with description of one new species.","volume":"38","author":[{"family":"Zdzitowiecki","given":"Krzysztof"},{"family":"Pisano","given":"Eva"},{"family":"Vacchi","given":"M."}],"issued":{"date-parts":[["1993"]]}}},{"id":3306,"uris":["http://zotero.org/users/3032824/items/GH8R7AVP"],"uri":["http://zotero.org/users/3032824/items/GH8R7AVP"],"itemData":{"id":3306,"type":"article-journal","abstract":"Due to its remote and isolated location, Antarctica is home to a unique diversity of species. The harsh conditions have shaped a primarily highly adapted endemic fauna. This includes the notothenioid family Channichthyidae. Their exceptional physiological adaptations have made this family of icefish the focus of many studies. However, studies on their ecology, especially on their parasite fauna, are comparatively rare. Parasites, directly linked to the food chain, can function as biological indicators and provide valuable information on host ecology (e.g., trophic interactions) even in remote habitats with limited accessibility, such as the Southern Ocean. In the present study, channichthyid fish (Champsocephalus gunnari: n = 25, Chaenodraco wilsoni: n = 33, Neopagetopsis ionah: n = 3, Pagetopsis macropterus: n = 4, Pseudochaenichthys georgianus: n = 15) were collected off South Shetland Island, Elephant Island, and the tip of the Antarctic Peninsula (CCAML statistical subarea 48.1). The parasite fauna consisted of 14 genera and 15 species, belonging to the six taxonomic groups including Digenea (four species), Nematoda (four), Cestoda (two), Acanthocephala (one), Hirudinea (three), and Copepoda (one). The stomach contents were less diverse with only Crustacea (Euphausiacea, Amphipoda) recovered from all examined fishes. Overall, 15 new parasite-host records could be established, and possibly a undescribed genotype or even species might exist among the nematodes.","container-title":"PeerJ","DOI":"10.7717/peerj.4638","ISSN":"2167-8359","journalAbbreviation":"PeerJ","language":"en","note":"publisher: PeerJ Inc.","page":"e4638","source":"peerj.com","title":"Lighten up the dark: metazoan parasites as indicators for the ecology of Antarctic crocodile icefish (Channichthyidae) from the north-west Antarctic Peninsula","title-short":"Lighten up the dark","volume":"6","author":[{"family":"Kuhn","given":"Thomas"},{"family":"Zizka","given":"Vera M. A."},{"family":"Münster","given":"Julian"},{"family":"Klapper","given":"Regina"},{"family":"Mattiucci","given":"Simonetta"},{"family":"Kochmann","given":"Judith"},{"family":"Klimpel","given":"Sven"}],"issued":{"date-parts":[["2018",5,11]]}}}],"schema":"https://github.com/citation-style-language/schema/raw/master/csl-citation.json"} </w:instrText>
            </w:r>
            <w:r>
              <w:rPr>
                <w:rFonts w:ascii="Arial" w:eastAsia="Times New Roman" w:hAnsi="Arial" w:cs="Arial"/>
                <w:sz w:val="20"/>
                <w:szCs w:val="20"/>
                <w:lang w:val="en-US" w:eastAsia="de-DE"/>
              </w:rPr>
              <w:fldChar w:fldCharType="separate"/>
            </w:r>
            <w:r w:rsidR="003E61FA" w:rsidRPr="003E61FA">
              <w:rPr>
                <w:rFonts w:ascii="Arial" w:hAnsi="Arial" w:cs="Arial"/>
                <w:sz w:val="20"/>
                <w:szCs w:val="24"/>
                <w:vertAlign w:val="superscript"/>
              </w:rPr>
              <w:t>4,7,45</w:t>
            </w:r>
            <w:r>
              <w:rPr>
                <w:rFonts w:ascii="Arial" w:eastAsia="Times New Roman" w:hAnsi="Arial" w:cs="Arial"/>
                <w:sz w:val="20"/>
                <w:szCs w:val="20"/>
                <w:lang w:val="en-US" w:eastAsia="de-DE"/>
              </w:rPr>
              <w:fldChar w:fldCharType="end"/>
            </w:r>
          </w:p>
        </w:tc>
      </w:tr>
      <w:tr w:rsidR="00594004" w:rsidRPr="00CF0D34" w14:paraId="0ACC7BF7"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62CE24A4" w14:textId="77777777" w:rsidR="00594004" w:rsidRPr="0054357E" w:rsidRDefault="00594004" w:rsidP="00594004">
            <w:pPr>
              <w:rPr>
                <w:rFonts w:ascii="Arial" w:eastAsia="Times New Roman" w:hAnsi="Arial" w:cs="Arial"/>
                <w:sz w:val="20"/>
                <w:szCs w:val="20"/>
                <w:lang w:val="en-US" w:eastAsia="de-DE"/>
              </w:rPr>
            </w:pPr>
          </w:p>
        </w:tc>
        <w:tc>
          <w:tcPr>
            <w:tcW w:w="3544" w:type="dxa"/>
            <w:shd w:val="clear" w:color="auto" w:fill="auto"/>
            <w:noWrap/>
            <w:hideMark/>
          </w:tcPr>
          <w:p w14:paraId="196093A1" w14:textId="77777777" w:rsidR="00594004" w:rsidRPr="0054357E"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en-US" w:eastAsia="de-DE"/>
              </w:rPr>
            </w:pPr>
            <w:proofErr w:type="spellStart"/>
            <w:r w:rsidRPr="0054357E">
              <w:rPr>
                <w:rFonts w:ascii="Arial" w:eastAsia="Times New Roman" w:hAnsi="Arial" w:cs="Arial"/>
                <w:i/>
                <w:iCs/>
                <w:sz w:val="20"/>
                <w:szCs w:val="20"/>
                <w:lang w:val="en-US" w:eastAsia="de-DE"/>
              </w:rPr>
              <w:t>Paraliparis</w:t>
            </w:r>
            <w:proofErr w:type="spellEnd"/>
            <w:r w:rsidRPr="0054357E">
              <w:rPr>
                <w:rFonts w:ascii="Arial" w:eastAsia="Times New Roman" w:hAnsi="Arial" w:cs="Arial"/>
                <w:i/>
                <w:iCs/>
                <w:sz w:val="20"/>
                <w:szCs w:val="20"/>
                <w:lang w:val="en-US" w:eastAsia="de-DE"/>
              </w:rPr>
              <w:t xml:space="preserve"> </w:t>
            </w:r>
            <w:proofErr w:type="spellStart"/>
            <w:r w:rsidRPr="0054357E">
              <w:rPr>
                <w:rFonts w:ascii="Arial" w:eastAsia="Times New Roman" w:hAnsi="Arial" w:cs="Arial"/>
                <w:i/>
                <w:iCs/>
                <w:sz w:val="20"/>
                <w:szCs w:val="20"/>
                <w:lang w:val="en-US" w:eastAsia="de-DE"/>
              </w:rPr>
              <w:t>meganchus</w:t>
            </w:r>
            <w:proofErr w:type="spellEnd"/>
          </w:p>
        </w:tc>
        <w:tc>
          <w:tcPr>
            <w:tcW w:w="3260" w:type="dxa"/>
            <w:shd w:val="clear" w:color="auto" w:fill="auto"/>
            <w:noWrap/>
            <w:hideMark/>
          </w:tcPr>
          <w:p w14:paraId="290C381E" w14:textId="77777777" w:rsidR="00594004" w:rsidRPr="0054357E"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proofErr w:type="spellStart"/>
            <w:r w:rsidRPr="0054357E">
              <w:rPr>
                <w:rFonts w:ascii="Arial" w:eastAsia="Times New Roman" w:hAnsi="Arial" w:cs="Arial"/>
                <w:sz w:val="20"/>
                <w:szCs w:val="20"/>
                <w:lang w:val="en-US" w:eastAsia="de-DE"/>
              </w:rPr>
              <w:t>Liparidae</w:t>
            </w:r>
            <w:proofErr w:type="spellEnd"/>
            <w:r w:rsidRPr="0054357E">
              <w:rPr>
                <w:rFonts w:ascii="Arial" w:eastAsia="Times New Roman" w:hAnsi="Arial" w:cs="Arial"/>
                <w:sz w:val="20"/>
                <w:szCs w:val="20"/>
                <w:lang w:val="en-US" w:eastAsia="de-DE"/>
              </w:rPr>
              <w:t xml:space="preserve"> (</w:t>
            </w:r>
            <w:proofErr w:type="spellStart"/>
            <w:r w:rsidRPr="0054357E">
              <w:rPr>
                <w:rFonts w:ascii="Arial" w:eastAsia="Times New Roman" w:hAnsi="Arial" w:cs="Arial"/>
                <w:sz w:val="20"/>
                <w:szCs w:val="20"/>
                <w:lang w:val="en-US" w:eastAsia="de-DE"/>
              </w:rPr>
              <w:t>Scorpaeniformes</w:t>
            </w:r>
            <w:proofErr w:type="spellEnd"/>
            <w:r w:rsidRPr="0054357E">
              <w:rPr>
                <w:rFonts w:ascii="Arial" w:eastAsia="Times New Roman" w:hAnsi="Arial" w:cs="Arial"/>
                <w:sz w:val="20"/>
                <w:szCs w:val="20"/>
                <w:lang w:val="en-US" w:eastAsia="de-DE"/>
              </w:rPr>
              <w:t>)</w:t>
            </w:r>
          </w:p>
        </w:tc>
        <w:tc>
          <w:tcPr>
            <w:tcW w:w="1120" w:type="dxa"/>
            <w:shd w:val="clear" w:color="auto" w:fill="auto"/>
            <w:noWrap/>
            <w:hideMark/>
          </w:tcPr>
          <w:p w14:paraId="54D1AC51" w14:textId="77777777" w:rsidR="00594004" w:rsidRPr="001557D4" w:rsidRDefault="00CF0D34"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en-US" w:eastAsia="de-DE"/>
              </w:rPr>
              <w:fldChar w:fldCharType="begin"/>
            </w:r>
            <w:r w:rsidR="003E61FA">
              <w:rPr>
                <w:rFonts w:ascii="Arial" w:eastAsia="Times New Roman" w:hAnsi="Arial" w:cs="Arial"/>
                <w:sz w:val="20"/>
                <w:szCs w:val="20"/>
                <w:lang w:val="en-US" w:eastAsia="de-DE"/>
              </w:rPr>
              <w:instrText xml:space="preserve"> ADDIN ZOTERO_ITEM CSL_CITATION {"citationID":"PikT8UpW","properties":{"formattedCitation":"\\super 7\\nosupersub{}","plainCitation":"7","noteIndex":0},"citationItems":[{"id":3257,"uris":["http://zotero.org/users/3032824/items/K7MK3V8T"],"uri":["http://zotero.org/users/3032824/items/K7MK3V8T"],"itemData":{"id":3257,"type":"article-journal","container-title":"Acta Parasitologica","issue":"1","page":"11-14","title":"Antarctic representatives of the genus &lt;i&gt;Neolebouria&lt;/i&gt; Gibson, 1976 (Digenea, Opecoelidae), with description of one new species.","volume":"38","author":[{"family":"Zdzitowiecki","given":"Krzysztof"},{"family":"Pisano","given":"Eva"},{"family":"Vacchi","given":"M."}],"issued":{"date-parts":[["1993"]]}}}],"schema":"https://github.com/citation-style-language/schema/raw/master/csl-citation.json"} </w:instrText>
            </w:r>
            <w:r>
              <w:rPr>
                <w:rFonts w:ascii="Arial" w:eastAsia="Times New Roman" w:hAnsi="Arial" w:cs="Arial"/>
                <w:sz w:val="20"/>
                <w:szCs w:val="20"/>
                <w:lang w:val="en-US" w:eastAsia="de-DE"/>
              </w:rPr>
              <w:fldChar w:fldCharType="separate"/>
            </w:r>
            <w:r w:rsidR="003E61FA" w:rsidRPr="003E61FA">
              <w:rPr>
                <w:rFonts w:ascii="Arial" w:hAnsi="Arial" w:cs="Arial"/>
                <w:sz w:val="20"/>
                <w:szCs w:val="24"/>
                <w:vertAlign w:val="superscript"/>
              </w:rPr>
              <w:t>7</w:t>
            </w:r>
            <w:r>
              <w:rPr>
                <w:rFonts w:ascii="Arial" w:eastAsia="Times New Roman" w:hAnsi="Arial" w:cs="Arial"/>
                <w:sz w:val="20"/>
                <w:szCs w:val="20"/>
                <w:lang w:val="en-US" w:eastAsia="de-DE"/>
              </w:rPr>
              <w:fldChar w:fldCharType="end"/>
            </w:r>
          </w:p>
        </w:tc>
      </w:tr>
      <w:tr w:rsidR="00594004" w:rsidRPr="00394333" w14:paraId="644F9196"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61BC72B8" w14:textId="77777777" w:rsidR="00594004" w:rsidRPr="001557D4" w:rsidRDefault="00594004" w:rsidP="00594004">
            <w:pPr>
              <w:rPr>
                <w:rFonts w:ascii="Arial" w:eastAsia="Times New Roman" w:hAnsi="Arial" w:cs="Arial"/>
                <w:sz w:val="20"/>
                <w:szCs w:val="20"/>
                <w:lang w:val="en-US" w:eastAsia="de-DE"/>
              </w:rPr>
            </w:pPr>
          </w:p>
        </w:tc>
        <w:tc>
          <w:tcPr>
            <w:tcW w:w="3544" w:type="dxa"/>
            <w:shd w:val="clear" w:color="auto" w:fill="F2F2F2" w:themeFill="background1" w:themeFillShade="F2"/>
            <w:noWrap/>
            <w:hideMark/>
          </w:tcPr>
          <w:p w14:paraId="1589DB55" w14:textId="77777777" w:rsidR="00594004" w:rsidRPr="0054357E"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en-US" w:eastAsia="de-DE"/>
              </w:rPr>
            </w:pPr>
            <w:proofErr w:type="spellStart"/>
            <w:r w:rsidRPr="0054357E">
              <w:rPr>
                <w:rFonts w:ascii="Arial" w:eastAsia="Times New Roman" w:hAnsi="Arial" w:cs="Arial"/>
                <w:i/>
                <w:iCs/>
                <w:sz w:val="20"/>
                <w:szCs w:val="20"/>
                <w:lang w:val="en-US" w:eastAsia="de-DE"/>
              </w:rPr>
              <w:t>Dissostichus</w:t>
            </w:r>
            <w:proofErr w:type="spellEnd"/>
            <w:r w:rsidRPr="0054357E">
              <w:rPr>
                <w:rFonts w:ascii="Arial" w:eastAsia="Times New Roman" w:hAnsi="Arial" w:cs="Arial"/>
                <w:i/>
                <w:iCs/>
                <w:sz w:val="20"/>
                <w:szCs w:val="20"/>
                <w:lang w:val="en-US" w:eastAsia="de-DE"/>
              </w:rPr>
              <w:t xml:space="preserve"> </w:t>
            </w:r>
            <w:proofErr w:type="spellStart"/>
            <w:r w:rsidRPr="0054357E">
              <w:rPr>
                <w:rFonts w:ascii="Arial" w:eastAsia="Times New Roman" w:hAnsi="Arial" w:cs="Arial"/>
                <w:i/>
                <w:iCs/>
                <w:sz w:val="20"/>
                <w:szCs w:val="20"/>
                <w:lang w:val="en-US" w:eastAsia="de-DE"/>
              </w:rPr>
              <w:t>eleginoides</w:t>
            </w:r>
            <w:proofErr w:type="spellEnd"/>
          </w:p>
        </w:tc>
        <w:tc>
          <w:tcPr>
            <w:tcW w:w="3260" w:type="dxa"/>
            <w:shd w:val="clear" w:color="auto" w:fill="F2F2F2" w:themeFill="background1" w:themeFillShade="F2"/>
            <w:noWrap/>
            <w:hideMark/>
          </w:tcPr>
          <w:p w14:paraId="64B0013A" w14:textId="77777777" w:rsidR="00594004" w:rsidRPr="0054357E"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proofErr w:type="spellStart"/>
            <w:r w:rsidRPr="0054357E">
              <w:rPr>
                <w:rFonts w:ascii="Arial" w:eastAsia="Times New Roman" w:hAnsi="Arial" w:cs="Arial"/>
                <w:sz w:val="20"/>
                <w:szCs w:val="20"/>
                <w:lang w:val="en-US" w:eastAsia="de-DE"/>
              </w:rPr>
              <w:t>Nototheniidae</w:t>
            </w:r>
            <w:proofErr w:type="spellEnd"/>
          </w:p>
        </w:tc>
        <w:tc>
          <w:tcPr>
            <w:tcW w:w="1120" w:type="dxa"/>
            <w:shd w:val="clear" w:color="auto" w:fill="F2F2F2" w:themeFill="background1" w:themeFillShade="F2"/>
            <w:noWrap/>
            <w:hideMark/>
          </w:tcPr>
          <w:p w14:paraId="4F2BF47F" w14:textId="77777777" w:rsidR="00594004" w:rsidRPr="00421356" w:rsidRDefault="00CF0D34"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en-US" w:eastAsia="de-DE"/>
              </w:rPr>
              <w:fldChar w:fldCharType="begin"/>
            </w:r>
            <w:r w:rsidR="003E61FA">
              <w:rPr>
                <w:rFonts w:ascii="Arial" w:eastAsia="Times New Roman" w:hAnsi="Arial" w:cs="Arial"/>
                <w:sz w:val="20"/>
                <w:szCs w:val="20"/>
                <w:lang w:val="en-US" w:eastAsia="de-DE"/>
              </w:rPr>
              <w:instrText xml:space="preserve"> ADDIN ZOTERO_ITEM CSL_CITATION {"citationID":"QJ6ddSfJ","properties":{"formattedCitation":"\\super 7,47,48\\nosupersub{}","plainCitation":"7,47,48","noteIndex":0},"citationItems":[{"id":3304,"uris":["http://zotero.org/users/3032824/items/CI8GDYHJ"],"uri":["http://zotero.org/users/3032824/items/CI8GDYHJ"],"itemData":{"id":3304,"type":"article-journal","container-title":"Biologiya Morya","language":"Russian","page":"23-28","title":"Peculiarities and formation of parasitofauna of the Patagonian toothfish &lt;i&gt;Dissostichus eleginoides&lt;/i&gt;.","volume":"4","author":[{"family":"Gaevskaya","given":"A. V."},{"family":"Kovalyova","given":"A. A."},{"family":"Parukhin","given":"A. M."}],"issued":{"date-parts":[["1990"]]}}},{"id":3257,"uris":["http://zotero.org/users/3032824/items/K7MK3V8T"],"uri":["http://zotero.org/users/3032824/items/K7MK3V8T"],"itemData":{"id":3257,"type":"article-journal","container-title":"Acta Parasitologica","issue":"1","page":"11-14","title":"Antarctic representatives of the genus &lt;i&gt;Neolebouria&lt;/i&gt; Gibson, 1976 (Digenea, Opecoelidae), with description of one new species.","volume":"38","author":[{"family":"Zdzitowiecki","given":"Krzysztof"},{"family":"Pisano","given":"Eva"},{"family":"Vacchi","given":"M."}],"issued":{"date-parts":[["1993"]]}}},{"id":3067,"uris":["http://zotero.org/users/3032824/items/AMGCQHGZ"],"uri":["http://zotero.org/users/3032824/items/AMGCQHGZ"],"itemData":{"id":3067,"type":"article-journal","container-title":"Polar Biology","journalAbbreviation":"Polar Biol.","page":"633-671","title":"Parasites of the Patagonian toothfish, &lt;i&gt;Dissostichus eleginoides&lt;/i&gt; Smitt 1898, in different parts of the Subantarctic.","volume":"288","author":[{"family":"Brickle","given":"P."},{"family":"MacKenzie","given":"K."},{"family":"Pike","given":"A."}],"issued":{"date-parts":[["2005"]]}}}],"schema":"https://github.com/citation-style-language/schema/raw/master/csl-citation.json"} </w:instrText>
            </w:r>
            <w:r>
              <w:rPr>
                <w:rFonts w:ascii="Arial" w:eastAsia="Times New Roman" w:hAnsi="Arial" w:cs="Arial"/>
                <w:sz w:val="20"/>
                <w:szCs w:val="20"/>
                <w:lang w:val="en-US" w:eastAsia="de-DE"/>
              </w:rPr>
              <w:fldChar w:fldCharType="separate"/>
            </w:r>
            <w:r w:rsidR="003E61FA" w:rsidRPr="003E61FA">
              <w:rPr>
                <w:rFonts w:ascii="Arial" w:hAnsi="Arial" w:cs="Arial"/>
                <w:sz w:val="20"/>
                <w:szCs w:val="24"/>
                <w:vertAlign w:val="superscript"/>
              </w:rPr>
              <w:t>7,47,48</w:t>
            </w:r>
            <w:r>
              <w:rPr>
                <w:rFonts w:ascii="Arial" w:eastAsia="Times New Roman" w:hAnsi="Arial" w:cs="Arial"/>
                <w:sz w:val="20"/>
                <w:szCs w:val="20"/>
                <w:lang w:val="en-US" w:eastAsia="de-DE"/>
              </w:rPr>
              <w:fldChar w:fldCharType="end"/>
            </w:r>
          </w:p>
        </w:tc>
      </w:tr>
      <w:tr w:rsidR="00594004" w:rsidRPr="00CF0D34" w14:paraId="013517F4"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5B912572" w14:textId="77777777" w:rsidR="00594004" w:rsidRPr="00421356" w:rsidRDefault="00594004" w:rsidP="00594004">
            <w:pPr>
              <w:rPr>
                <w:rFonts w:ascii="Arial" w:eastAsia="Times New Roman" w:hAnsi="Arial" w:cs="Arial"/>
                <w:sz w:val="20"/>
                <w:szCs w:val="20"/>
                <w:lang w:val="en-US" w:eastAsia="de-DE"/>
              </w:rPr>
            </w:pPr>
          </w:p>
        </w:tc>
        <w:tc>
          <w:tcPr>
            <w:tcW w:w="3544" w:type="dxa"/>
            <w:shd w:val="clear" w:color="auto" w:fill="F2F2F2" w:themeFill="background1" w:themeFillShade="F2"/>
            <w:noWrap/>
            <w:hideMark/>
          </w:tcPr>
          <w:p w14:paraId="6A566D37"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Dissostichu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mawsoni</w:t>
            </w:r>
            <w:proofErr w:type="spellEnd"/>
          </w:p>
        </w:tc>
        <w:tc>
          <w:tcPr>
            <w:tcW w:w="3260" w:type="dxa"/>
            <w:shd w:val="clear" w:color="auto" w:fill="F2F2F2" w:themeFill="background1" w:themeFillShade="F2"/>
            <w:noWrap/>
            <w:hideMark/>
          </w:tcPr>
          <w:p w14:paraId="10A8B8EA"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2F2F2" w:themeFill="background1" w:themeFillShade="F2"/>
            <w:noWrap/>
            <w:hideMark/>
          </w:tcPr>
          <w:p w14:paraId="33CAABFF" w14:textId="77777777" w:rsidR="00594004" w:rsidRPr="00CE6075" w:rsidRDefault="00CF0D34"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oVkGC1oa","properties":{"formattedCitation":"\\super 7\\nosupersub{}","plainCitation":"7","noteIndex":0},"citationItems":[{"id":3257,"uris":["http://zotero.org/users/3032824/items/K7MK3V8T"],"uri":["http://zotero.org/users/3032824/items/K7MK3V8T"],"itemData":{"id":3257,"type":"article-journal","container-title":"Acta Parasitologica","issue":"1","page":"11-14","title":"Antarctic representatives of the genus &lt;i&gt;Neolebouria&lt;/i&gt; Gibson, 1976 (Digenea, Opecoelidae), with description of one new species.","volume":"38","author":[{"family":"Zdzitowiecki","given":"Krzysztof"},{"family":"Pisano","given":"Eva"},{"family":"Vacchi","given":"M."}],"issued":{"date-parts":[["1993"]]}}}],"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7</w:t>
            </w:r>
            <w:r>
              <w:rPr>
                <w:rFonts w:ascii="Arial" w:eastAsia="Times New Roman" w:hAnsi="Arial" w:cs="Arial"/>
                <w:sz w:val="20"/>
                <w:szCs w:val="20"/>
                <w:lang w:val="de-DE" w:eastAsia="de-DE"/>
              </w:rPr>
              <w:fldChar w:fldCharType="end"/>
            </w:r>
          </w:p>
        </w:tc>
      </w:tr>
      <w:tr w:rsidR="00594004" w:rsidRPr="001557D4" w14:paraId="40968D61"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6CE49599" w14:textId="77777777" w:rsidR="00594004" w:rsidRPr="00CE6075" w:rsidRDefault="00594004" w:rsidP="00594004">
            <w:pPr>
              <w:rPr>
                <w:rFonts w:ascii="Arial" w:eastAsia="Times New Roman" w:hAnsi="Arial" w:cs="Arial"/>
                <w:sz w:val="20"/>
                <w:szCs w:val="20"/>
                <w:lang w:val="de-DE" w:eastAsia="de-DE"/>
              </w:rPr>
            </w:pPr>
          </w:p>
        </w:tc>
        <w:tc>
          <w:tcPr>
            <w:tcW w:w="3544" w:type="dxa"/>
            <w:shd w:val="clear" w:color="auto" w:fill="F2F2F2" w:themeFill="background1" w:themeFillShade="F2"/>
            <w:noWrap/>
            <w:hideMark/>
          </w:tcPr>
          <w:p w14:paraId="184C0400"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Lepidonotothen</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squamifrons</w:t>
            </w:r>
            <w:proofErr w:type="spellEnd"/>
          </w:p>
        </w:tc>
        <w:tc>
          <w:tcPr>
            <w:tcW w:w="3260" w:type="dxa"/>
            <w:shd w:val="clear" w:color="auto" w:fill="F2F2F2" w:themeFill="background1" w:themeFillShade="F2"/>
            <w:noWrap/>
            <w:hideMark/>
          </w:tcPr>
          <w:p w14:paraId="374224EE"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2F2F2" w:themeFill="background1" w:themeFillShade="F2"/>
            <w:noWrap/>
            <w:hideMark/>
          </w:tcPr>
          <w:p w14:paraId="7F8F8963" w14:textId="77777777" w:rsidR="00594004" w:rsidRPr="00CE6075" w:rsidRDefault="00CF0D34"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0GG7UhUb","properties":{"formattedCitation":"\\super 4,5,7\\nosupersub{}","plainCitation":"4,5,7","noteIndex":0},"citationItems":[{"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id":3257,"uris":["http://zotero.org/users/3032824/items/K7MK3V8T"],"uri":["http://zotero.org/users/3032824/items/K7MK3V8T"],"itemData":{"id":3257,"type":"article-journal","container-title":"Acta Parasitologica","issue":"1","page":"11-14","title":"Antarctic representatives of the genus &lt;i&gt;Neolebouria&lt;/i&gt; Gibson, 1976 (Digenea, Opecoelidae), with description of one new species.","volume":"38","author":[{"family":"Zdzitowiecki","given":"Krzysztof"},{"family":"Pisano","given":"Eva"},{"family":"Vacchi","given":"M."}],"issued":{"date-parts":[["1993"]]}}},{"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4,5,7</w:t>
            </w:r>
            <w:r>
              <w:rPr>
                <w:rFonts w:ascii="Arial" w:eastAsia="Times New Roman" w:hAnsi="Arial" w:cs="Arial"/>
                <w:sz w:val="20"/>
                <w:szCs w:val="20"/>
                <w:lang w:val="de-DE" w:eastAsia="de-DE"/>
              </w:rPr>
              <w:fldChar w:fldCharType="end"/>
            </w:r>
          </w:p>
        </w:tc>
      </w:tr>
      <w:tr w:rsidR="00594004" w:rsidRPr="00421356" w14:paraId="2217F066"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6ABAAA29" w14:textId="77777777" w:rsidR="00594004" w:rsidRPr="00CE6075" w:rsidRDefault="00594004" w:rsidP="00594004">
            <w:pPr>
              <w:rPr>
                <w:rFonts w:ascii="Arial" w:eastAsia="Times New Roman" w:hAnsi="Arial" w:cs="Arial"/>
                <w:sz w:val="20"/>
                <w:szCs w:val="20"/>
                <w:lang w:val="de-DE" w:eastAsia="de-DE"/>
              </w:rPr>
            </w:pPr>
          </w:p>
        </w:tc>
        <w:tc>
          <w:tcPr>
            <w:tcW w:w="3544" w:type="dxa"/>
            <w:shd w:val="clear" w:color="auto" w:fill="F2F2F2" w:themeFill="background1" w:themeFillShade="F2"/>
            <w:noWrap/>
            <w:hideMark/>
          </w:tcPr>
          <w:p w14:paraId="161EE4A1"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Notothenia</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coriiceps</w:t>
            </w:r>
            <w:proofErr w:type="spellEnd"/>
          </w:p>
        </w:tc>
        <w:tc>
          <w:tcPr>
            <w:tcW w:w="3260" w:type="dxa"/>
            <w:shd w:val="clear" w:color="auto" w:fill="F2F2F2" w:themeFill="background1" w:themeFillShade="F2"/>
            <w:noWrap/>
            <w:hideMark/>
          </w:tcPr>
          <w:p w14:paraId="3A35A006"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2F2F2" w:themeFill="background1" w:themeFillShade="F2"/>
            <w:noWrap/>
            <w:hideMark/>
          </w:tcPr>
          <w:p w14:paraId="3648CE1D" w14:textId="77777777" w:rsidR="00594004" w:rsidRPr="00CE6075" w:rsidRDefault="00CF0D34"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aq56ddok","properties":{"formattedCitation":"\\super 7,50\\nosupersub{}","plainCitation":"7,50","noteIndex":0},"citationItems":[{"id":3257,"uris":["http://zotero.org/users/3032824/items/K7MK3V8T"],"uri":["http://zotero.org/users/3032824/items/K7MK3V8T"],"itemData":{"id":3257,"type":"article-journal","container-title":"Acta Parasitologica","issue":"1","page":"11-14","title":"Antarctic representatives of the genus &lt;i&gt;Neolebouria&lt;/i&gt; Gibson, 1976 (Digenea, Opecoelidae), with description of one new species.","volume":"38","author":[{"family":"Zdzitowiecki","given":"Krzysztof"},{"family":"Pisano","given":"Eva"},{"family":"Vacchi","given":"M."}],"issued":{"date-parts":[["1993"]]}}},{"id":3320,"uris":["http://zotero.org/users/3032824/items/IUCBBDHD"],"uri":["http://zotero.org/users/3032824/items/IUCBBDHD"],"itemData":{"id":3320,"type":"article-journal","container-title":"Helminthologia","page":"201-207","title":"Helminths of an Antarctic fish, &lt;i&gt;Notothenia coriiceps&lt;/i&gt;, from the Vernadsky Station (Western Antarctica) in comparison with Admiralty Bay (South Shetland Islands).","volume":"41","author":[{"family":"Zdzitowiecki","given":"Krzysztof"},{"family":"Laskowski","given":"Zdzisław"}],"issued":{"date-parts":[["2004"]]}}}],"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7,50</w:t>
            </w:r>
            <w:r>
              <w:rPr>
                <w:rFonts w:ascii="Arial" w:eastAsia="Times New Roman" w:hAnsi="Arial" w:cs="Arial"/>
                <w:sz w:val="20"/>
                <w:szCs w:val="20"/>
                <w:lang w:val="de-DE" w:eastAsia="de-DE"/>
              </w:rPr>
              <w:fldChar w:fldCharType="end"/>
            </w:r>
          </w:p>
        </w:tc>
      </w:tr>
      <w:tr w:rsidR="00594004" w:rsidRPr="00421356" w14:paraId="252E93D2"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0B6E45EF" w14:textId="77777777" w:rsidR="00594004" w:rsidRPr="00CE6075" w:rsidRDefault="00594004" w:rsidP="00594004">
            <w:pPr>
              <w:rPr>
                <w:rFonts w:ascii="Arial" w:eastAsia="Times New Roman" w:hAnsi="Arial" w:cs="Arial"/>
                <w:sz w:val="20"/>
                <w:szCs w:val="20"/>
                <w:lang w:val="de-DE" w:eastAsia="de-DE"/>
              </w:rPr>
            </w:pPr>
          </w:p>
        </w:tc>
        <w:tc>
          <w:tcPr>
            <w:tcW w:w="3544" w:type="dxa"/>
            <w:shd w:val="clear" w:color="auto" w:fill="F2F2F2" w:themeFill="background1" w:themeFillShade="F2"/>
            <w:noWrap/>
            <w:hideMark/>
          </w:tcPr>
          <w:p w14:paraId="207DA33D"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Notothenia</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rossii</w:t>
            </w:r>
            <w:proofErr w:type="spellEnd"/>
          </w:p>
        </w:tc>
        <w:tc>
          <w:tcPr>
            <w:tcW w:w="3260" w:type="dxa"/>
            <w:shd w:val="clear" w:color="auto" w:fill="F2F2F2" w:themeFill="background1" w:themeFillShade="F2"/>
            <w:noWrap/>
            <w:hideMark/>
          </w:tcPr>
          <w:p w14:paraId="0EEC2498"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2F2F2" w:themeFill="background1" w:themeFillShade="F2"/>
            <w:noWrap/>
            <w:hideMark/>
          </w:tcPr>
          <w:p w14:paraId="14448EFF" w14:textId="77777777" w:rsidR="00594004" w:rsidRPr="00CE6075" w:rsidRDefault="00CF0D34"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SMKnF874","properties":{"formattedCitation":"\\super 4,7\\nosupersub{}","plainCitation":"4,7","noteIndex":0},"citationItems":[{"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id":3257,"uris":["http://zotero.org/users/3032824/items/K7MK3V8T"],"uri":["http://zotero.org/users/3032824/items/K7MK3V8T"],"itemData":{"id":3257,"type":"article-journal","container-title":"Acta Parasitologica","issue":"1","page":"11-14","title":"Antarctic representatives of the genus &lt;i&gt;Neolebouria&lt;/i&gt; Gibson, 1976 (Digenea, Opecoelidae), with description of one new species.","volume":"38","author":[{"family":"Zdzitowiecki","given":"Krzysztof"},{"family":"Pisano","given":"Eva"},{"family":"Vacchi","given":"M."}],"issued":{"date-parts":[["1993"]]}}}],"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4,7</w:t>
            </w:r>
            <w:r>
              <w:rPr>
                <w:rFonts w:ascii="Arial" w:eastAsia="Times New Roman" w:hAnsi="Arial" w:cs="Arial"/>
                <w:sz w:val="20"/>
                <w:szCs w:val="20"/>
                <w:lang w:val="de-DE" w:eastAsia="de-DE"/>
              </w:rPr>
              <w:fldChar w:fldCharType="end"/>
            </w:r>
          </w:p>
        </w:tc>
      </w:tr>
      <w:tr w:rsidR="00594004" w:rsidRPr="001557D4" w14:paraId="4142983F"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06E9A833" w14:textId="77777777" w:rsidR="00594004" w:rsidRPr="00CE6075" w:rsidRDefault="00594004" w:rsidP="00594004">
            <w:pPr>
              <w:rPr>
                <w:rFonts w:ascii="Arial" w:eastAsia="Times New Roman" w:hAnsi="Arial" w:cs="Arial"/>
                <w:sz w:val="20"/>
                <w:szCs w:val="20"/>
                <w:lang w:val="de-DE" w:eastAsia="de-DE"/>
              </w:rPr>
            </w:pPr>
          </w:p>
        </w:tc>
        <w:tc>
          <w:tcPr>
            <w:tcW w:w="3544" w:type="dxa"/>
            <w:shd w:val="clear" w:color="auto" w:fill="F2F2F2" w:themeFill="background1" w:themeFillShade="F2"/>
            <w:noWrap/>
            <w:hideMark/>
          </w:tcPr>
          <w:p w14:paraId="4CE655E3"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Nototheniop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larseni</w:t>
            </w:r>
            <w:proofErr w:type="spellEnd"/>
          </w:p>
        </w:tc>
        <w:tc>
          <w:tcPr>
            <w:tcW w:w="3260" w:type="dxa"/>
            <w:shd w:val="clear" w:color="auto" w:fill="F2F2F2" w:themeFill="background1" w:themeFillShade="F2"/>
            <w:noWrap/>
            <w:hideMark/>
          </w:tcPr>
          <w:p w14:paraId="3B79C97F"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2F2F2" w:themeFill="background1" w:themeFillShade="F2"/>
            <w:noWrap/>
            <w:hideMark/>
          </w:tcPr>
          <w:p w14:paraId="4A33D36B" w14:textId="77777777" w:rsidR="00594004" w:rsidRPr="00CE6075" w:rsidRDefault="00F16D00"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CZizvnNQ","properties":{"formattedCitation":"\\super 4\\uc0\\u8211{}7\\nosupersub{}","plainCitation":"4–7","noteIndex":0},"citationItems":[{"id":3253,"uris":["http://zotero.org/users/3032824/items/YPA3VR5L"],"uri":["http://zotero.org/users/3032824/items/YPA3VR5L"],"itemData":{"id":3253,"type":"article-journal","container-title":"Polish Polar Research","page":"55-72","title":"Occurrence of digeneans in open sea fishes off the South Shetland Islands and South Georgia, and a list of fish digeneans in the Antarctic.","volume":"12","author":[{"family":"Zdzitowiecki","given":"Krzysztof"}],"issued":{"date-parts":[["1991"]]}}},{"id":3257,"uris":["http://zotero.org/users/3032824/items/K7MK3V8T"],"uri":["http://zotero.org/users/3032824/items/K7MK3V8T"],"itemData":{"id":3257,"type":"article-journal","container-title":"Acta Parasitologica","issue":"1","page":"11-14","title":"Antarctic representatives of the genus &lt;i&gt;Neolebouria&lt;/i&gt; Gibson, 1976 (Digenea, Opecoelidae), with description of one new species.","volume":"38","author":[{"family":"Zdzitowiecki","given":"Krzysztof"},{"family":"Pisano","given":"Eva"},{"family":"Vacchi","given":"M."}],"issued":{"date-parts":[["1993"]]}}},{"id":3254,"uris":["http://zotero.org/users/3032824/items/IK23PAAX"],"uri":["http://zotero.org/users/3032824/items/IK23PAAX"],"itemData":{"id":3254,"type":"article-journal","abstract":"The fish populations of Port Foster, Deception Island, South Shetland Islands, Antarctica, were investigated as part of the Erupt Antarctic ecosystem study. Surveys were conducted on five cruises between March 1999 and November 2000. Samples also were collected off Livingston Island and King George Island of the South Shetland Islands. Specimens were collected or observed using a multiple opening and closing net and environmental sampling system, otter trawls, benthic line-transect photography, and remotely operated vehicle video. Species composition, length, weight, reproductive condition, diet, habitat, and parasitic infestation were examined for the dominant fish species. Eleven species were collected, all in the suborder Notothenioidei. The fishes found in the survey are known to occur in the region and had diets similar to those found in other studies. Abundances of demersal fishes in Port Foster ranged from 0.05 to 0.10 individualsm−2 over the study period. Inshore shallow-water (&lt;30m) and inshore deep-water (&gt;30m) habitats are identified in Port Foster and described. Port Foster may be a refuge for juvenile fishes such as Champsocephalus gunnari. Limited exchange with the surrounding waters also may limit the influence of recruitment and prey abundance fluctuations outside Port Foster. Trematomus scotti had heavy body cavity parasite infestation from Port Foster, possibly due in part to decreased benthic scour from large icebergs, allowing benthic parasites to persist.","collection-title":"Ecosystem studies at Deception Island, Antarctica","container-title":"Deep Sea Research Part II: Topical Studies in Oceanography","DOI":"10.1016/S0967-0645(03)00094-8","ISSN":"0967-0645","issue":"10","journalAbbreviation":"Deep Sea Research Part II: Topical Studies in Oceanography","language":"en","page":"1843-1858","source":"ScienceDirect","title":"Fish populations of Port Foster, Deception Island, Antarctica and vicinity","volume":"50","author":[{"family":"Ruhl","given":"Henry A."},{"family":"Hastings","given":"Philip A."},{"family":"Zarubick","given":"Lisa A."},{"family":"Jensen","given":"Rachelle M."},{"family":"Zdzitowiecki","given":"Krzysztof"}],"issued":{"date-parts":[["2003",6,1]]}}},{"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4–7</w:t>
            </w:r>
            <w:r>
              <w:rPr>
                <w:rFonts w:ascii="Arial" w:eastAsia="Times New Roman" w:hAnsi="Arial" w:cs="Arial"/>
                <w:sz w:val="20"/>
                <w:szCs w:val="20"/>
                <w:lang w:val="de-DE" w:eastAsia="de-DE"/>
              </w:rPr>
              <w:fldChar w:fldCharType="end"/>
            </w:r>
          </w:p>
        </w:tc>
      </w:tr>
      <w:tr w:rsidR="00594004" w:rsidRPr="00421356" w14:paraId="5249CE58"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32D783B3" w14:textId="77777777" w:rsidR="00594004" w:rsidRPr="00CE6075" w:rsidRDefault="00594004" w:rsidP="00594004">
            <w:pPr>
              <w:rPr>
                <w:rFonts w:ascii="Arial" w:eastAsia="Times New Roman" w:hAnsi="Arial" w:cs="Arial"/>
                <w:sz w:val="20"/>
                <w:szCs w:val="20"/>
                <w:lang w:val="de-DE" w:eastAsia="de-DE"/>
              </w:rPr>
            </w:pPr>
          </w:p>
        </w:tc>
        <w:tc>
          <w:tcPr>
            <w:tcW w:w="3544" w:type="dxa"/>
            <w:shd w:val="clear" w:color="auto" w:fill="F2F2F2" w:themeFill="background1" w:themeFillShade="F2"/>
            <w:noWrap/>
            <w:hideMark/>
          </w:tcPr>
          <w:p w14:paraId="10E44990"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Nototheniop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nudifrons</w:t>
            </w:r>
            <w:proofErr w:type="spellEnd"/>
          </w:p>
        </w:tc>
        <w:tc>
          <w:tcPr>
            <w:tcW w:w="3260" w:type="dxa"/>
            <w:shd w:val="clear" w:color="auto" w:fill="F2F2F2" w:themeFill="background1" w:themeFillShade="F2"/>
            <w:noWrap/>
            <w:hideMark/>
          </w:tcPr>
          <w:p w14:paraId="20E6E37E"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2F2F2" w:themeFill="background1" w:themeFillShade="F2"/>
            <w:noWrap/>
            <w:hideMark/>
          </w:tcPr>
          <w:p w14:paraId="54B22BDE" w14:textId="77777777" w:rsidR="00594004" w:rsidRPr="00CE6075" w:rsidRDefault="00F16D00"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CxPE0fZv","properties":{"formattedCitation":"\\super 5,7,14\\nosupersub{}","plainCitation":"5,7,14","noteIndex":0},"citationItems":[{"id":3257,"uris":["http://zotero.org/users/3032824/items/K7MK3V8T"],"uri":["http://zotero.org/users/3032824/items/K7MK3V8T"],"itemData":{"id":3257,"type":"article-journal","container-title":"Acta Parasitologica","issue":"1","page":"11-14","title":"Antarctic representatives of the genus &lt;i&gt;Neolebouria&lt;/i&gt; Gibson, 1976 (Digenea, Opecoelidae), with description of one new species.","volume":"38","author":[{"family":"Zdzitowiecki","given":"Krzysztof"},{"family":"Pisano","given":"Eva"},{"family":"Vacchi","given":"M."}],"issued":{"date-parts":[["1993"]]}}},{"id":3210,"uris":["http://zotero.org/users/3032824/items/EYVDEIFH"],"uri":["http://zotero.org/users/3032824/items/EYVDEIFH"],"itemData":{"id":3210,"type":"article-journal","container-title":"Polish Polar Research","issue":"4","journalAbbreviation":"Pol. Polar Res.","page":"315-324","title":"The helminth fauna of some notothenioid fishes collected from the shelf of Argentine Islands, West Antarctica","volume":"26","author":[{"family":"Laskowski","given":"Zdzisław"},{"family":"Zdzitowiecki","given":"Krzysztof"}],"issued":{"date-parts":[["2005"]]}}},{"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5,7,14</w:t>
            </w:r>
            <w:r>
              <w:rPr>
                <w:rFonts w:ascii="Arial" w:eastAsia="Times New Roman" w:hAnsi="Arial" w:cs="Arial"/>
                <w:sz w:val="20"/>
                <w:szCs w:val="20"/>
                <w:lang w:val="de-DE" w:eastAsia="de-DE"/>
              </w:rPr>
              <w:fldChar w:fldCharType="end"/>
            </w:r>
          </w:p>
        </w:tc>
      </w:tr>
      <w:tr w:rsidR="00594004" w:rsidRPr="00CE6075" w14:paraId="392BCF9C"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747DF8FB" w14:textId="77777777" w:rsidR="00594004" w:rsidRPr="00CE6075" w:rsidRDefault="00594004" w:rsidP="00594004">
            <w:pPr>
              <w:rPr>
                <w:rFonts w:ascii="Arial" w:eastAsia="Times New Roman" w:hAnsi="Arial" w:cs="Arial"/>
                <w:sz w:val="20"/>
                <w:szCs w:val="20"/>
                <w:lang w:val="de-DE" w:eastAsia="de-DE"/>
              </w:rPr>
            </w:pPr>
          </w:p>
        </w:tc>
        <w:tc>
          <w:tcPr>
            <w:tcW w:w="3544" w:type="dxa"/>
            <w:shd w:val="clear" w:color="auto" w:fill="F2F2F2" w:themeFill="background1" w:themeFillShade="F2"/>
            <w:noWrap/>
            <w:hideMark/>
          </w:tcPr>
          <w:p w14:paraId="1FC5AE6B"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Trematomu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bernacchii</w:t>
            </w:r>
            <w:proofErr w:type="spellEnd"/>
          </w:p>
        </w:tc>
        <w:tc>
          <w:tcPr>
            <w:tcW w:w="3260" w:type="dxa"/>
            <w:shd w:val="clear" w:color="auto" w:fill="F2F2F2" w:themeFill="background1" w:themeFillShade="F2"/>
            <w:noWrap/>
            <w:hideMark/>
          </w:tcPr>
          <w:p w14:paraId="7DC114CF"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2F2F2" w:themeFill="background1" w:themeFillShade="F2"/>
            <w:noWrap/>
            <w:hideMark/>
          </w:tcPr>
          <w:p w14:paraId="73485683" w14:textId="77777777" w:rsidR="00594004" w:rsidRPr="00F16D00" w:rsidRDefault="00F16D00"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en-US" w:eastAsia="de-DE"/>
              </w:rPr>
              <w:instrText xml:space="preserve"> ADDIN ZOTERO_ITEM CSL_CITATION {"citationID":"tbWA4VJv","properties":{"formattedCitation":"\\super 36\\nosupersub{}","plainCitation":"36","noteIndex":0},"citationItems":[{"id":3293,"uris":["http://zotero.org/users/3032824/items/ZXI77EBX"],"uri":["http://zotero.org/users/3032824/items/ZXI77EBX"],"itemData":{"id":3293,"type":"article-journal","container-title":"Polish Polar Research","ISSN":"0138-0338","issue":"1","language":"EN","note":"publisher: -","page":"37-40","source":"agro.icm.edu.pl","title":"New data on the occurrence of internal parasitic worms in the &lt;i&gt;Gymnodraco acuticeps&lt;/i&gt; and &lt;i&gt;Cygnodraco mawsoni&lt;/i&gt; [Bathydraconidae] fish in the Ross Sea, Antarctica","volume":"26","author":[{"family":"Laskowski","given":"Zdzisław"},{"family":"Rocka","given":"Anna"},{"family":"Ghigliotti","given":"L"},{"family":"Pisano","given":"Eva"}],"issued":{"date-parts":[["2005"]]}}}],"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36</w:t>
            </w:r>
            <w:r>
              <w:rPr>
                <w:rFonts w:ascii="Arial" w:eastAsia="Times New Roman" w:hAnsi="Arial" w:cs="Arial"/>
                <w:sz w:val="20"/>
                <w:szCs w:val="20"/>
                <w:lang w:val="de-DE" w:eastAsia="de-DE"/>
              </w:rPr>
              <w:fldChar w:fldCharType="end"/>
            </w:r>
          </w:p>
        </w:tc>
      </w:tr>
      <w:tr w:rsidR="00594004" w:rsidRPr="00421356" w14:paraId="1AA5A6FC"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60C85C6D" w14:textId="77777777" w:rsidR="00594004" w:rsidRPr="00F16D00" w:rsidRDefault="00594004" w:rsidP="00594004">
            <w:pPr>
              <w:rPr>
                <w:rFonts w:ascii="Arial" w:eastAsia="Times New Roman" w:hAnsi="Arial" w:cs="Arial"/>
                <w:sz w:val="20"/>
                <w:szCs w:val="20"/>
                <w:lang w:val="en-US" w:eastAsia="de-DE"/>
              </w:rPr>
            </w:pPr>
          </w:p>
        </w:tc>
        <w:tc>
          <w:tcPr>
            <w:tcW w:w="3544" w:type="dxa"/>
            <w:shd w:val="clear" w:color="auto" w:fill="F2F2F2" w:themeFill="background1" w:themeFillShade="F2"/>
            <w:noWrap/>
            <w:hideMark/>
          </w:tcPr>
          <w:p w14:paraId="018EA9C1"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Trematomu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eulepidotus</w:t>
            </w:r>
            <w:proofErr w:type="spellEnd"/>
          </w:p>
        </w:tc>
        <w:tc>
          <w:tcPr>
            <w:tcW w:w="3260" w:type="dxa"/>
            <w:shd w:val="clear" w:color="auto" w:fill="F2F2F2" w:themeFill="background1" w:themeFillShade="F2"/>
            <w:noWrap/>
            <w:hideMark/>
          </w:tcPr>
          <w:p w14:paraId="5912F0A8"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2F2F2" w:themeFill="background1" w:themeFillShade="F2"/>
            <w:noWrap/>
            <w:hideMark/>
          </w:tcPr>
          <w:p w14:paraId="46A748EE" w14:textId="77777777" w:rsidR="00594004" w:rsidRPr="00CE6075" w:rsidRDefault="00F16D00"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mWUpDlTj","properties":{"formattedCitation":"\\super 5,7,14\\nosupersub{}","plainCitation":"5,7,14","noteIndex":0},"citationItems":[{"id":3257,"uris":["http://zotero.org/users/3032824/items/K7MK3V8T"],"uri":["http://zotero.org/users/3032824/items/K7MK3V8T"],"itemData":{"id":3257,"type":"article-journal","container-title":"Acta Parasitologica","issue":"1","page":"11-14","title":"Antarctic representatives of the genus &lt;i&gt;Neolebouria&lt;/i&gt; Gibson, 1976 (Digenea, Opecoelidae), with description of one new species.","volume":"38","author":[{"family":"Zdzitowiecki","given":"Krzysztof"},{"family":"Pisano","given":"Eva"},{"family":"Vacchi","given":"M."}],"issued":{"date-parts":[["1993"]]}}},{"id":3210,"uris":["http://zotero.org/users/3032824/items/EYVDEIFH"],"uri":["http://zotero.org/users/3032824/items/EYVDEIFH"],"itemData":{"id":3210,"type":"article-journal","container-title":"Polish Polar Research","issue":"4","journalAbbreviation":"Pol. Polar Res.","page":"315-324","title":"The helminth fauna of some notothenioid fishes collected from the shelf of Argentine Islands, West Antarctica","volume":"26","author":[{"family":"Laskowski","given":"Zdzisław"},{"family":"Zdzitowiecki","given":"Krzysztof"}],"issued":{"date-parts":[["2005"]]}}},{"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5,7,14</w:t>
            </w:r>
            <w:r>
              <w:rPr>
                <w:rFonts w:ascii="Arial" w:eastAsia="Times New Roman" w:hAnsi="Arial" w:cs="Arial"/>
                <w:sz w:val="20"/>
                <w:szCs w:val="20"/>
                <w:lang w:val="de-DE" w:eastAsia="de-DE"/>
              </w:rPr>
              <w:fldChar w:fldCharType="end"/>
            </w:r>
          </w:p>
        </w:tc>
      </w:tr>
      <w:tr w:rsidR="00594004" w:rsidRPr="001143EA" w14:paraId="483E75EF"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6003C0D3" w14:textId="77777777" w:rsidR="00594004" w:rsidRPr="00CE6075" w:rsidRDefault="00594004" w:rsidP="00594004">
            <w:pPr>
              <w:rPr>
                <w:rFonts w:ascii="Arial" w:eastAsia="Times New Roman" w:hAnsi="Arial" w:cs="Arial"/>
                <w:sz w:val="20"/>
                <w:szCs w:val="20"/>
                <w:lang w:val="de-DE" w:eastAsia="de-DE"/>
              </w:rPr>
            </w:pPr>
          </w:p>
        </w:tc>
        <w:tc>
          <w:tcPr>
            <w:tcW w:w="3544" w:type="dxa"/>
            <w:shd w:val="clear" w:color="auto" w:fill="F2F2F2" w:themeFill="background1" w:themeFillShade="F2"/>
            <w:noWrap/>
            <w:hideMark/>
          </w:tcPr>
          <w:p w14:paraId="0B095019"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Trematomu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hansoni</w:t>
            </w:r>
            <w:proofErr w:type="spellEnd"/>
          </w:p>
        </w:tc>
        <w:tc>
          <w:tcPr>
            <w:tcW w:w="3260" w:type="dxa"/>
            <w:shd w:val="clear" w:color="auto" w:fill="F2F2F2" w:themeFill="background1" w:themeFillShade="F2"/>
            <w:noWrap/>
            <w:hideMark/>
          </w:tcPr>
          <w:p w14:paraId="7F5282B4"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2F2F2" w:themeFill="background1" w:themeFillShade="F2"/>
            <w:noWrap/>
            <w:hideMark/>
          </w:tcPr>
          <w:p w14:paraId="1B6D395D" w14:textId="77777777" w:rsidR="00594004" w:rsidRPr="00CE6075" w:rsidRDefault="001143EA"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tQz7I3fU","properties":{"formattedCitation":"\\super 7\\nosupersub{}","plainCitation":"7","noteIndex":0},"citationItems":[{"id":3257,"uris":["http://zotero.org/users/3032824/items/K7MK3V8T"],"uri":["http://zotero.org/users/3032824/items/K7MK3V8T"],"itemData":{"id":3257,"type":"article-journal","container-title":"Acta Parasitologica","issue":"1","page":"11-14","title":"Antarctic representatives of the genus &lt;i&gt;Neolebouria&lt;/i&gt; Gibson, 1976 (Digenea, Opecoelidae), with description of one new species.","volume":"38","author":[{"family":"Zdzitowiecki","given":"Krzysztof"},{"family":"Pisano","given":"Eva"},{"family":"Vacchi","given":"M."}],"issued":{"date-parts":[["1993"]]}}}],"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7</w:t>
            </w:r>
            <w:r>
              <w:rPr>
                <w:rFonts w:ascii="Arial" w:eastAsia="Times New Roman" w:hAnsi="Arial" w:cs="Arial"/>
                <w:sz w:val="20"/>
                <w:szCs w:val="20"/>
                <w:lang w:val="de-DE" w:eastAsia="de-DE"/>
              </w:rPr>
              <w:fldChar w:fldCharType="end"/>
            </w:r>
          </w:p>
        </w:tc>
      </w:tr>
      <w:tr w:rsidR="00594004" w:rsidRPr="00421356" w14:paraId="069E5E10"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tcBorders>
              <w:bottom w:val="single" w:sz="4" w:space="0" w:color="auto"/>
            </w:tcBorders>
            <w:shd w:val="clear" w:color="auto" w:fill="auto"/>
            <w:noWrap/>
            <w:hideMark/>
          </w:tcPr>
          <w:p w14:paraId="1F3F20CD" w14:textId="77777777" w:rsidR="00594004" w:rsidRPr="00CE6075" w:rsidRDefault="00594004" w:rsidP="00594004">
            <w:pPr>
              <w:rPr>
                <w:rFonts w:ascii="Arial" w:eastAsia="Times New Roman" w:hAnsi="Arial" w:cs="Arial"/>
                <w:sz w:val="20"/>
                <w:szCs w:val="20"/>
                <w:lang w:val="de-DE" w:eastAsia="de-DE"/>
              </w:rPr>
            </w:pPr>
          </w:p>
        </w:tc>
        <w:tc>
          <w:tcPr>
            <w:tcW w:w="3544" w:type="dxa"/>
            <w:tcBorders>
              <w:bottom w:val="single" w:sz="4" w:space="0" w:color="auto"/>
            </w:tcBorders>
            <w:shd w:val="clear" w:color="auto" w:fill="F2F2F2" w:themeFill="background1" w:themeFillShade="F2"/>
            <w:noWrap/>
            <w:hideMark/>
          </w:tcPr>
          <w:p w14:paraId="53DA1D2E"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Trematomu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newnesi</w:t>
            </w:r>
            <w:proofErr w:type="spellEnd"/>
          </w:p>
        </w:tc>
        <w:tc>
          <w:tcPr>
            <w:tcW w:w="3260" w:type="dxa"/>
            <w:tcBorders>
              <w:bottom w:val="single" w:sz="4" w:space="0" w:color="auto"/>
            </w:tcBorders>
            <w:shd w:val="clear" w:color="auto" w:fill="F2F2F2" w:themeFill="background1" w:themeFillShade="F2"/>
            <w:noWrap/>
            <w:hideMark/>
          </w:tcPr>
          <w:p w14:paraId="719E5D34"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tcBorders>
              <w:bottom w:val="single" w:sz="4" w:space="0" w:color="auto"/>
            </w:tcBorders>
            <w:shd w:val="clear" w:color="auto" w:fill="F2F2F2" w:themeFill="background1" w:themeFillShade="F2"/>
            <w:noWrap/>
            <w:hideMark/>
          </w:tcPr>
          <w:p w14:paraId="636A7884" w14:textId="77777777" w:rsidR="00594004" w:rsidRPr="001557D4" w:rsidRDefault="001143EA"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en-US" w:eastAsia="de-DE"/>
              </w:rPr>
              <w:instrText xml:space="preserve"> ADDIN ZOTERO_ITEM CSL_CITATION {"citationID":"IxH1liDk","properties":{"formattedCitation":"\\super 7,14\\nosupersub{}","plainCitation":"7,14","noteIndex":0},"citationItems":[{"id":3257,"uris":["http://zotero.org/users/3032824/items/K7MK3V8T"],"uri":["http://zotero.org/users/3032824/items/K7MK3V8T"],"itemData":{"id":3257,"type":"article-journal","container-title":"Acta Parasitologica","issue":"1","page":"11-14","title":"Antarctic representatives of the genus &lt;i&gt;Neolebouria&lt;/i&gt; Gibson, 1976 (Digenea, Opecoelidae), with description of one new species.","volume":"38","author":[{"family":"Zdzitowiecki","given":"Krzysztof"},{"family":"Pisano","given":"Eva"},{"family":"Vacchi","given":"M."}],"issued":{"date-parts":[["1993"]]}}},{"id":3210,"uris":["http://zotero.org/users/3032824/items/EYVDEIFH"],"uri":["http://zotero.org/users/3032824/items/EYVDEIFH"],"itemData":{"id":3210,"type":"article-journal","container-title":"Polish Polar Research","issue":"4","journalAbbreviation":"Pol. Polar Res.","page":"315-324","title":"The helminth fauna of some notothenioid fishes collected from the shelf of Argentine Islands, West Antarctica","volume":"26","author":[{"family":"Laskowski","given":"Zdzisław"},{"family":"Zdzitowiecki","given":"Krzysztof"}],"issued":{"date-parts":[["2005"]]}}}],"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7,14</w:t>
            </w:r>
            <w:r>
              <w:rPr>
                <w:rFonts w:ascii="Arial" w:eastAsia="Times New Roman" w:hAnsi="Arial" w:cs="Arial"/>
                <w:sz w:val="20"/>
                <w:szCs w:val="20"/>
                <w:lang w:val="de-DE" w:eastAsia="de-DE"/>
              </w:rPr>
              <w:fldChar w:fldCharType="end"/>
            </w:r>
          </w:p>
        </w:tc>
      </w:tr>
      <w:tr w:rsidR="00594004" w:rsidRPr="00CE6075" w14:paraId="649908BB"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auto"/>
            </w:tcBorders>
            <w:shd w:val="clear" w:color="auto" w:fill="auto"/>
            <w:noWrap/>
            <w:hideMark/>
          </w:tcPr>
          <w:p w14:paraId="048B33D4" w14:textId="77777777" w:rsidR="00594004" w:rsidRPr="00CE6075" w:rsidRDefault="00594004" w:rsidP="00594004">
            <w:pPr>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Echinorhynchu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petrotschenkoi</w:t>
            </w:r>
            <w:proofErr w:type="spellEnd"/>
          </w:p>
        </w:tc>
        <w:tc>
          <w:tcPr>
            <w:tcW w:w="3544" w:type="dxa"/>
            <w:tcBorders>
              <w:top w:val="single" w:sz="4" w:space="0" w:color="auto"/>
            </w:tcBorders>
            <w:shd w:val="clear" w:color="auto" w:fill="auto"/>
            <w:noWrap/>
            <w:hideMark/>
          </w:tcPr>
          <w:p w14:paraId="6B4FFF57"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Chaenocephalu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aceratus</w:t>
            </w:r>
            <w:proofErr w:type="spellEnd"/>
          </w:p>
        </w:tc>
        <w:tc>
          <w:tcPr>
            <w:tcW w:w="3260" w:type="dxa"/>
            <w:tcBorders>
              <w:top w:val="single" w:sz="4" w:space="0" w:color="auto"/>
            </w:tcBorders>
            <w:shd w:val="clear" w:color="auto" w:fill="auto"/>
            <w:noWrap/>
            <w:hideMark/>
          </w:tcPr>
          <w:p w14:paraId="770396B3"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roofErr w:type="spellStart"/>
            <w:r w:rsidRPr="00CE6075">
              <w:rPr>
                <w:rFonts w:ascii="Arial" w:eastAsia="Times New Roman" w:hAnsi="Arial" w:cs="Arial"/>
                <w:sz w:val="20"/>
                <w:szCs w:val="20"/>
                <w:lang w:val="de-DE" w:eastAsia="de-DE"/>
              </w:rPr>
              <w:t>Channichthyidae</w:t>
            </w:r>
            <w:proofErr w:type="spellEnd"/>
            <w:r w:rsidRPr="00CE6075">
              <w:rPr>
                <w:rFonts w:ascii="Arial" w:eastAsia="Times New Roman" w:hAnsi="Arial" w:cs="Arial"/>
                <w:sz w:val="20"/>
                <w:szCs w:val="20"/>
                <w:lang w:val="de-DE" w:eastAsia="de-DE"/>
              </w:rPr>
              <w:t xml:space="preserve"> (</w:t>
            </w:r>
            <w:proofErr w:type="spellStart"/>
            <w:r w:rsidRPr="00CE6075">
              <w:rPr>
                <w:rFonts w:ascii="Arial" w:eastAsia="Times New Roman" w:hAnsi="Arial" w:cs="Arial"/>
                <w:sz w:val="20"/>
                <w:szCs w:val="20"/>
                <w:lang w:val="de-DE" w:eastAsia="de-DE"/>
              </w:rPr>
              <w:t>Notothenioidei</w:t>
            </w:r>
            <w:proofErr w:type="spellEnd"/>
            <w:r w:rsidRPr="00CE6075">
              <w:rPr>
                <w:rFonts w:ascii="Arial" w:eastAsia="Times New Roman" w:hAnsi="Arial" w:cs="Arial"/>
                <w:sz w:val="20"/>
                <w:szCs w:val="20"/>
                <w:lang w:val="de-DE" w:eastAsia="de-DE"/>
              </w:rPr>
              <w:t>)</w:t>
            </w:r>
          </w:p>
        </w:tc>
        <w:tc>
          <w:tcPr>
            <w:tcW w:w="1120" w:type="dxa"/>
            <w:tcBorders>
              <w:top w:val="single" w:sz="4" w:space="0" w:color="auto"/>
            </w:tcBorders>
            <w:shd w:val="clear" w:color="auto" w:fill="auto"/>
            <w:noWrap/>
            <w:hideMark/>
          </w:tcPr>
          <w:p w14:paraId="5FB95905" w14:textId="77777777" w:rsidR="00594004" w:rsidRPr="00CE6075" w:rsidRDefault="001143EA"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RobiWn3Y","properties":{"formattedCitation":"\\super 9\\nosupersub{}","plainCitation":"9","noteIndex":0},"citationItems":[{"id":3243,"uris":["http://zotero.org/users/3032824/items/XBEFNIBX"],"uri":["http://zotero.org/users/3032824/items/XBEFNIBX"],"itemData":{"id":3243,"type":"article-journal","abstract":"The occurrence of acanthocephalans was investigated in fishes of the South Shetlands and South Georgia, Antarctica, between October 1986 and January, 1987. Acanthocephalans were found exclusively in demersal fishes. Nine species were noted in fishes off the South Shetlands and 10 in those off South Georgia (total number of different species: 11). Predatory fishes were the most heavily infected....","container-title":"Acta Parasitologica Polonica","issue":"2","language":"English","page":"131-141","source":"www.cabdirect.org","title":"Occurrence of acanthocephalans in fishes of the open sea off the South Shetlands and South Georgia (Antarctic).","volume":"35","author":[{"family":"Zdzitowiecki","given":"K."}],"issued":{"date-parts":[["1990"]]}}}],"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9</w:t>
            </w:r>
            <w:r>
              <w:rPr>
                <w:rFonts w:ascii="Arial" w:eastAsia="Times New Roman" w:hAnsi="Arial" w:cs="Arial"/>
                <w:sz w:val="20"/>
                <w:szCs w:val="20"/>
                <w:lang w:val="de-DE" w:eastAsia="de-DE"/>
              </w:rPr>
              <w:fldChar w:fldCharType="end"/>
            </w:r>
          </w:p>
        </w:tc>
      </w:tr>
      <w:tr w:rsidR="00594004" w:rsidRPr="00CE6075" w14:paraId="176739FB"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5DF0C7B2" w14:textId="77777777" w:rsidR="00594004" w:rsidRPr="00CE6075" w:rsidRDefault="00594004" w:rsidP="00594004">
            <w:pPr>
              <w:rPr>
                <w:rFonts w:ascii="Arial" w:eastAsia="Times New Roman" w:hAnsi="Arial" w:cs="Arial"/>
                <w:sz w:val="20"/>
                <w:szCs w:val="20"/>
                <w:lang w:val="de-DE" w:eastAsia="de-DE"/>
              </w:rPr>
            </w:pPr>
          </w:p>
        </w:tc>
        <w:tc>
          <w:tcPr>
            <w:tcW w:w="3544" w:type="dxa"/>
            <w:shd w:val="clear" w:color="auto" w:fill="auto"/>
            <w:noWrap/>
            <w:hideMark/>
          </w:tcPr>
          <w:p w14:paraId="7929E8BA"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Cryodraco</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antarcticus</w:t>
            </w:r>
            <w:proofErr w:type="spellEnd"/>
          </w:p>
        </w:tc>
        <w:tc>
          <w:tcPr>
            <w:tcW w:w="3260" w:type="dxa"/>
            <w:shd w:val="clear" w:color="auto" w:fill="auto"/>
            <w:noWrap/>
            <w:hideMark/>
          </w:tcPr>
          <w:p w14:paraId="57D22B71"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34D98244" w14:textId="77777777" w:rsidR="00594004" w:rsidRPr="00CE6075" w:rsidRDefault="001143EA"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dMLcVaVf","properties":{"formattedCitation":"\\super 9\\nosupersub{}","plainCitation":"9","noteIndex":0},"citationItems":[{"id":3243,"uris":["http://zotero.org/users/3032824/items/XBEFNIBX"],"uri":["http://zotero.org/users/3032824/items/XBEFNIBX"],"itemData":{"id":3243,"type":"article-journal","abstract":"The occurrence of acanthocephalans was investigated in fishes of the South Shetlands and South Georgia, Antarctica, between October 1986 and January, 1987. Acanthocephalans were found exclusively in demersal fishes. Nine species were noted in fishes off the South Shetlands and 10 in those off South Georgia (total number of different species: 11). Predatory fishes were the most heavily infected....","container-title":"Acta Parasitologica Polonica","issue":"2","language":"English","page":"131-141","source":"www.cabdirect.org","title":"Occurrence of acanthocephalans in fishes of the open sea off the South Shetlands and South Georgia (Antarctic).","volume":"35","author":[{"family":"Zdzitowiecki","given":"K."}],"issued":{"date-parts":[["1990"]]}}}],"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9</w:t>
            </w:r>
            <w:r>
              <w:rPr>
                <w:rFonts w:ascii="Arial" w:eastAsia="Times New Roman" w:hAnsi="Arial" w:cs="Arial"/>
                <w:sz w:val="20"/>
                <w:szCs w:val="20"/>
                <w:lang w:val="de-DE" w:eastAsia="de-DE"/>
              </w:rPr>
              <w:fldChar w:fldCharType="end"/>
            </w:r>
          </w:p>
        </w:tc>
      </w:tr>
      <w:tr w:rsidR="00594004" w:rsidRPr="00CE6075" w14:paraId="5F73A3E1"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6E280C66" w14:textId="77777777" w:rsidR="00594004" w:rsidRPr="00CE6075" w:rsidRDefault="00594004" w:rsidP="00594004">
            <w:pPr>
              <w:rPr>
                <w:rFonts w:ascii="Arial" w:eastAsia="Times New Roman" w:hAnsi="Arial" w:cs="Arial"/>
                <w:sz w:val="20"/>
                <w:szCs w:val="20"/>
                <w:lang w:val="de-DE" w:eastAsia="de-DE"/>
              </w:rPr>
            </w:pPr>
          </w:p>
        </w:tc>
        <w:tc>
          <w:tcPr>
            <w:tcW w:w="3544" w:type="dxa"/>
            <w:shd w:val="clear" w:color="auto" w:fill="F2F2F2" w:themeFill="background1" w:themeFillShade="F2"/>
            <w:noWrap/>
            <w:hideMark/>
          </w:tcPr>
          <w:p w14:paraId="1170AA6E"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Macrouru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whitsoni</w:t>
            </w:r>
            <w:proofErr w:type="spellEnd"/>
          </w:p>
        </w:tc>
        <w:tc>
          <w:tcPr>
            <w:tcW w:w="3260" w:type="dxa"/>
            <w:shd w:val="clear" w:color="auto" w:fill="F2F2F2" w:themeFill="background1" w:themeFillShade="F2"/>
            <w:noWrap/>
            <w:hideMark/>
          </w:tcPr>
          <w:p w14:paraId="2A46FDBA"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roofErr w:type="spellStart"/>
            <w:r w:rsidRPr="00CE6075">
              <w:rPr>
                <w:rFonts w:ascii="Arial" w:eastAsia="Times New Roman" w:hAnsi="Arial" w:cs="Arial"/>
                <w:sz w:val="20"/>
                <w:szCs w:val="20"/>
                <w:lang w:val="de-DE" w:eastAsia="de-DE"/>
              </w:rPr>
              <w:t>Macrouridae</w:t>
            </w:r>
            <w:proofErr w:type="spellEnd"/>
            <w:r w:rsidR="001557D4">
              <w:rPr>
                <w:rFonts w:ascii="Arial" w:eastAsia="Times New Roman" w:hAnsi="Arial" w:cs="Arial"/>
                <w:sz w:val="20"/>
                <w:szCs w:val="20"/>
                <w:lang w:val="de-DE" w:eastAsia="de-DE"/>
              </w:rPr>
              <w:t xml:space="preserve"> (</w:t>
            </w:r>
            <w:proofErr w:type="spellStart"/>
            <w:r w:rsidR="001557D4">
              <w:rPr>
                <w:rFonts w:ascii="Arial" w:eastAsia="Times New Roman" w:hAnsi="Arial" w:cs="Arial"/>
                <w:sz w:val="20"/>
                <w:szCs w:val="20"/>
                <w:lang w:val="de-DE" w:eastAsia="de-DE"/>
              </w:rPr>
              <w:t>Gadiformes</w:t>
            </w:r>
            <w:proofErr w:type="spellEnd"/>
            <w:r w:rsidR="001557D4">
              <w:rPr>
                <w:rFonts w:ascii="Arial" w:eastAsia="Times New Roman" w:hAnsi="Arial" w:cs="Arial"/>
                <w:sz w:val="20"/>
                <w:szCs w:val="20"/>
                <w:lang w:val="de-DE" w:eastAsia="de-DE"/>
              </w:rPr>
              <w:t>)</w:t>
            </w:r>
          </w:p>
        </w:tc>
        <w:tc>
          <w:tcPr>
            <w:tcW w:w="1120" w:type="dxa"/>
            <w:shd w:val="clear" w:color="auto" w:fill="F2F2F2" w:themeFill="background1" w:themeFillShade="F2"/>
            <w:noWrap/>
            <w:hideMark/>
          </w:tcPr>
          <w:p w14:paraId="00809227" w14:textId="77777777" w:rsidR="00594004" w:rsidRPr="00CE6075" w:rsidRDefault="0026762E"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sYbc5pod","properties":{"formattedCitation":"\\super 57\\nosupersub{}","plainCitation":"57","noteIndex":0},"citationItems":[{"id":3241,"uris":["http://zotero.org/users/3032824/items/2424ELSS"],"uri":["http://zotero.org/users/3032824/items/2424ELSS"],"itemData":{"id":3241,"type":"article-journal","abstract":"A total of 400 bony fishes of 32 species (7 families) were caught between 5 February and 4 March, 1996, in 2 neighbouring areas of the Weddell Sea (off Kapp Norvegia and north of Halley Bay) and examined. Acanthocephalans occurred in 55 host specimens of 15 species. Five species were recognised, including 3 echinorhynchid species maturing in fish, Metacanthocephalus campbelli, M. dalmori and...","container-title":"Acta Parasitologica","ISSN":"1230-2821","issue":"4","language":"English","page":"199-203","source":"www.cabdirect.org","title":"Acanthocephala in fish in the Weddell Sea (Antarctic).","volume":"41","author":[{"family":"Zdzitowiecki","given":"K."}],"issued":{"date-parts":[["1996"]]}}}],"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57</w:t>
            </w:r>
            <w:r>
              <w:rPr>
                <w:rFonts w:ascii="Arial" w:eastAsia="Times New Roman" w:hAnsi="Arial" w:cs="Arial"/>
                <w:sz w:val="20"/>
                <w:szCs w:val="20"/>
                <w:lang w:val="de-DE" w:eastAsia="de-DE"/>
              </w:rPr>
              <w:fldChar w:fldCharType="end"/>
            </w:r>
          </w:p>
        </w:tc>
      </w:tr>
      <w:tr w:rsidR="00594004" w:rsidRPr="00421356" w14:paraId="6CEA4201"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7262D40A" w14:textId="77777777" w:rsidR="00594004" w:rsidRPr="00CE6075" w:rsidRDefault="00594004" w:rsidP="00594004">
            <w:pPr>
              <w:rPr>
                <w:rFonts w:ascii="Arial" w:eastAsia="Times New Roman" w:hAnsi="Arial" w:cs="Arial"/>
                <w:sz w:val="20"/>
                <w:szCs w:val="20"/>
                <w:lang w:val="de-DE" w:eastAsia="de-DE"/>
              </w:rPr>
            </w:pPr>
          </w:p>
        </w:tc>
        <w:tc>
          <w:tcPr>
            <w:tcW w:w="3544" w:type="dxa"/>
            <w:shd w:val="clear" w:color="auto" w:fill="auto"/>
            <w:noWrap/>
            <w:hideMark/>
          </w:tcPr>
          <w:p w14:paraId="546D7F1D"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Muraenolepi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microps</w:t>
            </w:r>
            <w:proofErr w:type="spellEnd"/>
          </w:p>
        </w:tc>
        <w:tc>
          <w:tcPr>
            <w:tcW w:w="3260" w:type="dxa"/>
            <w:shd w:val="clear" w:color="auto" w:fill="auto"/>
            <w:noWrap/>
            <w:hideMark/>
          </w:tcPr>
          <w:p w14:paraId="07B26291"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roofErr w:type="spellStart"/>
            <w:r w:rsidRPr="00CE6075">
              <w:rPr>
                <w:rFonts w:ascii="Arial" w:eastAsia="Times New Roman" w:hAnsi="Arial" w:cs="Arial"/>
                <w:sz w:val="20"/>
                <w:szCs w:val="20"/>
                <w:lang w:val="de-DE" w:eastAsia="de-DE"/>
              </w:rPr>
              <w:t>Muraenolepididae</w:t>
            </w:r>
            <w:proofErr w:type="spellEnd"/>
            <w:r w:rsidR="001557D4">
              <w:rPr>
                <w:rFonts w:ascii="Arial" w:eastAsia="Times New Roman" w:hAnsi="Arial" w:cs="Arial"/>
                <w:sz w:val="20"/>
                <w:szCs w:val="20"/>
                <w:lang w:val="de-DE" w:eastAsia="de-DE"/>
              </w:rPr>
              <w:t xml:space="preserve"> (</w:t>
            </w:r>
            <w:proofErr w:type="spellStart"/>
            <w:r w:rsidR="001557D4">
              <w:rPr>
                <w:rFonts w:ascii="Arial" w:eastAsia="Times New Roman" w:hAnsi="Arial" w:cs="Arial"/>
                <w:sz w:val="20"/>
                <w:szCs w:val="20"/>
                <w:lang w:val="de-DE" w:eastAsia="de-DE"/>
              </w:rPr>
              <w:t>Gadiformes</w:t>
            </w:r>
            <w:proofErr w:type="spellEnd"/>
            <w:r w:rsidR="001557D4">
              <w:rPr>
                <w:rFonts w:ascii="Arial" w:eastAsia="Times New Roman" w:hAnsi="Arial" w:cs="Arial"/>
                <w:sz w:val="20"/>
                <w:szCs w:val="20"/>
                <w:lang w:val="de-DE" w:eastAsia="de-DE"/>
              </w:rPr>
              <w:t>)</w:t>
            </w:r>
          </w:p>
        </w:tc>
        <w:tc>
          <w:tcPr>
            <w:tcW w:w="1120" w:type="dxa"/>
            <w:shd w:val="clear" w:color="auto" w:fill="auto"/>
            <w:noWrap/>
            <w:hideMark/>
          </w:tcPr>
          <w:p w14:paraId="617BFEC9" w14:textId="77777777" w:rsidR="00594004" w:rsidRPr="001557D4" w:rsidRDefault="0026762E"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en-US" w:eastAsia="de-DE"/>
              </w:rPr>
              <w:instrText xml:space="preserve"> ADDIN ZOTERO_ITEM CSL_CITATION {"citationID":"G8NQqWwU","properties":{"formattedCitation":"\\super 5,9\\nosupersub{}","plainCitation":"5,9","noteIndex":0},"citationItems":[{"id":3243,"uris":["http://zotero.org/users/3032824/items/XBEFNIBX"],"uri":["http://zotero.org/users/3032824/items/XBEFNIBX"],"itemData":{"id":3243,"type":"article-journal","abstract":"The occurrence of acanthocephalans was investigated in fishes of the South Shetlands and South Georgia, Antarctica, between October 1986 and January, 1987. Acanthocephalans were found exclusively in demersal fishes. Nine species were noted in fishes off the South Shetlands and 10 in those off South Georgia (total number of different species: 11). Predatory fishes were the most heavily infected....","container-title":"Acta Parasitologica Polonica","issue":"2","language":"English","page":"131-141","source":"www.cabdirect.org","title":"Occurrence of acanthocephalans in fishes of the open sea off the South Shetlands and South Georgia (Antarctic).","volume":"35","author":[{"family":"Zdzitowiecki","given":"K."}],"issued":{"date-parts":[["1990"]]}}},{"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5,9</w:t>
            </w:r>
            <w:r>
              <w:rPr>
                <w:rFonts w:ascii="Arial" w:eastAsia="Times New Roman" w:hAnsi="Arial" w:cs="Arial"/>
                <w:sz w:val="20"/>
                <w:szCs w:val="20"/>
                <w:lang w:val="de-DE" w:eastAsia="de-DE"/>
              </w:rPr>
              <w:fldChar w:fldCharType="end"/>
            </w:r>
          </w:p>
        </w:tc>
      </w:tr>
      <w:tr w:rsidR="00594004" w:rsidRPr="00CE6075" w14:paraId="1CF71AA4"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71F30A29" w14:textId="77777777" w:rsidR="00594004" w:rsidRPr="001557D4" w:rsidRDefault="00594004" w:rsidP="00594004">
            <w:pPr>
              <w:rPr>
                <w:rFonts w:ascii="Arial" w:eastAsia="Times New Roman" w:hAnsi="Arial" w:cs="Arial"/>
                <w:sz w:val="20"/>
                <w:szCs w:val="20"/>
                <w:lang w:val="en-US" w:eastAsia="de-DE"/>
              </w:rPr>
            </w:pPr>
          </w:p>
        </w:tc>
        <w:tc>
          <w:tcPr>
            <w:tcW w:w="3544" w:type="dxa"/>
            <w:shd w:val="clear" w:color="auto" w:fill="F2F2F2" w:themeFill="background1" w:themeFillShade="F2"/>
            <w:noWrap/>
            <w:hideMark/>
          </w:tcPr>
          <w:p w14:paraId="13D9B305"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Dissostichu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eleginoides</w:t>
            </w:r>
            <w:proofErr w:type="spellEnd"/>
          </w:p>
        </w:tc>
        <w:tc>
          <w:tcPr>
            <w:tcW w:w="3260" w:type="dxa"/>
            <w:shd w:val="clear" w:color="auto" w:fill="F2F2F2" w:themeFill="background1" w:themeFillShade="F2"/>
            <w:noWrap/>
            <w:hideMark/>
          </w:tcPr>
          <w:p w14:paraId="21B57E7E"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roofErr w:type="spellStart"/>
            <w:r w:rsidRPr="00CE6075">
              <w:rPr>
                <w:rFonts w:ascii="Arial" w:eastAsia="Times New Roman" w:hAnsi="Arial" w:cs="Arial"/>
                <w:sz w:val="20"/>
                <w:szCs w:val="20"/>
                <w:lang w:val="de-DE" w:eastAsia="de-DE"/>
              </w:rPr>
              <w:t>Nototheniidae</w:t>
            </w:r>
            <w:proofErr w:type="spellEnd"/>
          </w:p>
        </w:tc>
        <w:tc>
          <w:tcPr>
            <w:tcW w:w="1120" w:type="dxa"/>
            <w:shd w:val="clear" w:color="auto" w:fill="F2F2F2" w:themeFill="background1" w:themeFillShade="F2"/>
            <w:noWrap/>
            <w:hideMark/>
          </w:tcPr>
          <w:p w14:paraId="4AC259AD" w14:textId="77777777" w:rsidR="00594004" w:rsidRPr="0026762E" w:rsidRDefault="0026762E"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gyoRU1WJ","properties":{"formattedCitation":"\\super 9,48,58\\nosupersub{}","plainCitation":"9,48,58","noteIndex":0},"citationItems":[{"id":3243,"uris":["http://zotero.org/users/3032824/items/XBEFNIBX"],"uri":["http://zotero.org/users/3032824/items/XBEFNIBX"],"itemData":{"id":3243,"type":"article-journal","abstract":"The occurrence of acanthocephalans was investigated in fishes of the South Shetlands and South Georgia, Antarctica, between October 1986 and January, 1987. Acanthocephalans were found exclusively in demersal fishes. Nine species were noted in fishes off the South Shetlands and 10 in those off South Georgia (total number of different species: 11). Predatory fishes were the most heavily infected....","container-title":"Acta Parasitologica Polonica","issue":"2","language":"English","page":"131-141","source":"www.cabdirect.org","title":"Occurrence of acanthocephalans in fishes of the open sea off the South Shetlands and South Georgia (Antarctic).","volume":"35","author":[{"family":"Zdzitowiecki","given":"K."}],"issued":{"date-parts":[["1990"]]}}},{"id":3067,"uris":["http://zotero.org/users/3032824/items/AMGCQHGZ"],"uri":["http://zotero.org/users/3032824/items/AMGCQHGZ"],"itemData":{"id":3067,"type":"article-journal","container-title":"Polar Biology","journalAbbreviation":"Polar Biol.","page":"633-671","title":"Parasites of the Patagonian toothfish, &lt;i&gt;Dissostichus eleginoides&lt;/i&gt; Smitt 1898, in different parts of the Subantarctic.","volume":"288","author":[{"family":"Brickle","given":"P."},{"family":"MacKenzie","given":"K."},{"family":"Pike","given":"A."}],"issued":{"date-parts":[["2005"]]}}},{"id":3064,"uris":["http://zotero.org/users/3032824/items/6DKNPCU8"],"uri":["http://zotero.org/users/3032824/items/6DKNPCU8"],"itemData":{"id":3064,"type":"article-journal","abstract":"The Antarctic toothfish (Dissostichus mawsoni Norman, 1937) is one of the main target species of commercial fisheries in the Antarctic. It is an endemic and is found along the shelf of Antarctica, as well as on the slopes of seamounts, underwater elevations and islands in the sub-Antarctic. It feeds on a variety of fish and cephalopods and can be an intermediate/paratenic host of some helminthes, whose final hosts are whales, seals, large rays and sharks. This article presents new data on toothfish infection in the Pacific sector of the Antarctic. Specimens were examined during commercial longline fishing in the Ross Sea and the Amundsen Sea in January–February 2013. Fourteen species of parasites were found using standard parasitological methods and genetic analysis.","container-title":"Polar Research","DOI":"10.3402/polar.v35.29364","ISSN":"null","issue":"1","note":"publisher: Routledge\n_eprint: https://doi.org/10.3402/polar.v35.29364","page":"29364","source":"Taylor and Francis+NEJM","title":"Parasites of the Antarctic toothfish (Dissostichus mawsoni Norman, 1937) (Perciformes, Nototheniidae) in the Pacific sector of the Antarctic","volume":"35","author":[{"family":"Gordeev","given":"Ilya I."},{"family":"Sokolov","given":"Sergey G."}],"issued":{"date-parts":[["2016",1,1]]}}}],"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9,48,58</w:t>
            </w:r>
            <w:r>
              <w:rPr>
                <w:rFonts w:ascii="Arial" w:eastAsia="Times New Roman" w:hAnsi="Arial" w:cs="Arial"/>
                <w:sz w:val="20"/>
                <w:szCs w:val="20"/>
                <w:lang w:val="de-DE" w:eastAsia="de-DE"/>
              </w:rPr>
              <w:fldChar w:fldCharType="end"/>
            </w:r>
          </w:p>
        </w:tc>
      </w:tr>
      <w:tr w:rsidR="00594004" w:rsidRPr="001557D4" w14:paraId="327E2E41"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4EC5C26B" w14:textId="77777777" w:rsidR="00594004" w:rsidRPr="0026762E" w:rsidRDefault="00594004" w:rsidP="00594004">
            <w:pPr>
              <w:rPr>
                <w:rFonts w:ascii="Arial" w:eastAsia="Times New Roman" w:hAnsi="Arial" w:cs="Arial"/>
                <w:sz w:val="20"/>
                <w:szCs w:val="20"/>
                <w:lang w:val="en-US" w:eastAsia="de-DE"/>
              </w:rPr>
            </w:pPr>
          </w:p>
        </w:tc>
        <w:tc>
          <w:tcPr>
            <w:tcW w:w="3544" w:type="dxa"/>
            <w:shd w:val="clear" w:color="auto" w:fill="F2F2F2" w:themeFill="background1" w:themeFillShade="F2"/>
            <w:noWrap/>
            <w:hideMark/>
          </w:tcPr>
          <w:p w14:paraId="13C06F98" w14:textId="77777777" w:rsidR="00594004" w:rsidRPr="001557D4"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en-US" w:eastAsia="de-DE"/>
              </w:rPr>
            </w:pPr>
            <w:proofErr w:type="spellStart"/>
            <w:r w:rsidRPr="001557D4">
              <w:rPr>
                <w:rFonts w:ascii="Arial" w:eastAsia="Times New Roman" w:hAnsi="Arial" w:cs="Arial"/>
                <w:i/>
                <w:iCs/>
                <w:sz w:val="20"/>
                <w:szCs w:val="20"/>
                <w:lang w:val="en-US" w:eastAsia="de-DE"/>
              </w:rPr>
              <w:t>Notothenia</w:t>
            </w:r>
            <w:proofErr w:type="spellEnd"/>
            <w:r w:rsidRPr="001557D4">
              <w:rPr>
                <w:rFonts w:ascii="Arial" w:eastAsia="Times New Roman" w:hAnsi="Arial" w:cs="Arial"/>
                <w:i/>
                <w:iCs/>
                <w:sz w:val="20"/>
                <w:szCs w:val="20"/>
                <w:lang w:val="en-US" w:eastAsia="de-DE"/>
              </w:rPr>
              <w:t xml:space="preserve"> </w:t>
            </w:r>
            <w:proofErr w:type="spellStart"/>
            <w:r w:rsidRPr="001557D4">
              <w:rPr>
                <w:rFonts w:ascii="Arial" w:eastAsia="Times New Roman" w:hAnsi="Arial" w:cs="Arial"/>
                <w:i/>
                <w:iCs/>
                <w:sz w:val="20"/>
                <w:szCs w:val="20"/>
                <w:lang w:val="en-US" w:eastAsia="de-DE"/>
              </w:rPr>
              <w:t>coriiceps</w:t>
            </w:r>
            <w:proofErr w:type="spellEnd"/>
          </w:p>
        </w:tc>
        <w:tc>
          <w:tcPr>
            <w:tcW w:w="3260" w:type="dxa"/>
            <w:shd w:val="clear" w:color="auto" w:fill="F2F2F2" w:themeFill="background1" w:themeFillShade="F2"/>
            <w:noWrap/>
            <w:hideMark/>
          </w:tcPr>
          <w:p w14:paraId="5885E333" w14:textId="77777777" w:rsidR="00594004" w:rsidRPr="001557D4"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p>
        </w:tc>
        <w:tc>
          <w:tcPr>
            <w:tcW w:w="1120" w:type="dxa"/>
            <w:shd w:val="clear" w:color="auto" w:fill="F2F2F2" w:themeFill="background1" w:themeFillShade="F2"/>
            <w:noWrap/>
            <w:hideMark/>
          </w:tcPr>
          <w:p w14:paraId="2369F239" w14:textId="77777777" w:rsidR="00594004" w:rsidRPr="00CE6075" w:rsidRDefault="0026762E"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en-US" w:eastAsia="de-DE"/>
              </w:rPr>
              <w:instrText xml:space="preserve"> ADDIN ZOTERO_ITEM CSL_CITATION {"citationID":"tJOlK4xZ","properties":{"formattedCitation":"\\super 49,50\\nosupersub{}","plainCitation":"49,50","noteIndex":0},"citationItems":[{"id":3316,"uris":["http://zotero.org/users/3032824/items/GHRH4MXR"],"uri":["http://zotero.org/users/3032824/items/GHRH4MXR"],"itemData":{"id":3316,"type":"article-journal","abstract":"Fifty specimens of Notothenia coriiceps caught in Potter Cove, King George Island, were examined for ecto- and endoparasites. Of the 22 parasite species found, 18 were helminths, 2 were hirudineans and 2 were crustaceans. The isopod Aega antarctica and an unidentified hirudinean are reported for the first time from this fish host. Dominant parasites were the adults of Aspersentis megarhynchus, the invasive stage of Corynosoma spp. (cystacanth) and the adults of Macvicaria pennelli, with respective prevalences of infestation of 94, 76 and 74%. The preferred sites of infestation were the pylorus and intestine, where five different larval (nematodes and cestodes) and eight adult (digeneans and acanthocephalans) parasite species were found. No adult nematodes and cestodes were found and no parasites could be isolated from the musculature. The results of the present study are related to previous findings on the parasite fauna of N. coriiceps. The comparison implies a high parasite diversity in this benthic Antarctic fish species. Most parasites found appear to have a wide range of distribution within Antarctic waters together with a low host specificity. Besides its role as final host for several species of trematodes and acanthocephalans, N. coriiceps serves as transmitter of parasite larvae to piscivorous birds and seals. It is concluded that the parasite fauna in Antarctic fish species provides important insights into the different habitat use and trophic relationship of their fish hosts.","container-title":"Polar Biology","DOI":"10.1007/s003000050265","ISSN":"1432-2056","issue":"6","journalAbbreviation":"Polar Biol","language":"en","page":"399-406","source":"Springer Link","title":"The role of the rock cod &lt;i&gt;Notothenia coriiceps&lt;/i&gt; Richardson, 1844  in the life-cycle of Antarctic parasites","volume":"19","author":[{"family":"Palm","given":"H. W."},{"family":"Reimann","given":"N."},{"family":"Spindler","given":"M."},{"family":"Plötz","given":"J."}],"issued":{"date-parts":[["1998",5,1]]}}},{"id":3320,"uris":["http://zotero.org/users/3032824/items/IUCBBDHD"],"uri":["http://zotero.org/users/3032824/items/IUCBBDHD"],"itemData":{"id":3320,"type":"article-journal","container-title":"Helminthologia","page":"201-207","title":"Helminths of an Antarctic fish, &lt;i&gt;Notothenia coriiceps&lt;/i&gt;, from the Vernadsky Station (Western Antarctica) in comparison with Admiralty Bay (South Shetland Islands).","volume":"41","author":[{"family":"Zdzitowiecki","given":"Krzysztof"},{"family":"Laskowski","given":"Zdzisław"}],"issued":{"date-parts":[["2004"]]}}}],"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49,50</w:t>
            </w:r>
            <w:r>
              <w:rPr>
                <w:rFonts w:ascii="Arial" w:eastAsia="Times New Roman" w:hAnsi="Arial" w:cs="Arial"/>
                <w:sz w:val="20"/>
                <w:szCs w:val="20"/>
                <w:lang w:val="de-DE" w:eastAsia="de-DE"/>
              </w:rPr>
              <w:fldChar w:fldCharType="end"/>
            </w:r>
          </w:p>
        </w:tc>
      </w:tr>
      <w:tr w:rsidR="00594004" w:rsidRPr="001557D4" w14:paraId="68F6D7F0"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tcBorders>
              <w:bottom w:val="single" w:sz="4" w:space="0" w:color="auto"/>
            </w:tcBorders>
            <w:shd w:val="clear" w:color="auto" w:fill="auto"/>
            <w:noWrap/>
            <w:hideMark/>
          </w:tcPr>
          <w:p w14:paraId="2DC13A46" w14:textId="77777777" w:rsidR="00594004" w:rsidRPr="00CE6075" w:rsidRDefault="00594004" w:rsidP="00594004">
            <w:pPr>
              <w:rPr>
                <w:rFonts w:ascii="Arial" w:eastAsia="Times New Roman" w:hAnsi="Arial" w:cs="Arial"/>
                <w:sz w:val="20"/>
                <w:szCs w:val="20"/>
                <w:lang w:val="de-DE" w:eastAsia="de-DE"/>
              </w:rPr>
            </w:pPr>
          </w:p>
        </w:tc>
        <w:tc>
          <w:tcPr>
            <w:tcW w:w="3544" w:type="dxa"/>
            <w:tcBorders>
              <w:bottom w:val="single" w:sz="4" w:space="0" w:color="auto"/>
            </w:tcBorders>
            <w:shd w:val="clear" w:color="auto" w:fill="F2F2F2" w:themeFill="background1" w:themeFillShade="F2"/>
            <w:noWrap/>
            <w:hideMark/>
          </w:tcPr>
          <w:p w14:paraId="68E54DEB"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Nototheniop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nybelini</w:t>
            </w:r>
            <w:proofErr w:type="spellEnd"/>
          </w:p>
        </w:tc>
        <w:tc>
          <w:tcPr>
            <w:tcW w:w="3260" w:type="dxa"/>
            <w:tcBorders>
              <w:bottom w:val="single" w:sz="4" w:space="0" w:color="auto"/>
            </w:tcBorders>
            <w:shd w:val="clear" w:color="auto" w:fill="F2F2F2" w:themeFill="background1" w:themeFillShade="F2"/>
            <w:noWrap/>
            <w:hideMark/>
          </w:tcPr>
          <w:p w14:paraId="3FEB1CF1"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tcBorders>
              <w:bottom w:val="single" w:sz="4" w:space="0" w:color="auto"/>
            </w:tcBorders>
            <w:shd w:val="clear" w:color="auto" w:fill="F2F2F2" w:themeFill="background1" w:themeFillShade="F2"/>
            <w:noWrap/>
            <w:hideMark/>
          </w:tcPr>
          <w:p w14:paraId="39C22AF5" w14:textId="77777777" w:rsidR="00594004" w:rsidRPr="00CE6075" w:rsidRDefault="0026762E"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e3mBpVzn","properties":{"formattedCitation":"\\super 9\\nosupersub{}","plainCitation":"9","noteIndex":0},"citationItems":[{"id":3243,"uris":["http://zotero.org/users/3032824/items/XBEFNIBX"],"uri":["http://zotero.org/users/3032824/items/XBEFNIBX"],"itemData":{"id":3243,"type":"article-journal","abstract":"The occurrence of acanthocephalans was investigated in fishes of the South Shetlands and South Georgia, Antarctica, between October 1986 and January, 1987. Acanthocephalans were found exclusively in demersal fishes. Nine species were noted in fishes off the South Shetlands and 10 in those off South Georgia (total number of different species: 11). Predatory fishes were the most heavily infected....","container-title":"Acta Parasitologica Polonica","issue":"2","language":"English","page":"131-141","source":"www.cabdirect.org","title":"Occurrence of acanthocephalans in fishes of the open sea off the South Shetlands and South Georgia (Antarctic).","volume":"35","author":[{"family":"Zdzitowiecki","given":"K."}],"issued":{"date-parts":[["1990"]]}}}],"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9</w:t>
            </w:r>
            <w:r>
              <w:rPr>
                <w:rFonts w:ascii="Arial" w:eastAsia="Times New Roman" w:hAnsi="Arial" w:cs="Arial"/>
                <w:sz w:val="20"/>
                <w:szCs w:val="20"/>
                <w:lang w:val="de-DE" w:eastAsia="de-DE"/>
              </w:rPr>
              <w:fldChar w:fldCharType="end"/>
            </w:r>
          </w:p>
        </w:tc>
      </w:tr>
      <w:tr w:rsidR="00594004" w:rsidRPr="00CE6075" w14:paraId="2EAD8C9D"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auto"/>
            </w:tcBorders>
            <w:shd w:val="clear" w:color="auto" w:fill="auto"/>
            <w:noWrap/>
            <w:hideMark/>
          </w:tcPr>
          <w:p w14:paraId="60C6F158" w14:textId="77777777" w:rsidR="00594004" w:rsidRPr="00CE6075" w:rsidRDefault="00594004" w:rsidP="00594004">
            <w:pPr>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Corynosoma</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bullosum</w:t>
            </w:r>
            <w:proofErr w:type="spellEnd"/>
          </w:p>
        </w:tc>
        <w:tc>
          <w:tcPr>
            <w:tcW w:w="3544" w:type="dxa"/>
            <w:tcBorders>
              <w:top w:val="single" w:sz="4" w:space="0" w:color="auto"/>
            </w:tcBorders>
            <w:shd w:val="clear" w:color="auto" w:fill="auto"/>
            <w:noWrap/>
            <w:hideMark/>
          </w:tcPr>
          <w:p w14:paraId="4B25B108"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Artedidraco</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loennbergi</w:t>
            </w:r>
            <w:proofErr w:type="spellEnd"/>
          </w:p>
        </w:tc>
        <w:tc>
          <w:tcPr>
            <w:tcW w:w="3260" w:type="dxa"/>
            <w:tcBorders>
              <w:top w:val="single" w:sz="4" w:space="0" w:color="auto"/>
            </w:tcBorders>
            <w:shd w:val="clear" w:color="auto" w:fill="auto"/>
            <w:noWrap/>
            <w:hideMark/>
          </w:tcPr>
          <w:p w14:paraId="0005679C"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roofErr w:type="spellStart"/>
            <w:r w:rsidRPr="00CE6075">
              <w:rPr>
                <w:rFonts w:ascii="Arial" w:eastAsia="Times New Roman" w:hAnsi="Arial" w:cs="Arial"/>
                <w:sz w:val="20"/>
                <w:szCs w:val="20"/>
                <w:lang w:val="de-DE" w:eastAsia="de-DE"/>
              </w:rPr>
              <w:t>Artedidraconidae</w:t>
            </w:r>
            <w:proofErr w:type="spellEnd"/>
            <w:r w:rsidRPr="00CE6075">
              <w:rPr>
                <w:rFonts w:ascii="Arial" w:eastAsia="Times New Roman" w:hAnsi="Arial" w:cs="Arial"/>
                <w:sz w:val="20"/>
                <w:szCs w:val="20"/>
                <w:lang w:val="de-DE" w:eastAsia="de-DE"/>
              </w:rPr>
              <w:t xml:space="preserve"> (</w:t>
            </w:r>
            <w:proofErr w:type="spellStart"/>
            <w:r w:rsidRPr="00CE6075">
              <w:rPr>
                <w:rFonts w:ascii="Arial" w:eastAsia="Times New Roman" w:hAnsi="Arial" w:cs="Arial"/>
                <w:sz w:val="20"/>
                <w:szCs w:val="20"/>
                <w:lang w:val="de-DE" w:eastAsia="de-DE"/>
              </w:rPr>
              <w:t>Notothenioidei</w:t>
            </w:r>
            <w:proofErr w:type="spellEnd"/>
            <w:r w:rsidRPr="00CE6075">
              <w:rPr>
                <w:rFonts w:ascii="Arial" w:eastAsia="Times New Roman" w:hAnsi="Arial" w:cs="Arial"/>
                <w:sz w:val="20"/>
                <w:szCs w:val="20"/>
                <w:lang w:val="de-DE" w:eastAsia="de-DE"/>
              </w:rPr>
              <w:t>)</w:t>
            </w:r>
          </w:p>
        </w:tc>
        <w:tc>
          <w:tcPr>
            <w:tcW w:w="1120" w:type="dxa"/>
            <w:tcBorders>
              <w:top w:val="single" w:sz="4" w:space="0" w:color="auto"/>
            </w:tcBorders>
            <w:shd w:val="clear" w:color="auto" w:fill="auto"/>
            <w:noWrap/>
            <w:hideMark/>
          </w:tcPr>
          <w:p w14:paraId="6A648E22" w14:textId="77777777" w:rsidR="00594004" w:rsidRPr="00CE6075" w:rsidRDefault="0026762E"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ZL0aYWUd","properties":{"formattedCitation":"\\super 57\\nosupersub{}","plainCitation":"57","noteIndex":0},"citationItems":[{"id":3241,"uris":["http://zotero.org/users/3032824/items/2424ELSS"],"uri":["http://zotero.org/users/3032824/items/2424ELSS"],"itemData":{"id":3241,"type":"article-journal","abstract":"A total of 400 bony fishes of 32 species (7 families) were caught between 5 February and 4 March, 1996, in 2 neighbouring areas of the Weddell Sea (off Kapp Norvegia and north of Halley Bay) and examined. Acanthocephalans occurred in 55 host specimens of 15 species. Five species were recognised, including 3 echinorhynchid species maturing in fish, Metacanthocephalus campbelli, M. dalmori and...","container-title":"Acta Parasitologica","ISSN":"1230-2821","issue":"4","language":"English","page":"199-203","source":"www.cabdirect.org","title":"Acanthocephala in fish in the Weddell Sea (Antarctic).","volume":"41","author":[{"family":"Zdzitowiecki","given":"K."}],"issued":{"date-parts":[["1996"]]}}}],"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57</w:t>
            </w:r>
            <w:r>
              <w:rPr>
                <w:rFonts w:ascii="Arial" w:eastAsia="Times New Roman" w:hAnsi="Arial" w:cs="Arial"/>
                <w:sz w:val="20"/>
                <w:szCs w:val="20"/>
                <w:lang w:val="de-DE" w:eastAsia="de-DE"/>
              </w:rPr>
              <w:fldChar w:fldCharType="end"/>
            </w:r>
          </w:p>
        </w:tc>
      </w:tr>
      <w:tr w:rsidR="00594004" w:rsidRPr="00CE6075" w14:paraId="0022151E"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52F837B4" w14:textId="77777777" w:rsidR="00594004" w:rsidRPr="00CE6075" w:rsidRDefault="00594004" w:rsidP="00594004">
            <w:pPr>
              <w:rPr>
                <w:rFonts w:ascii="Arial" w:eastAsia="Times New Roman" w:hAnsi="Arial" w:cs="Arial"/>
                <w:sz w:val="20"/>
                <w:szCs w:val="20"/>
                <w:lang w:val="de-DE" w:eastAsia="de-DE"/>
              </w:rPr>
            </w:pPr>
          </w:p>
        </w:tc>
        <w:tc>
          <w:tcPr>
            <w:tcW w:w="3544" w:type="dxa"/>
            <w:shd w:val="clear" w:color="auto" w:fill="auto"/>
            <w:noWrap/>
            <w:hideMark/>
          </w:tcPr>
          <w:p w14:paraId="177DD7F9"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Artedidraco</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mirus</w:t>
            </w:r>
            <w:proofErr w:type="spellEnd"/>
          </w:p>
        </w:tc>
        <w:tc>
          <w:tcPr>
            <w:tcW w:w="3260" w:type="dxa"/>
            <w:shd w:val="clear" w:color="auto" w:fill="auto"/>
            <w:noWrap/>
            <w:hideMark/>
          </w:tcPr>
          <w:p w14:paraId="51D32E4B"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2DA3CDFC" w14:textId="77777777" w:rsidR="00594004" w:rsidRPr="00CE6075" w:rsidRDefault="0026762E"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ZQGkdVlQ","properties":{"formattedCitation":"\\super 9\\nosupersub{}","plainCitation":"9","noteIndex":0},"citationItems":[{"id":3243,"uris":["http://zotero.org/users/3032824/items/XBEFNIBX"],"uri":["http://zotero.org/users/3032824/items/XBEFNIBX"],"itemData":{"id":3243,"type":"article-journal","abstract":"The occurrence of acanthocephalans was investigated in fishes of the South Shetlands and South Georgia, Antarctica, between October 1986 and January, 1987. Acanthocephalans were found exclusively in demersal fishes. Nine species were noted in fishes off the South Shetlands and 10 in those off South Georgia (total number of different species: 11). Predatory fishes were the most heavily infected....","container-title":"Acta Parasitologica Polonica","issue":"2","language":"English","page":"131-141","source":"www.cabdirect.org","title":"Occurrence of acanthocephalans in fishes of the open sea off the South Shetlands and South Georgia (Antarctic).","volume":"35","author":[{"family":"Zdzitowiecki","given":"K."}],"issued":{"date-parts":[["1990"]]}}}],"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9</w:t>
            </w:r>
            <w:r>
              <w:rPr>
                <w:rFonts w:ascii="Arial" w:eastAsia="Times New Roman" w:hAnsi="Arial" w:cs="Arial"/>
                <w:sz w:val="20"/>
                <w:szCs w:val="20"/>
                <w:lang w:val="de-DE" w:eastAsia="de-DE"/>
              </w:rPr>
              <w:fldChar w:fldCharType="end"/>
            </w:r>
          </w:p>
        </w:tc>
      </w:tr>
      <w:tr w:rsidR="00594004" w:rsidRPr="00CE6075" w14:paraId="45AD3C20"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3690C7D6" w14:textId="77777777" w:rsidR="00594004" w:rsidRPr="00CE6075" w:rsidRDefault="00594004" w:rsidP="00594004">
            <w:pPr>
              <w:rPr>
                <w:rFonts w:ascii="Arial" w:eastAsia="Times New Roman" w:hAnsi="Arial" w:cs="Arial"/>
                <w:sz w:val="20"/>
                <w:szCs w:val="20"/>
                <w:lang w:val="de-DE" w:eastAsia="de-DE"/>
              </w:rPr>
            </w:pPr>
          </w:p>
        </w:tc>
        <w:tc>
          <w:tcPr>
            <w:tcW w:w="3544" w:type="dxa"/>
            <w:shd w:val="clear" w:color="auto" w:fill="auto"/>
            <w:noWrap/>
            <w:hideMark/>
          </w:tcPr>
          <w:p w14:paraId="6B4F2F76"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Artedidraco</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orianae</w:t>
            </w:r>
            <w:proofErr w:type="spellEnd"/>
          </w:p>
        </w:tc>
        <w:tc>
          <w:tcPr>
            <w:tcW w:w="3260" w:type="dxa"/>
            <w:shd w:val="clear" w:color="auto" w:fill="auto"/>
            <w:noWrap/>
            <w:hideMark/>
          </w:tcPr>
          <w:p w14:paraId="57DCBE79"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4A84047E" w14:textId="77777777" w:rsidR="00594004" w:rsidRPr="00CE6075" w:rsidRDefault="0026762E"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3PU0ibxW","properties":{"formattedCitation":"\\super 57\\nosupersub{}","plainCitation":"57","noteIndex":0},"citationItems":[{"id":3241,"uris":["http://zotero.org/users/3032824/items/2424ELSS"],"uri":["http://zotero.org/users/3032824/items/2424ELSS"],"itemData":{"id":3241,"type":"article-journal","abstract":"A total of 400 bony fishes of 32 species (7 families) were caught between 5 February and 4 March, 1996, in 2 neighbouring areas of the Weddell Sea (off Kapp Norvegia and north of Halley Bay) and examined. Acanthocephalans occurred in 55 host specimens of 15 species. Five species were recognised, including 3 echinorhynchid species maturing in fish, Metacanthocephalus campbelli, M. dalmori and...","container-title":"Acta Parasitologica","ISSN":"1230-2821","issue":"4","language":"English","page":"199-203","source":"www.cabdirect.org","title":"Acanthocephala in fish in the Weddell Sea (Antarctic).","volume":"41","author":[{"family":"Zdzitowiecki","given":"K."}],"issued":{"date-parts":[["1996"]]}}}],"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57</w:t>
            </w:r>
            <w:r>
              <w:rPr>
                <w:rFonts w:ascii="Arial" w:eastAsia="Times New Roman" w:hAnsi="Arial" w:cs="Arial"/>
                <w:sz w:val="20"/>
                <w:szCs w:val="20"/>
                <w:lang w:val="de-DE" w:eastAsia="de-DE"/>
              </w:rPr>
              <w:fldChar w:fldCharType="end"/>
            </w:r>
          </w:p>
        </w:tc>
      </w:tr>
      <w:tr w:rsidR="00594004" w:rsidRPr="00CE6075" w14:paraId="0216DA9A"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21E8761D" w14:textId="77777777" w:rsidR="00594004" w:rsidRPr="00CE6075" w:rsidRDefault="00594004" w:rsidP="00594004">
            <w:pPr>
              <w:rPr>
                <w:rFonts w:ascii="Arial" w:eastAsia="Times New Roman" w:hAnsi="Arial" w:cs="Arial"/>
                <w:sz w:val="20"/>
                <w:szCs w:val="20"/>
                <w:lang w:val="de-DE" w:eastAsia="de-DE"/>
              </w:rPr>
            </w:pPr>
          </w:p>
        </w:tc>
        <w:tc>
          <w:tcPr>
            <w:tcW w:w="3544" w:type="dxa"/>
            <w:shd w:val="clear" w:color="auto" w:fill="auto"/>
            <w:noWrap/>
            <w:hideMark/>
          </w:tcPr>
          <w:p w14:paraId="6E07EBE2"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Pogonophryne</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permitini</w:t>
            </w:r>
            <w:proofErr w:type="spellEnd"/>
          </w:p>
        </w:tc>
        <w:tc>
          <w:tcPr>
            <w:tcW w:w="3260" w:type="dxa"/>
            <w:shd w:val="clear" w:color="auto" w:fill="auto"/>
            <w:noWrap/>
            <w:hideMark/>
          </w:tcPr>
          <w:p w14:paraId="40F12387"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7DECD791" w14:textId="77777777" w:rsidR="00594004" w:rsidRPr="00CE6075" w:rsidRDefault="0026762E"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31L7Qx9d","properties":{"formattedCitation":"\\super 57\\nosupersub{}","plainCitation":"57","noteIndex":0},"citationItems":[{"id":3241,"uris":["http://zotero.org/users/3032824/items/2424ELSS"],"uri":["http://zotero.org/users/3032824/items/2424ELSS"],"itemData":{"id":3241,"type":"article-journal","abstract":"A total of 400 bony fishes of 32 species (7 families) were caught between 5 February and 4 March, 1996, in 2 neighbouring areas of the Weddell Sea (off Kapp Norvegia and north of Halley Bay) and examined. Acanthocephalans occurred in 55 host specimens of 15 species. Five species were recognised, including 3 echinorhynchid species maturing in fish, Metacanthocephalus campbelli, M. dalmori and...","container-title":"Acta Parasitologica","ISSN":"1230-2821","issue":"4","language":"English","page":"199-203","source":"www.cabdirect.org","title":"Acanthocephala in fish in the Weddell Sea (Antarctic).","volume":"41","author":[{"family":"Zdzitowiecki","given":"K."}],"issued":{"date-parts":[["1996"]]}}}],"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57</w:t>
            </w:r>
            <w:r>
              <w:rPr>
                <w:rFonts w:ascii="Arial" w:eastAsia="Times New Roman" w:hAnsi="Arial" w:cs="Arial"/>
                <w:sz w:val="20"/>
                <w:szCs w:val="20"/>
                <w:lang w:val="de-DE" w:eastAsia="de-DE"/>
              </w:rPr>
              <w:fldChar w:fldCharType="end"/>
            </w:r>
          </w:p>
        </w:tc>
      </w:tr>
      <w:tr w:rsidR="00594004" w:rsidRPr="0026762E" w14:paraId="2E5C5496"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41CD026A" w14:textId="77777777" w:rsidR="00594004" w:rsidRPr="00CE6075" w:rsidRDefault="00594004" w:rsidP="00594004">
            <w:pPr>
              <w:rPr>
                <w:rFonts w:ascii="Arial" w:eastAsia="Times New Roman" w:hAnsi="Arial" w:cs="Arial"/>
                <w:sz w:val="20"/>
                <w:szCs w:val="20"/>
                <w:lang w:val="de-DE" w:eastAsia="de-DE"/>
              </w:rPr>
            </w:pPr>
          </w:p>
        </w:tc>
        <w:tc>
          <w:tcPr>
            <w:tcW w:w="3544" w:type="dxa"/>
            <w:shd w:val="clear" w:color="auto" w:fill="F2F2F2" w:themeFill="background1" w:themeFillShade="F2"/>
            <w:noWrap/>
            <w:hideMark/>
          </w:tcPr>
          <w:p w14:paraId="70E26663"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Gymnodraco</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acuticeps</w:t>
            </w:r>
            <w:proofErr w:type="spellEnd"/>
          </w:p>
        </w:tc>
        <w:tc>
          <w:tcPr>
            <w:tcW w:w="3260" w:type="dxa"/>
            <w:shd w:val="clear" w:color="auto" w:fill="F2F2F2" w:themeFill="background1" w:themeFillShade="F2"/>
            <w:noWrap/>
            <w:hideMark/>
          </w:tcPr>
          <w:p w14:paraId="387ED88E"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roofErr w:type="spellStart"/>
            <w:r w:rsidRPr="00CE6075">
              <w:rPr>
                <w:rFonts w:ascii="Arial" w:eastAsia="Times New Roman" w:hAnsi="Arial" w:cs="Arial"/>
                <w:sz w:val="20"/>
                <w:szCs w:val="20"/>
                <w:lang w:val="de-DE" w:eastAsia="de-DE"/>
              </w:rPr>
              <w:t>Bathydraconidae</w:t>
            </w:r>
            <w:proofErr w:type="spellEnd"/>
            <w:r w:rsidRPr="00CE6075">
              <w:rPr>
                <w:rFonts w:ascii="Arial" w:eastAsia="Times New Roman" w:hAnsi="Arial" w:cs="Arial"/>
                <w:sz w:val="20"/>
                <w:szCs w:val="20"/>
                <w:lang w:val="de-DE" w:eastAsia="de-DE"/>
              </w:rPr>
              <w:t xml:space="preserve"> (</w:t>
            </w:r>
            <w:proofErr w:type="spellStart"/>
            <w:r w:rsidRPr="00CE6075">
              <w:rPr>
                <w:rFonts w:ascii="Arial" w:eastAsia="Times New Roman" w:hAnsi="Arial" w:cs="Arial"/>
                <w:sz w:val="20"/>
                <w:szCs w:val="20"/>
                <w:lang w:val="de-DE" w:eastAsia="de-DE"/>
              </w:rPr>
              <w:t>Notothenioidei</w:t>
            </w:r>
            <w:proofErr w:type="spellEnd"/>
            <w:r w:rsidRPr="00CE6075">
              <w:rPr>
                <w:rFonts w:ascii="Arial" w:eastAsia="Times New Roman" w:hAnsi="Arial" w:cs="Arial"/>
                <w:sz w:val="20"/>
                <w:szCs w:val="20"/>
                <w:lang w:val="de-DE" w:eastAsia="de-DE"/>
              </w:rPr>
              <w:t>)</w:t>
            </w:r>
          </w:p>
        </w:tc>
        <w:tc>
          <w:tcPr>
            <w:tcW w:w="1120" w:type="dxa"/>
            <w:shd w:val="clear" w:color="auto" w:fill="F2F2F2" w:themeFill="background1" w:themeFillShade="F2"/>
            <w:noWrap/>
            <w:hideMark/>
          </w:tcPr>
          <w:p w14:paraId="75468B56" w14:textId="77777777" w:rsidR="00594004" w:rsidRPr="00CE6075" w:rsidRDefault="0026762E"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UlYFjnLG","properties":{"formattedCitation":"\\super 55\\nosupersub{}","plainCitation":"55","noteIndex":0},"citationItems":[{"id":3314,"uris":["http://zotero.org/users/3032824/items/AYTLHUWB"],"uri":["http://zotero.org/users/3032824/items/AYTLHUWB"],"itemData":{"id":3314,"type":"article-journal","abstract":"As members of the Notothenioidei - the dominant fish taxon in Antarctic waters - the family Bathydraconidae includes 12 genera and 17 species. The knowledge of these species inhabiting an isolated environment is rather fragmentary, including their parasite fauna. Studies on fish hosts and their associated parasites can help gain insights into even remote ecosystems and be used to infer ecological roles in food webs; however, ecological studies on the Bathydraconidae are scarce.","container-title":"Parasites &amp; Vectors","DOI":"10.1186/s13071-017-2176-7","ISSN":"1756-3305","issue":"1","journalAbbreviation":"Parasites Vectors","language":"en","page":"235","source":"Springer Link","title":"Parasite fauna of the Antarctic dragonfish &lt;i&gt;Parachaenichthys charcoti&lt;/i&gt; (Perciformes: Bathydraconidae) and closely related Bathydraconidae from the Antarctic Peninsula, Southern Ocean","title-short":"Parasite fauna of the Antarctic dragonfish Parachaenichthys charcoti (Perciformes","volume":"10","author":[{"family":"Münster","given":"Julian"},{"family":"Kochmann","given":"Judith"},{"family":"Grigat","given":"Juline"},{"family":"Klimpel","given":"Sven"},{"family":"Kuhn","given":"Thomas"}],"issued":{"date-parts":[["2017",5,12]]}}}],"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55</w:t>
            </w:r>
            <w:r>
              <w:rPr>
                <w:rFonts w:ascii="Arial" w:eastAsia="Times New Roman" w:hAnsi="Arial" w:cs="Arial"/>
                <w:sz w:val="20"/>
                <w:szCs w:val="20"/>
                <w:lang w:val="de-DE" w:eastAsia="de-DE"/>
              </w:rPr>
              <w:fldChar w:fldCharType="end"/>
            </w:r>
          </w:p>
        </w:tc>
      </w:tr>
      <w:tr w:rsidR="00594004" w:rsidRPr="0026762E" w14:paraId="38090576"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2725B92A" w14:textId="77777777" w:rsidR="00594004" w:rsidRPr="00CE6075" w:rsidRDefault="00594004" w:rsidP="00594004">
            <w:pPr>
              <w:rPr>
                <w:rFonts w:ascii="Arial" w:eastAsia="Times New Roman" w:hAnsi="Arial" w:cs="Arial"/>
                <w:sz w:val="20"/>
                <w:szCs w:val="20"/>
                <w:lang w:val="de-DE" w:eastAsia="de-DE"/>
              </w:rPr>
            </w:pPr>
          </w:p>
        </w:tc>
        <w:tc>
          <w:tcPr>
            <w:tcW w:w="3544" w:type="dxa"/>
            <w:shd w:val="clear" w:color="auto" w:fill="F2F2F2" w:themeFill="background1" w:themeFillShade="F2"/>
            <w:noWrap/>
            <w:hideMark/>
          </w:tcPr>
          <w:p w14:paraId="6D3D3C59"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Parachaenichthy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charcoti</w:t>
            </w:r>
            <w:proofErr w:type="spellEnd"/>
          </w:p>
        </w:tc>
        <w:tc>
          <w:tcPr>
            <w:tcW w:w="3260" w:type="dxa"/>
            <w:shd w:val="clear" w:color="auto" w:fill="F2F2F2" w:themeFill="background1" w:themeFillShade="F2"/>
            <w:noWrap/>
            <w:hideMark/>
          </w:tcPr>
          <w:p w14:paraId="61411618"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2F2F2" w:themeFill="background1" w:themeFillShade="F2"/>
            <w:noWrap/>
            <w:hideMark/>
          </w:tcPr>
          <w:p w14:paraId="18F988FD" w14:textId="77777777" w:rsidR="00594004" w:rsidRPr="00CE6075" w:rsidRDefault="0026762E"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I51UjFsU","properties":{"formattedCitation":"\\super 5,9,24,54,55\\nosupersub{}","plainCitation":"5,9,24,54,55","noteIndex":0},"citationItems":[{"id":3269,"uris":["http://zotero.org/users/3032824/items/EAGQSA4H"],"uri":["http://zotero.org/users/3032824/items/EAGQSA4H"],"itemData":{"id":3269,"type":"article-journal","container-title":"Acta Parasitologica Polonica","page":"125-141","title":"Prevalence of acanthocephalans in fishes of South Shetland Islands (Antarctic) III &lt;i&gt;Metacanthocephalus johnstoni&lt;/i&gt; Zdzitowiecki, 1983, &lt;i&gt;M. dalmori&lt;/i&gt; Zdzitowiecki, 1983 and notes on other species; general conclusions.","volume":"31","author":[{"family":"Zdzitowiecki","given":"Krzysztof"}],"issued":{"date-parts":[["1986"]]}}},{"id":3243,"uris":["http://zotero.org/users/3032824/items/XBEFNIBX"],"uri":["http://zotero.org/users/3032824/items/XBEFNIBX"],"itemData":{"id":3243,"type":"article-journal","abstract":"The occurrence of acanthocephalans was investigated in fishes of the South Shetlands and South Georgia, Antarctica, between October 1986 and January, 1987. Acanthocephalans were found exclusively in demersal fishes. Nine species were noted in fishes off the South Shetlands and 10 in those off South Georgia (total number of different species: 11). Predatory fishes were the most heavily infected....","container-title":"Acta Parasitologica Polonica","issue":"2","language":"English","page":"131-141","source":"www.cabdirect.org","title":"Occurrence of acanthocephalans in fishes of the open sea off the South Shetlands and South Georgia (Antarctic).","volume":"35","author":[{"family":"Zdzitowiecki","given":"K."}],"issued":{"date-parts":[["1990"]]}}},{"id":3296,"uris":["http://zotero.org/users/3032824/items/DX787H5F"],"uri":["http://zotero.org/users/3032824/items/DX787H5F"],"itemData":{"id":3296,"type":"article-journal","container-title":"Acta Parasitologica","issue":"1","page":"18-23","title":"Occurrence of endoparasitic worms in fish, &lt;i&gt;Parachaenichthys charcoti&lt;/i&gt; (Bathydraconidae), off the South Shetland Islands (Antarctica).","volume":"46","author":[{"family":"Zdzitowiecki","given":"Krzysztof"}],"issued":{"date-parts":[["2001"]]}}},{"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id":3314,"uris":["http://zotero.org/users/3032824/items/AYTLHUWB"],"uri":["http://zotero.org/users/3032824/items/AYTLHUWB"],"itemData":{"id":3314,"type":"article-journal","abstract":"As members of the Notothenioidei - the dominant fish taxon in Antarctic waters - the family Bathydraconidae includes 12 genera and 17 species. The knowledge of these species inhabiting an isolated environment is rather fragmentary, including their parasite fauna. Studies on fish hosts and their associated parasites can help gain insights into even remote ecosystems and be used to infer ecological roles in food webs; however, ecological studies on the Bathydraconidae are scarce.","container-title":"Parasites &amp; Vectors","DOI":"10.1186/s13071-017-2176-7","ISSN":"1756-3305","issue":"1","journalAbbreviation":"Parasites Vectors","language":"en","page":"235","source":"Springer Link","title":"Parasite fauna of the Antarctic dragonfish &lt;i&gt;Parachaenichthys charcoti&lt;/i&gt; (Perciformes: Bathydraconidae) and closely related Bathydraconidae from the Antarctic Peninsula, Southern Ocean","title-short":"Parasite fauna of the Antarctic dragonfish Parachaenichthys charcoti (Perciformes","volume":"10","author":[{"family":"Münster","given":"Julian"},{"family":"Kochmann","given":"Judith"},{"family":"Grigat","given":"Juline"},{"family":"Klimpel","given":"Sven"},{"family":"Kuhn","given":"Thomas"}],"issued":{"date-parts":[["2017",5,12]]}}}],"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5,9,24,54,55</w:t>
            </w:r>
            <w:r>
              <w:rPr>
                <w:rFonts w:ascii="Arial" w:eastAsia="Times New Roman" w:hAnsi="Arial" w:cs="Arial"/>
                <w:sz w:val="20"/>
                <w:szCs w:val="20"/>
                <w:lang w:val="de-DE" w:eastAsia="de-DE"/>
              </w:rPr>
              <w:fldChar w:fldCharType="end"/>
            </w:r>
          </w:p>
        </w:tc>
      </w:tr>
      <w:tr w:rsidR="00594004" w:rsidRPr="00CE6075" w14:paraId="725AE890"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4D235882" w14:textId="77777777" w:rsidR="00594004" w:rsidRPr="00CE6075" w:rsidRDefault="00594004" w:rsidP="00594004">
            <w:pPr>
              <w:rPr>
                <w:rFonts w:ascii="Arial" w:eastAsia="Times New Roman" w:hAnsi="Arial" w:cs="Arial"/>
                <w:sz w:val="20"/>
                <w:szCs w:val="20"/>
                <w:lang w:val="de-DE" w:eastAsia="de-DE"/>
              </w:rPr>
            </w:pPr>
          </w:p>
        </w:tc>
        <w:tc>
          <w:tcPr>
            <w:tcW w:w="3544" w:type="dxa"/>
            <w:shd w:val="clear" w:color="auto" w:fill="F2F2F2" w:themeFill="background1" w:themeFillShade="F2"/>
            <w:noWrap/>
            <w:hideMark/>
          </w:tcPr>
          <w:p w14:paraId="6007487E"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Parachaenichthy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georgianus</w:t>
            </w:r>
            <w:proofErr w:type="spellEnd"/>
          </w:p>
        </w:tc>
        <w:tc>
          <w:tcPr>
            <w:tcW w:w="3260" w:type="dxa"/>
            <w:shd w:val="clear" w:color="auto" w:fill="F2F2F2" w:themeFill="background1" w:themeFillShade="F2"/>
            <w:noWrap/>
            <w:hideMark/>
          </w:tcPr>
          <w:p w14:paraId="1274FEBD"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2F2F2" w:themeFill="background1" w:themeFillShade="F2"/>
            <w:noWrap/>
            <w:hideMark/>
          </w:tcPr>
          <w:p w14:paraId="2D5D60E4" w14:textId="77777777" w:rsidR="00594004" w:rsidRPr="00CE6075" w:rsidRDefault="00062B21"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B67vCWGB","properties":{"formattedCitation":"\\super 9,59\\nosupersub{}","plainCitation":"9,59","noteIndex":0},"citationItems":[{"id":3325,"uris":["http://zotero.org/users/3032824/items/8VGKTC7Q"],"uri":["http://zotero.org/users/3032824/items/8VGKTC7Q"],"itemData":{"id":3325,"type":"article-journal","container-title":"Acta Parasitologica","page":"211-217","title":"Acanthocephalans of marine fishes in the regions of South Georgia and South Orkneys (Antarctic).","volume":"31","author":[{"family":"Zdzitowiecki","given":"Krzysztof"}],"issued":{"date-parts":[["1987"]]}}},{"id":3243,"uris":["http://zotero.org/users/3032824/items/XBEFNIBX"],"uri":["http://zotero.org/users/3032824/items/XBEFNIBX"],"itemData":{"id":3243,"type":"article-journal","abstract":"The occurrence of acanthocephalans was investigated in fishes of the South Shetlands and South Georgia, Antarctica, between October 1986 and January, 1987. Acanthocephalans were found exclusively in demersal fishes. Nine species were noted in fishes off the South Shetlands and 10 in those off South Georgia (total number of different species: 11). Predatory fishes were the most heavily infected....","container-title":"Acta Parasitologica Polonica","issue":"2","language":"English","page":"131-141","source":"www.cabdirect.org","title":"Occurrence of acanthocephalans in fishes of the open sea off the South Shetlands and South Georgia (Antarctic).","volume":"35","author":[{"family":"Zdzitowiecki","given":"K."}],"issued":{"date-parts":[["1990"]]}}}],"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9,59</w:t>
            </w:r>
            <w:r>
              <w:rPr>
                <w:rFonts w:ascii="Arial" w:eastAsia="Times New Roman" w:hAnsi="Arial" w:cs="Arial"/>
                <w:sz w:val="20"/>
                <w:szCs w:val="20"/>
                <w:lang w:val="de-DE" w:eastAsia="de-DE"/>
              </w:rPr>
              <w:fldChar w:fldCharType="end"/>
            </w:r>
          </w:p>
        </w:tc>
      </w:tr>
      <w:tr w:rsidR="00594004" w:rsidRPr="00CE6075" w14:paraId="0E0772DB"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2498BF12" w14:textId="77777777" w:rsidR="00594004" w:rsidRPr="00CE6075" w:rsidRDefault="00594004" w:rsidP="00594004">
            <w:pPr>
              <w:rPr>
                <w:rFonts w:ascii="Arial" w:eastAsia="Times New Roman" w:hAnsi="Arial" w:cs="Arial"/>
                <w:sz w:val="20"/>
                <w:szCs w:val="20"/>
                <w:lang w:val="de-DE" w:eastAsia="de-DE"/>
              </w:rPr>
            </w:pPr>
          </w:p>
        </w:tc>
        <w:tc>
          <w:tcPr>
            <w:tcW w:w="3544" w:type="dxa"/>
            <w:shd w:val="clear" w:color="auto" w:fill="F2F2F2" w:themeFill="background1" w:themeFillShade="F2"/>
            <w:noWrap/>
            <w:hideMark/>
          </w:tcPr>
          <w:p w14:paraId="12E6D89A"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Prionodraco</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evansii</w:t>
            </w:r>
            <w:proofErr w:type="spellEnd"/>
          </w:p>
        </w:tc>
        <w:tc>
          <w:tcPr>
            <w:tcW w:w="3260" w:type="dxa"/>
            <w:shd w:val="clear" w:color="auto" w:fill="F2F2F2" w:themeFill="background1" w:themeFillShade="F2"/>
            <w:noWrap/>
            <w:hideMark/>
          </w:tcPr>
          <w:p w14:paraId="3D10553A"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2F2F2" w:themeFill="background1" w:themeFillShade="F2"/>
            <w:noWrap/>
            <w:hideMark/>
          </w:tcPr>
          <w:p w14:paraId="36A25E46" w14:textId="77777777" w:rsidR="00594004" w:rsidRPr="00CE6075" w:rsidRDefault="00062B21"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QF6VJY1z","properties":{"formattedCitation":"\\super 57\\nosupersub{}","plainCitation":"57","noteIndex":0},"citationItems":[{"id":3241,"uris":["http://zotero.org/users/3032824/items/2424ELSS"],"uri":["http://zotero.org/users/3032824/items/2424ELSS"],"itemData":{"id":3241,"type":"article-journal","abstract":"A total of 400 bony fishes of 32 species (7 families) were caught between 5 February and 4 March, 1996, in 2 neighbouring areas of the Weddell Sea (off Kapp Norvegia and north of Halley Bay) and examined. Acanthocephalans occurred in 55 host specimens of 15 species. Five species were recognised, including 3 echinorhynchid species maturing in fish, Metacanthocephalus campbelli, M. dalmori and...","container-title":"Acta Parasitologica","ISSN":"1230-2821","issue":"4","language":"English","page":"199-203","source":"www.cabdirect.org","title":"Acanthocephala in fish in the Weddell Sea (Antarctic).","volume":"41","author":[{"family":"Zdzitowiecki","given":"K."}],"issued":{"date-parts":[["1996"]]}}}],"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57</w:t>
            </w:r>
            <w:r>
              <w:rPr>
                <w:rFonts w:ascii="Arial" w:eastAsia="Times New Roman" w:hAnsi="Arial" w:cs="Arial"/>
                <w:sz w:val="20"/>
                <w:szCs w:val="20"/>
                <w:lang w:val="de-DE" w:eastAsia="de-DE"/>
              </w:rPr>
              <w:fldChar w:fldCharType="end"/>
            </w:r>
          </w:p>
        </w:tc>
      </w:tr>
      <w:tr w:rsidR="00594004" w:rsidRPr="00CE6075" w14:paraId="34A945E4"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4ECE03B7" w14:textId="77777777" w:rsidR="00594004" w:rsidRPr="00CE6075" w:rsidRDefault="00594004" w:rsidP="00594004">
            <w:pPr>
              <w:rPr>
                <w:rFonts w:ascii="Arial" w:eastAsia="Times New Roman" w:hAnsi="Arial" w:cs="Arial"/>
                <w:sz w:val="20"/>
                <w:szCs w:val="20"/>
                <w:lang w:val="de-DE" w:eastAsia="de-DE"/>
              </w:rPr>
            </w:pPr>
          </w:p>
        </w:tc>
        <w:tc>
          <w:tcPr>
            <w:tcW w:w="3544" w:type="dxa"/>
            <w:shd w:val="clear" w:color="auto" w:fill="F2F2F2" w:themeFill="background1" w:themeFillShade="F2"/>
            <w:noWrap/>
            <w:hideMark/>
          </w:tcPr>
          <w:p w14:paraId="50715A3F"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Racovitzia</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glacialis</w:t>
            </w:r>
            <w:proofErr w:type="spellEnd"/>
          </w:p>
        </w:tc>
        <w:tc>
          <w:tcPr>
            <w:tcW w:w="3260" w:type="dxa"/>
            <w:shd w:val="clear" w:color="auto" w:fill="F2F2F2" w:themeFill="background1" w:themeFillShade="F2"/>
            <w:noWrap/>
            <w:hideMark/>
          </w:tcPr>
          <w:p w14:paraId="27A009C4"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2F2F2" w:themeFill="background1" w:themeFillShade="F2"/>
            <w:noWrap/>
            <w:hideMark/>
          </w:tcPr>
          <w:p w14:paraId="41A366BD" w14:textId="77777777" w:rsidR="00594004" w:rsidRPr="00CE6075" w:rsidRDefault="00062B21"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ysoY6SdW","properties":{"formattedCitation":"\\super 57\\nosupersub{}","plainCitation":"57","noteIndex":0},"citationItems":[{"id":3241,"uris":["http://zotero.org/users/3032824/items/2424ELSS"],"uri":["http://zotero.org/users/3032824/items/2424ELSS"],"itemData":{"id":3241,"type":"article-journal","abstract":"A total of 400 bony fishes of 32 species (7 families) were caught between 5 February and 4 March, 1996, in 2 neighbouring areas of the Weddell Sea (off Kapp Norvegia and north of Halley Bay) and examined. Acanthocephalans occurred in 55 host specimens of 15 species. Five species were recognised, including 3 echinorhynchid species maturing in fish, Metacanthocephalus campbelli, M. dalmori and...","container-title":"Acta Parasitologica","ISSN":"1230-2821","issue":"4","language":"English","page":"199-203","source":"www.cabdirect.org","title":"Acanthocephala in fish in the Weddell Sea (Antarctic).","volume":"41","author":[{"family":"Zdzitowiecki","given":"K."}],"issued":{"date-parts":[["1996"]]}}}],"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57</w:t>
            </w:r>
            <w:r>
              <w:rPr>
                <w:rFonts w:ascii="Arial" w:eastAsia="Times New Roman" w:hAnsi="Arial" w:cs="Arial"/>
                <w:sz w:val="20"/>
                <w:szCs w:val="20"/>
                <w:lang w:val="de-DE" w:eastAsia="de-DE"/>
              </w:rPr>
              <w:fldChar w:fldCharType="end"/>
            </w:r>
          </w:p>
        </w:tc>
      </w:tr>
      <w:tr w:rsidR="00594004" w:rsidRPr="00062B21" w14:paraId="24B4D749"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5CEAFE83" w14:textId="77777777" w:rsidR="00594004" w:rsidRPr="00CE6075" w:rsidRDefault="00594004" w:rsidP="00594004">
            <w:pPr>
              <w:rPr>
                <w:rFonts w:ascii="Arial" w:eastAsia="Times New Roman" w:hAnsi="Arial" w:cs="Arial"/>
                <w:sz w:val="20"/>
                <w:szCs w:val="20"/>
                <w:lang w:val="de-DE" w:eastAsia="de-DE"/>
              </w:rPr>
            </w:pPr>
          </w:p>
        </w:tc>
        <w:tc>
          <w:tcPr>
            <w:tcW w:w="3544" w:type="dxa"/>
            <w:shd w:val="clear" w:color="auto" w:fill="auto"/>
            <w:noWrap/>
            <w:hideMark/>
          </w:tcPr>
          <w:p w14:paraId="3E32DAC1"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Chaenocephalu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aceratus</w:t>
            </w:r>
            <w:proofErr w:type="spellEnd"/>
          </w:p>
        </w:tc>
        <w:tc>
          <w:tcPr>
            <w:tcW w:w="3260" w:type="dxa"/>
            <w:shd w:val="clear" w:color="auto" w:fill="auto"/>
            <w:noWrap/>
            <w:hideMark/>
          </w:tcPr>
          <w:p w14:paraId="3FFEFEEC"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roofErr w:type="spellStart"/>
            <w:r w:rsidRPr="00CE6075">
              <w:rPr>
                <w:rFonts w:ascii="Arial" w:eastAsia="Times New Roman" w:hAnsi="Arial" w:cs="Arial"/>
                <w:sz w:val="20"/>
                <w:szCs w:val="20"/>
                <w:lang w:val="de-DE" w:eastAsia="de-DE"/>
              </w:rPr>
              <w:t>Channichthyidae</w:t>
            </w:r>
            <w:proofErr w:type="spellEnd"/>
            <w:r w:rsidRPr="00CE6075">
              <w:rPr>
                <w:rFonts w:ascii="Arial" w:eastAsia="Times New Roman" w:hAnsi="Arial" w:cs="Arial"/>
                <w:sz w:val="20"/>
                <w:szCs w:val="20"/>
                <w:lang w:val="de-DE" w:eastAsia="de-DE"/>
              </w:rPr>
              <w:t xml:space="preserve"> (</w:t>
            </w:r>
            <w:proofErr w:type="spellStart"/>
            <w:r w:rsidRPr="00CE6075">
              <w:rPr>
                <w:rFonts w:ascii="Arial" w:eastAsia="Times New Roman" w:hAnsi="Arial" w:cs="Arial"/>
                <w:sz w:val="20"/>
                <w:szCs w:val="20"/>
                <w:lang w:val="de-DE" w:eastAsia="de-DE"/>
              </w:rPr>
              <w:t>Notothenioidei</w:t>
            </w:r>
            <w:proofErr w:type="spellEnd"/>
            <w:r w:rsidRPr="00CE6075">
              <w:rPr>
                <w:rFonts w:ascii="Arial" w:eastAsia="Times New Roman" w:hAnsi="Arial" w:cs="Arial"/>
                <w:sz w:val="20"/>
                <w:szCs w:val="20"/>
                <w:lang w:val="de-DE" w:eastAsia="de-DE"/>
              </w:rPr>
              <w:t>)</w:t>
            </w:r>
          </w:p>
        </w:tc>
        <w:tc>
          <w:tcPr>
            <w:tcW w:w="1120" w:type="dxa"/>
            <w:shd w:val="clear" w:color="auto" w:fill="auto"/>
            <w:noWrap/>
            <w:hideMark/>
          </w:tcPr>
          <w:p w14:paraId="34867149" w14:textId="77777777" w:rsidR="00594004" w:rsidRPr="001557D4" w:rsidRDefault="00062B21"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ciOHfTsq","properties":{"formattedCitation":"\\super 5,9,24,60\\nosupersub{}","plainCitation":"5,9,24,60","noteIndex":0},"citationItems":[{"id":3269,"uris":["http://zotero.org/users/3032824/items/EAGQSA4H"],"uri":["http://zotero.org/users/3032824/items/EAGQSA4H"],"itemData":{"id":3269,"type":"article-journal","container-title":"Acta Parasitologica Polonica","page":"125-141","title":"Prevalence of acanthocephalans in fishes of South Shetland Islands (Antarctic) III &lt;i&gt;Metacanthocephalus johnstoni&lt;/i&gt; Zdzitowiecki, 1983, &lt;i&gt;M. dalmori&lt;/i&gt; Zdzitowiecki, 1983 and notes on other species; general conclusions.","volume":"31","author":[{"family":"Zdzitowiecki","given":"Krzysztof"}],"issued":{"date-parts":[["1986"]]}}},{"id":3243,"uris":["http://zotero.org/users/3032824/items/XBEFNIBX"],"uri":["http://zotero.org/users/3032824/items/XBEFNIBX"],"itemData":{"id":3243,"type":"article-journal","abstract":"The occurrence of acanthocephalans was investigated in fishes of the South Shetlands and South Georgia, Antarctica, between October 1986 and January, 1987. Acanthocephalans were found exclusively in demersal fishes. Nine species were noted in fishes off the South Shetlands and 10 in those off South Georgia (total number of different species: 11). Predatory fishes were the most heavily infected....","container-title":"Acta Parasitologica Polonica","issue":"2","language":"English","page":"131-141","source":"www.cabdirect.org","title":"Occurrence of acanthocephalans in fishes of the open sea off the South Shetlands and South Georgia (Antarctic).","volume":"35","author":[{"family":"Zdzitowiecki","given":"K."}],"issued":{"date-parts":[["1990"]]}}},{"id":3326,"uris":["http://zotero.org/users/3032824/items/HE9FZQKJ"],"uri":["http://zotero.org/users/3032824/items/HE9FZQKJ"],"itemData":{"id":3326,"type":"article-journal","abstract":"An examination of notothenioid fish of three species, including 23 immature Notothenia coriiceps Richardson, revealed seven acanthocephalan species, including two Echinorhynchida occurring in the intestine and five Polymorphida in the body cavity. Four species -Metacanthocephalus johnstoni Zdzitowiecki, Corynosoma arctocephali Zdzitowiecki, C. pseudohamanni Zdzitowiecki, C. shackletoni Zdzitowiecki - are reported for the first time from the area. Polymorphida were twice as numerous as Echinorhynchida. The dominant parasites were Aspersentis megarhynchus (Linstow) and C. hamanni (Linstow) in Notothenia coriiceps, and C. bullosum (Linstow) in Chaenocephalus aceratus (Lönnberg). The infection of Notothenia coriiceps and Chaenocephalus aceratus in this area was compared with these species and Notothenia rossii Richardson in neighbouring areas. The infection of Notothenia coriiceps at the South Orkney Islands is more similar to that at the South Shetland Islands than that found at South Georgia.","container-title":"Antarctic Science","DOI":"10.1017/S0954102096000387","ISSN":"1365-2079, 0954-1020","issue":"3","language":"en","note":"publisher: Cambridge University Press","page":"273-276","source":"Cambridge University Press","title":"Acanthocephalan infection of inshore fishes at the South Orkney Islands","volume":"8","author":[{"family":"Zdzitowiecki","given":"Krzysztof"},{"family":"White","given":"Martin G."}],"issued":{"date-parts":[["1996",9]]}}},{"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5,9,24,60</w:t>
            </w:r>
            <w:r>
              <w:rPr>
                <w:rFonts w:ascii="Arial" w:eastAsia="Times New Roman" w:hAnsi="Arial" w:cs="Arial"/>
                <w:sz w:val="20"/>
                <w:szCs w:val="20"/>
                <w:lang w:val="de-DE" w:eastAsia="de-DE"/>
              </w:rPr>
              <w:fldChar w:fldCharType="end"/>
            </w:r>
          </w:p>
        </w:tc>
      </w:tr>
      <w:tr w:rsidR="00594004" w:rsidRPr="00421356" w14:paraId="1B10A246"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48B3D639" w14:textId="77777777" w:rsidR="00594004" w:rsidRPr="001557D4" w:rsidRDefault="00594004" w:rsidP="00594004">
            <w:pPr>
              <w:rPr>
                <w:rFonts w:ascii="Arial" w:eastAsia="Times New Roman" w:hAnsi="Arial" w:cs="Arial"/>
                <w:sz w:val="20"/>
                <w:szCs w:val="20"/>
                <w:lang w:val="en-US" w:eastAsia="de-DE"/>
              </w:rPr>
            </w:pPr>
          </w:p>
        </w:tc>
        <w:tc>
          <w:tcPr>
            <w:tcW w:w="3544" w:type="dxa"/>
            <w:shd w:val="clear" w:color="auto" w:fill="auto"/>
            <w:noWrap/>
            <w:hideMark/>
          </w:tcPr>
          <w:p w14:paraId="362E2638" w14:textId="77777777" w:rsidR="00594004" w:rsidRPr="001557D4"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en-US" w:eastAsia="de-DE"/>
              </w:rPr>
            </w:pPr>
            <w:proofErr w:type="spellStart"/>
            <w:r w:rsidRPr="001557D4">
              <w:rPr>
                <w:rFonts w:ascii="Arial" w:eastAsia="Times New Roman" w:hAnsi="Arial" w:cs="Arial"/>
                <w:i/>
                <w:iCs/>
                <w:sz w:val="20"/>
                <w:szCs w:val="20"/>
                <w:lang w:val="en-US" w:eastAsia="de-DE"/>
              </w:rPr>
              <w:t>Champsocephalus</w:t>
            </w:r>
            <w:proofErr w:type="spellEnd"/>
            <w:r w:rsidRPr="001557D4">
              <w:rPr>
                <w:rFonts w:ascii="Arial" w:eastAsia="Times New Roman" w:hAnsi="Arial" w:cs="Arial"/>
                <w:i/>
                <w:iCs/>
                <w:sz w:val="20"/>
                <w:szCs w:val="20"/>
                <w:lang w:val="en-US" w:eastAsia="de-DE"/>
              </w:rPr>
              <w:t xml:space="preserve"> </w:t>
            </w:r>
            <w:proofErr w:type="spellStart"/>
            <w:r w:rsidRPr="001557D4">
              <w:rPr>
                <w:rFonts w:ascii="Arial" w:eastAsia="Times New Roman" w:hAnsi="Arial" w:cs="Arial"/>
                <w:i/>
                <w:iCs/>
                <w:sz w:val="20"/>
                <w:szCs w:val="20"/>
                <w:lang w:val="en-US" w:eastAsia="de-DE"/>
              </w:rPr>
              <w:t>esox</w:t>
            </w:r>
            <w:proofErr w:type="spellEnd"/>
          </w:p>
        </w:tc>
        <w:tc>
          <w:tcPr>
            <w:tcW w:w="3260" w:type="dxa"/>
            <w:shd w:val="clear" w:color="auto" w:fill="auto"/>
            <w:noWrap/>
            <w:hideMark/>
          </w:tcPr>
          <w:p w14:paraId="237D0032" w14:textId="77777777" w:rsidR="00594004" w:rsidRPr="001557D4"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p>
        </w:tc>
        <w:tc>
          <w:tcPr>
            <w:tcW w:w="1120" w:type="dxa"/>
            <w:shd w:val="clear" w:color="auto" w:fill="auto"/>
            <w:noWrap/>
            <w:hideMark/>
          </w:tcPr>
          <w:p w14:paraId="0D7D4D71" w14:textId="77777777" w:rsidR="00594004" w:rsidRPr="00CE6075" w:rsidRDefault="00062B21"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en-US" w:eastAsia="de-DE"/>
              </w:rPr>
              <w:instrText xml:space="preserve"> ADDIN ZOTERO_ITEM CSL_CITATION {"citationID":"zj60tSwM","properties":{"formattedCitation":"\\super 61,62\\nosupersub{}","plainCitation":"61,62","noteIndex":0},"citationItems":[{"id":3311,"uris":["http://zotero.org/users/3032824/items/F7YGJZ7Z"],"uri":["http://zotero.org/users/3032824/items/F7YGJZ7Z"],"itemData":{"id":3311,"type":"article-journal","abstract":"The morphology of relaxed cystacanths of polymorphid acanthocephalans collected from notothenioid fishes in the Beagle Channel (Magellanic subregion of sub-Antarctica) is described. A parasite of birds, Andracantha baylisi (Zdzitowiecki, 1986), was found in Patagonotothen longipes and Champsocephalus esox. It has: a proboscis 0.82–0.89 mm long; a proboscis hook formula of 16 rows of 9/10–10/11, including 4–5 basal hooks; distal hooks with the longest blades; a fore-trunk not separated from the hind-trunk by a constriction; large somatic spines arranged in two zones separated by a zone of small, loosely dispersed spines; and only the anterior 36–40% of ventral side of the trunk is covered with spines. One male specimen of Corynosoma sp. was found in Patagonotothen tessellata. It differs from A. baylisi in that the distal proboscis hooks are similar in length to the prebasal hooks, it has a smaller proboscis (0.77 mm) and in the distribution of the somatic spines, which are contiguous with the genital spines on the ventral side of the trunk and lack a zone of small spines between zones of larger spines. A parasite of seals and fur seals, Corynosoma evae Zdzitowiecki, 1984, was found in P. longipes and Champsocephalus esox. It has: a proboscis 0.61–0.78 mm long; a proboscis hook formula of 20–22 rows of 12–13, including 3/4–4 basal hooks; prebasal hooks with the longest blades; a trunk divided into fore-trunk and hind-trunk; somatic spines covering the anterior 64–74% of the ventral side of the trunk; genital spines present only in males; and a terminal genital opening in both sexes. Corynosoma beaglense n. sp. was found in Champsocephalus esox. It has: an almost cylindrical proboscis (length 0.52–0.56 mm); a proboscis hook formula of 16 rows of 9/10–10/11, including 4–4/5 basal hooks; distal hooks shorter than the prebasal hooks; a fore-trunk not separated from the hind-trunk by a constriction; somatic spines contiguous with the genital spines on the ventral side of the trunk of the male and covering the entire length of the ventral side of the female trunk, and the presence of genital spines surrounding the terminal genital pore of the male. The definitive host of this species is unknown.","container-title":"Systematic Parasitology","DOI":"10.1007/s11230-008-9131-0","ISSN":"1573-5192","issue":"2","journalAbbreviation":"Syst Parasitol","language":"en","page":"107-117","source":"Springer Link","title":"Cystacanths of Acanthocephala in notothenioid fish from the Beagle Channel (sub-Antarctica)","volume":"70","author":[{"family":"Laskowski","given":"Zdzisław"},{"family":"Jeżewski","given":"Witold"},{"family":"Zdzitowiecki","given":"Krzysztof"}],"issued":{"date-parts":[["2008",6,1]]}}},{"id":3310,"uris":["http://zotero.org/users/3032824/items/ASCZ4HC3"],"uri":["http://zotero.org/users/3032824/items/ASCZ4HC3"],"itemData":{"id":3310,"type":"article-journal","container-title":"Polish Polar Research","journalAbbreviation":"Pol. Polar Res.","page":"179-186","title":"Occurrence of Acanthocephalans in Notothenioid Fishes in the Beagle Channel (Magellanic Sub-Region, Sub-Antarctic).","volume":"30","author":[{"family":"Laskowski","given":"Zdzisław"},{"family":"Zdzitowiecki","given":"Krzysztof"}],"issued":{"date-parts":[["2009"]]}}}],"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61,62</w:t>
            </w:r>
            <w:r>
              <w:rPr>
                <w:rFonts w:ascii="Arial" w:eastAsia="Times New Roman" w:hAnsi="Arial" w:cs="Arial"/>
                <w:sz w:val="20"/>
                <w:szCs w:val="20"/>
                <w:lang w:val="de-DE" w:eastAsia="de-DE"/>
              </w:rPr>
              <w:fldChar w:fldCharType="end"/>
            </w:r>
          </w:p>
        </w:tc>
      </w:tr>
      <w:tr w:rsidR="00594004" w:rsidRPr="00062B21" w14:paraId="0EA89A91" w14:textId="77777777" w:rsidTr="006C49A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tcPr>
          <w:p w14:paraId="682E1013" w14:textId="77777777" w:rsidR="00594004" w:rsidRPr="00CE6075" w:rsidRDefault="00594004" w:rsidP="00594004">
            <w:pPr>
              <w:rPr>
                <w:rFonts w:ascii="Arial" w:eastAsia="Times New Roman" w:hAnsi="Arial" w:cs="Arial"/>
                <w:sz w:val="20"/>
                <w:szCs w:val="20"/>
                <w:lang w:val="de-DE" w:eastAsia="de-DE"/>
              </w:rPr>
            </w:pPr>
          </w:p>
        </w:tc>
        <w:tc>
          <w:tcPr>
            <w:tcW w:w="3544" w:type="dxa"/>
            <w:shd w:val="clear" w:color="auto" w:fill="auto"/>
            <w:noWrap/>
          </w:tcPr>
          <w:p w14:paraId="4A2B8F08"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
        </w:tc>
        <w:tc>
          <w:tcPr>
            <w:tcW w:w="3260" w:type="dxa"/>
            <w:shd w:val="clear" w:color="auto" w:fill="auto"/>
            <w:noWrap/>
          </w:tcPr>
          <w:p w14:paraId="041AEF7D"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tcPr>
          <w:p w14:paraId="18625020" w14:textId="77777777" w:rsidR="00594004" w:rsidRPr="00CE6075" w:rsidRDefault="00594004"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r>
      <w:tr w:rsidR="00594004" w:rsidRPr="00062B21" w14:paraId="37D9387D"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753E7654" w14:textId="77777777" w:rsidR="00594004" w:rsidRPr="00CE6075" w:rsidRDefault="00594004" w:rsidP="00594004">
            <w:pPr>
              <w:rPr>
                <w:rFonts w:ascii="Arial" w:eastAsia="Times New Roman" w:hAnsi="Arial" w:cs="Arial"/>
                <w:sz w:val="20"/>
                <w:szCs w:val="20"/>
                <w:lang w:val="de-DE" w:eastAsia="de-DE"/>
              </w:rPr>
            </w:pPr>
          </w:p>
        </w:tc>
        <w:tc>
          <w:tcPr>
            <w:tcW w:w="3544" w:type="dxa"/>
            <w:shd w:val="clear" w:color="auto" w:fill="auto"/>
            <w:noWrap/>
            <w:hideMark/>
          </w:tcPr>
          <w:p w14:paraId="784E638E"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Chionodraco</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rastrospinosus</w:t>
            </w:r>
            <w:proofErr w:type="spellEnd"/>
          </w:p>
        </w:tc>
        <w:tc>
          <w:tcPr>
            <w:tcW w:w="3260" w:type="dxa"/>
            <w:shd w:val="clear" w:color="auto" w:fill="auto"/>
            <w:noWrap/>
            <w:hideMark/>
          </w:tcPr>
          <w:p w14:paraId="724E4647"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3FEB1033" w14:textId="77777777" w:rsidR="00594004" w:rsidRPr="00CE6075" w:rsidRDefault="005B38E9"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CV7WUzce","properties":{"formattedCitation":"\\super 24\\nosupersub{}","plainCitation":"24","noteIndex":0},"citationItems":[{"id":3269,"uris":["http://zotero.org/users/3032824/items/EAGQSA4H"],"uri":["http://zotero.org/users/3032824/items/EAGQSA4H"],"itemData":{"id":3269,"type":"article-journal","container-title":"Acta Parasitologica Polonica","page":"125-141","title":"Prevalence of acanthocephalans in fishes of South Shetland Islands (Antarctic) III &lt;i&gt;Metacanthocephalus johnstoni&lt;/i&gt; Zdzitowiecki, 1983, &lt;i&gt;M. dalmori&lt;/i&gt; Zdzitowiecki, 1983 and notes on other species; general conclusions.","volume":"31","author":[{"family":"Zdzitowiecki","given":"Krzysztof"}],"issued":{"date-parts":[["1986"]]}}}],"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24</w:t>
            </w:r>
            <w:r>
              <w:rPr>
                <w:rFonts w:ascii="Arial" w:eastAsia="Times New Roman" w:hAnsi="Arial" w:cs="Arial"/>
                <w:sz w:val="20"/>
                <w:szCs w:val="20"/>
                <w:lang w:val="de-DE" w:eastAsia="de-DE"/>
              </w:rPr>
              <w:fldChar w:fldCharType="end"/>
            </w:r>
          </w:p>
        </w:tc>
      </w:tr>
      <w:tr w:rsidR="00594004" w:rsidRPr="00062B21" w14:paraId="3456396C"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2358E396" w14:textId="77777777" w:rsidR="00594004" w:rsidRPr="00CE6075" w:rsidRDefault="00594004" w:rsidP="00594004">
            <w:pPr>
              <w:rPr>
                <w:rFonts w:ascii="Arial" w:eastAsia="Times New Roman" w:hAnsi="Arial" w:cs="Arial"/>
                <w:sz w:val="20"/>
                <w:szCs w:val="20"/>
                <w:lang w:val="de-DE" w:eastAsia="de-DE"/>
              </w:rPr>
            </w:pPr>
          </w:p>
        </w:tc>
        <w:tc>
          <w:tcPr>
            <w:tcW w:w="3544" w:type="dxa"/>
            <w:shd w:val="clear" w:color="auto" w:fill="auto"/>
            <w:noWrap/>
            <w:hideMark/>
          </w:tcPr>
          <w:p w14:paraId="241FB29B"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Cryodraco</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antarcticus</w:t>
            </w:r>
            <w:proofErr w:type="spellEnd"/>
          </w:p>
        </w:tc>
        <w:tc>
          <w:tcPr>
            <w:tcW w:w="3260" w:type="dxa"/>
            <w:shd w:val="clear" w:color="auto" w:fill="auto"/>
            <w:noWrap/>
            <w:hideMark/>
          </w:tcPr>
          <w:p w14:paraId="6F13B83A"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628F73B1" w14:textId="77777777" w:rsidR="00594004" w:rsidRPr="00CE6075" w:rsidRDefault="005B38E9"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Ec0DjvnL","properties":{"formattedCitation":"\\super 9,24\\nosupersub{}","plainCitation":"9,24","noteIndex":0},"citationItems":[{"id":3269,"uris":["http://zotero.org/users/3032824/items/EAGQSA4H"],"uri":["http://zotero.org/users/3032824/items/EAGQSA4H"],"itemData":{"id":3269,"type":"article-journal","container-title":"Acta Parasitologica Polonica","page":"125-141","title":"Prevalence of acanthocephalans in fishes of South Shetland Islands (Antarctic) III &lt;i&gt;Metacanthocephalus johnstoni&lt;/i&gt; Zdzitowiecki, 1983, &lt;i&gt;M. dalmori&lt;/i&gt; Zdzitowiecki, 1983 and notes on other species; general conclusions.","volume":"31","author":[{"family":"Zdzitowiecki","given":"Krzysztof"}],"issued":{"date-parts":[["1986"]]}}},{"id":3243,"uris":["http://zotero.org/users/3032824/items/XBEFNIBX"],"uri":["http://zotero.org/users/3032824/items/XBEFNIBX"],"itemData":{"id":3243,"type":"article-journal","abstract":"The occurrence of acanthocephalans was investigated in fishes of the South Shetlands and South Georgia, Antarctica, between October 1986 and January, 1987. Acanthocephalans were found exclusively in demersal fishes. Nine species were noted in fishes off the South Shetlands and 10 in those off South Georgia (total number of different species: 11). Predatory fishes were the most heavily infected....","container-title":"Acta Parasitologica Polonica","issue":"2","language":"English","page":"131-141","source":"www.cabdirect.org","title":"Occurrence of acanthocephalans in fishes of the open sea off the South Shetlands and South Georgia (Antarctic).","volume":"35","author":[{"family":"Zdzitowiecki","given":"K."}],"issued":{"date-parts":[["1990"]]}}}],"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9,24</w:t>
            </w:r>
            <w:r>
              <w:rPr>
                <w:rFonts w:ascii="Arial" w:eastAsia="Times New Roman" w:hAnsi="Arial" w:cs="Arial"/>
                <w:sz w:val="20"/>
                <w:szCs w:val="20"/>
                <w:lang w:val="de-DE" w:eastAsia="de-DE"/>
              </w:rPr>
              <w:fldChar w:fldCharType="end"/>
            </w:r>
          </w:p>
        </w:tc>
      </w:tr>
      <w:tr w:rsidR="00594004" w:rsidRPr="00062B21" w14:paraId="4412D065"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6AE5C231" w14:textId="77777777" w:rsidR="00594004" w:rsidRPr="00CE6075" w:rsidRDefault="00594004" w:rsidP="00594004">
            <w:pPr>
              <w:rPr>
                <w:rFonts w:ascii="Arial" w:eastAsia="Times New Roman" w:hAnsi="Arial" w:cs="Arial"/>
                <w:sz w:val="20"/>
                <w:szCs w:val="20"/>
                <w:lang w:val="de-DE" w:eastAsia="de-DE"/>
              </w:rPr>
            </w:pPr>
          </w:p>
        </w:tc>
        <w:tc>
          <w:tcPr>
            <w:tcW w:w="3544" w:type="dxa"/>
            <w:shd w:val="clear" w:color="auto" w:fill="auto"/>
            <w:noWrap/>
            <w:hideMark/>
          </w:tcPr>
          <w:p w14:paraId="0B57C977"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Pseudochaenichthy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georgianus</w:t>
            </w:r>
            <w:proofErr w:type="spellEnd"/>
          </w:p>
        </w:tc>
        <w:tc>
          <w:tcPr>
            <w:tcW w:w="3260" w:type="dxa"/>
            <w:shd w:val="clear" w:color="auto" w:fill="auto"/>
            <w:noWrap/>
            <w:hideMark/>
          </w:tcPr>
          <w:p w14:paraId="41D890DA"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2C39E4FF" w14:textId="77777777" w:rsidR="00594004" w:rsidRPr="00CE6075" w:rsidRDefault="005B38E9"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EpxDuoWW","properties":{"formattedCitation":"\\super 45\\nosupersub{}","plainCitation":"45","noteIndex":0},"citationItems":[{"id":3306,"uris":["http://zotero.org/users/3032824/items/GH8R7AVP"],"uri":["http://zotero.org/users/3032824/items/GH8R7AVP"],"itemData":{"id":3306,"type":"article-journal","abstract":"Due to its remote and isolated location, Antarctica is home to a unique diversity of species. The harsh conditions have shaped a primarily highly adapted endemic fauna. This includes the notothenioid family Channichthyidae. Their exceptional physiological adaptations have made this family of icefish the focus of many studies. However, studies on their ecology, especially on their parasite fauna, are comparatively rare. Parasites, directly linked to the food chain, can function as biological indicators and provide valuable information on host ecology (e.g., trophic interactions) even in remote habitats with limited accessibility, such as the Southern Ocean. In the present study, channichthyid fish (Champsocephalus gunnari: n = 25, Chaenodraco wilsoni: n = 33, Neopagetopsis ionah: n = 3, Pagetopsis macropterus: n = 4, Pseudochaenichthys georgianus: n = 15) were collected off South Shetland Island, Elephant Island, and the tip of the Antarctic Peninsula (CCAML statistical subarea 48.1). The parasite fauna consisted of 14 genera and 15 species, belonging to the six taxonomic groups including Digenea (four species), Nematoda (four), Cestoda (two), Acanthocephala (one), Hirudinea (three), and Copepoda (one). The stomach contents were less diverse with only Crustacea (Euphausiacea, Amphipoda) recovered from all examined fishes. Overall, 15 new parasite-host records could be established, and possibly a undescribed genotype or even species might exist among the nematodes.","container-title":"PeerJ","DOI":"10.7717/peerj.4638","ISSN":"2167-8359","journalAbbreviation":"PeerJ","language":"en","note":"publisher: PeerJ Inc.","page":"e4638","source":"peerj.com","title":"Lighten up the dark: metazoan parasites as indicators for the ecology of Antarctic crocodile icefish (Channichthyidae) from the north-west Antarctic Peninsula","title-short":"Lighten up the dark","volume":"6","author":[{"family":"Kuhn","given":"Thomas"},{"family":"Zizka","given":"Vera M. A."},{"family":"Münster","given":"Julian"},{"family":"Klapper","given":"Regina"},{"family":"Mattiucci","given":"Simonetta"},{"family":"Kochmann","given":"Judith"},{"family":"Klimpel","given":"Sven"}],"issued":{"date-parts":[["2018",5,11]]}}}],"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45</w:t>
            </w:r>
            <w:r>
              <w:rPr>
                <w:rFonts w:ascii="Arial" w:eastAsia="Times New Roman" w:hAnsi="Arial" w:cs="Arial"/>
                <w:sz w:val="20"/>
                <w:szCs w:val="20"/>
                <w:lang w:val="de-DE" w:eastAsia="de-DE"/>
              </w:rPr>
              <w:fldChar w:fldCharType="end"/>
            </w:r>
          </w:p>
        </w:tc>
      </w:tr>
      <w:tr w:rsidR="00594004" w:rsidRPr="00062B21" w14:paraId="3C810707"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20D190A7" w14:textId="77777777" w:rsidR="00594004" w:rsidRPr="00CE6075" w:rsidRDefault="00594004" w:rsidP="00594004">
            <w:pPr>
              <w:rPr>
                <w:rFonts w:ascii="Arial" w:eastAsia="Times New Roman" w:hAnsi="Arial" w:cs="Arial"/>
                <w:sz w:val="20"/>
                <w:szCs w:val="20"/>
                <w:lang w:val="de-DE" w:eastAsia="de-DE"/>
              </w:rPr>
            </w:pPr>
          </w:p>
        </w:tc>
        <w:tc>
          <w:tcPr>
            <w:tcW w:w="3544" w:type="dxa"/>
            <w:shd w:val="clear" w:color="auto" w:fill="F2F2F2" w:themeFill="background1" w:themeFillShade="F2"/>
            <w:noWrap/>
            <w:hideMark/>
          </w:tcPr>
          <w:p w14:paraId="22A727F8"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Harpagifer</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antarcticus</w:t>
            </w:r>
            <w:proofErr w:type="spellEnd"/>
          </w:p>
        </w:tc>
        <w:tc>
          <w:tcPr>
            <w:tcW w:w="3260" w:type="dxa"/>
            <w:shd w:val="clear" w:color="auto" w:fill="F2F2F2" w:themeFill="background1" w:themeFillShade="F2"/>
            <w:noWrap/>
            <w:hideMark/>
          </w:tcPr>
          <w:p w14:paraId="01B50BA5"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roofErr w:type="spellStart"/>
            <w:r w:rsidRPr="00CE6075">
              <w:rPr>
                <w:rFonts w:ascii="Arial" w:eastAsia="Times New Roman" w:hAnsi="Arial" w:cs="Arial"/>
                <w:sz w:val="20"/>
                <w:szCs w:val="20"/>
                <w:lang w:val="de-DE" w:eastAsia="de-DE"/>
              </w:rPr>
              <w:t>Harpagiferidae</w:t>
            </w:r>
            <w:proofErr w:type="spellEnd"/>
            <w:r w:rsidRPr="00CE6075">
              <w:rPr>
                <w:rFonts w:ascii="Arial" w:eastAsia="Times New Roman" w:hAnsi="Arial" w:cs="Arial"/>
                <w:sz w:val="20"/>
                <w:szCs w:val="20"/>
                <w:lang w:val="de-DE" w:eastAsia="de-DE"/>
              </w:rPr>
              <w:t xml:space="preserve"> (</w:t>
            </w:r>
            <w:proofErr w:type="spellStart"/>
            <w:r w:rsidRPr="00CE6075">
              <w:rPr>
                <w:rFonts w:ascii="Arial" w:eastAsia="Times New Roman" w:hAnsi="Arial" w:cs="Arial"/>
                <w:sz w:val="20"/>
                <w:szCs w:val="20"/>
                <w:lang w:val="de-DE" w:eastAsia="de-DE"/>
              </w:rPr>
              <w:t>Notothenioidei</w:t>
            </w:r>
            <w:proofErr w:type="spellEnd"/>
            <w:r w:rsidRPr="00CE6075">
              <w:rPr>
                <w:rFonts w:ascii="Arial" w:eastAsia="Times New Roman" w:hAnsi="Arial" w:cs="Arial"/>
                <w:sz w:val="20"/>
                <w:szCs w:val="20"/>
                <w:lang w:val="de-DE" w:eastAsia="de-DE"/>
              </w:rPr>
              <w:t>)</w:t>
            </w:r>
          </w:p>
        </w:tc>
        <w:tc>
          <w:tcPr>
            <w:tcW w:w="1120" w:type="dxa"/>
            <w:shd w:val="clear" w:color="auto" w:fill="F2F2F2" w:themeFill="background1" w:themeFillShade="F2"/>
            <w:noWrap/>
            <w:hideMark/>
          </w:tcPr>
          <w:p w14:paraId="198C7569" w14:textId="77777777" w:rsidR="00594004" w:rsidRPr="00CE6075" w:rsidRDefault="005B38E9"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gN1mhcKn","properties":{"formattedCitation":"\\super 14\\nosupersub{}","plainCitation":"14","noteIndex":0},"citationItems":[{"id":3210,"uris":["http://zotero.org/users/3032824/items/EYVDEIFH"],"uri":["http://zotero.org/users/3032824/items/EYVDEIFH"],"itemData":{"id":3210,"type":"article-journal","container-title":"Polish Polar Research","issue":"4","journalAbbreviation":"Pol. Polar Res.","page":"315-324","title":"The helminth fauna of some notothenioid fishes collected from the shelf of Argentine Islands, West Antarctica","volume":"26","author":[{"family":"Laskowski","given":"Zdzisław"},{"family":"Zdzitowiecki","given":"Krzysztof"}],"issued":{"date-parts":[["2005"]]}}}],"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14</w:t>
            </w:r>
            <w:r>
              <w:rPr>
                <w:rFonts w:ascii="Arial" w:eastAsia="Times New Roman" w:hAnsi="Arial" w:cs="Arial"/>
                <w:sz w:val="20"/>
                <w:szCs w:val="20"/>
                <w:lang w:val="de-DE" w:eastAsia="de-DE"/>
              </w:rPr>
              <w:fldChar w:fldCharType="end"/>
            </w:r>
          </w:p>
        </w:tc>
      </w:tr>
      <w:tr w:rsidR="00594004" w:rsidRPr="00062B21" w14:paraId="7ED9A740"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3CF765C5" w14:textId="77777777" w:rsidR="00594004" w:rsidRPr="00CE6075" w:rsidRDefault="00594004" w:rsidP="00594004">
            <w:pPr>
              <w:rPr>
                <w:rFonts w:ascii="Arial" w:eastAsia="Times New Roman" w:hAnsi="Arial" w:cs="Arial"/>
                <w:sz w:val="20"/>
                <w:szCs w:val="20"/>
                <w:lang w:val="de-DE" w:eastAsia="de-DE"/>
              </w:rPr>
            </w:pPr>
          </w:p>
        </w:tc>
        <w:tc>
          <w:tcPr>
            <w:tcW w:w="3544" w:type="dxa"/>
            <w:shd w:val="clear" w:color="auto" w:fill="auto"/>
            <w:noWrap/>
            <w:hideMark/>
          </w:tcPr>
          <w:p w14:paraId="7A080251"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Macrouru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whitsoni</w:t>
            </w:r>
            <w:proofErr w:type="spellEnd"/>
          </w:p>
        </w:tc>
        <w:tc>
          <w:tcPr>
            <w:tcW w:w="3260" w:type="dxa"/>
            <w:shd w:val="clear" w:color="auto" w:fill="auto"/>
            <w:noWrap/>
            <w:hideMark/>
          </w:tcPr>
          <w:p w14:paraId="204DCFC5"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roofErr w:type="spellStart"/>
            <w:r w:rsidRPr="00CE6075">
              <w:rPr>
                <w:rFonts w:ascii="Arial" w:eastAsia="Times New Roman" w:hAnsi="Arial" w:cs="Arial"/>
                <w:sz w:val="20"/>
                <w:szCs w:val="20"/>
                <w:lang w:val="de-DE" w:eastAsia="de-DE"/>
              </w:rPr>
              <w:t>Macrouridae</w:t>
            </w:r>
            <w:proofErr w:type="spellEnd"/>
            <w:r w:rsidR="001557D4">
              <w:rPr>
                <w:rFonts w:ascii="Arial" w:eastAsia="Times New Roman" w:hAnsi="Arial" w:cs="Arial"/>
                <w:sz w:val="20"/>
                <w:szCs w:val="20"/>
                <w:lang w:val="de-DE" w:eastAsia="de-DE"/>
              </w:rPr>
              <w:t xml:space="preserve"> (</w:t>
            </w:r>
            <w:proofErr w:type="spellStart"/>
            <w:r w:rsidR="001557D4">
              <w:rPr>
                <w:rFonts w:ascii="Arial" w:eastAsia="Times New Roman" w:hAnsi="Arial" w:cs="Arial"/>
                <w:sz w:val="20"/>
                <w:szCs w:val="20"/>
                <w:lang w:val="de-DE" w:eastAsia="de-DE"/>
              </w:rPr>
              <w:t>Gadiformes</w:t>
            </w:r>
            <w:proofErr w:type="spellEnd"/>
            <w:r w:rsidR="001557D4">
              <w:rPr>
                <w:rFonts w:ascii="Arial" w:eastAsia="Times New Roman" w:hAnsi="Arial" w:cs="Arial"/>
                <w:sz w:val="20"/>
                <w:szCs w:val="20"/>
                <w:lang w:val="de-DE" w:eastAsia="de-DE"/>
              </w:rPr>
              <w:t>)</w:t>
            </w:r>
          </w:p>
        </w:tc>
        <w:tc>
          <w:tcPr>
            <w:tcW w:w="1120" w:type="dxa"/>
            <w:shd w:val="clear" w:color="auto" w:fill="auto"/>
            <w:noWrap/>
            <w:hideMark/>
          </w:tcPr>
          <w:p w14:paraId="6428733C" w14:textId="77777777" w:rsidR="00594004" w:rsidRPr="00CE6075" w:rsidRDefault="005B38E9"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DC1B83">
              <w:rPr>
                <w:rFonts w:ascii="Arial" w:eastAsia="Times New Roman" w:hAnsi="Arial" w:cs="Arial"/>
                <w:sz w:val="20"/>
                <w:szCs w:val="20"/>
                <w:lang w:val="de-DE" w:eastAsia="de-DE"/>
              </w:rPr>
              <w:instrText xml:space="preserve"> ADDIN ZOTERO_ITEM CSL_CITATION {"citationID":"U3bvjO36","properties":{"formattedCitation":"\\super 57,63\\nosupersub{}","plainCitation":"57,63","noteIndex":0},"citationItems":[{"id":3241,"uris":["http://zotero.org/users/3032824/items/2424ELSS"],"uri":["http://zotero.org/users/3032824/items/2424ELSS"],"itemData":{"id":3241,"type":"article-journal","abstract":"A total of 400 bony fishes of 32 species (7 families) were caught between 5 February and 4 March, 1996, in 2 neighbouring areas of the Weddell Sea (off Kapp Norvegia and north of Halley Bay) and examined. Acanthocephalans occurred in 55 host specimens of 15 species. Five species were recognised, including 3 echinorhynchid species maturing in fish, Metacanthocephalus campbelli, M. dalmori and...","container-title":"Acta Parasitologica","ISSN":"1230-2821","issue":"4","language":"English","page":"199-203","source":"www.cabdirect.org","title":"Acanthocephala in fish in the Weddell Sea (Antarctic).","volume":"41","author":[{"family":"Zdzitowiecki","given":"K."}],"issued":{"date-parts":[["1996"]]}}},{"id":1098,"uris":["http://zotero.org/users/3032824/items/MRXZAXJI"],"uri":["http://zotero.org/users/3032824/items/MRXZAXJI"],"itemData":{"id":1098,"type":"article-journal","abstract":"The extreme, isolated environment within the Antarctic Convergence has fuelled the evolution of a highly endemic fauna with unique adaptations. One species known from this area is the Whitson’s grenadier Macrourus whitsoni (Regan, 1913). While closely related species occurring in the Northern Hemisphere were targets of a variety of studies, knowledge on M. whitsoni is scarce, including not only its ecology but also its parasite fauna. Parasites, an often overlooked but important component of every ecosystem, can provide important insights into host ecology, including feeding habits, food web interactions and distribution patterns. The aim of our study was to increase the currently limited knowledge on the ecology of M. whitsoni and its parasite life-cycles. In this study, parasite fauna and stomach content of 50 specimens of M. whitsoni were sampled off Elephant and King George Islands. Fish samples were morphological, food ecological and parasitological examined and parasites morphological and partly molecular identified. To evaluate the findings, results were compared with other macrourid species. The parasite fauna of M. whitsoni revealed 9 genera and 17 species. Stomach content analysis indicated Amphipoda and Mysida as the primary food source. Considering the parasites of M. whitsoni, the highest diversity was found within the Digenea, while prevalence was highest for the Acanthocephala and Nematoda. The diverse parasite fauna of M. whitsoni together with the stomach content analysis, suggests a benthopelagic mode of life. Furthermore, an extensive evaluation of the parasite fauna of species of the Macrourinae was conducted, which is probably the most thorough one yet, to compare the findings with closely related host fish species. A similarity analysis revealed a strong connection between the parasite fauna composition and geographical distribution, with a clear separation between the parasite faunas in fishes sampled in the Pacific and the Atlantic Oceans. Due to the isolated habitat within the Antarctic Conversion, the parasite fauna of M. whitsoni differs clearly from those of closely related and closely occurring species of the genus Macrourus. Our study revealed an endemically dominated parasite fauna, with parasites often host-specific to M. whitsoni. The comparison with the faunas of other species of the Macrourinae revealed a largely endemic parasite fauna, which emphasizes again the isolated character of the Antarctic shelf regions.","container-title":"Parasites &amp; Vectors","DOI":"10.1186/s13071-016-1688-x","ISSN":"1756-3305","issue":"1","language":"En","page":"403","source":"vpn-einwahl.uni-frankfurt.de","title":"Parasite fauna of Antarctic &lt;i&gt;Macrourus whitsoni&lt;/i&gt; (Gadiformes: Macrouridae) in comparison with closely related macrourids","title-short":"Parasite fauna of Antarctic Macrourus whitsoni (Gadiformes","volume":"9","author":[{"family":"Münster","given":"Julian"},{"family":"Kochmann","given":"Judith"},{"family":"Klimpel","given":"Sven"},{"family":"Klapper","given":"Regina"},{"family":"Kuhn","given":"Thomas"}],"issued":{"date-parts":[["2016",7,20]]}}}],"schema":"https://github.com/citation-style-language/schema/raw/master/csl-citation.json"} </w:instrText>
            </w:r>
            <w:r>
              <w:rPr>
                <w:rFonts w:ascii="Arial" w:eastAsia="Times New Roman" w:hAnsi="Arial" w:cs="Arial"/>
                <w:sz w:val="20"/>
                <w:szCs w:val="20"/>
                <w:lang w:val="de-DE" w:eastAsia="de-DE"/>
              </w:rPr>
              <w:fldChar w:fldCharType="separate"/>
            </w:r>
            <w:r w:rsidR="00DC1B83" w:rsidRPr="00DC1B83">
              <w:rPr>
                <w:rFonts w:ascii="Arial" w:hAnsi="Arial" w:cs="Arial"/>
                <w:sz w:val="20"/>
                <w:szCs w:val="24"/>
                <w:vertAlign w:val="superscript"/>
              </w:rPr>
              <w:t>57,63</w:t>
            </w:r>
            <w:r>
              <w:rPr>
                <w:rFonts w:ascii="Arial" w:eastAsia="Times New Roman" w:hAnsi="Arial" w:cs="Arial"/>
                <w:sz w:val="20"/>
                <w:szCs w:val="20"/>
                <w:lang w:val="de-DE" w:eastAsia="de-DE"/>
              </w:rPr>
              <w:fldChar w:fldCharType="end"/>
            </w:r>
          </w:p>
        </w:tc>
      </w:tr>
      <w:tr w:rsidR="00594004" w:rsidRPr="00421356" w14:paraId="4AA04E3E"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7EF23603" w14:textId="77777777" w:rsidR="00594004" w:rsidRPr="00CE6075" w:rsidRDefault="00594004" w:rsidP="00594004">
            <w:pPr>
              <w:rPr>
                <w:rFonts w:ascii="Arial" w:eastAsia="Times New Roman" w:hAnsi="Arial" w:cs="Arial"/>
                <w:sz w:val="20"/>
                <w:szCs w:val="20"/>
                <w:lang w:val="de-DE" w:eastAsia="de-DE"/>
              </w:rPr>
            </w:pPr>
          </w:p>
        </w:tc>
        <w:tc>
          <w:tcPr>
            <w:tcW w:w="3544" w:type="dxa"/>
            <w:shd w:val="clear" w:color="auto" w:fill="F2F2F2" w:themeFill="background1" w:themeFillShade="F2"/>
            <w:noWrap/>
            <w:hideMark/>
          </w:tcPr>
          <w:p w14:paraId="2D0F035B"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Muraenolepi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microps</w:t>
            </w:r>
            <w:proofErr w:type="spellEnd"/>
          </w:p>
        </w:tc>
        <w:tc>
          <w:tcPr>
            <w:tcW w:w="3260" w:type="dxa"/>
            <w:shd w:val="clear" w:color="auto" w:fill="F2F2F2" w:themeFill="background1" w:themeFillShade="F2"/>
            <w:noWrap/>
            <w:hideMark/>
          </w:tcPr>
          <w:p w14:paraId="3400940C"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roofErr w:type="spellStart"/>
            <w:r w:rsidRPr="00CE6075">
              <w:rPr>
                <w:rFonts w:ascii="Arial" w:eastAsia="Times New Roman" w:hAnsi="Arial" w:cs="Arial"/>
                <w:sz w:val="20"/>
                <w:szCs w:val="20"/>
                <w:lang w:val="de-DE" w:eastAsia="de-DE"/>
              </w:rPr>
              <w:t>Muraenolepididae</w:t>
            </w:r>
            <w:proofErr w:type="spellEnd"/>
            <w:r w:rsidR="001557D4">
              <w:rPr>
                <w:rFonts w:ascii="Arial" w:eastAsia="Times New Roman" w:hAnsi="Arial" w:cs="Arial"/>
                <w:sz w:val="20"/>
                <w:szCs w:val="20"/>
                <w:lang w:val="de-DE" w:eastAsia="de-DE"/>
              </w:rPr>
              <w:t xml:space="preserve"> (</w:t>
            </w:r>
            <w:proofErr w:type="spellStart"/>
            <w:r w:rsidR="001557D4">
              <w:rPr>
                <w:rFonts w:ascii="Arial" w:eastAsia="Times New Roman" w:hAnsi="Arial" w:cs="Arial"/>
                <w:sz w:val="20"/>
                <w:szCs w:val="20"/>
                <w:lang w:val="de-DE" w:eastAsia="de-DE"/>
              </w:rPr>
              <w:t>Gadiformes</w:t>
            </w:r>
            <w:proofErr w:type="spellEnd"/>
            <w:r w:rsidR="001557D4">
              <w:rPr>
                <w:rFonts w:ascii="Arial" w:eastAsia="Times New Roman" w:hAnsi="Arial" w:cs="Arial"/>
                <w:sz w:val="20"/>
                <w:szCs w:val="20"/>
                <w:lang w:val="de-DE" w:eastAsia="de-DE"/>
              </w:rPr>
              <w:t>)</w:t>
            </w:r>
          </w:p>
        </w:tc>
        <w:tc>
          <w:tcPr>
            <w:tcW w:w="1120" w:type="dxa"/>
            <w:shd w:val="clear" w:color="auto" w:fill="F2F2F2" w:themeFill="background1" w:themeFillShade="F2"/>
            <w:noWrap/>
            <w:hideMark/>
          </w:tcPr>
          <w:p w14:paraId="153C6FF9" w14:textId="77777777" w:rsidR="00594004" w:rsidRPr="001557D4" w:rsidRDefault="005B38E9"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en-US" w:eastAsia="de-DE"/>
              </w:rPr>
              <w:instrText xml:space="preserve"> ADDIN ZOTERO_ITEM CSL_CITATION {"citationID":"ordqfNQ9","properties":{"formattedCitation":"\\super 5,9\\nosupersub{}","plainCitation":"5,9","noteIndex":0},"citationItems":[{"id":3243,"uris":["http://zotero.org/users/3032824/items/XBEFNIBX"],"uri":["http://zotero.org/users/3032824/items/XBEFNIBX"],"itemData":{"id":3243,"type":"article-journal","abstract":"The occurrence of acanthocephalans was investigated in fishes of the South Shetlands and South Georgia, Antarctica, between October 1986 and January, 1987. Acanthocephalans were found exclusively in demersal fishes. Nine species were noted in fishes off the South Shetlands and 10 in those off South Georgia (total number of different species: 11). Predatory fishes were the most heavily infected....","container-title":"Acta Parasitologica Polonica","issue":"2","language":"English","page":"131-141","source":"www.cabdirect.org","title":"Occurrence of acanthocephalans in fishes of the open sea off the South Shetlands and South Georgia (Antarctic).","volume":"35","author":[{"family":"Zdzitowiecki","given":"K."}],"issued":{"date-parts":[["1990"]]}}},{"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5,9</w:t>
            </w:r>
            <w:r>
              <w:rPr>
                <w:rFonts w:ascii="Arial" w:eastAsia="Times New Roman" w:hAnsi="Arial" w:cs="Arial"/>
                <w:sz w:val="20"/>
                <w:szCs w:val="20"/>
                <w:lang w:val="de-DE" w:eastAsia="de-DE"/>
              </w:rPr>
              <w:fldChar w:fldCharType="end"/>
            </w:r>
          </w:p>
        </w:tc>
      </w:tr>
      <w:tr w:rsidR="00594004" w:rsidRPr="00062B21" w14:paraId="2E321B91"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02E66F80" w14:textId="77777777" w:rsidR="00594004" w:rsidRPr="001557D4" w:rsidRDefault="00594004" w:rsidP="00594004">
            <w:pPr>
              <w:rPr>
                <w:rFonts w:ascii="Arial" w:eastAsia="Times New Roman" w:hAnsi="Arial" w:cs="Arial"/>
                <w:sz w:val="20"/>
                <w:szCs w:val="20"/>
                <w:lang w:val="en-US" w:eastAsia="de-DE"/>
              </w:rPr>
            </w:pPr>
          </w:p>
        </w:tc>
        <w:tc>
          <w:tcPr>
            <w:tcW w:w="3544" w:type="dxa"/>
            <w:shd w:val="clear" w:color="auto" w:fill="auto"/>
            <w:noWrap/>
            <w:hideMark/>
          </w:tcPr>
          <w:p w14:paraId="5D504635"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Dissostichu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eleginoides</w:t>
            </w:r>
            <w:proofErr w:type="spellEnd"/>
          </w:p>
        </w:tc>
        <w:tc>
          <w:tcPr>
            <w:tcW w:w="3260" w:type="dxa"/>
            <w:shd w:val="clear" w:color="auto" w:fill="auto"/>
            <w:noWrap/>
            <w:hideMark/>
          </w:tcPr>
          <w:p w14:paraId="6BA24EBF"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roofErr w:type="spellStart"/>
            <w:r w:rsidRPr="00CE6075">
              <w:rPr>
                <w:rFonts w:ascii="Arial" w:eastAsia="Times New Roman" w:hAnsi="Arial" w:cs="Arial"/>
                <w:sz w:val="20"/>
                <w:szCs w:val="20"/>
                <w:lang w:val="de-DE" w:eastAsia="de-DE"/>
              </w:rPr>
              <w:t>Nototheniidae</w:t>
            </w:r>
            <w:proofErr w:type="spellEnd"/>
          </w:p>
        </w:tc>
        <w:tc>
          <w:tcPr>
            <w:tcW w:w="1120" w:type="dxa"/>
            <w:shd w:val="clear" w:color="auto" w:fill="auto"/>
            <w:noWrap/>
            <w:hideMark/>
          </w:tcPr>
          <w:p w14:paraId="4CB3F105" w14:textId="77777777" w:rsidR="00594004" w:rsidRPr="001557D4" w:rsidRDefault="005B38E9"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de-DE" w:eastAsia="de-DE"/>
              </w:rPr>
              <w:fldChar w:fldCharType="begin"/>
            </w:r>
            <w:r w:rsidR="00DC1B83">
              <w:rPr>
                <w:rFonts w:ascii="Arial" w:eastAsia="Times New Roman" w:hAnsi="Arial" w:cs="Arial"/>
                <w:sz w:val="20"/>
                <w:szCs w:val="20"/>
                <w:lang w:val="de-DE" w:eastAsia="de-DE"/>
              </w:rPr>
              <w:instrText xml:space="preserve"> ADDIN ZOTERO_ITEM CSL_CITATION {"citationID":"DWpP7nTI","properties":{"formattedCitation":"\\super 9,24,47,48,64\\nosupersub{}","plainCitation":"9,24,47,48,64","noteIndex":0},"citationItems":[{"id":3269,"uris":["http://zotero.org/users/3032824/items/EAGQSA4H"],"uri":["http://zotero.org/users/3032824/items/EAGQSA4H"],"itemData":{"id":3269,"type":"article-journal","container-title":"Acta Parasitologica Polonica","page":"125-141","title":"Prevalence of acanthocephalans in fishes of South Shetland Islands (Antarctic) III &lt;i&gt;Metacanthocephalus johnstoni&lt;/i&gt; Zdzitowiecki, 1983, &lt;i&gt;M. dalmori&lt;/i&gt; Zdzitowiecki, 1983 and notes on other species; general conclusions.","volume":"31","author":[{"family":"Zdzitowiecki","given":"Krzysztof"}],"issued":{"date-parts":[["1986"]]}}},{"id":3243,"uris":["http://zotero.org/users/3032824/items/XBEFNIBX"],"uri":["http://zotero.org/users/3032824/items/XBEFNIBX"],"itemData":{"id":3243,"type":"article-journal","abstract":"The occurrence of acanthocephalans was investigated in fishes of the South Shetlands and South Georgia, Antarctica, between October 1986 and January, 1987. Acanthocephalans were found exclusively in demersal fishes. Nine species were noted in fishes off the South Shetlands and 10 in those off South Georgia (total number of different species: 11). Predatory fishes were the most heavily infected....","container-title":"Acta Parasitologica Polonica","issue":"2","language":"English","page":"131-141","source":"www.cabdirect.org","title":"Occurrence of acanthocephalans in fishes of the open sea off the South Shetlands and South Georgia (Antarctic).","volume":"35","author":[{"family":"Zdzitowiecki","given":"K."}],"issued":{"date-parts":[["1990"]]}}},{"id":3304,"uris":["http://zotero.org/users/3032824/items/CI8GDYHJ"],"uri":["http://zotero.org/users/3032824/items/CI8GDYHJ"],"itemData":{"id":3304,"type":"article-journal","container-title":"Biologiya Morya","language":"Russian","page":"23-28","title":"Peculiarities and formation of parasitofauna of the Patagonian toothfish &lt;i&gt;Dissostichus eleginoides&lt;/i&gt;.","volume":"4","author":[{"family":"Gaevskaya","given":"A. V."},{"family":"Kovalyova","given":"A. A."},{"family":"Parukhin","given":"A. M."}],"issued":{"date-parts":[["1990"]]}}},{"id":3067,"uris":["http://zotero.org/users/3032824/items/AMGCQHGZ"],"uri":["http://zotero.org/users/3032824/items/AMGCQHGZ"],"itemData":{"id":3067,"type":"article-journal","container-title":"Polar Biology","journalAbbreviation":"Polar Biol.","page":"633-671","title":"Parasites of the Patagonian toothfish, &lt;i&gt;Dissostichus eleginoides&lt;/i&gt; Smitt 1898, in different parts of the Subantarctic.","volume":"288","author":[{"family":"Brickle","given":"P."},{"family":"MacKenzie","given":"K."},{"family":"Pike","given":"A."}],"issued":{"date-parts":[["2005"]]}}},{"id":3301,"uris":["http://zotero.org/users/3032824/items/G4KEE3WQ"],"uri":["http://zotero.org/users/3032824/items/G4KEE3WQ"],"itemData":{"id":3301,"type":"article-journal","container-title":"Journal of Parasitology","DOI":"10.1645/GE-539R.1","ISSN":"0022-3395","issue":"2","journalAbbreviation":"J Parasitol","language":"en","note":"publisher: Allen Press","page":"282-291","source":"meridian.allenpress.com","title":"Variations in the parasite fauna of the Patagonian toothfish (&lt;i&gt;Dissostichus eleginoides&lt;/i&gt; Smitt, 1898), with length, season and depth of habitat around the Falkland Islands","volume":"92","author":[{"family":"Brickle","given":"Paul"},{"family":"MacKenzie","given":"Ken"},{"family":"Pike","given":"Alan"}],"issued":{"date-parts":[["2006",4,1]]}}}],"schema":"https://github.com/citation-style-language/schema/raw/master/csl-citation.json"} </w:instrText>
            </w:r>
            <w:r>
              <w:rPr>
                <w:rFonts w:ascii="Arial" w:eastAsia="Times New Roman" w:hAnsi="Arial" w:cs="Arial"/>
                <w:sz w:val="20"/>
                <w:szCs w:val="20"/>
                <w:lang w:val="de-DE" w:eastAsia="de-DE"/>
              </w:rPr>
              <w:fldChar w:fldCharType="separate"/>
            </w:r>
            <w:r w:rsidR="00DC1B83" w:rsidRPr="00DC1B83">
              <w:rPr>
                <w:rFonts w:ascii="Arial" w:hAnsi="Arial" w:cs="Arial"/>
                <w:sz w:val="20"/>
                <w:szCs w:val="24"/>
                <w:vertAlign w:val="superscript"/>
              </w:rPr>
              <w:t>9,24,47,48,64</w:t>
            </w:r>
            <w:r>
              <w:rPr>
                <w:rFonts w:ascii="Arial" w:eastAsia="Times New Roman" w:hAnsi="Arial" w:cs="Arial"/>
                <w:sz w:val="20"/>
                <w:szCs w:val="20"/>
                <w:lang w:val="de-DE" w:eastAsia="de-DE"/>
              </w:rPr>
              <w:fldChar w:fldCharType="end"/>
            </w:r>
          </w:p>
        </w:tc>
      </w:tr>
      <w:tr w:rsidR="00594004" w:rsidRPr="00062B21" w14:paraId="093E7EC6"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53585FD8" w14:textId="77777777" w:rsidR="00594004" w:rsidRPr="001557D4" w:rsidRDefault="00594004" w:rsidP="00594004">
            <w:pPr>
              <w:rPr>
                <w:rFonts w:ascii="Arial" w:eastAsia="Times New Roman" w:hAnsi="Arial" w:cs="Arial"/>
                <w:sz w:val="20"/>
                <w:szCs w:val="20"/>
                <w:lang w:val="en-US" w:eastAsia="de-DE"/>
              </w:rPr>
            </w:pPr>
          </w:p>
        </w:tc>
        <w:tc>
          <w:tcPr>
            <w:tcW w:w="3544" w:type="dxa"/>
            <w:shd w:val="clear" w:color="auto" w:fill="auto"/>
            <w:noWrap/>
            <w:hideMark/>
          </w:tcPr>
          <w:p w14:paraId="0061B6F7" w14:textId="77777777" w:rsidR="00594004" w:rsidRPr="001557D4"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en-US" w:eastAsia="de-DE"/>
              </w:rPr>
            </w:pPr>
            <w:proofErr w:type="spellStart"/>
            <w:r w:rsidRPr="001557D4">
              <w:rPr>
                <w:rFonts w:ascii="Arial" w:eastAsia="Times New Roman" w:hAnsi="Arial" w:cs="Arial"/>
                <w:i/>
                <w:iCs/>
                <w:sz w:val="20"/>
                <w:szCs w:val="20"/>
                <w:lang w:val="en-US" w:eastAsia="de-DE"/>
              </w:rPr>
              <w:t>Dissostichus</w:t>
            </w:r>
            <w:proofErr w:type="spellEnd"/>
            <w:r w:rsidRPr="001557D4">
              <w:rPr>
                <w:rFonts w:ascii="Arial" w:eastAsia="Times New Roman" w:hAnsi="Arial" w:cs="Arial"/>
                <w:i/>
                <w:iCs/>
                <w:sz w:val="20"/>
                <w:szCs w:val="20"/>
                <w:lang w:val="en-US" w:eastAsia="de-DE"/>
              </w:rPr>
              <w:t xml:space="preserve"> </w:t>
            </w:r>
            <w:proofErr w:type="spellStart"/>
            <w:r w:rsidRPr="001557D4">
              <w:rPr>
                <w:rFonts w:ascii="Arial" w:eastAsia="Times New Roman" w:hAnsi="Arial" w:cs="Arial"/>
                <w:i/>
                <w:iCs/>
                <w:sz w:val="20"/>
                <w:szCs w:val="20"/>
                <w:lang w:val="en-US" w:eastAsia="de-DE"/>
              </w:rPr>
              <w:t>mawsoni</w:t>
            </w:r>
            <w:proofErr w:type="spellEnd"/>
          </w:p>
        </w:tc>
        <w:tc>
          <w:tcPr>
            <w:tcW w:w="3260" w:type="dxa"/>
            <w:shd w:val="clear" w:color="auto" w:fill="auto"/>
            <w:noWrap/>
            <w:hideMark/>
          </w:tcPr>
          <w:p w14:paraId="3FB4DEDF" w14:textId="77777777" w:rsidR="00594004" w:rsidRPr="001557D4"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p>
        </w:tc>
        <w:tc>
          <w:tcPr>
            <w:tcW w:w="1120" w:type="dxa"/>
            <w:shd w:val="clear" w:color="auto" w:fill="auto"/>
            <w:noWrap/>
            <w:hideMark/>
          </w:tcPr>
          <w:p w14:paraId="18D6F33F" w14:textId="77777777" w:rsidR="00594004" w:rsidRPr="001557D4" w:rsidRDefault="005B38E9"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en-US" w:eastAsia="de-DE"/>
              </w:rPr>
              <w:instrText xml:space="preserve"> ADDIN ZOTERO_ITEM CSL_CITATION {"citationID":"ZEn2vGjq","properties":{"formattedCitation":"\\super 9,58\\nosupersub{}","plainCitation":"9,58","noteIndex":0},"citationItems":[{"id":3243,"uris":["http://zotero.org/users/3032824/items/XBEFNIBX"],"uri":["http://zotero.org/users/3032824/items/XBEFNIBX"],"itemData":{"id":3243,"type":"article-journal","abstract":"The occurrence of acanthocephalans was investigated in fishes of the South Shetlands and South Georgia, Antarctica, between October 1986 and January, 1987. Acanthocephalans were found exclusively in demersal fishes. Nine species were noted in fishes off the South Shetlands and 10 in those off South Georgia (total number of different species: 11). Predatory fishes were the most heavily infected....","container-title":"Acta Parasitologica Polonica","issue":"2","language":"English","page":"131-141","source":"www.cabdirect.org","title":"Occurrence of acanthocephalans in fishes of the open sea off the South Shetlands and South Georgia (Antarctic).","volume":"35","author":[{"family":"Zdzitowiecki","given":"K."}],"issued":{"date-parts":[["1990"]]}}},{"id":3064,"uris":["http://zotero.org/users/3032824/items/6DKNPCU8"],"uri":["http://zotero.org/users/3032824/items/6DKNPCU8"],"itemData":{"id":3064,"type":"article-journal","abstract":"The Antarctic toothfish (Dissostichus mawsoni Norman, 1937) is one of the main target species of commercial fisheries in the Antarctic. It is an endemic and is found along the shelf of Antarctica, as well as on the slopes of seamounts, underwater elevations and islands in the sub-Antarctic. It feeds on a variety of fish and cephalopods and can be an intermediate/paratenic host of some helminthes, whose final hosts are whales, seals, large rays and sharks. This article presents new data on toothfish infection in the Pacific sector of the Antarctic. Specimens were examined during commercial longline fishing in the Ross Sea and the Amundsen Sea in January–February 2013. Fourteen species of parasites were found using standard parasitological methods and genetic analysis.","container-title":"Polar Research","DOI":"10.3402/polar.v35.29364","ISSN":"null","issue":"1","note":"publisher: Routledge\n_eprint: https://doi.org/10.3402/polar.v35.29364","page":"29364","source":"Taylor and Francis+NEJM","title":"Parasites of the Antarctic toothfish (Dissostichus mawsoni Norman, 1937) (Perciformes, Nototheniidae) in the Pacific sector of the Antarctic","volume":"35","author":[{"family":"Gordeev","given":"Ilya I."},{"family":"Sokolov","given":"Sergey G."}],"issued":{"date-parts":[["2016",1,1]]}}}],"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9,58</w:t>
            </w:r>
            <w:r>
              <w:rPr>
                <w:rFonts w:ascii="Arial" w:eastAsia="Times New Roman" w:hAnsi="Arial" w:cs="Arial"/>
                <w:sz w:val="20"/>
                <w:szCs w:val="20"/>
                <w:lang w:val="de-DE" w:eastAsia="de-DE"/>
              </w:rPr>
              <w:fldChar w:fldCharType="end"/>
            </w:r>
          </w:p>
        </w:tc>
      </w:tr>
      <w:tr w:rsidR="00594004" w:rsidRPr="005B38E9" w14:paraId="18A95706"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3D921EF6" w14:textId="77777777" w:rsidR="00594004" w:rsidRPr="001557D4" w:rsidRDefault="00594004" w:rsidP="00594004">
            <w:pPr>
              <w:rPr>
                <w:rFonts w:ascii="Arial" w:eastAsia="Times New Roman" w:hAnsi="Arial" w:cs="Arial"/>
                <w:sz w:val="20"/>
                <w:szCs w:val="20"/>
                <w:lang w:val="en-US" w:eastAsia="de-DE"/>
              </w:rPr>
            </w:pPr>
          </w:p>
        </w:tc>
        <w:tc>
          <w:tcPr>
            <w:tcW w:w="3544" w:type="dxa"/>
            <w:shd w:val="clear" w:color="auto" w:fill="auto"/>
            <w:noWrap/>
            <w:hideMark/>
          </w:tcPr>
          <w:p w14:paraId="29BAA394"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Gobionotothen</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gibberifrons</w:t>
            </w:r>
            <w:proofErr w:type="spellEnd"/>
          </w:p>
        </w:tc>
        <w:tc>
          <w:tcPr>
            <w:tcW w:w="3260" w:type="dxa"/>
            <w:shd w:val="clear" w:color="auto" w:fill="auto"/>
            <w:noWrap/>
            <w:hideMark/>
          </w:tcPr>
          <w:p w14:paraId="782220EE"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50564531" w14:textId="77777777" w:rsidR="00594004" w:rsidRPr="005B38E9" w:rsidRDefault="005B38E9"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en-US" w:eastAsia="de-DE"/>
              </w:rPr>
              <w:instrText xml:space="preserve"> ADDIN ZOTERO_ITEM CSL_CITATION {"citationID":"aUtpDp5n","properties":{"formattedCitation":"\\super 5,60\\nosupersub{}","plainCitation":"5,60","noteIndex":0},"citationItems":[{"id":3326,"uris":["http://zotero.org/users/3032824/items/HE9FZQKJ"],"uri":["http://zotero.org/users/3032824/items/HE9FZQKJ"],"itemData":{"id":3326,"type":"article-journal","abstract":"An examination of notothenioid fish of three species, including 23 immature Notothenia coriiceps Richardson, revealed seven acanthocephalan species, including two Echinorhynchida occurring in the intestine and five Polymorphida in the body cavity. Four species -Metacanthocephalus johnstoni Zdzitowiecki, Corynosoma arctocephali Zdzitowiecki, C. pseudohamanni Zdzitowiecki, C. shackletoni Zdzitowiecki - are reported for the first time from the area. Polymorphida were twice as numerous as Echinorhynchida. The dominant parasites were Aspersentis megarhynchus (Linstow) and C. hamanni (Linstow) in Notothenia coriiceps, and C. bullosum (Linstow) in Chaenocephalus aceratus (Lönnberg). The infection of Notothenia coriiceps and Chaenocephalus aceratus in this area was compared with these species and Notothenia rossii Richardson in neighbouring areas. The infection of Notothenia coriiceps at the South Orkney Islands is more similar to that at the South Shetland Islands than that found at South Georgia.","container-title":"Antarctic Science","DOI":"10.1017/S0954102096000387","ISSN":"1365-2079, 0954-1020","issue":"3","language":"en","note":"publisher: Cambridge University Press","page":"273-276","source":"Cambridge University Press","title":"Acanthocephalan infection of inshore fishes at the South Orkney Islands","volume":"8","author":[{"family":"Zdzitowiecki","given":"Krzysztof"},{"family":"White","given":"Martin G."}],"issued":{"date-parts":[["1996",9]]}}},{"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5,60</w:t>
            </w:r>
            <w:r>
              <w:rPr>
                <w:rFonts w:ascii="Arial" w:eastAsia="Times New Roman" w:hAnsi="Arial" w:cs="Arial"/>
                <w:sz w:val="20"/>
                <w:szCs w:val="20"/>
                <w:lang w:val="de-DE" w:eastAsia="de-DE"/>
              </w:rPr>
              <w:fldChar w:fldCharType="end"/>
            </w:r>
          </w:p>
        </w:tc>
      </w:tr>
      <w:tr w:rsidR="00594004" w:rsidRPr="00421356" w14:paraId="5B1E2D62"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337C3C13" w14:textId="77777777" w:rsidR="00594004" w:rsidRPr="005B38E9" w:rsidRDefault="00594004" w:rsidP="00594004">
            <w:pPr>
              <w:rPr>
                <w:rFonts w:ascii="Arial" w:eastAsia="Times New Roman" w:hAnsi="Arial" w:cs="Arial"/>
                <w:sz w:val="20"/>
                <w:szCs w:val="20"/>
                <w:lang w:val="en-US" w:eastAsia="de-DE"/>
              </w:rPr>
            </w:pPr>
          </w:p>
        </w:tc>
        <w:tc>
          <w:tcPr>
            <w:tcW w:w="3544" w:type="dxa"/>
            <w:shd w:val="clear" w:color="auto" w:fill="auto"/>
            <w:noWrap/>
            <w:hideMark/>
          </w:tcPr>
          <w:p w14:paraId="401975E6"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Lepidonotothen</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squamifrons</w:t>
            </w:r>
            <w:proofErr w:type="spellEnd"/>
          </w:p>
        </w:tc>
        <w:tc>
          <w:tcPr>
            <w:tcW w:w="3260" w:type="dxa"/>
            <w:shd w:val="clear" w:color="auto" w:fill="auto"/>
            <w:noWrap/>
            <w:hideMark/>
          </w:tcPr>
          <w:p w14:paraId="2BCCDFF5"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6DB886F4" w14:textId="77777777" w:rsidR="00594004" w:rsidRPr="001557D4" w:rsidRDefault="005B38E9"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en-US" w:eastAsia="de-DE"/>
              </w:rPr>
              <w:instrText xml:space="preserve"> ADDIN ZOTERO_ITEM CSL_CITATION {"citationID":"z4rDQPhB","properties":{"formattedCitation":"\\super 5,9\\nosupersub{}","plainCitation":"5,9","noteIndex":0},"citationItems":[{"id":3243,"uris":["http://zotero.org/users/3032824/items/XBEFNIBX"],"uri":["http://zotero.org/users/3032824/items/XBEFNIBX"],"itemData":{"id":3243,"type":"article-journal","abstract":"The occurrence of acanthocephalans was investigated in fishes of the South Shetlands and South Georgia, Antarctica, between October 1986 and January, 1987. Acanthocephalans were found exclusively in demersal fishes. Nine species were noted in fishes off the South Shetlands and 10 in those off South Georgia (total number of different species: 11). Predatory fishes were the most heavily infected....","container-title":"Acta Parasitologica Polonica","issue":"2","language":"English","page":"131-141","source":"www.cabdirect.org","title":"Occurrence of acanthocephalans in fishes of the open sea off the South Shetlands and South Georgia (Antarctic).","volume":"35","author":[{"family":"Zdzitowiecki","given":"K."}],"issued":{"date-parts":[["1990"]]}}},{"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5,9</w:t>
            </w:r>
            <w:r>
              <w:rPr>
                <w:rFonts w:ascii="Arial" w:eastAsia="Times New Roman" w:hAnsi="Arial" w:cs="Arial"/>
                <w:sz w:val="20"/>
                <w:szCs w:val="20"/>
                <w:lang w:val="de-DE" w:eastAsia="de-DE"/>
              </w:rPr>
              <w:fldChar w:fldCharType="end"/>
            </w:r>
          </w:p>
        </w:tc>
      </w:tr>
      <w:tr w:rsidR="00594004" w:rsidRPr="00421356" w14:paraId="25846C62"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2FBFF46D" w14:textId="77777777" w:rsidR="00594004" w:rsidRPr="001557D4" w:rsidRDefault="00594004" w:rsidP="00594004">
            <w:pPr>
              <w:rPr>
                <w:rFonts w:ascii="Arial" w:eastAsia="Times New Roman" w:hAnsi="Arial" w:cs="Arial"/>
                <w:sz w:val="20"/>
                <w:szCs w:val="20"/>
                <w:lang w:val="en-US" w:eastAsia="de-DE"/>
              </w:rPr>
            </w:pPr>
          </w:p>
        </w:tc>
        <w:tc>
          <w:tcPr>
            <w:tcW w:w="3544" w:type="dxa"/>
            <w:shd w:val="clear" w:color="auto" w:fill="auto"/>
            <w:noWrap/>
            <w:hideMark/>
          </w:tcPr>
          <w:p w14:paraId="7210BBAF"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Notothenia</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coriiceps</w:t>
            </w:r>
            <w:proofErr w:type="spellEnd"/>
          </w:p>
        </w:tc>
        <w:tc>
          <w:tcPr>
            <w:tcW w:w="3260" w:type="dxa"/>
            <w:shd w:val="clear" w:color="auto" w:fill="auto"/>
            <w:noWrap/>
            <w:hideMark/>
          </w:tcPr>
          <w:p w14:paraId="06FD0A5C"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3483208C" w14:textId="77777777" w:rsidR="00594004" w:rsidRPr="00CE6075" w:rsidRDefault="00C1104A"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gxOd3dwg","properties":{"formattedCitation":"\\super 24,50,60\\nosupersub{}","plainCitation":"24,50,60","noteIndex":0},"citationItems":[{"id":3269,"uris":["http://zotero.org/users/3032824/items/EAGQSA4H"],"uri":["http://zotero.org/users/3032824/items/EAGQSA4H"],"itemData":{"id":3269,"type":"article-journal","container-title":"Acta Parasitologica Polonica","page":"125-141","title":"Prevalence of acanthocephalans in fishes of South Shetland Islands (Antarctic) III &lt;i&gt;Metacanthocephalus johnstoni&lt;/i&gt; Zdzitowiecki, 1983, &lt;i&gt;M. dalmori&lt;/i&gt; Zdzitowiecki, 1983 and notes on other species; general conclusions.","volume":"31","author":[{"family":"Zdzitowiecki","given":"Krzysztof"}],"issued":{"date-parts":[["1986"]]}}},{"id":3326,"uris":["http://zotero.org/users/3032824/items/HE9FZQKJ"],"uri":["http://zotero.org/users/3032824/items/HE9FZQKJ"],"itemData":{"id":3326,"type":"article-journal","abstract":"An examination of notothenioid fish of three species, including 23 immature Notothenia coriiceps Richardson, revealed seven acanthocephalan species, including two Echinorhynchida occurring in the intestine and five Polymorphida in the body cavity. Four species -Metacanthocephalus johnstoni Zdzitowiecki, Corynosoma arctocephali Zdzitowiecki, C. pseudohamanni Zdzitowiecki, C. shackletoni Zdzitowiecki - are reported for the first time from the area. Polymorphida were twice as numerous as Echinorhynchida. The dominant parasites were Aspersentis megarhynchus (Linstow) and C. hamanni (Linstow) in Notothenia coriiceps, and C. bullosum (Linstow) in Chaenocephalus aceratus (Lönnberg). The infection of Notothenia coriiceps and Chaenocephalus aceratus in this area was compared with these species and Notothenia rossii Richardson in neighbouring areas. The infection of Notothenia coriiceps at the South Orkney Islands is more similar to that at the South Shetland Islands than that found at South Georgia.","container-title":"Antarctic Science","DOI":"10.1017/S0954102096000387","ISSN":"1365-2079, 0954-1020","issue":"3","language":"en","note":"publisher: Cambridge University Press","page":"273-276","source":"Cambridge University Press","title":"Acanthocephalan infection of inshore fishes at the South Orkney Islands","volume":"8","author":[{"family":"Zdzitowiecki","given":"Krzysztof"},{"family":"White","given":"Martin G."}],"issued":{"date-parts":[["1996",9]]}}},{"id":3320,"uris":["http://zotero.org/users/3032824/items/IUCBBDHD"],"uri":["http://zotero.org/users/3032824/items/IUCBBDHD"],"itemData":{"id":3320,"type":"article-journal","container-title":"Helminthologia","page":"201-207","title":"Helminths of an Antarctic fish, &lt;i&gt;Notothenia coriiceps&lt;/i&gt;, from the Vernadsky Station (Western Antarctica) in comparison with Admiralty Bay (South Shetland Islands).","volume":"41","author":[{"family":"Zdzitowiecki","given":"Krzysztof"},{"family":"Laskowski","given":"Zdzisław"}],"issued":{"date-parts":[["2004"]]}}}],"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24,50,60</w:t>
            </w:r>
            <w:r>
              <w:rPr>
                <w:rFonts w:ascii="Arial" w:eastAsia="Times New Roman" w:hAnsi="Arial" w:cs="Arial"/>
                <w:sz w:val="20"/>
                <w:szCs w:val="20"/>
                <w:lang w:val="de-DE" w:eastAsia="de-DE"/>
              </w:rPr>
              <w:fldChar w:fldCharType="end"/>
            </w:r>
          </w:p>
        </w:tc>
      </w:tr>
      <w:tr w:rsidR="00594004" w:rsidRPr="00062B21" w14:paraId="3F02701B"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643EB70D" w14:textId="77777777" w:rsidR="00594004" w:rsidRPr="00CE6075" w:rsidRDefault="00594004" w:rsidP="00594004">
            <w:pPr>
              <w:rPr>
                <w:rFonts w:ascii="Arial" w:eastAsia="Times New Roman" w:hAnsi="Arial" w:cs="Arial"/>
                <w:sz w:val="20"/>
                <w:szCs w:val="20"/>
                <w:lang w:val="de-DE" w:eastAsia="de-DE"/>
              </w:rPr>
            </w:pPr>
          </w:p>
        </w:tc>
        <w:tc>
          <w:tcPr>
            <w:tcW w:w="3544" w:type="dxa"/>
            <w:shd w:val="clear" w:color="auto" w:fill="auto"/>
            <w:noWrap/>
            <w:hideMark/>
          </w:tcPr>
          <w:p w14:paraId="55016A8D"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Notothenia</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gibberifrons</w:t>
            </w:r>
            <w:proofErr w:type="spellEnd"/>
          </w:p>
        </w:tc>
        <w:tc>
          <w:tcPr>
            <w:tcW w:w="3260" w:type="dxa"/>
            <w:shd w:val="clear" w:color="auto" w:fill="auto"/>
            <w:noWrap/>
            <w:hideMark/>
          </w:tcPr>
          <w:p w14:paraId="32619497"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648E37E0" w14:textId="77777777" w:rsidR="00594004" w:rsidRPr="00CE6075" w:rsidRDefault="00C1104A"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aAfuVL9a","properties":{"formattedCitation":"\\super 9,24\\nosupersub{}","plainCitation":"9,24","noteIndex":0},"citationItems":[{"id":3269,"uris":["http://zotero.org/users/3032824/items/EAGQSA4H"],"uri":["http://zotero.org/users/3032824/items/EAGQSA4H"],"itemData":{"id":3269,"type":"article-journal","container-title":"Acta Parasitologica Polonica","page":"125-141","title":"Prevalence of acanthocephalans in fishes of South Shetland Islands (Antarctic) III &lt;i&gt;Metacanthocephalus johnstoni&lt;/i&gt; Zdzitowiecki, 1983, &lt;i&gt;M. dalmori&lt;/i&gt; Zdzitowiecki, 1983 and notes on other species; general conclusions.","volume":"31","author":[{"family":"Zdzitowiecki","given":"Krzysztof"}],"issued":{"date-parts":[["1986"]]}}},{"id":3243,"uris":["http://zotero.org/users/3032824/items/XBEFNIBX"],"uri":["http://zotero.org/users/3032824/items/XBEFNIBX"],"itemData":{"id":3243,"type":"article-journal","abstract":"The occurrence of acanthocephalans was investigated in fishes of the South Shetlands and South Georgia, Antarctica, between October 1986 and January, 1987. Acanthocephalans were found exclusively in demersal fishes. Nine species were noted in fishes off the South Shetlands and 10 in those off South Georgia (total number of different species: 11). Predatory fishes were the most heavily infected....","container-title":"Acta Parasitologica Polonica","issue":"2","language":"English","page":"131-141","source":"www.cabdirect.org","title":"Occurrence of acanthocephalans in fishes of the open sea off the South Shetlands and South Georgia (Antarctic).","volume":"35","author":[{"family":"Zdzitowiecki","given":"K."}],"issued":{"date-parts":[["1990"]]}}}],"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9,24</w:t>
            </w:r>
            <w:r>
              <w:rPr>
                <w:rFonts w:ascii="Arial" w:eastAsia="Times New Roman" w:hAnsi="Arial" w:cs="Arial"/>
                <w:sz w:val="20"/>
                <w:szCs w:val="20"/>
                <w:lang w:val="de-DE" w:eastAsia="de-DE"/>
              </w:rPr>
              <w:fldChar w:fldCharType="end"/>
            </w:r>
          </w:p>
        </w:tc>
      </w:tr>
      <w:tr w:rsidR="00594004" w:rsidRPr="00062B21" w14:paraId="3AC179A6"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5B938C94" w14:textId="77777777" w:rsidR="00594004" w:rsidRPr="00CE6075" w:rsidRDefault="00594004" w:rsidP="00594004">
            <w:pPr>
              <w:rPr>
                <w:rFonts w:ascii="Arial" w:eastAsia="Times New Roman" w:hAnsi="Arial" w:cs="Arial"/>
                <w:sz w:val="20"/>
                <w:szCs w:val="20"/>
                <w:lang w:val="de-DE" w:eastAsia="de-DE"/>
              </w:rPr>
            </w:pPr>
          </w:p>
        </w:tc>
        <w:tc>
          <w:tcPr>
            <w:tcW w:w="3544" w:type="dxa"/>
            <w:shd w:val="clear" w:color="auto" w:fill="auto"/>
            <w:noWrap/>
            <w:hideMark/>
          </w:tcPr>
          <w:p w14:paraId="468502A0"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Notothenia</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rossii</w:t>
            </w:r>
            <w:proofErr w:type="spellEnd"/>
          </w:p>
        </w:tc>
        <w:tc>
          <w:tcPr>
            <w:tcW w:w="3260" w:type="dxa"/>
            <w:shd w:val="clear" w:color="auto" w:fill="auto"/>
            <w:noWrap/>
            <w:hideMark/>
          </w:tcPr>
          <w:p w14:paraId="77C28D70"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7DB8EF4E" w14:textId="77777777" w:rsidR="00594004" w:rsidRPr="00CE6075" w:rsidRDefault="00C1104A"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GHbARtxw","properties":{"formattedCitation":"\\super 9,24\\nosupersub{}","plainCitation":"9,24","noteIndex":0},"citationItems":[{"id":3269,"uris":["http://zotero.org/users/3032824/items/EAGQSA4H"],"uri":["http://zotero.org/users/3032824/items/EAGQSA4H"],"itemData":{"id":3269,"type":"article-journal","container-title":"Acta Parasitologica Polonica","page":"125-141","title":"Prevalence of acanthocephalans in fishes of South Shetland Islands (Antarctic) III &lt;i&gt;Metacanthocephalus johnstoni&lt;/i&gt; Zdzitowiecki, 1983, &lt;i&gt;M. dalmori&lt;/i&gt; Zdzitowiecki, 1983 and notes on other species; general conclusions.","volume":"31","author":[{"family":"Zdzitowiecki","given":"Krzysztof"}],"issued":{"date-parts":[["1986"]]}}},{"id":3243,"uris":["http://zotero.org/users/3032824/items/XBEFNIBX"],"uri":["http://zotero.org/users/3032824/items/XBEFNIBX"],"itemData":{"id":3243,"type":"article-journal","abstract":"The occurrence of acanthocephalans was investigated in fishes of the South Shetlands and South Georgia, Antarctica, between October 1986 and January, 1987. Acanthocephalans were found exclusively in demersal fishes. Nine species were noted in fishes off the South Shetlands and 10 in those off South Georgia (total number of different species: 11). Predatory fishes were the most heavily infected....","container-title":"Acta Parasitologica Polonica","issue":"2","language":"English","page":"131-141","source":"www.cabdirect.org","title":"Occurrence of acanthocephalans in fishes of the open sea off the South Shetlands and South Georgia (Antarctic).","volume":"35","author":[{"family":"Zdzitowiecki","given":"K."}],"issued":{"date-parts":[["1990"]]}}}],"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9,24</w:t>
            </w:r>
            <w:r>
              <w:rPr>
                <w:rFonts w:ascii="Arial" w:eastAsia="Times New Roman" w:hAnsi="Arial" w:cs="Arial"/>
                <w:sz w:val="20"/>
                <w:szCs w:val="20"/>
                <w:lang w:val="de-DE" w:eastAsia="de-DE"/>
              </w:rPr>
              <w:fldChar w:fldCharType="end"/>
            </w:r>
          </w:p>
        </w:tc>
      </w:tr>
      <w:tr w:rsidR="00594004" w:rsidRPr="00062B21" w14:paraId="02CE6B7C"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2B64A7F4" w14:textId="77777777" w:rsidR="00594004" w:rsidRPr="00CE6075" w:rsidRDefault="00594004" w:rsidP="00594004">
            <w:pPr>
              <w:rPr>
                <w:rFonts w:ascii="Arial" w:eastAsia="Times New Roman" w:hAnsi="Arial" w:cs="Arial"/>
                <w:sz w:val="20"/>
                <w:szCs w:val="20"/>
                <w:lang w:val="de-DE" w:eastAsia="de-DE"/>
              </w:rPr>
            </w:pPr>
          </w:p>
        </w:tc>
        <w:tc>
          <w:tcPr>
            <w:tcW w:w="3544" w:type="dxa"/>
            <w:shd w:val="clear" w:color="auto" w:fill="auto"/>
            <w:noWrap/>
            <w:hideMark/>
          </w:tcPr>
          <w:p w14:paraId="4F8BFC87"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Nototheniop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larseni</w:t>
            </w:r>
            <w:proofErr w:type="spellEnd"/>
          </w:p>
        </w:tc>
        <w:tc>
          <w:tcPr>
            <w:tcW w:w="3260" w:type="dxa"/>
            <w:shd w:val="clear" w:color="auto" w:fill="auto"/>
            <w:noWrap/>
            <w:hideMark/>
          </w:tcPr>
          <w:p w14:paraId="4863AC6C"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32DA7BDC" w14:textId="77777777" w:rsidR="00594004" w:rsidRPr="001557D4" w:rsidRDefault="00C1104A"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x7BdHsCu","properties":{"formattedCitation":"\\super 5,6,9\\nosupersub{}","plainCitation":"5,6,9","noteIndex":0},"citationItems":[{"id":3243,"uris":["http://zotero.org/users/3032824/items/XBEFNIBX"],"uri":["http://zotero.org/users/3032824/items/XBEFNIBX"],"itemData":{"id":3243,"type":"article-journal","abstract":"The occurrence of acanthocephalans was investigated in fishes of the South Shetlands and South Georgia, Antarctica, between October 1986 and January, 1987. Acanthocephalans were found exclusively in demersal fishes. Nine species were noted in fishes off the South Shetlands and 10 in those off South Georgia (total number of different species: 11). Predatory fishes were the most heavily infected....","container-title":"Acta Parasitologica Polonica","issue":"2","language":"English","page":"131-141","source":"www.cabdirect.org","title":"Occurrence of acanthocephalans in fishes of the open sea off the South Shetlands and South Georgia (Antarctic).","volume":"35","author":[{"family":"Zdzitowiecki","given":"K."}],"issued":{"date-parts":[["1990"]]}}},{"id":3254,"uris":["http://zotero.org/users/3032824/items/IK23PAAX"],"uri":["http://zotero.org/users/3032824/items/IK23PAAX"],"itemData":{"id":3254,"type":"article-journal","abstract":"The fish populations of Port Foster, Deception Island, South Shetland Islands, Antarctica, were investigated as part of the Erupt Antarctic ecosystem study. Surveys were conducted on five cruises between March 1999 and November 2000. Samples also were collected off Livingston Island and King George Island of the South Shetland Islands. Specimens were collected or observed using a multiple opening and closing net and environmental sampling system, otter trawls, benthic line-transect photography, and remotely operated vehicle video. Species composition, length, weight, reproductive condition, diet, habitat, and parasitic infestation were examined for the dominant fish species. Eleven species were collected, all in the suborder Notothenioidei. The fishes found in the survey are known to occur in the region and had diets similar to those found in other studies. Abundances of demersal fishes in Port Foster ranged from 0.05 to 0.10 individualsm−2 over the study period. Inshore shallow-water (&lt;30m) and inshore deep-water (&gt;30m) habitats are identified in Port Foster and described. Port Foster may be a refuge for juvenile fishes such as Champsocephalus gunnari. Limited exchange with the surrounding waters also may limit the influence of recruitment and prey abundance fluctuations outside Port Foster. Trematomus scotti had heavy body cavity parasite infestation from Port Foster, possibly due in part to decreased benthic scour from large icebergs, allowing benthic parasites to persist.","collection-title":"Ecosystem studies at Deception Island, Antarctica","container-title":"Deep Sea Research Part II: Topical Studies in Oceanography","DOI":"10.1016/S0967-0645(03)00094-8","ISSN":"0967-0645","issue":"10","journalAbbreviation":"Deep Sea Research Part II: Topical Studies in Oceanography","language":"en","page":"1843-1858","source":"ScienceDirect","title":"Fish populations of Port Foster, Deception Island, Antarctica and vicinity","volume":"50","author":[{"family":"Ruhl","given":"Henry A."},{"family":"Hastings","given":"Philip A."},{"family":"Zarubick","given":"Lisa A."},{"family":"Jensen","given":"Rachelle M."},{"family":"Zdzitowiecki","given":"Krzysztof"}],"issued":{"date-parts":[["2003",6,1]]}}},{"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5,6,9</w:t>
            </w:r>
            <w:r>
              <w:rPr>
                <w:rFonts w:ascii="Arial" w:eastAsia="Times New Roman" w:hAnsi="Arial" w:cs="Arial"/>
                <w:sz w:val="20"/>
                <w:szCs w:val="20"/>
                <w:lang w:val="de-DE" w:eastAsia="de-DE"/>
              </w:rPr>
              <w:fldChar w:fldCharType="end"/>
            </w:r>
          </w:p>
        </w:tc>
      </w:tr>
      <w:tr w:rsidR="00594004" w:rsidRPr="001557D4" w14:paraId="11A1208A"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43FE2F3E" w14:textId="77777777" w:rsidR="00594004" w:rsidRPr="001557D4" w:rsidRDefault="00594004" w:rsidP="00594004">
            <w:pPr>
              <w:rPr>
                <w:rFonts w:ascii="Arial" w:eastAsia="Times New Roman" w:hAnsi="Arial" w:cs="Arial"/>
                <w:sz w:val="20"/>
                <w:szCs w:val="20"/>
                <w:lang w:val="en-US" w:eastAsia="de-DE"/>
              </w:rPr>
            </w:pPr>
          </w:p>
        </w:tc>
        <w:tc>
          <w:tcPr>
            <w:tcW w:w="3544" w:type="dxa"/>
            <w:shd w:val="clear" w:color="auto" w:fill="auto"/>
            <w:noWrap/>
            <w:hideMark/>
          </w:tcPr>
          <w:p w14:paraId="09672409" w14:textId="77777777" w:rsidR="00594004" w:rsidRPr="001557D4"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en-US" w:eastAsia="de-DE"/>
              </w:rPr>
            </w:pPr>
            <w:proofErr w:type="spellStart"/>
            <w:r w:rsidRPr="001557D4">
              <w:rPr>
                <w:rFonts w:ascii="Arial" w:eastAsia="Times New Roman" w:hAnsi="Arial" w:cs="Arial"/>
                <w:i/>
                <w:iCs/>
                <w:sz w:val="20"/>
                <w:szCs w:val="20"/>
                <w:lang w:val="en-US" w:eastAsia="de-DE"/>
              </w:rPr>
              <w:t>Nototheniops</w:t>
            </w:r>
            <w:proofErr w:type="spellEnd"/>
            <w:r w:rsidRPr="001557D4">
              <w:rPr>
                <w:rFonts w:ascii="Arial" w:eastAsia="Times New Roman" w:hAnsi="Arial" w:cs="Arial"/>
                <w:i/>
                <w:iCs/>
                <w:sz w:val="20"/>
                <w:szCs w:val="20"/>
                <w:lang w:val="en-US" w:eastAsia="de-DE"/>
              </w:rPr>
              <w:t xml:space="preserve"> </w:t>
            </w:r>
            <w:proofErr w:type="spellStart"/>
            <w:r w:rsidRPr="001557D4">
              <w:rPr>
                <w:rFonts w:ascii="Arial" w:eastAsia="Times New Roman" w:hAnsi="Arial" w:cs="Arial"/>
                <w:i/>
                <w:iCs/>
                <w:sz w:val="20"/>
                <w:szCs w:val="20"/>
                <w:lang w:val="en-US" w:eastAsia="de-DE"/>
              </w:rPr>
              <w:t>nudifrons</w:t>
            </w:r>
            <w:proofErr w:type="spellEnd"/>
          </w:p>
        </w:tc>
        <w:tc>
          <w:tcPr>
            <w:tcW w:w="3260" w:type="dxa"/>
            <w:shd w:val="clear" w:color="auto" w:fill="auto"/>
            <w:noWrap/>
            <w:hideMark/>
          </w:tcPr>
          <w:p w14:paraId="54DE34D3" w14:textId="77777777" w:rsidR="00594004" w:rsidRPr="001557D4"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p>
        </w:tc>
        <w:tc>
          <w:tcPr>
            <w:tcW w:w="1120" w:type="dxa"/>
            <w:shd w:val="clear" w:color="auto" w:fill="auto"/>
            <w:noWrap/>
            <w:hideMark/>
          </w:tcPr>
          <w:p w14:paraId="6B9D6E66" w14:textId="77777777" w:rsidR="00594004" w:rsidRPr="00CE6075" w:rsidRDefault="00C1104A"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en-US" w:eastAsia="de-DE"/>
              </w:rPr>
              <w:instrText xml:space="preserve"> ADDIN ZOTERO_ITEM CSL_CITATION {"citationID":"Fl0yuFfQ","properties":{"formattedCitation":"\\super 5,6,9,14,24\\nosupersub{}","plainCitation":"5,6,9,14,24","noteIndex":0},"citationItems":[{"id":3269,"uris":["http://zotero.org/users/3032824/items/EAGQSA4H"],"uri":["http://zotero.org/users/3032824/items/EAGQSA4H"],"itemData":{"id":3269,"type":"article-journal","container-title":"Acta Parasitologica Polonica","page":"125-141","title":"Prevalence of acanthocephalans in fishes of South Shetland Islands (Antarctic) III &lt;i&gt;Metacanthocephalus johnstoni&lt;/i&gt; Zdzitowiecki, 1983, &lt;i&gt;M. dalmori&lt;/i&gt; Zdzitowiecki, 1983 and notes on other species; general conclusions.","volume":"31","author":[{"family":"Zdzitowiecki","given":"Krzysztof"}],"issued":{"date-parts":[["1986"]]}}},{"id":3243,"uris":["http://zotero.org/users/3032824/items/XBEFNIBX"],"uri":["http://zotero.org/users/3032824/items/XBEFNIBX"],"itemData":{"id":3243,"type":"article-journal","abstract":"The occurrence of acanthocephalans was investigated in fishes of the South Shetlands and South Georgia, Antarctica, between October 1986 and January, 1987. Acanthocephalans were found exclusively in demersal fishes. Nine species were noted in fishes off the South Shetlands and 10 in those off South Georgia (total number of different species: 11). Predatory fishes were the most heavily infected....","container-title":"Acta Parasitologica Polonica","issue":"2","language":"English","page":"131-141","source":"www.cabdirect.org","title":"Occurrence of acanthocephalans in fishes of the open sea off the South Shetlands and South Georgia (Antarctic).","volume":"35","author":[{"family":"Zdzitowiecki","given":"K."}],"issued":{"date-parts":[["1990"]]}}},{"id":3254,"uris":["http://zotero.org/users/3032824/items/IK23PAAX"],"uri":["http://zotero.org/users/3032824/items/IK23PAAX"],"itemData":{"id":3254,"type":"article-journal","abstract":"The fish populations of Port Foster, Deception Island, South Shetland Islands, Antarctica, were investigated as part of the Erupt Antarctic ecosystem study. Surveys were conducted on five cruises between March 1999 and November 2000. Samples also were collected off Livingston Island and King George Island of the South Shetland Islands. Specimens were collected or observed using a multiple opening and closing net and environmental sampling system, otter trawls, benthic line-transect photography, and remotely operated vehicle video. Species composition, length, weight, reproductive condition, diet, habitat, and parasitic infestation were examined for the dominant fish species. Eleven species were collected, all in the suborder Notothenioidei. The fishes found in the survey are known to occur in the region and had diets similar to those found in other studies. Abundances of demersal fishes in Port Foster ranged from 0.05 to 0.10 individualsm−2 over the study period. Inshore shallow-water (&lt;30m) and inshore deep-water (&gt;30m) habitats are identified in Port Foster and described. Port Foster may be a refuge for juvenile fishes such as Champsocephalus gunnari. Limited exchange with the surrounding waters also may limit the influence of recruitment and prey abundance fluctuations outside Port Foster. Trematomus scotti had heavy body cavity parasite infestation from Port Foster, possibly due in part to decreased benthic scour from large icebergs, allowing benthic parasites to persist.","collection-title":"Ecosystem studies at Deception Island, Antarctica","container-title":"Deep Sea Research Part II: Topical Studies in Oceanography","DOI":"10.1016/S0967-0645(03)00094-8","ISSN":"0967-0645","issue":"10","journalAbbreviation":"Deep Sea Research Part II: Topical Studies in Oceanography","language":"en","page":"1843-1858","source":"ScienceDirect","title":"Fish populations of Port Foster, Deception Island, Antarctica and vicinity","volume":"50","author":[{"family":"Ruhl","given":"Henry A."},{"family":"Hastings","given":"Philip A."},{"family":"Zarubick","given":"Lisa A."},{"family":"Jensen","given":"Rachelle M."},{"family":"Zdzitowiecki","given":"Krzysztof"}],"issued":{"date-parts":[["2003",6,1]]}}},{"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id":3210,"uris":["http://zotero.org/users/3032824/items/EYVDEIFH"],"uri":["http://zotero.org/users/3032824/items/EYVDEIFH"],"itemData":{"id":3210,"type":"article-journal","container-title":"Polish Polar Research","issue":"4","journalAbbreviation":"Pol. Polar Res.","page":"315-324","title":"The helminth fauna of some notothenioid fishes collected from the shelf of Argentine Islands, West Antarctica","volume":"26","author":[{"family":"Laskowski","given":"Zdzisław"},{"family":"Zdzitowiecki","given":"Krzysztof"}],"issued":{"date-parts":[["2005"]]}}}],"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5,6,9,14,24</w:t>
            </w:r>
            <w:r>
              <w:rPr>
                <w:rFonts w:ascii="Arial" w:eastAsia="Times New Roman" w:hAnsi="Arial" w:cs="Arial"/>
                <w:sz w:val="20"/>
                <w:szCs w:val="20"/>
                <w:lang w:val="de-DE" w:eastAsia="de-DE"/>
              </w:rPr>
              <w:fldChar w:fldCharType="end"/>
            </w:r>
          </w:p>
        </w:tc>
      </w:tr>
      <w:tr w:rsidR="00594004" w:rsidRPr="001557D4" w14:paraId="6DCDACD5"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6D6A0DBF" w14:textId="77777777" w:rsidR="00594004" w:rsidRPr="00CE6075" w:rsidRDefault="00594004" w:rsidP="00594004">
            <w:pPr>
              <w:rPr>
                <w:rFonts w:ascii="Arial" w:eastAsia="Times New Roman" w:hAnsi="Arial" w:cs="Arial"/>
                <w:sz w:val="20"/>
                <w:szCs w:val="20"/>
                <w:lang w:val="de-DE" w:eastAsia="de-DE"/>
              </w:rPr>
            </w:pPr>
          </w:p>
        </w:tc>
        <w:tc>
          <w:tcPr>
            <w:tcW w:w="3544" w:type="dxa"/>
            <w:shd w:val="clear" w:color="auto" w:fill="auto"/>
            <w:noWrap/>
            <w:hideMark/>
          </w:tcPr>
          <w:p w14:paraId="189E3A65"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Nototheniop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nybelini</w:t>
            </w:r>
            <w:proofErr w:type="spellEnd"/>
          </w:p>
        </w:tc>
        <w:tc>
          <w:tcPr>
            <w:tcW w:w="3260" w:type="dxa"/>
            <w:shd w:val="clear" w:color="auto" w:fill="auto"/>
            <w:noWrap/>
            <w:hideMark/>
          </w:tcPr>
          <w:p w14:paraId="0932FEA6"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045FE480" w14:textId="77777777" w:rsidR="00594004" w:rsidRPr="00CE6075" w:rsidRDefault="00C1104A"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zQtUxOtG","properties":{"formattedCitation":"\\super 9\\nosupersub{}","plainCitation":"9","noteIndex":0},"citationItems":[{"id":3243,"uris":["http://zotero.org/users/3032824/items/XBEFNIBX"],"uri":["http://zotero.org/users/3032824/items/XBEFNIBX"],"itemData":{"id":3243,"type":"article-journal","abstract":"The occurrence of acanthocephalans was investigated in fishes of the South Shetlands and South Georgia, Antarctica, between October 1986 and January, 1987. Acanthocephalans were found exclusively in demersal fishes. Nine species were noted in fishes off the South Shetlands and 10 in those off South Georgia (total number of different species: 11). Predatory fishes were the most heavily infected....","container-title":"Acta Parasitologica Polonica","issue":"2","language":"English","page":"131-141","source":"www.cabdirect.org","title":"Occurrence of acanthocephalans in fishes of the open sea off the South Shetlands and South Georgia (Antarctic).","volume":"35","author":[{"family":"Zdzitowiecki","given":"K."}],"issued":{"date-parts":[["1990"]]}}}],"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9</w:t>
            </w:r>
            <w:r>
              <w:rPr>
                <w:rFonts w:ascii="Arial" w:eastAsia="Times New Roman" w:hAnsi="Arial" w:cs="Arial"/>
                <w:sz w:val="20"/>
                <w:szCs w:val="20"/>
                <w:lang w:val="de-DE" w:eastAsia="de-DE"/>
              </w:rPr>
              <w:fldChar w:fldCharType="end"/>
            </w:r>
          </w:p>
        </w:tc>
      </w:tr>
      <w:tr w:rsidR="00594004" w:rsidRPr="00062B21" w14:paraId="3FA122DD"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066C5946" w14:textId="77777777" w:rsidR="00594004" w:rsidRPr="00CE6075" w:rsidRDefault="00594004" w:rsidP="00594004">
            <w:pPr>
              <w:rPr>
                <w:rFonts w:ascii="Arial" w:eastAsia="Times New Roman" w:hAnsi="Arial" w:cs="Arial"/>
                <w:sz w:val="20"/>
                <w:szCs w:val="20"/>
                <w:lang w:val="de-DE" w:eastAsia="de-DE"/>
              </w:rPr>
            </w:pPr>
          </w:p>
        </w:tc>
        <w:tc>
          <w:tcPr>
            <w:tcW w:w="3544" w:type="dxa"/>
            <w:shd w:val="clear" w:color="auto" w:fill="auto"/>
            <w:noWrap/>
            <w:hideMark/>
          </w:tcPr>
          <w:p w14:paraId="05A98982"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Patagonotothen</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guntheri</w:t>
            </w:r>
            <w:proofErr w:type="spellEnd"/>
          </w:p>
        </w:tc>
        <w:tc>
          <w:tcPr>
            <w:tcW w:w="3260" w:type="dxa"/>
            <w:shd w:val="clear" w:color="auto" w:fill="auto"/>
            <w:noWrap/>
            <w:hideMark/>
          </w:tcPr>
          <w:p w14:paraId="540CE0BF"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0D16D2C9" w14:textId="77777777" w:rsidR="00594004" w:rsidRPr="00CE6075" w:rsidRDefault="00C1104A"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WpQaS11B","properties":{"formattedCitation":"\\super 9\\nosupersub{}","plainCitation":"9","noteIndex":0},"citationItems":[{"id":3243,"uris":["http://zotero.org/users/3032824/items/XBEFNIBX"],"uri":["http://zotero.org/users/3032824/items/XBEFNIBX"],"itemData":{"id":3243,"type":"article-journal","abstract":"The occurrence of acanthocephalans was investigated in fishes of the South Shetlands and South Georgia, Antarctica, between October 1986 and January, 1987. Acanthocephalans were found exclusively in demersal fishes. Nine species were noted in fishes off the South Shetlands and 10 in those off South Georgia (total number of different species: 11). Predatory fishes were the most heavily infected....","container-title":"Acta Parasitologica Polonica","issue":"2","language":"English","page":"131-141","source":"www.cabdirect.org","title":"Occurrence of acanthocephalans in fishes of the open sea off the South Shetlands and South Georgia (Antarctic).","volume":"35","author":[{"family":"Zdzitowiecki","given":"K."}],"issued":{"date-parts":[["1990"]]}}}],"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9</w:t>
            </w:r>
            <w:r>
              <w:rPr>
                <w:rFonts w:ascii="Arial" w:eastAsia="Times New Roman" w:hAnsi="Arial" w:cs="Arial"/>
                <w:sz w:val="20"/>
                <w:szCs w:val="20"/>
                <w:lang w:val="de-DE" w:eastAsia="de-DE"/>
              </w:rPr>
              <w:fldChar w:fldCharType="end"/>
            </w:r>
          </w:p>
        </w:tc>
      </w:tr>
      <w:tr w:rsidR="00594004" w:rsidRPr="00421356" w14:paraId="3DB6D1A0"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23C35AD1" w14:textId="77777777" w:rsidR="00594004" w:rsidRPr="00CE6075" w:rsidRDefault="00594004" w:rsidP="00594004">
            <w:pPr>
              <w:rPr>
                <w:rFonts w:ascii="Arial" w:eastAsia="Times New Roman" w:hAnsi="Arial" w:cs="Arial"/>
                <w:sz w:val="20"/>
                <w:szCs w:val="20"/>
                <w:lang w:val="de-DE" w:eastAsia="de-DE"/>
              </w:rPr>
            </w:pPr>
          </w:p>
        </w:tc>
        <w:tc>
          <w:tcPr>
            <w:tcW w:w="3544" w:type="dxa"/>
            <w:shd w:val="clear" w:color="auto" w:fill="auto"/>
            <w:noWrap/>
            <w:hideMark/>
          </w:tcPr>
          <w:p w14:paraId="187FD84C"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Trematomu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bernacchii</w:t>
            </w:r>
            <w:proofErr w:type="spellEnd"/>
          </w:p>
        </w:tc>
        <w:tc>
          <w:tcPr>
            <w:tcW w:w="3260" w:type="dxa"/>
            <w:shd w:val="clear" w:color="auto" w:fill="auto"/>
            <w:noWrap/>
            <w:hideMark/>
          </w:tcPr>
          <w:p w14:paraId="7B99A350"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501B2DBF" w14:textId="77777777" w:rsidR="00594004" w:rsidRPr="00CE6075" w:rsidRDefault="00C1104A"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GgecfXmX","properties":{"formattedCitation":"\\super 6,14,24\\nosupersub{}","plainCitation":"6,14,24","noteIndex":0},"citationItems":[{"id":3269,"uris":["http://zotero.org/users/3032824/items/EAGQSA4H"],"uri":["http://zotero.org/users/3032824/items/EAGQSA4H"],"itemData":{"id":3269,"type":"article-journal","container-title":"Acta Parasitologica Polonica","page":"125-141","title":"Prevalence of acanthocephalans in fishes of South Shetland Islands (Antarctic) III &lt;i&gt;Metacanthocephalus johnstoni&lt;/i&gt; Zdzitowiecki, 1983, &lt;i&gt;M. dalmori&lt;/i&gt; Zdzitowiecki, 1983 and notes on other species; general conclusions.","volume":"31","author":[{"family":"Zdzitowiecki","given":"Krzysztof"}],"issued":{"date-parts":[["1986"]]}}},{"id":3254,"uris":["http://zotero.org/users/3032824/items/IK23PAAX"],"uri":["http://zotero.org/users/3032824/items/IK23PAAX"],"itemData":{"id":3254,"type":"article-journal","abstract":"The fish populations of Port Foster, Deception Island, South Shetland Islands, Antarctica, were investigated as part of the Erupt Antarctic ecosystem study. Surveys were conducted on five cruises between March 1999 and November 2000. Samples also were collected off Livingston Island and King George Island of the South Shetland Islands. Specimens were collected or observed using a multiple opening and closing net and environmental sampling system, otter trawls, benthic line-transect photography, and remotely operated vehicle video. Species composition, length, weight, reproductive condition, diet, habitat, and parasitic infestation were examined for the dominant fish species. Eleven species were collected, all in the suborder Notothenioidei. The fishes found in the survey are known to occur in the region and had diets similar to those found in other studies. Abundances of demersal fishes in Port Foster ranged from 0.05 to 0.10 individualsm−2 over the study period. Inshore shallow-water (&lt;30m) and inshore deep-water (&gt;30m) habitats are identified in Port Foster and described. Port Foster may be a refuge for juvenile fishes such as Champsocephalus gunnari. Limited exchange with the surrounding waters also may limit the influence of recruitment and prey abundance fluctuations outside Port Foster. Trematomus scotti had heavy body cavity parasite infestation from Port Foster, possibly due in part to decreased benthic scour from large icebergs, allowing benthic parasites to persist.","collection-title":"Ecosystem studies at Deception Island, Antarctica","container-title":"Deep Sea Research Part II: Topical Studies in Oceanography","DOI":"10.1016/S0967-0645(03)00094-8","ISSN":"0967-0645","issue":"10","journalAbbreviation":"Deep Sea Research Part II: Topical Studies in Oceanography","language":"en","page":"1843-1858","source":"ScienceDirect","title":"Fish populations of Port Foster, Deception Island, Antarctica and vicinity","volume":"50","author":[{"family":"Ruhl","given":"Henry A."},{"family":"Hastings","given":"Philip A."},{"family":"Zarubick","given":"Lisa A."},{"family":"Jensen","given":"Rachelle M."},{"family":"Zdzitowiecki","given":"Krzysztof"}],"issued":{"date-parts":[["2003",6,1]]}}},{"id":3210,"uris":["http://zotero.org/users/3032824/items/EYVDEIFH"],"uri":["http://zotero.org/users/3032824/items/EYVDEIFH"],"itemData":{"id":3210,"type":"article-journal","container-title":"Polish Polar Research","issue":"4","journalAbbreviation":"Pol. Polar Res.","page":"315-324","title":"The helminth fauna of some notothenioid fishes collected from the shelf of Argentine Islands, West Antarctica","volume":"26","author":[{"family":"Laskowski","given":"Zdzisław"},{"family":"Zdzitowiecki","given":"Krzysztof"}],"issued":{"date-parts":[["2005"]]}}}],"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6,14,24</w:t>
            </w:r>
            <w:r>
              <w:rPr>
                <w:rFonts w:ascii="Arial" w:eastAsia="Times New Roman" w:hAnsi="Arial" w:cs="Arial"/>
                <w:sz w:val="20"/>
                <w:szCs w:val="20"/>
                <w:lang w:val="de-DE" w:eastAsia="de-DE"/>
              </w:rPr>
              <w:fldChar w:fldCharType="end"/>
            </w:r>
          </w:p>
        </w:tc>
      </w:tr>
      <w:tr w:rsidR="00594004" w:rsidRPr="005B38E9" w14:paraId="1C391573"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2994CDC7" w14:textId="77777777" w:rsidR="00594004" w:rsidRPr="00CE6075" w:rsidRDefault="00594004" w:rsidP="00594004">
            <w:pPr>
              <w:rPr>
                <w:rFonts w:ascii="Arial" w:eastAsia="Times New Roman" w:hAnsi="Arial" w:cs="Arial"/>
                <w:sz w:val="20"/>
                <w:szCs w:val="20"/>
                <w:lang w:val="de-DE" w:eastAsia="de-DE"/>
              </w:rPr>
            </w:pPr>
          </w:p>
        </w:tc>
        <w:tc>
          <w:tcPr>
            <w:tcW w:w="3544" w:type="dxa"/>
            <w:shd w:val="clear" w:color="auto" w:fill="auto"/>
            <w:noWrap/>
            <w:hideMark/>
          </w:tcPr>
          <w:p w14:paraId="4CA71F4A"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Trematomu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eulepidotus</w:t>
            </w:r>
            <w:proofErr w:type="spellEnd"/>
          </w:p>
        </w:tc>
        <w:tc>
          <w:tcPr>
            <w:tcW w:w="3260" w:type="dxa"/>
            <w:shd w:val="clear" w:color="auto" w:fill="auto"/>
            <w:noWrap/>
            <w:hideMark/>
          </w:tcPr>
          <w:p w14:paraId="4268251C"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30648B19" w14:textId="77777777" w:rsidR="00594004" w:rsidRPr="00CE6075" w:rsidRDefault="001D3C51"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TbUOzcWo","properties":{"formattedCitation":"\\super 5,57\\nosupersub{}","plainCitation":"5,57","noteIndex":0},"citationItems":[{"id":3241,"uris":["http://zotero.org/users/3032824/items/2424ELSS"],"uri":["http://zotero.org/users/3032824/items/2424ELSS"],"itemData":{"id":3241,"type":"article-journal","abstract":"A total of 400 bony fishes of 32 species (7 families) were caught between 5 February and 4 March, 1996, in 2 neighbouring areas of the Weddell Sea (off Kapp Norvegia and north of Halley Bay) and examined. Acanthocephalans occurred in 55 host specimens of 15 species. Five species were recognised, including 3 echinorhynchid species maturing in fish, Metacanthocephalus campbelli, M. dalmori and...","container-title":"Acta Parasitologica","ISSN":"1230-2821","issue":"4","language":"English","page":"199-203","source":"www.cabdirect.org","title":"Acanthocephala in fish in the Weddell Sea (Antarctic).","volume":"41","author":[{"family":"Zdzitowiecki","given":"K."}],"issued":{"date-parts":[["1996"]]}}},{"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5,57</w:t>
            </w:r>
            <w:r>
              <w:rPr>
                <w:rFonts w:ascii="Arial" w:eastAsia="Times New Roman" w:hAnsi="Arial" w:cs="Arial"/>
                <w:sz w:val="20"/>
                <w:szCs w:val="20"/>
                <w:lang w:val="de-DE" w:eastAsia="de-DE"/>
              </w:rPr>
              <w:fldChar w:fldCharType="end"/>
            </w:r>
          </w:p>
        </w:tc>
      </w:tr>
      <w:tr w:rsidR="00594004" w:rsidRPr="005B38E9" w14:paraId="4501CA94"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54F8AEAC" w14:textId="77777777" w:rsidR="00594004" w:rsidRPr="00CE6075" w:rsidRDefault="00594004" w:rsidP="00594004">
            <w:pPr>
              <w:rPr>
                <w:rFonts w:ascii="Arial" w:eastAsia="Times New Roman" w:hAnsi="Arial" w:cs="Arial"/>
                <w:sz w:val="20"/>
                <w:szCs w:val="20"/>
                <w:lang w:val="de-DE" w:eastAsia="de-DE"/>
              </w:rPr>
            </w:pPr>
          </w:p>
        </w:tc>
        <w:tc>
          <w:tcPr>
            <w:tcW w:w="3544" w:type="dxa"/>
            <w:shd w:val="clear" w:color="auto" w:fill="auto"/>
            <w:noWrap/>
            <w:hideMark/>
          </w:tcPr>
          <w:p w14:paraId="6351EAC7"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Trematomu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hansoni</w:t>
            </w:r>
            <w:proofErr w:type="spellEnd"/>
          </w:p>
        </w:tc>
        <w:tc>
          <w:tcPr>
            <w:tcW w:w="3260" w:type="dxa"/>
            <w:shd w:val="clear" w:color="auto" w:fill="auto"/>
            <w:noWrap/>
            <w:hideMark/>
          </w:tcPr>
          <w:p w14:paraId="58A8BC84"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5C550731" w14:textId="77777777" w:rsidR="00594004" w:rsidRPr="00CE6075" w:rsidRDefault="001D3C51"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XDQ2E9cW","properties":{"formattedCitation":"\\super 24,57,59\\nosupersub{}","plainCitation":"24,57,59","noteIndex":0},"citationItems":[{"id":3269,"uris":["http://zotero.org/users/3032824/items/EAGQSA4H"],"uri":["http://zotero.org/users/3032824/items/EAGQSA4H"],"itemData":{"id":3269,"type":"article-journal","container-title":"Acta Parasitologica Polonica","page":"125-141","title":"Prevalence of acanthocephalans in fishes of South Shetland Islands (Antarctic) III &lt;i&gt;Metacanthocephalus johnstoni&lt;/i&gt; Zdzitowiecki, 1983, &lt;i&gt;M. dalmori&lt;/i&gt; Zdzitowiecki, 1983 and notes on other species; general conclusions.","volume":"31","author":[{"family":"Zdzitowiecki","given":"Krzysztof"}],"issued":{"date-parts":[["1986"]]}}},{"id":3325,"uris":["http://zotero.org/users/3032824/items/8VGKTC7Q"],"uri":["http://zotero.org/users/3032824/items/8VGKTC7Q"],"itemData":{"id":3325,"type":"article-journal","container-title":"Acta Parasitologica","page":"211-217","title":"Acanthocephalans of marine fishes in the regions of South Georgia and South Orkneys (Antarctic).","volume":"31","author":[{"family":"Zdzitowiecki","given":"Krzysztof"}],"issued":{"date-parts":[["1987"]]}}},{"id":3241,"uris":["http://zotero.org/users/3032824/items/2424ELSS"],"uri":["http://zotero.org/users/3032824/items/2424ELSS"],"itemData":{"id":3241,"type":"article-journal","abstract":"A total of 400 bony fishes of 32 species (7 families) were caught between 5 February and 4 March, 1996, in 2 neighbouring areas of the Weddell Sea (off Kapp Norvegia and north of Halley Bay) and examined. Acanthocephalans occurred in 55 host specimens of 15 species. Five species were recognised, including 3 echinorhynchid species maturing in fish, Metacanthocephalus campbelli, M. dalmori and...","container-title":"Acta Parasitologica","ISSN":"1230-2821","issue":"4","language":"English","page":"199-203","source":"www.cabdirect.org","title":"Acanthocephala in fish in the Weddell Sea (Antarctic).","volume":"41","author":[{"family":"Zdzitowiecki","given":"K."}],"issued":{"date-parts":[["1996"]]}}}],"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24,57,59</w:t>
            </w:r>
            <w:r>
              <w:rPr>
                <w:rFonts w:ascii="Arial" w:eastAsia="Times New Roman" w:hAnsi="Arial" w:cs="Arial"/>
                <w:sz w:val="20"/>
                <w:szCs w:val="20"/>
                <w:lang w:val="de-DE" w:eastAsia="de-DE"/>
              </w:rPr>
              <w:fldChar w:fldCharType="end"/>
            </w:r>
          </w:p>
        </w:tc>
      </w:tr>
      <w:tr w:rsidR="00594004" w:rsidRPr="005B38E9" w14:paraId="6A8B0F52"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70C55931" w14:textId="77777777" w:rsidR="00594004" w:rsidRPr="00CE6075" w:rsidRDefault="00594004" w:rsidP="00594004">
            <w:pPr>
              <w:rPr>
                <w:rFonts w:ascii="Arial" w:eastAsia="Times New Roman" w:hAnsi="Arial" w:cs="Arial"/>
                <w:sz w:val="20"/>
                <w:szCs w:val="20"/>
                <w:lang w:val="de-DE" w:eastAsia="de-DE"/>
              </w:rPr>
            </w:pPr>
          </w:p>
        </w:tc>
        <w:tc>
          <w:tcPr>
            <w:tcW w:w="3544" w:type="dxa"/>
            <w:shd w:val="clear" w:color="auto" w:fill="auto"/>
            <w:noWrap/>
            <w:hideMark/>
          </w:tcPr>
          <w:p w14:paraId="5DFBAD4D"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Trematomu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lepidorhinus</w:t>
            </w:r>
            <w:proofErr w:type="spellEnd"/>
          </w:p>
        </w:tc>
        <w:tc>
          <w:tcPr>
            <w:tcW w:w="3260" w:type="dxa"/>
            <w:shd w:val="clear" w:color="auto" w:fill="auto"/>
            <w:noWrap/>
            <w:hideMark/>
          </w:tcPr>
          <w:p w14:paraId="1B345098"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4104A718" w14:textId="77777777" w:rsidR="00594004" w:rsidRPr="00CE6075" w:rsidRDefault="00551076"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s7HF6aPR","properties":{"formattedCitation":"\\super 57\\nosupersub{}","plainCitation":"57","noteIndex":0},"citationItems":[{"id":3241,"uris":["http://zotero.org/users/3032824/items/2424ELSS"],"uri":["http://zotero.org/users/3032824/items/2424ELSS"],"itemData":{"id":3241,"type":"article-journal","abstract":"A total of 400 bony fishes of 32 species (7 families) were caught between 5 February and 4 March, 1996, in 2 neighbouring areas of the Weddell Sea (off Kapp Norvegia and north of Halley Bay) and examined. Acanthocephalans occurred in 55 host specimens of 15 species. Five species were recognised, including 3 echinorhynchid species maturing in fish, Metacanthocephalus campbelli, M. dalmori and...","container-title":"Acta Parasitologica","ISSN":"1230-2821","issue":"4","language":"English","page":"199-203","source":"www.cabdirect.org","title":"Acanthocephala in fish in the Weddell Sea (Antarctic).","volume":"41","author":[{"family":"Zdzitowiecki","given":"K."}],"issued":{"date-parts":[["1996"]]}}}],"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57</w:t>
            </w:r>
            <w:r>
              <w:rPr>
                <w:rFonts w:ascii="Arial" w:eastAsia="Times New Roman" w:hAnsi="Arial" w:cs="Arial"/>
                <w:sz w:val="20"/>
                <w:szCs w:val="20"/>
                <w:lang w:val="de-DE" w:eastAsia="de-DE"/>
              </w:rPr>
              <w:fldChar w:fldCharType="end"/>
            </w:r>
          </w:p>
        </w:tc>
      </w:tr>
      <w:tr w:rsidR="00594004" w:rsidRPr="005B38E9" w14:paraId="426E180F"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73D7A131" w14:textId="77777777" w:rsidR="00594004" w:rsidRPr="00CE6075" w:rsidRDefault="00594004" w:rsidP="00594004">
            <w:pPr>
              <w:rPr>
                <w:rFonts w:ascii="Arial" w:eastAsia="Times New Roman" w:hAnsi="Arial" w:cs="Arial"/>
                <w:sz w:val="20"/>
                <w:szCs w:val="20"/>
                <w:lang w:val="de-DE" w:eastAsia="de-DE"/>
              </w:rPr>
            </w:pPr>
          </w:p>
        </w:tc>
        <w:tc>
          <w:tcPr>
            <w:tcW w:w="3544" w:type="dxa"/>
            <w:shd w:val="clear" w:color="auto" w:fill="auto"/>
            <w:noWrap/>
            <w:hideMark/>
          </w:tcPr>
          <w:p w14:paraId="324FBDED"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Trematomu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loennbergi</w:t>
            </w:r>
            <w:proofErr w:type="spellEnd"/>
          </w:p>
        </w:tc>
        <w:tc>
          <w:tcPr>
            <w:tcW w:w="3260" w:type="dxa"/>
            <w:shd w:val="clear" w:color="auto" w:fill="auto"/>
            <w:noWrap/>
            <w:hideMark/>
          </w:tcPr>
          <w:p w14:paraId="383600F1"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0ACF0135" w14:textId="77777777" w:rsidR="00594004" w:rsidRPr="00CE6075" w:rsidRDefault="00551076"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C2fgm5vy","properties":{"formattedCitation":"\\super 57\\nosupersub{}","plainCitation":"57","noteIndex":0},"citationItems":[{"id":3241,"uris":["http://zotero.org/users/3032824/items/2424ELSS"],"uri":["http://zotero.org/users/3032824/items/2424ELSS"],"itemData":{"id":3241,"type":"article-journal","abstract":"A total of 400 bony fishes of 32 species (7 families) were caught between 5 February and 4 March, 1996, in 2 neighbouring areas of the Weddell Sea (off Kapp Norvegia and north of Halley Bay) and examined. Acanthocephalans occurred in 55 host specimens of 15 species. Five species were recognised, including 3 echinorhynchid species maturing in fish, Metacanthocephalus campbelli, M. dalmori and...","container-title":"Acta Parasitologica","ISSN":"1230-2821","issue":"4","language":"English","page":"199-203","source":"www.cabdirect.org","title":"Acanthocephala in fish in the Weddell Sea (Antarctic).","volume":"41","author":[{"family":"Zdzitowiecki","given":"K."}],"issued":{"date-parts":[["1996"]]}}}],"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57</w:t>
            </w:r>
            <w:r>
              <w:rPr>
                <w:rFonts w:ascii="Arial" w:eastAsia="Times New Roman" w:hAnsi="Arial" w:cs="Arial"/>
                <w:sz w:val="20"/>
                <w:szCs w:val="20"/>
                <w:lang w:val="de-DE" w:eastAsia="de-DE"/>
              </w:rPr>
              <w:fldChar w:fldCharType="end"/>
            </w:r>
          </w:p>
        </w:tc>
      </w:tr>
      <w:tr w:rsidR="00594004" w:rsidRPr="005B38E9" w14:paraId="159CC53F"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149DCE12" w14:textId="77777777" w:rsidR="00594004" w:rsidRPr="00CE6075" w:rsidRDefault="00594004" w:rsidP="00594004">
            <w:pPr>
              <w:rPr>
                <w:rFonts w:ascii="Arial" w:eastAsia="Times New Roman" w:hAnsi="Arial" w:cs="Arial"/>
                <w:sz w:val="20"/>
                <w:szCs w:val="20"/>
                <w:lang w:val="de-DE" w:eastAsia="de-DE"/>
              </w:rPr>
            </w:pPr>
          </w:p>
        </w:tc>
        <w:tc>
          <w:tcPr>
            <w:tcW w:w="3544" w:type="dxa"/>
            <w:shd w:val="clear" w:color="auto" w:fill="auto"/>
            <w:noWrap/>
            <w:hideMark/>
          </w:tcPr>
          <w:p w14:paraId="04F73B1F"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Trematomu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pennellii</w:t>
            </w:r>
            <w:proofErr w:type="spellEnd"/>
          </w:p>
        </w:tc>
        <w:tc>
          <w:tcPr>
            <w:tcW w:w="3260" w:type="dxa"/>
            <w:shd w:val="clear" w:color="auto" w:fill="auto"/>
            <w:noWrap/>
            <w:hideMark/>
          </w:tcPr>
          <w:p w14:paraId="1BA3B8AE"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72F0A953" w14:textId="77777777" w:rsidR="00594004" w:rsidRPr="00CE6075" w:rsidRDefault="00551076"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PFTUgVI6","properties":{"formattedCitation":"\\super 57\\nosupersub{}","plainCitation":"57","noteIndex":0},"citationItems":[{"id":3241,"uris":["http://zotero.org/users/3032824/items/2424ELSS"],"uri":["http://zotero.org/users/3032824/items/2424ELSS"],"itemData":{"id":3241,"type":"article-journal","abstract":"A total of 400 bony fishes of 32 species (7 families) were caught between 5 February and 4 March, 1996, in 2 neighbouring areas of the Weddell Sea (off Kapp Norvegia and north of Halley Bay) and examined. Acanthocephalans occurred in 55 host specimens of 15 species. Five species were recognised, including 3 echinorhynchid species maturing in fish, Metacanthocephalus campbelli, M. dalmori and...","container-title":"Acta Parasitologica","ISSN":"1230-2821","issue":"4","language":"English","page":"199-203","source":"www.cabdirect.org","title":"Acanthocephala in fish in the Weddell Sea (Antarctic).","volume":"41","author":[{"family":"Zdzitowiecki","given":"K."}],"issued":{"date-parts":[["1996"]]}}}],"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57</w:t>
            </w:r>
            <w:r>
              <w:rPr>
                <w:rFonts w:ascii="Arial" w:eastAsia="Times New Roman" w:hAnsi="Arial" w:cs="Arial"/>
                <w:sz w:val="20"/>
                <w:szCs w:val="20"/>
                <w:lang w:val="de-DE" w:eastAsia="de-DE"/>
              </w:rPr>
              <w:fldChar w:fldCharType="end"/>
            </w:r>
          </w:p>
        </w:tc>
      </w:tr>
      <w:tr w:rsidR="00594004" w:rsidRPr="005B38E9" w14:paraId="5D36FD3C"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3A47D189" w14:textId="77777777" w:rsidR="00594004" w:rsidRPr="00CE6075" w:rsidRDefault="00594004" w:rsidP="00594004">
            <w:pPr>
              <w:rPr>
                <w:rFonts w:ascii="Arial" w:eastAsia="Times New Roman" w:hAnsi="Arial" w:cs="Arial"/>
                <w:sz w:val="20"/>
                <w:szCs w:val="20"/>
                <w:lang w:val="de-DE" w:eastAsia="de-DE"/>
              </w:rPr>
            </w:pPr>
          </w:p>
        </w:tc>
        <w:tc>
          <w:tcPr>
            <w:tcW w:w="3544" w:type="dxa"/>
            <w:shd w:val="clear" w:color="auto" w:fill="auto"/>
            <w:noWrap/>
            <w:hideMark/>
          </w:tcPr>
          <w:p w14:paraId="703E51D4"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Trematomu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scotti</w:t>
            </w:r>
            <w:proofErr w:type="spellEnd"/>
          </w:p>
        </w:tc>
        <w:tc>
          <w:tcPr>
            <w:tcW w:w="3260" w:type="dxa"/>
            <w:shd w:val="clear" w:color="auto" w:fill="auto"/>
            <w:noWrap/>
            <w:hideMark/>
          </w:tcPr>
          <w:p w14:paraId="21D622C9" w14:textId="77777777" w:rsidR="00594004" w:rsidRPr="00CE6075" w:rsidRDefault="00594004" w:rsidP="005940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2F013ABC" w14:textId="77777777" w:rsidR="00594004" w:rsidRPr="00CE6075" w:rsidRDefault="00551076" w:rsidP="003E61F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RB0Viosv","properties":{"formattedCitation":"\\super 57\\nosupersub{}","plainCitation":"57","noteIndex":0},"citationItems":[{"id":3241,"uris":["http://zotero.org/users/3032824/items/2424ELSS"],"uri":["http://zotero.org/users/3032824/items/2424ELSS"],"itemData":{"id":3241,"type":"article-journal","abstract":"A total of 400 bony fishes of 32 species (7 families) were caught between 5 February and 4 March, 1996, in 2 neighbouring areas of the Weddell Sea (off Kapp Norvegia and north of Halley Bay) and examined. Acanthocephalans occurred in 55 host specimens of 15 species. Five species were recognised, including 3 echinorhynchid species maturing in fish, Metacanthocephalus campbelli, M. dalmori and...","container-title":"Acta Parasitologica","ISSN":"1230-2821","issue":"4","language":"English","page":"199-203","source":"www.cabdirect.org","title":"Acanthocephala in fish in the Weddell Sea (Antarctic).","volume":"41","author":[{"family":"Zdzitowiecki","given":"K."}],"issued":{"date-parts":[["1996"]]}}}],"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57</w:t>
            </w:r>
            <w:r>
              <w:rPr>
                <w:rFonts w:ascii="Arial" w:eastAsia="Times New Roman" w:hAnsi="Arial" w:cs="Arial"/>
                <w:sz w:val="20"/>
                <w:szCs w:val="20"/>
                <w:lang w:val="de-DE" w:eastAsia="de-DE"/>
              </w:rPr>
              <w:fldChar w:fldCharType="end"/>
            </w:r>
          </w:p>
        </w:tc>
      </w:tr>
      <w:tr w:rsidR="00594004" w:rsidRPr="005B38E9" w14:paraId="62792DFE"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tcBorders>
              <w:bottom w:val="single" w:sz="4" w:space="0" w:color="auto"/>
            </w:tcBorders>
            <w:shd w:val="clear" w:color="auto" w:fill="auto"/>
            <w:noWrap/>
            <w:hideMark/>
          </w:tcPr>
          <w:p w14:paraId="219DD6D1" w14:textId="77777777" w:rsidR="00594004" w:rsidRPr="00CE6075" w:rsidRDefault="00594004" w:rsidP="00594004">
            <w:pPr>
              <w:rPr>
                <w:rFonts w:ascii="Arial" w:eastAsia="Times New Roman" w:hAnsi="Arial" w:cs="Arial"/>
                <w:sz w:val="20"/>
                <w:szCs w:val="20"/>
                <w:lang w:val="de-DE" w:eastAsia="de-DE"/>
              </w:rPr>
            </w:pPr>
          </w:p>
        </w:tc>
        <w:tc>
          <w:tcPr>
            <w:tcW w:w="3544" w:type="dxa"/>
            <w:tcBorders>
              <w:bottom w:val="single" w:sz="4" w:space="0" w:color="auto"/>
            </w:tcBorders>
            <w:shd w:val="clear" w:color="auto" w:fill="F2F2F2" w:themeFill="background1" w:themeFillShade="F2"/>
            <w:noWrap/>
            <w:hideMark/>
          </w:tcPr>
          <w:p w14:paraId="3F46D89B"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Lycodichthy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antarcticus</w:t>
            </w:r>
            <w:proofErr w:type="spellEnd"/>
          </w:p>
        </w:tc>
        <w:tc>
          <w:tcPr>
            <w:tcW w:w="3260" w:type="dxa"/>
            <w:tcBorders>
              <w:bottom w:val="single" w:sz="4" w:space="0" w:color="auto"/>
            </w:tcBorders>
            <w:shd w:val="clear" w:color="auto" w:fill="F2F2F2" w:themeFill="background1" w:themeFillShade="F2"/>
            <w:noWrap/>
            <w:hideMark/>
          </w:tcPr>
          <w:p w14:paraId="1BF0937E" w14:textId="77777777" w:rsidR="00594004" w:rsidRPr="00CE6075" w:rsidRDefault="00594004" w:rsidP="005940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roofErr w:type="spellStart"/>
            <w:r w:rsidRPr="00CE6075">
              <w:rPr>
                <w:rFonts w:ascii="Arial" w:eastAsia="Times New Roman" w:hAnsi="Arial" w:cs="Arial"/>
                <w:sz w:val="20"/>
                <w:szCs w:val="20"/>
                <w:lang w:val="de-DE" w:eastAsia="de-DE"/>
              </w:rPr>
              <w:t>Zoarcidae</w:t>
            </w:r>
            <w:proofErr w:type="spellEnd"/>
            <w:r w:rsidRPr="00CE6075">
              <w:rPr>
                <w:rFonts w:ascii="Arial" w:eastAsia="Times New Roman" w:hAnsi="Arial" w:cs="Arial"/>
                <w:sz w:val="20"/>
                <w:szCs w:val="20"/>
                <w:lang w:val="de-DE" w:eastAsia="de-DE"/>
              </w:rPr>
              <w:t xml:space="preserve"> (</w:t>
            </w:r>
            <w:proofErr w:type="spellStart"/>
            <w:r w:rsidRPr="00CE6075">
              <w:rPr>
                <w:rFonts w:ascii="Arial" w:eastAsia="Times New Roman" w:hAnsi="Arial" w:cs="Arial"/>
                <w:sz w:val="20"/>
                <w:szCs w:val="20"/>
                <w:lang w:val="de-DE" w:eastAsia="de-DE"/>
              </w:rPr>
              <w:t>Perciformes</w:t>
            </w:r>
            <w:proofErr w:type="spellEnd"/>
            <w:r w:rsidRPr="00CE6075">
              <w:rPr>
                <w:rFonts w:ascii="Arial" w:eastAsia="Times New Roman" w:hAnsi="Arial" w:cs="Arial"/>
                <w:sz w:val="20"/>
                <w:szCs w:val="20"/>
                <w:lang w:val="de-DE" w:eastAsia="de-DE"/>
              </w:rPr>
              <w:t>)</w:t>
            </w:r>
          </w:p>
        </w:tc>
        <w:tc>
          <w:tcPr>
            <w:tcW w:w="1120" w:type="dxa"/>
            <w:tcBorders>
              <w:bottom w:val="single" w:sz="4" w:space="0" w:color="auto"/>
            </w:tcBorders>
            <w:shd w:val="clear" w:color="auto" w:fill="F2F2F2" w:themeFill="background1" w:themeFillShade="F2"/>
            <w:noWrap/>
            <w:hideMark/>
          </w:tcPr>
          <w:p w14:paraId="775712CD" w14:textId="77777777" w:rsidR="00594004" w:rsidRPr="00CE6075" w:rsidRDefault="00551076" w:rsidP="003E61F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3E61FA">
              <w:rPr>
                <w:rFonts w:ascii="Arial" w:eastAsia="Times New Roman" w:hAnsi="Arial" w:cs="Arial"/>
                <w:sz w:val="20"/>
                <w:szCs w:val="20"/>
                <w:lang w:val="de-DE" w:eastAsia="de-DE"/>
              </w:rPr>
              <w:instrText xml:space="preserve"> ADDIN ZOTERO_ITEM CSL_CITATION {"citationID":"SKxGsxKU","properties":{"formattedCitation":"\\super 57\\nosupersub{}","plainCitation":"57","noteIndex":0},"citationItems":[{"id":3241,"uris":["http://zotero.org/users/3032824/items/2424ELSS"],"uri":["http://zotero.org/users/3032824/items/2424ELSS"],"itemData":{"id":3241,"type":"article-journal","abstract":"A total of 400 bony fishes of 32 species (7 families) were caught between 5 February and 4 March, 1996, in 2 neighbouring areas of the Weddell Sea (off Kapp Norvegia and north of Halley Bay) and examined. Acanthocephalans occurred in 55 host specimens of 15 species. Five species were recognised, including 3 echinorhynchid species maturing in fish, Metacanthocephalus campbelli, M. dalmori and...","container-title":"Acta Parasitologica","ISSN":"1230-2821","issue":"4","language":"English","page":"199-203","source":"www.cabdirect.org","title":"Acanthocephala in fish in the Weddell Sea (Antarctic).","volume":"41","author":[{"family":"Zdzitowiecki","given":"K."}],"issued":{"date-parts":[["1996"]]}}}],"schema":"https://github.com/citation-style-language/schema/raw/master/csl-citation.json"} </w:instrText>
            </w:r>
            <w:r>
              <w:rPr>
                <w:rFonts w:ascii="Arial" w:eastAsia="Times New Roman" w:hAnsi="Arial" w:cs="Arial"/>
                <w:sz w:val="20"/>
                <w:szCs w:val="20"/>
                <w:lang w:val="de-DE" w:eastAsia="de-DE"/>
              </w:rPr>
              <w:fldChar w:fldCharType="separate"/>
            </w:r>
            <w:r w:rsidR="003E61FA" w:rsidRPr="003E61FA">
              <w:rPr>
                <w:rFonts w:ascii="Arial" w:hAnsi="Arial" w:cs="Arial"/>
                <w:sz w:val="20"/>
                <w:szCs w:val="24"/>
                <w:vertAlign w:val="superscript"/>
              </w:rPr>
              <w:t>57</w:t>
            </w:r>
            <w:r>
              <w:rPr>
                <w:rFonts w:ascii="Arial" w:eastAsia="Times New Roman" w:hAnsi="Arial" w:cs="Arial"/>
                <w:sz w:val="20"/>
                <w:szCs w:val="20"/>
                <w:lang w:val="de-DE" w:eastAsia="de-DE"/>
              </w:rPr>
              <w:fldChar w:fldCharType="end"/>
            </w:r>
          </w:p>
        </w:tc>
      </w:tr>
      <w:tr w:rsidR="00DC1B83" w:rsidRPr="005B38E9" w14:paraId="4B8C705B" w14:textId="77777777" w:rsidTr="00DC1B83">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5DE65C49" w14:textId="77777777" w:rsidR="00DC1B83" w:rsidRPr="00551076" w:rsidRDefault="00DC1B83" w:rsidP="00DC1B83">
            <w:pPr>
              <w:rPr>
                <w:rFonts w:ascii="Arial" w:eastAsia="Times New Roman" w:hAnsi="Arial" w:cs="Arial"/>
                <w:sz w:val="20"/>
                <w:szCs w:val="20"/>
                <w:lang w:val="en-US" w:eastAsia="de-DE"/>
              </w:rPr>
            </w:pPr>
            <w:proofErr w:type="spellStart"/>
            <w:r w:rsidRPr="00CE6075">
              <w:rPr>
                <w:rFonts w:ascii="Arial" w:eastAsia="Times New Roman" w:hAnsi="Arial" w:cs="Arial"/>
                <w:i/>
                <w:iCs/>
                <w:sz w:val="20"/>
                <w:szCs w:val="20"/>
                <w:lang w:val="de-DE" w:eastAsia="de-DE"/>
              </w:rPr>
              <w:t>Contracaecum</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osculatum</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s.l</w:t>
            </w:r>
            <w:proofErr w:type="spellEnd"/>
            <w:r w:rsidRPr="00CE6075">
              <w:rPr>
                <w:rFonts w:ascii="Arial" w:eastAsia="Times New Roman" w:hAnsi="Arial" w:cs="Arial"/>
                <w:i/>
                <w:iCs/>
                <w:sz w:val="20"/>
                <w:szCs w:val="20"/>
                <w:lang w:val="de-DE" w:eastAsia="de-DE"/>
              </w:rPr>
              <w:t>.)</w:t>
            </w:r>
          </w:p>
        </w:tc>
        <w:tc>
          <w:tcPr>
            <w:tcW w:w="3544" w:type="dxa"/>
            <w:shd w:val="clear" w:color="auto" w:fill="F2F2F2" w:themeFill="background1" w:themeFillShade="F2"/>
            <w:noWrap/>
          </w:tcPr>
          <w:p w14:paraId="696F55C0"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Gerlachea</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australis</w:t>
            </w:r>
            <w:proofErr w:type="spellEnd"/>
          </w:p>
        </w:tc>
        <w:tc>
          <w:tcPr>
            <w:tcW w:w="3260" w:type="dxa"/>
            <w:shd w:val="clear" w:color="auto" w:fill="F2F2F2" w:themeFill="background1" w:themeFillShade="F2"/>
            <w:noWrap/>
          </w:tcPr>
          <w:p w14:paraId="6F39A2E7"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roofErr w:type="spellStart"/>
            <w:r w:rsidRPr="00CE6075">
              <w:rPr>
                <w:rFonts w:ascii="Arial" w:eastAsia="Times New Roman" w:hAnsi="Arial" w:cs="Arial"/>
                <w:sz w:val="20"/>
                <w:szCs w:val="20"/>
                <w:lang w:val="de-DE" w:eastAsia="de-DE"/>
              </w:rPr>
              <w:t>Bathydraconidae</w:t>
            </w:r>
            <w:proofErr w:type="spellEnd"/>
            <w:r w:rsidRPr="00CE6075">
              <w:rPr>
                <w:rFonts w:ascii="Arial" w:eastAsia="Times New Roman" w:hAnsi="Arial" w:cs="Arial"/>
                <w:sz w:val="20"/>
                <w:szCs w:val="20"/>
                <w:lang w:val="de-DE" w:eastAsia="de-DE"/>
              </w:rPr>
              <w:t xml:space="preserve"> (</w:t>
            </w:r>
            <w:proofErr w:type="spellStart"/>
            <w:r w:rsidRPr="00CE6075">
              <w:rPr>
                <w:rFonts w:ascii="Arial" w:eastAsia="Times New Roman" w:hAnsi="Arial" w:cs="Arial"/>
                <w:sz w:val="20"/>
                <w:szCs w:val="20"/>
                <w:lang w:val="de-DE" w:eastAsia="de-DE"/>
              </w:rPr>
              <w:t>Notothenioidei</w:t>
            </w:r>
            <w:proofErr w:type="spellEnd"/>
            <w:r w:rsidRPr="00CE6075">
              <w:rPr>
                <w:rFonts w:ascii="Arial" w:eastAsia="Times New Roman" w:hAnsi="Arial" w:cs="Arial"/>
                <w:sz w:val="20"/>
                <w:szCs w:val="20"/>
                <w:lang w:val="de-DE" w:eastAsia="de-DE"/>
              </w:rPr>
              <w:t>)</w:t>
            </w:r>
          </w:p>
        </w:tc>
        <w:tc>
          <w:tcPr>
            <w:tcW w:w="1120" w:type="dxa"/>
            <w:shd w:val="clear" w:color="auto" w:fill="F2F2F2" w:themeFill="background1" w:themeFillShade="F2"/>
            <w:noWrap/>
          </w:tcPr>
          <w:p w14:paraId="112B774D"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esVaFBwY","properties":{"formattedCitation":"\\super 55,65\\nosupersub{}","plainCitation":"55,65","noteIndex":0},"citationItems":[{"id":125,"uris":["http://zotero.org/users/3032824/items/WRN23XUM"],"uri":["http://zotero.org/users/3032824/items/WRN23XUM"],"itemData":{"id":125,"type":"article-journal","abstract":"Adjustment of anisakid nematode life cycles to the high Antarctic food web as shown by Contracaecum radiatum and C. osculatum in the Weddell Sea - Volume 4 Issue 2 - Heinz Klöser, Joachim Plötz, Harry Palm, Annette Bartsch, Gerd Hubold","container-title":"Antarctic Science","title":"Adjustment of anisakid nematode life cycles to the high Antarctic food web as shown by &amp;lt;span class=&amp;quot;italic&amp;quot;&amp;gt;Contracaecum radiatum&amp;lt;/span&amp;gt; and &amp;lt;span class=&amp;quot;italic&amp;quot;&amp;gt;C. osculatum&amp;lt;/span&amp;gt; in the Weddell Sea","URL":"/core/journals/antarctic-science/article/adjustment-of-anisakid-nematode-life-cycles-to-the-high-antarctic-food-web-as-shown-by-contracaecum-radiatum-and-c-osculatum-in-the-weddell-sea/7D1B4E8A091379950110ADC6D2D3D2C7","author":[{"family":"Klöser","given":"Heinz"},{"family":"Plötz","given":"Joachim"},{"family":"Palm","given":"Harry"},{"family":"Bartsch","given":"Annette"},{"family":"Hubold","given":"Gerd"}],"accessed":{"date-parts":[["2016",11,10]]},"issued":{"date-parts":[["1992",6]]}}},{"id":3314,"uris":["http://zotero.org/users/3032824/items/AYTLHUWB"],"uri":["http://zotero.org/users/3032824/items/AYTLHUWB"],"itemData":{"id":3314,"type":"article-journal","abstract":"As members of the Notothenioidei - the dominant fish taxon in Antarctic waters - the family Bathydraconidae includes 12 genera and 17 species. The knowledge of these species inhabiting an isolated environment is rather fragmentary, including their parasite fauna. Studies on fish hosts and their associated parasites can help gain insights into even remote ecosystems and be used to infer ecological roles in food webs; however, ecological studies on the Bathydraconidae are scarce.","container-title":"Parasites &amp; Vectors","DOI":"10.1186/s13071-017-2176-7","ISSN":"1756-3305","issue":"1","journalAbbreviation":"Parasites Vectors","language":"en","page":"235","source":"Springer Link","title":"Parasite fauna of the Antarctic dragonfish &lt;i&gt;Parachaenichthys charcoti&lt;/i&gt; (Perciformes: Bathydraconidae) and closely related Bathydraconidae from the Antarctic Peninsula, Southern Ocean","title-short":"Parasite fauna of the Antarctic dragonfish Parachaenichthys charcoti (Perciformes","volume":"10","author":[{"family":"Münster","given":"Julian"},{"family":"Kochmann","given":"Judith"},{"family":"Grigat","given":"Juline"},{"family":"Klimpel","given":"Sven"},{"family":"Kuhn","given":"Thomas"}],"issued":{"date-parts":[["2017",5,12]]}}}],"schema":"https://github.com/citation-style-language/schema/raw/master/csl-citation.json"} </w:instrText>
            </w:r>
            <w:r>
              <w:rPr>
                <w:rFonts w:ascii="Arial" w:eastAsia="Times New Roman" w:hAnsi="Arial" w:cs="Arial"/>
                <w:sz w:val="20"/>
                <w:szCs w:val="20"/>
                <w:lang w:val="de-DE" w:eastAsia="de-DE"/>
              </w:rPr>
              <w:fldChar w:fldCharType="separate"/>
            </w:r>
            <w:r w:rsidRPr="00DC1B83">
              <w:rPr>
                <w:rFonts w:ascii="Arial" w:hAnsi="Arial" w:cs="Arial"/>
                <w:sz w:val="20"/>
                <w:szCs w:val="24"/>
                <w:vertAlign w:val="superscript"/>
              </w:rPr>
              <w:t>55,65</w:t>
            </w:r>
            <w:r>
              <w:rPr>
                <w:rFonts w:ascii="Arial" w:eastAsia="Times New Roman" w:hAnsi="Arial" w:cs="Arial"/>
                <w:sz w:val="20"/>
                <w:szCs w:val="20"/>
                <w:lang w:val="de-DE" w:eastAsia="de-DE"/>
              </w:rPr>
              <w:fldChar w:fldCharType="end"/>
            </w:r>
          </w:p>
        </w:tc>
      </w:tr>
      <w:tr w:rsidR="00DC1B83" w:rsidRPr="00421356" w14:paraId="7CE1B192" w14:textId="77777777" w:rsidTr="00DC1B83">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65BF336A" w14:textId="77777777" w:rsidR="00DC1B83" w:rsidRPr="00CE6075" w:rsidRDefault="00DC1B83" w:rsidP="00DC1B83">
            <w:pPr>
              <w:rPr>
                <w:rFonts w:ascii="Arial" w:eastAsia="Times New Roman" w:hAnsi="Arial" w:cs="Arial"/>
                <w:sz w:val="20"/>
                <w:szCs w:val="20"/>
                <w:lang w:val="de-DE" w:eastAsia="de-DE"/>
              </w:rPr>
            </w:pPr>
          </w:p>
        </w:tc>
        <w:tc>
          <w:tcPr>
            <w:tcW w:w="3544" w:type="dxa"/>
            <w:shd w:val="clear" w:color="auto" w:fill="F2F2F2" w:themeFill="background1" w:themeFillShade="F2"/>
            <w:noWrap/>
          </w:tcPr>
          <w:p w14:paraId="732459F9"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Gymnodraco</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acuticeps</w:t>
            </w:r>
            <w:proofErr w:type="spellEnd"/>
          </w:p>
        </w:tc>
        <w:tc>
          <w:tcPr>
            <w:tcW w:w="3260" w:type="dxa"/>
            <w:shd w:val="clear" w:color="auto" w:fill="F2F2F2" w:themeFill="background1" w:themeFillShade="F2"/>
            <w:noWrap/>
          </w:tcPr>
          <w:p w14:paraId="549C97F2"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2F2F2" w:themeFill="background1" w:themeFillShade="F2"/>
            <w:noWrap/>
          </w:tcPr>
          <w:p w14:paraId="167E0DBC"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pZHgzQyR","properties":{"formattedCitation":"\\super 55\\nosupersub{}","plainCitation":"55","noteIndex":0},"citationItems":[{"id":3314,"uris":["http://zotero.org/users/3032824/items/AYTLHUWB"],"uri":["http://zotero.org/users/3032824/items/AYTLHUWB"],"itemData":{"id":3314,"type":"article-journal","abstract":"As members of the Notothenioidei - the dominant fish taxon in Antarctic waters - the family Bathydraconidae includes 12 genera and 17 species. The knowledge of these species inhabiting an isolated environment is rather fragmentary, including their parasite fauna. Studies on fish hosts and their associated parasites can help gain insights into even remote ecosystems and be used to infer ecological roles in food webs; however, ecological studies on the Bathydraconidae are scarce.","container-title":"Parasites &amp; Vectors","DOI":"10.1186/s13071-017-2176-7","ISSN":"1756-3305","issue":"1","journalAbbreviation":"Parasites Vectors","language":"en","page":"235","source":"Springer Link","title":"Parasite fauna of the Antarctic dragonfish &lt;i&gt;Parachaenichthys charcoti&lt;/i&gt; (Perciformes: Bathydraconidae) and closely related Bathydraconidae from the Antarctic Peninsula, Southern Ocean","title-short":"Parasite fauna of the Antarctic dragonfish Parachaenichthys charcoti (Perciformes","volume":"10","author":[{"family":"Münster","given":"Julian"},{"family":"Kochmann","given":"Judith"},{"family":"Grigat","given":"Juline"},{"family":"Klimpel","given":"Sven"},{"family":"Kuhn","given":"Thomas"}],"issued":{"date-parts":[["2017",5,12]]}}}],"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55</w:t>
            </w:r>
            <w:r>
              <w:rPr>
                <w:rFonts w:ascii="Arial" w:eastAsia="Times New Roman" w:hAnsi="Arial" w:cs="Arial"/>
                <w:sz w:val="20"/>
                <w:szCs w:val="20"/>
                <w:lang w:val="de-DE" w:eastAsia="de-DE"/>
              </w:rPr>
              <w:fldChar w:fldCharType="end"/>
            </w:r>
          </w:p>
        </w:tc>
      </w:tr>
      <w:tr w:rsidR="00DC1B83" w:rsidRPr="00C1104A" w14:paraId="50C7086F" w14:textId="77777777" w:rsidTr="00DC1B83">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79662ACB" w14:textId="77777777" w:rsidR="00DC1B83" w:rsidRPr="00CE6075" w:rsidRDefault="00DC1B83" w:rsidP="00DC1B83">
            <w:pPr>
              <w:rPr>
                <w:rFonts w:ascii="Arial" w:eastAsia="Times New Roman" w:hAnsi="Arial" w:cs="Arial"/>
                <w:sz w:val="20"/>
                <w:szCs w:val="20"/>
                <w:lang w:val="de-DE" w:eastAsia="de-DE"/>
              </w:rPr>
            </w:pPr>
          </w:p>
        </w:tc>
        <w:tc>
          <w:tcPr>
            <w:tcW w:w="3544" w:type="dxa"/>
            <w:shd w:val="clear" w:color="auto" w:fill="F2F2F2" w:themeFill="background1" w:themeFillShade="F2"/>
            <w:noWrap/>
          </w:tcPr>
          <w:p w14:paraId="5F849838"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Parachaenichthy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charcoti</w:t>
            </w:r>
            <w:proofErr w:type="spellEnd"/>
          </w:p>
        </w:tc>
        <w:tc>
          <w:tcPr>
            <w:tcW w:w="3260" w:type="dxa"/>
            <w:shd w:val="clear" w:color="auto" w:fill="F2F2F2" w:themeFill="background1" w:themeFillShade="F2"/>
            <w:noWrap/>
          </w:tcPr>
          <w:p w14:paraId="7CD07A86"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2F2F2" w:themeFill="background1" w:themeFillShade="F2"/>
            <w:noWrap/>
          </w:tcPr>
          <w:p w14:paraId="64F9733E"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5L4Z8taK","properties":{"formattedCitation":"\\super 5,55\\nosupersub{}","plainCitation":"5,55","noteIndex":0},"citationItems":[{"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id":3314,"uris":["http://zotero.org/users/3032824/items/AYTLHUWB"],"uri":["http://zotero.org/users/3032824/items/AYTLHUWB"],"itemData":{"id":3314,"type":"article-journal","abstract":"As members of the Notothenioidei - the dominant fish taxon in Antarctic waters - the family Bathydraconidae includes 12 genera and 17 species. The knowledge of these species inhabiting an isolated environment is rather fragmentary, including their parasite fauna. Studies on fish hosts and their associated parasites can help gain insights into even remote ecosystems and be used to infer ecological roles in food webs; however, ecological studies on the Bathydraconidae are scarce.","container-title":"Parasites &amp; Vectors","DOI":"10.1186/s13071-017-2176-7","ISSN":"1756-3305","issue":"1","journalAbbreviation":"Parasites Vectors","language":"en","page":"235","source":"Springer Link","title":"Parasite fauna of the Antarctic dragonfish &lt;i&gt;Parachaenichthys charcoti&lt;/i&gt; (Perciformes: Bathydraconidae) and closely related Bathydraconidae from the Antarctic Peninsula, Southern Ocean","title-short":"Parasite fauna of the Antarctic dragonfish Parachaenichthys charcoti (Perciformes","volume":"10","author":[{"family":"Münster","given":"Julian"},{"family":"Kochmann","given":"Judith"},{"family":"Grigat","given":"Juline"},{"family":"Klimpel","given":"Sven"},{"family":"Kuhn","given":"Thomas"}],"issued":{"date-parts":[["2017",5,12]]}}}],"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5,55</w:t>
            </w:r>
            <w:r>
              <w:rPr>
                <w:rFonts w:ascii="Arial" w:eastAsia="Times New Roman" w:hAnsi="Arial" w:cs="Arial"/>
                <w:sz w:val="20"/>
                <w:szCs w:val="20"/>
                <w:lang w:val="de-DE" w:eastAsia="de-DE"/>
              </w:rPr>
              <w:fldChar w:fldCharType="end"/>
            </w:r>
          </w:p>
        </w:tc>
      </w:tr>
      <w:tr w:rsidR="00DC1B83" w:rsidRPr="001557D4" w14:paraId="79D5F7B0" w14:textId="77777777" w:rsidTr="00DC1B83">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7E9B6E46" w14:textId="77777777" w:rsidR="00DC1B83" w:rsidRPr="00CE6075" w:rsidRDefault="00DC1B83" w:rsidP="00DC1B83">
            <w:pPr>
              <w:rPr>
                <w:rFonts w:ascii="Arial" w:eastAsia="Times New Roman" w:hAnsi="Arial" w:cs="Arial"/>
                <w:sz w:val="20"/>
                <w:szCs w:val="20"/>
                <w:lang w:val="de-DE" w:eastAsia="de-DE"/>
              </w:rPr>
            </w:pPr>
          </w:p>
        </w:tc>
        <w:tc>
          <w:tcPr>
            <w:tcW w:w="3544" w:type="dxa"/>
            <w:shd w:val="clear" w:color="auto" w:fill="F2F2F2" w:themeFill="background1" w:themeFillShade="F2"/>
            <w:noWrap/>
          </w:tcPr>
          <w:p w14:paraId="2BE27F79"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Racovitzia</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glacialis</w:t>
            </w:r>
            <w:proofErr w:type="spellEnd"/>
          </w:p>
        </w:tc>
        <w:tc>
          <w:tcPr>
            <w:tcW w:w="3260" w:type="dxa"/>
            <w:shd w:val="clear" w:color="auto" w:fill="F2F2F2" w:themeFill="background1" w:themeFillShade="F2"/>
            <w:noWrap/>
          </w:tcPr>
          <w:p w14:paraId="2B410B2B"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2F2F2" w:themeFill="background1" w:themeFillShade="F2"/>
            <w:noWrap/>
          </w:tcPr>
          <w:p w14:paraId="79562BA9"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VL024PF5","properties":{"formattedCitation":"\\super 55\\nosupersub{}","plainCitation":"55","noteIndex":0},"citationItems":[{"id":3314,"uris":["http://zotero.org/users/3032824/items/AYTLHUWB"],"uri":["http://zotero.org/users/3032824/items/AYTLHUWB"],"itemData":{"id":3314,"type":"article-journal","abstract":"As members of the Notothenioidei - the dominant fish taxon in Antarctic waters - the family Bathydraconidae includes 12 genera and 17 species. The knowledge of these species inhabiting an isolated environment is rather fragmentary, including their parasite fauna. Studies on fish hosts and their associated parasites can help gain insights into even remote ecosystems and be used to infer ecological roles in food webs; however, ecological studies on the Bathydraconidae are scarce.","container-title":"Parasites &amp; Vectors","DOI":"10.1186/s13071-017-2176-7","ISSN":"1756-3305","issue":"1","journalAbbreviation":"Parasites Vectors","language":"en","page":"235","source":"Springer Link","title":"Parasite fauna of the Antarctic dragonfish &lt;i&gt;Parachaenichthys charcoti&lt;/i&gt; (Perciformes: Bathydraconidae) and closely related Bathydraconidae from the Antarctic Peninsula, Southern Ocean","title-short":"Parasite fauna of the Antarctic dragonfish Parachaenichthys charcoti (Perciformes","volume":"10","author":[{"family":"Münster","given":"Julian"},{"family":"Kochmann","given":"Judith"},{"family":"Grigat","given":"Juline"},{"family":"Klimpel","given":"Sven"},{"family":"Kuhn","given":"Thomas"}],"issued":{"date-parts":[["2017",5,12]]}}}],"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55</w:t>
            </w:r>
            <w:r>
              <w:rPr>
                <w:rFonts w:ascii="Arial" w:eastAsia="Times New Roman" w:hAnsi="Arial" w:cs="Arial"/>
                <w:sz w:val="20"/>
                <w:szCs w:val="20"/>
                <w:lang w:val="de-DE" w:eastAsia="de-DE"/>
              </w:rPr>
              <w:fldChar w:fldCharType="end"/>
            </w:r>
          </w:p>
        </w:tc>
      </w:tr>
      <w:tr w:rsidR="00DC1B83" w:rsidRPr="00C1104A" w14:paraId="48AAD5DC" w14:textId="77777777" w:rsidTr="00DC1B83">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208C2089" w14:textId="77777777" w:rsidR="00DC1B83" w:rsidRPr="00CE6075" w:rsidRDefault="00DC1B83" w:rsidP="00DC1B83">
            <w:pPr>
              <w:rPr>
                <w:rFonts w:ascii="Arial" w:eastAsia="Times New Roman" w:hAnsi="Arial" w:cs="Arial"/>
                <w:sz w:val="20"/>
                <w:szCs w:val="20"/>
                <w:lang w:val="de-DE" w:eastAsia="de-DE"/>
              </w:rPr>
            </w:pPr>
          </w:p>
        </w:tc>
        <w:tc>
          <w:tcPr>
            <w:tcW w:w="3544" w:type="dxa"/>
            <w:shd w:val="clear" w:color="auto" w:fill="FFFFFF" w:themeFill="background1"/>
            <w:noWrap/>
          </w:tcPr>
          <w:p w14:paraId="3AC8FC84" w14:textId="77777777" w:rsidR="00DC1B83" w:rsidRPr="00DC1B83" w:rsidRDefault="00DC1B83" w:rsidP="00DC1B83">
            <w:pPr>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val="de-DE"/>
              </w:rPr>
            </w:pPr>
            <w:proofErr w:type="spellStart"/>
            <w:r>
              <w:rPr>
                <w:rFonts w:ascii="Arial" w:hAnsi="Arial" w:cs="Arial"/>
                <w:i/>
                <w:iCs/>
                <w:sz w:val="20"/>
                <w:szCs w:val="20"/>
              </w:rPr>
              <w:t>Chaenocephalus</w:t>
            </w:r>
            <w:proofErr w:type="spellEnd"/>
            <w:r>
              <w:rPr>
                <w:rFonts w:ascii="Arial" w:hAnsi="Arial" w:cs="Arial"/>
                <w:i/>
                <w:iCs/>
                <w:sz w:val="20"/>
                <w:szCs w:val="20"/>
              </w:rPr>
              <w:t xml:space="preserve"> </w:t>
            </w:r>
            <w:proofErr w:type="spellStart"/>
            <w:r>
              <w:rPr>
                <w:rFonts w:ascii="Arial" w:hAnsi="Arial" w:cs="Arial"/>
                <w:i/>
                <w:iCs/>
                <w:sz w:val="20"/>
                <w:szCs w:val="20"/>
              </w:rPr>
              <w:t>aceratus</w:t>
            </w:r>
            <w:proofErr w:type="spellEnd"/>
          </w:p>
        </w:tc>
        <w:tc>
          <w:tcPr>
            <w:tcW w:w="3260" w:type="dxa"/>
            <w:shd w:val="clear" w:color="auto" w:fill="FFFFFF" w:themeFill="background1"/>
            <w:noWrap/>
          </w:tcPr>
          <w:p w14:paraId="4B8C1823"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roofErr w:type="spellStart"/>
            <w:r w:rsidRPr="00CE6075">
              <w:rPr>
                <w:rFonts w:ascii="Arial" w:eastAsia="Times New Roman" w:hAnsi="Arial" w:cs="Arial"/>
                <w:sz w:val="20"/>
                <w:szCs w:val="20"/>
                <w:lang w:val="de-DE" w:eastAsia="de-DE"/>
              </w:rPr>
              <w:t>Channichthyidae</w:t>
            </w:r>
            <w:proofErr w:type="spellEnd"/>
            <w:r w:rsidRPr="00CE6075">
              <w:rPr>
                <w:rFonts w:ascii="Arial" w:eastAsia="Times New Roman" w:hAnsi="Arial" w:cs="Arial"/>
                <w:sz w:val="20"/>
                <w:szCs w:val="20"/>
                <w:lang w:val="de-DE" w:eastAsia="de-DE"/>
              </w:rPr>
              <w:t xml:space="preserve"> (</w:t>
            </w:r>
            <w:proofErr w:type="spellStart"/>
            <w:r w:rsidRPr="00CE6075">
              <w:rPr>
                <w:rFonts w:ascii="Arial" w:eastAsia="Times New Roman" w:hAnsi="Arial" w:cs="Arial"/>
                <w:sz w:val="20"/>
                <w:szCs w:val="20"/>
                <w:lang w:val="de-DE" w:eastAsia="de-DE"/>
              </w:rPr>
              <w:t>Notothenioidei</w:t>
            </w:r>
            <w:proofErr w:type="spellEnd"/>
            <w:r w:rsidRPr="00CE6075">
              <w:rPr>
                <w:rFonts w:ascii="Arial" w:eastAsia="Times New Roman" w:hAnsi="Arial" w:cs="Arial"/>
                <w:sz w:val="20"/>
                <w:szCs w:val="20"/>
                <w:lang w:val="de-DE" w:eastAsia="de-DE"/>
              </w:rPr>
              <w:t>)</w:t>
            </w:r>
          </w:p>
        </w:tc>
        <w:tc>
          <w:tcPr>
            <w:tcW w:w="1120" w:type="dxa"/>
            <w:shd w:val="clear" w:color="auto" w:fill="FFFFFF" w:themeFill="background1"/>
            <w:noWrap/>
          </w:tcPr>
          <w:p w14:paraId="5886DBCB"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fBdZVpYk","properties":{"formattedCitation":"\\super 5\\nosupersub{}","plainCitation":"5","noteIndex":0},"citationItems":[{"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schema":"https://github.com/citation-style-language/schema/raw/master/csl-citation.json"} </w:instrText>
            </w:r>
            <w:r>
              <w:rPr>
                <w:rFonts w:ascii="Arial" w:eastAsia="Times New Roman" w:hAnsi="Arial" w:cs="Arial"/>
                <w:sz w:val="20"/>
                <w:szCs w:val="20"/>
                <w:lang w:val="de-DE" w:eastAsia="de-DE"/>
              </w:rPr>
              <w:fldChar w:fldCharType="separate"/>
            </w:r>
            <w:r w:rsidRPr="00DC1B83">
              <w:rPr>
                <w:rFonts w:ascii="Arial" w:hAnsi="Arial" w:cs="Arial"/>
                <w:sz w:val="20"/>
                <w:szCs w:val="24"/>
                <w:vertAlign w:val="superscript"/>
              </w:rPr>
              <w:t>5</w:t>
            </w:r>
            <w:r>
              <w:rPr>
                <w:rFonts w:ascii="Arial" w:eastAsia="Times New Roman" w:hAnsi="Arial" w:cs="Arial"/>
                <w:sz w:val="20"/>
                <w:szCs w:val="20"/>
                <w:lang w:val="de-DE" w:eastAsia="de-DE"/>
              </w:rPr>
              <w:fldChar w:fldCharType="end"/>
            </w:r>
          </w:p>
        </w:tc>
      </w:tr>
      <w:tr w:rsidR="00DC1B83" w:rsidRPr="00C1104A" w14:paraId="7A5F5D47"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5CDB2DF7" w14:textId="77777777" w:rsidR="00DC1B83" w:rsidRPr="00CE6075" w:rsidRDefault="00DC1B83" w:rsidP="00DC1B83">
            <w:pPr>
              <w:rPr>
                <w:rFonts w:ascii="Arial" w:eastAsia="Times New Roman" w:hAnsi="Arial" w:cs="Arial"/>
                <w:sz w:val="20"/>
                <w:szCs w:val="20"/>
                <w:lang w:val="de-DE" w:eastAsia="de-DE"/>
              </w:rPr>
            </w:pPr>
          </w:p>
        </w:tc>
        <w:tc>
          <w:tcPr>
            <w:tcW w:w="3544" w:type="dxa"/>
            <w:shd w:val="clear" w:color="auto" w:fill="auto"/>
            <w:noWrap/>
            <w:hideMark/>
          </w:tcPr>
          <w:p w14:paraId="5F7F3CC9"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Chaenodraco</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wilsoni</w:t>
            </w:r>
            <w:proofErr w:type="spellEnd"/>
          </w:p>
        </w:tc>
        <w:tc>
          <w:tcPr>
            <w:tcW w:w="3260" w:type="dxa"/>
            <w:shd w:val="clear" w:color="auto" w:fill="auto"/>
            <w:noWrap/>
            <w:hideMark/>
          </w:tcPr>
          <w:p w14:paraId="2F4BE5FA"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0DC2846F"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M2UPaWgM","properties":{"formattedCitation":"\\super 45\\nosupersub{}","plainCitation":"45","noteIndex":0},"citationItems":[{"id":3306,"uris":["http://zotero.org/users/3032824/items/GH8R7AVP"],"uri":["http://zotero.org/users/3032824/items/GH8R7AVP"],"itemData":{"id":3306,"type":"article-journal","abstract":"Due to its remote and isolated location, Antarctica is home to a unique diversity of species. The harsh conditions have shaped a primarily highly adapted endemic fauna. This includes the notothenioid family Channichthyidae. Their exceptional physiological adaptations have made this family of icefish the focus of many studies. However, studies on their ecology, especially on their parasite fauna, are comparatively rare. Parasites, directly linked to the food chain, can function as biological indicators and provide valuable information on host ecology (e.g., trophic interactions) even in remote habitats with limited accessibility, such as the Southern Ocean. In the present study, channichthyid fish (Champsocephalus gunnari: n = 25, Chaenodraco wilsoni: n = 33, Neopagetopsis ionah: n = 3, Pagetopsis macropterus: n = 4, Pseudochaenichthys georgianus: n = 15) were collected off South Shetland Island, Elephant Island, and the tip of the Antarctic Peninsula (CCAML statistical subarea 48.1). The parasite fauna consisted of 14 genera and 15 species, belonging to the six taxonomic groups including Digenea (four species), Nematoda (four), Cestoda (two), Acanthocephala (one), Hirudinea (three), and Copepoda (one). The stomach contents were less diverse with only Crustacea (Euphausiacea, Amphipoda) recovered from all examined fishes. Overall, 15 new parasite-host records could be established, and possibly a undescribed genotype or even species might exist among the nematodes.","container-title":"PeerJ","DOI":"10.7717/peerj.4638","ISSN":"2167-8359","journalAbbreviation":"PeerJ","language":"en","note":"publisher: PeerJ Inc.","page":"e4638","source":"peerj.com","title":"Lighten up the dark: metazoan parasites as indicators for the ecology of Antarctic crocodile icefish (Channichthyidae) from the north-west Antarctic Peninsula","title-short":"Lighten up the dark","volume":"6","author":[{"family":"Kuhn","given":"Thomas"},{"family":"Zizka","given":"Vera M. A."},{"family":"Münster","given":"Julian"},{"family":"Klapper","given":"Regina"},{"family":"Mattiucci","given":"Simonetta"},{"family":"Kochmann","given":"Judith"},{"family":"Klimpel","given":"Sven"}],"issued":{"date-parts":[["2018",5,11]]}}}],"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45</w:t>
            </w:r>
            <w:r>
              <w:rPr>
                <w:rFonts w:ascii="Arial" w:eastAsia="Times New Roman" w:hAnsi="Arial" w:cs="Arial"/>
                <w:sz w:val="20"/>
                <w:szCs w:val="20"/>
                <w:lang w:val="de-DE" w:eastAsia="de-DE"/>
              </w:rPr>
              <w:fldChar w:fldCharType="end"/>
            </w:r>
          </w:p>
        </w:tc>
      </w:tr>
      <w:tr w:rsidR="00DC1B83" w:rsidRPr="00C1104A" w14:paraId="669067F1"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378A6D85" w14:textId="77777777" w:rsidR="00DC1B83" w:rsidRPr="00CE6075" w:rsidRDefault="00DC1B83" w:rsidP="00DC1B83">
            <w:pPr>
              <w:rPr>
                <w:rFonts w:ascii="Arial" w:eastAsia="Times New Roman" w:hAnsi="Arial" w:cs="Arial"/>
                <w:sz w:val="20"/>
                <w:szCs w:val="20"/>
                <w:lang w:val="de-DE" w:eastAsia="de-DE"/>
              </w:rPr>
            </w:pPr>
          </w:p>
        </w:tc>
        <w:tc>
          <w:tcPr>
            <w:tcW w:w="3544" w:type="dxa"/>
            <w:shd w:val="clear" w:color="auto" w:fill="auto"/>
            <w:noWrap/>
            <w:hideMark/>
          </w:tcPr>
          <w:p w14:paraId="5498638D"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Champsocephalu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gunnari</w:t>
            </w:r>
            <w:proofErr w:type="spellEnd"/>
          </w:p>
        </w:tc>
        <w:tc>
          <w:tcPr>
            <w:tcW w:w="3260" w:type="dxa"/>
            <w:shd w:val="clear" w:color="auto" w:fill="auto"/>
            <w:noWrap/>
            <w:hideMark/>
          </w:tcPr>
          <w:p w14:paraId="75300910"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4ED899C8"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O7EHtgn0","properties":{"formattedCitation":"\\super 45\\nosupersub{}","plainCitation":"45","noteIndex":0},"citationItems":[{"id":3306,"uris":["http://zotero.org/users/3032824/items/GH8R7AVP"],"uri":["http://zotero.org/users/3032824/items/GH8R7AVP"],"itemData":{"id":3306,"type":"article-journal","abstract":"Due to its remote and isolated location, Antarctica is home to a unique diversity of species. The harsh conditions have shaped a primarily highly adapted endemic fauna. This includes the notothenioid family Channichthyidae. Their exceptional physiological adaptations have made this family of icefish the focus of many studies. However, studies on their ecology, especially on their parasite fauna, are comparatively rare. Parasites, directly linked to the food chain, can function as biological indicators and provide valuable information on host ecology (e.g., trophic interactions) even in remote habitats with limited accessibility, such as the Southern Ocean. In the present study, channichthyid fish (Champsocephalus gunnari: n = 25, Chaenodraco wilsoni: n = 33, Neopagetopsis ionah: n = 3, Pagetopsis macropterus: n = 4, Pseudochaenichthys georgianus: n = 15) were collected off South Shetland Island, Elephant Island, and the tip of the Antarctic Peninsula (CCAML statistical subarea 48.1). The parasite fauna consisted of 14 genera and 15 species, belonging to the six taxonomic groups including Digenea (four species), Nematoda (four), Cestoda (two), Acanthocephala (one), Hirudinea (three), and Copepoda (one). The stomach contents were less diverse with only Crustacea (Euphausiacea, Amphipoda) recovered from all examined fishes. Overall, 15 new parasite-host records could be established, and possibly a undescribed genotype or even species might exist among the nematodes.","container-title":"PeerJ","DOI":"10.7717/peerj.4638","ISSN":"2167-8359","journalAbbreviation":"PeerJ","language":"en","note":"publisher: PeerJ Inc.","page":"e4638","source":"peerj.com","title":"Lighten up the dark: metazoan parasites as indicators for the ecology of Antarctic crocodile icefish (Channichthyidae) from the north-west Antarctic Peninsula","title-short":"Lighten up the dark","volume":"6","author":[{"family":"Kuhn","given":"Thomas"},{"family":"Zizka","given":"Vera M. A."},{"family":"Münster","given":"Julian"},{"family":"Klapper","given":"Regina"},{"family":"Mattiucci","given":"Simonetta"},{"family":"Kochmann","given":"Judith"},{"family":"Klimpel","given":"Sven"}],"issued":{"date-parts":[["2018",5,11]]}}}],"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45</w:t>
            </w:r>
            <w:r>
              <w:rPr>
                <w:rFonts w:ascii="Arial" w:eastAsia="Times New Roman" w:hAnsi="Arial" w:cs="Arial"/>
                <w:sz w:val="20"/>
                <w:szCs w:val="20"/>
                <w:lang w:val="de-DE" w:eastAsia="de-DE"/>
              </w:rPr>
              <w:fldChar w:fldCharType="end"/>
            </w:r>
          </w:p>
        </w:tc>
      </w:tr>
      <w:tr w:rsidR="00DC1B83" w:rsidRPr="00C1104A" w14:paraId="26C49B18"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tcPr>
          <w:p w14:paraId="4CF08408" w14:textId="77777777" w:rsidR="00DC1B83" w:rsidRPr="00CE6075" w:rsidRDefault="00DC1B83" w:rsidP="00DC1B83">
            <w:pPr>
              <w:rPr>
                <w:rFonts w:ascii="Arial" w:eastAsia="Times New Roman" w:hAnsi="Arial" w:cs="Arial"/>
                <w:sz w:val="20"/>
                <w:szCs w:val="20"/>
                <w:lang w:val="de-DE" w:eastAsia="de-DE"/>
              </w:rPr>
            </w:pPr>
          </w:p>
        </w:tc>
        <w:tc>
          <w:tcPr>
            <w:tcW w:w="3544" w:type="dxa"/>
            <w:shd w:val="clear" w:color="auto" w:fill="auto"/>
            <w:noWrap/>
          </w:tcPr>
          <w:p w14:paraId="42060DEF"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Chionodraco</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myersi</w:t>
            </w:r>
            <w:proofErr w:type="spellEnd"/>
          </w:p>
        </w:tc>
        <w:tc>
          <w:tcPr>
            <w:tcW w:w="3260" w:type="dxa"/>
            <w:shd w:val="clear" w:color="auto" w:fill="auto"/>
            <w:noWrap/>
          </w:tcPr>
          <w:p w14:paraId="7D515A4B"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tcPr>
          <w:p w14:paraId="3501F299"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ip2wLI4O","properties":{"formattedCitation":"\\super 65\\nosupersub{}","plainCitation":"65","noteIndex":0},"citationItems":[{"id":125,"uris":["http://zotero.org/users/3032824/items/WRN23XUM"],"uri":["http://zotero.org/users/3032824/items/WRN23XUM"],"itemData":{"id":125,"type":"article-journal","abstract":"Adjustment of anisakid nematode life cycles to the high Antarctic food web as shown by Contracaecum radiatum and C. osculatum in the Weddell Sea - Volume 4 Issue 2 - Heinz Klöser, Joachim Plötz, Harry Palm, Annette Bartsch, Gerd Hubold","container-title":"Antarctic Science","title":"Adjustment of anisakid nematode life cycles to the high Antarctic food web as shown by &amp;lt;span class=&amp;quot;italic&amp;quot;&amp;gt;Contracaecum radiatum&amp;lt;/span&amp;gt; and &amp;lt;span class=&amp;quot;italic&amp;quot;&amp;gt;C. osculatum&amp;lt;/span&amp;gt; in the Weddell Sea","URL":"/core/journals/antarctic-science/article/adjustment-of-anisakid-nematode-life-cycles-to-the-high-antarctic-food-web-as-shown-by-contracaecum-radiatum-and-c-osculatum-in-the-weddell-sea/7D1B4E8A091379950110ADC6D2D3D2C7","author":[{"family":"Klöser","given":"Heinz"},{"family":"Plötz","given":"Joachim"},{"family":"Palm","given":"Harry"},{"family":"Bartsch","given":"Annette"},{"family":"Hubold","given":"Gerd"}],"accessed":{"date-parts":[["2016",11,10]]},"issued":{"date-parts":[["1992",6]]}}}],"schema":"https://github.com/citation-style-language/schema/raw/master/csl-citation.json"} </w:instrText>
            </w:r>
            <w:r>
              <w:rPr>
                <w:rFonts w:ascii="Arial" w:eastAsia="Times New Roman" w:hAnsi="Arial" w:cs="Arial"/>
                <w:sz w:val="20"/>
                <w:szCs w:val="20"/>
                <w:lang w:val="de-DE" w:eastAsia="de-DE"/>
              </w:rPr>
              <w:fldChar w:fldCharType="separate"/>
            </w:r>
            <w:r w:rsidRPr="00DC1B83">
              <w:rPr>
                <w:rFonts w:ascii="Arial" w:hAnsi="Arial" w:cs="Arial"/>
                <w:sz w:val="20"/>
                <w:szCs w:val="24"/>
                <w:vertAlign w:val="superscript"/>
              </w:rPr>
              <w:t>65</w:t>
            </w:r>
            <w:r>
              <w:rPr>
                <w:rFonts w:ascii="Arial" w:eastAsia="Times New Roman" w:hAnsi="Arial" w:cs="Arial"/>
                <w:sz w:val="20"/>
                <w:szCs w:val="20"/>
                <w:lang w:val="de-DE" w:eastAsia="de-DE"/>
              </w:rPr>
              <w:fldChar w:fldCharType="end"/>
            </w:r>
          </w:p>
        </w:tc>
      </w:tr>
      <w:tr w:rsidR="00DC1B83" w:rsidRPr="00C1104A" w14:paraId="701DA3DE"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5F7EB472" w14:textId="77777777" w:rsidR="00DC1B83" w:rsidRPr="00CE6075" w:rsidRDefault="00DC1B83" w:rsidP="00DC1B83">
            <w:pPr>
              <w:rPr>
                <w:rFonts w:ascii="Arial" w:eastAsia="Times New Roman" w:hAnsi="Arial" w:cs="Arial"/>
                <w:sz w:val="20"/>
                <w:szCs w:val="20"/>
                <w:lang w:val="de-DE" w:eastAsia="de-DE"/>
              </w:rPr>
            </w:pPr>
          </w:p>
        </w:tc>
        <w:tc>
          <w:tcPr>
            <w:tcW w:w="3544" w:type="dxa"/>
            <w:shd w:val="clear" w:color="auto" w:fill="auto"/>
            <w:noWrap/>
            <w:hideMark/>
          </w:tcPr>
          <w:p w14:paraId="1ADD5341"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Cryodraco</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antarcticus</w:t>
            </w:r>
            <w:proofErr w:type="spellEnd"/>
          </w:p>
        </w:tc>
        <w:tc>
          <w:tcPr>
            <w:tcW w:w="3260" w:type="dxa"/>
            <w:shd w:val="clear" w:color="auto" w:fill="auto"/>
            <w:noWrap/>
            <w:hideMark/>
          </w:tcPr>
          <w:p w14:paraId="37CFB649"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3690E7E9"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wPofwLQk","properties":{"formattedCitation":"\\super 65\\nosupersub{}","plainCitation":"65","noteIndex":0},"citationItems":[{"id":125,"uris":["http://zotero.org/users/3032824/items/WRN23XUM"],"uri":["http://zotero.org/users/3032824/items/WRN23XUM"],"itemData":{"id":125,"type":"article-journal","abstract":"Adjustment of anisakid nematode life cycles to the high Antarctic food web as shown by Contracaecum radiatum and C. osculatum in the Weddell Sea - Volume 4 Issue 2 - Heinz Klöser, Joachim Plötz, Harry Palm, Annette Bartsch, Gerd Hubold","container-title":"Antarctic Science","title":"Adjustment of anisakid nematode life cycles to the high Antarctic food web as shown by &amp;lt;span class=&amp;quot;italic&amp;quot;&amp;gt;Contracaecum radiatum&amp;lt;/span&amp;gt; and &amp;lt;span class=&amp;quot;italic&amp;quot;&amp;gt;C. osculatum&amp;lt;/span&amp;gt; in the Weddell Sea","URL":"/core/journals/antarctic-science/article/adjustment-of-anisakid-nematode-life-cycles-to-the-high-antarctic-food-web-as-shown-by-contracaecum-radiatum-and-c-osculatum-in-the-weddell-sea/7D1B4E8A091379950110ADC6D2D3D2C7","author":[{"family":"Klöser","given":"Heinz"},{"family":"Plötz","given":"Joachim"},{"family":"Palm","given":"Harry"},{"family":"Bartsch","given":"Annette"},{"family":"Hubold","given":"Gerd"}],"accessed":{"date-parts":[["2016",11,10]]},"issued":{"date-parts":[["1992",6]]}}}],"schema":"https://github.com/citation-style-language/schema/raw/master/csl-citation.json"} </w:instrText>
            </w:r>
            <w:r>
              <w:rPr>
                <w:rFonts w:ascii="Arial" w:eastAsia="Times New Roman" w:hAnsi="Arial" w:cs="Arial"/>
                <w:sz w:val="20"/>
                <w:szCs w:val="20"/>
                <w:lang w:val="de-DE" w:eastAsia="de-DE"/>
              </w:rPr>
              <w:fldChar w:fldCharType="separate"/>
            </w:r>
            <w:r w:rsidRPr="00DC1B83">
              <w:rPr>
                <w:rFonts w:ascii="Arial" w:hAnsi="Arial" w:cs="Arial"/>
                <w:sz w:val="20"/>
                <w:szCs w:val="24"/>
                <w:vertAlign w:val="superscript"/>
              </w:rPr>
              <w:t>65</w:t>
            </w:r>
            <w:r>
              <w:rPr>
                <w:rFonts w:ascii="Arial" w:eastAsia="Times New Roman" w:hAnsi="Arial" w:cs="Arial"/>
                <w:sz w:val="20"/>
                <w:szCs w:val="20"/>
                <w:lang w:val="de-DE" w:eastAsia="de-DE"/>
              </w:rPr>
              <w:fldChar w:fldCharType="end"/>
            </w:r>
          </w:p>
        </w:tc>
      </w:tr>
      <w:tr w:rsidR="00DC1B83" w:rsidRPr="00C1104A" w14:paraId="65604881"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3C246DC4" w14:textId="77777777" w:rsidR="00DC1B83" w:rsidRPr="00CE6075" w:rsidRDefault="00DC1B83" w:rsidP="00DC1B83">
            <w:pPr>
              <w:rPr>
                <w:rFonts w:ascii="Arial" w:eastAsia="Times New Roman" w:hAnsi="Arial" w:cs="Arial"/>
                <w:sz w:val="20"/>
                <w:szCs w:val="20"/>
                <w:lang w:val="de-DE" w:eastAsia="de-DE"/>
              </w:rPr>
            </w:pPr>
          </w:p>
        </w:tc>
        <w:tc>
          <w:tcPr>
            <w:tcW w:w="3544" w:type="dxa"/>
            <w:shd w:val="clear" w:color="auto" w:fill="auto"/>
            <w:noWrap/>
            <w:hideMark/>
          </w:tcPr>
          <w:p w14:paraId="5C93C441"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Neopagetopsi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ionah</w:t>
            </w:r>
            <w:proofErr w:type="spellEnd"/>
          </w:p>
        </w:tc>
        <w:tc>
          <w:tcPr>
            <w:tcW w:w="3260" w:type="dxa"/>
            <w:shd w:val="clear" w:color="auto" w:fill="auto"/>
            <w:noWrap/>
            <w:hideMark/>
          </w:tcPr>
          <w:p w14:paraId="2BDCD977"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528F7AA1"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pLF3IGny","properties":{"formattedCitation":"\\super 45\\nosupersub{}","plainCitation":"45","noteIndex":0},"citationItems":[{"id":3306,"uris":["http://zotero.org/users/3032824/items/GH8R7AVP"],"uri":["http://zotero.org/users/3032824/items/GH8R7AVP"],"itemData":{"id":3306,"type":"article-journal","abstract":"Due to its remote and isolated location, Antarctica is home to a unique diversity of species. The harsh conditions have shaped a primarily highly adapted endemic fauna. This includes the notothenioid family Channichthyidae. Their exceptional physiological adaptations have made this family of icefish the focus of many studies. However, studies on their ecology, especially on their parasite fauna, are comparatively rare. Parasites, directly linked to the food chain, can function as biological indicators and provide valuable information on host ecology (e.g., trophic interactions) even in remote habitats with limited accessibility, such as the Southern Ocean. In the present study, channichthyid fish (Champsocephalus gunnari: n = 25, Chaenodraco wilsoni: n = 33, Neopagetopsis ionah: n = 3, Pagetopsis macropterus: n = 4, Pseudochaenichthys georgianus: n = 15) were collected off South Shetland Island, Elephant Island, and the tip of the Antarctic Peninsula (CCAML statistical subarea 48.1). The parasite fauna consisted of 14 genera and 15 species, belonging to the six taxonomic groups including Digenea (four species), Nematoda (four), Cestoda (two), Acanthocephala (one), Hirudinea (three), and Copepoda (one). The stomach contents were less diverse with only Crustacea (Euphausiacea, Amphipoda) recovered from all examined fishes. Overall, 15 new parasite-host records could be established, and possibly a undescribed genotype or even species might exist among the nematodes.","container-title":"PeerJ","DOI":"10.7717/peerj.4638","ISSN":"2167-8359","journalAbbreviation":"PeerJ","language":"en","note":"publisher: PeerJ Inc.","page":"e4638","source":"peerj.com","title":"Lighten up the dark: metazoan parasites as indicators for the ecology of Antarctic crocodile icefish (Channichthyidae) from the north-west Antarctic Peninsula","title-short":"Lighten up the dark","volume":"6","author":[{"family":"Kuhn","given":"Thomas"},{"family":"Zizka","given":"Vera M. A."},{"family":"Münster","given":"Julian"},{"family":"Klapper","given":"Regina"},{"family":"Mattiucci","given":"Simonetta"},{"family":"Kochmann","given":"Judith"},{"family":"Klimpel","given":"Sven"}],"issued":{"date-parts":[["2018",5,11]]}}}],"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45</w:t>
            </w:r>
            <w:r>
              <w:rPr>
                <w:rFonts w:ascii="Arial" w:eastAsia="Times New Roman" w:hAnsi="Arial" w:cs="Arial"/>
                <w:sz w:val="20"/>
                <w:szCs w:val="20"/>
                <w:lang w:val="de-DE" w:eastAsia="de-DE"/>
              </w:rPr>
              <w:fldChar w:fldCharType="end"/>
            </w:r>
          </w:p>
        </w:tc>
      </w:tr>
      <w:tr w:rsidR="00DC1B83" w:rsidRPr="00C1104A" w14:paraId="3848FA8B"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39CA6AC9" w14:textId="77777777" w:rsidR="00DC1B83" w:rsidRPr="00CE6075" w:rsidRDefault="00DC1B83" w:rsidP="00DC1B83">
            <w:pPr>
              <w:rPr>
                <w:rFonts w:ascii="Arial" w:eastAsia="Times New Roman" w:hAnsi="Arial" w:cs="Arial"/>
                <w:sz w:val="20"/>
                <w:szCs w:val="20"/>
                <w:lang w:val="de-DE" w:eastAsia="de-DE"/>
              </w:rPr>
            </w:pPr>
          </w:p>
        </w:tc>
        <w:tc>
          <w:tcPr>
            <w:tcW w:w="3544" w:type="dxa"/>
            <w:shd w:val="clear" w:color="auto" w:fill="auto"/>
            <w:noWrap/>
            <w:hideMark/>
          </w:tcPr>
          <w:p w14:paraId="256F6668"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Pagetopsi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macroptera</w:t>
            </w:r>
            <w:proofErr w:type="spellEnd"/>
          </w:p>
        </w:tc>
        <w:tc>
          <w:tcPr>
            <w:tcW w:w="3260" w:type="dxa"/>
            <w:shd w:val="clear" w:color="auto" w:fill="auto"/>
            <w:noWrap/>
            <w:hideMark/>
          </w:tcPr>
          <w:p w14:paraId="3DB85EE6"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651D8375"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YzDinrbQ","properties":{"formattedCitation":"\\super 45\\nosupersub{}","plainCitation":"45","noteIndex":0},"citationItems":[{"id":3306,"uris":["http://zotero.org/users/3032824/items/GH8R7AVP"],"uri":["http://zotero.org/users/3032824/items/GH8R7AVP"],"itemData":{"id":3306,"type":"article-journal","abstract":"Due to its remote and isolated location, Antarctica is home to a unique diversity of species. The harsh conditions have shaped a primarily highly adapted endemic fauna. This includes the notothenioid family Channichthyidae. Their exceptional physiological adaptations have made this family of icefish the focus of many studies. However, studies on their ecology, especially on their parasite fauna, are comparatively rare. Parasites, directly linked to the food chain, can function as biological indicators and provide valuable information on host ecology (e.g., trophic interactions) even in remote habitats with limited accessibility, such as the Southern Ocean. In the present study, channichthyid fish (Champsocephalus gunnari: n = 25, Chaenodraco wilsoni: n = 33, Neopagetopsis ionah: n = 3, Pagetopsis macropterus: n = 4, Pseudochaenichthys georgianus: n = 15) were collected off South Shetland Island, Elephant Island, and the tip of the Antarctic Peninsula (CCAML statistical subarea 48.1). The parasite fauna consisted of 14 genera and 15 species, belonging to the six taxonomic groups including Digenea (four species), Nematoda (four), Cestoda (two), Acanthocephala (one), Hirudinea (three), and Copepoda (one). The stomach contents were less diverse with only Crustacea (Euphausiacea, Amphipoda) recovered from all examined fishes. Overall, 15 new parasite-host records could be established, and possibly a undescribed genotype or even species might exist among the nematodes.","container-title":"PeerJ","DOI":"10.7717/peerj.4638","ISSN":"2167-8359","journalAbbreviation":"PeerJ","language":"en","note":"publisher: PeerJ Inc.","page":"e4638","source":"peerj.com","title":"Lighten up the dark: metazoan parasites as indicators for the ecology of Antarctic crocodile icefish (Channichthyidae) from the north-west Antarctic Peninsula","title-short":"Lighten up the dark","volume":"6","author":[{"family":"Kuhn","given":"Thomas"},{"family":"Zizka","given":"Vera M. A."},{"family":"Münster","given":"Julian"},{"family":"Klapper","given":"Regina"},{"family":"Mattiucci","given":"Simonetta"},{"family":"Kochmann","given":"Judith"},{"family":"Klimpel","given":"Sven"}],"issued":{"date-parts":[["2018",5,11]]}}}],"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45</w:t>
            </w:r>
            <w:r>
              <w:rPr>
                <w:rFonts w:ascii="Arial" w:eastAsia="Times New Roman" w:hAnsi="Arial" w:cs="Arial"/>
                <w:sz w:val="20"/>
                <w:szCs w:val="20"/>
                <w:lang w:val="de-DE" w:eastAsia="de-DE"/>
              </w:rPr>
              <w:fldChar w:fldCharType="end"/>
            </w:r>
          </w:p>
        </w:tc>
      </w:tr>
      <w:tr w:rsidR="00DC1B83" w:rsidRPr="00C1104A" w14:paraId="683B99F9"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62C07492" w14:textId="77777777" w:rsidR="00DC1B83" w:rsidRPr="00CE6075" w:rsidRDefault="00DC1B83" w:rsidP="00DC1B83">
            <w:pPr>
              <w:rPr>
                <w:rFonts w:ascii="Arial" w:eastAsia="Times New Roman" w:hAnsi="Arial" w:cs="Arial"/>
                <w:sz w:val="20"/>
                <w:szCs w:val="20"/>
                <w:lang w:val="de-DE" w:eastAsia="de-DE"/>
              </w:rPr>
            </w:pPr>
          </w:p>
        </w:tc>
        <w:tc>
          <w:tcPr>
            <w:tcW w:w="3544" w:type="dxa"/>
            <w:shd w:val="clear" w:color="auto" w:fill="auto"/>
            <w:noWrap/>
            <w:hideMark/>
          </w:tcPr>
          <w:p w14:paraId="0C44E939"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Pseudochaenichthy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georgianus</w:t>
            </w:r>
            <w:proofErr w:type="spellEnd"/>
          </w:p>
        </w:tc>
        <w:tc>
          <w:tcPr>
            <w:tcW w:w="3260" w:type="dxa"/>
            <w:shd w:val="clear" w:color="auto" w:fill="auto"/>
            <w:noWrap/>
            <w:hideMark/>
          </w:tcPr>
          <w:p w14:paraId="4AB3DD90"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7147BD71"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RrvNUXV2","properties":{"formattedCitation":"\\super 45\\nosupersub{}","plainCitation":"45","noteIndex":0},"citationItems":[{"id":3306,"uris":["http://zotero.org/users/3032824/items/GH8R7AVP"],"uri":["http://zotero.org/users/3032824/items/GH8R7AVP"],"itemData":{"id":3306,"type":"article-journal","abstract":"Due to its remote and isolated location, Antarctica is home to a unique diversity of species. The harsh conditions have shaped a primarily highly adapted endemic fauna. This includes the notothenioid family Channichthyidae. Their exceptional physiological adaptations have made this family of icefish the focus of many studies. However, studies on their ecology, especially on their parasite fauna, are comparatively rare. Parasites, directly linked to the food chain, can function as biological indicators and provide valuable information on host ecology (e.g., trophic interactions) even in remote habitats with limited accessibility, such as the Southern Ocean. In the present study, channichthyid fish (Champsocephalus gunnari: n = 25, Chaenodraco wilsoni: n = 33, Neopagetopsis ionah: n = 3, Pagetopsis macropterus: n = 4, Pseudochaenichthys georgianus: n = 15) were collected off South Shetland Island, Elephant Island, and the tip of the Antarctic Peninsula (CCAML statistical subarea 48.1). The parasite fauna consisted of 14 genera and 15 species, belonging to the six taxonomic groups including Digenea (four species), Nematoda (four), Cestoda (two), Acanthocephala (one), Hirudinea (three), and Copepoda (one). The stomach contents were less diverse with only Crustacea (Euphausiacea, Amphipoda) recovered from all examined fishes. Overall, 15 new parasite-host records could be established, and possibly a undescribed genotype or even species might exist among the nematodes.","container-title":"PeerJ","DOI":"10.7717/peerj.4638","ISSN":"2167-8359","journalAbbreviation":"PeerJ","language":"en","note":"publisher: PeerJ Inc.","page":"e4638","source":"peerj.com","title":"Lighten up the dark: metazoan parasites as indicators for the ecology of Antarctic crocodile icefish (Channichthyidae) from the north-west Antarctic Peninsula","title-short":"Lighten up the dark","volume":"6","author":[{"family":"Kuhn","given":"Thomas"},{"family":"Zizka","given":"Vera M. A."},{"family":"Münster","given":"Julian"},{"family":"Klapper","given":"Regina"},{"family":"Mattiucci","given":"Simonetta"},{"family":"Kochmann","given":"Judith"},{"family":"Klimpel","given":"Sven"}],"issued":{"date-parts":[["2018",5,11]]}}}],"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45</w:t>
            </w:r>
            <w:r>
              <w:rPr>
                <w:rFonts w:ascii="Arial" w:eastAsia="Times New Roman" w:hAnsi="Arial" w:cs="Arial"/>
                <w:sz w:val="20"/>
                <w:szCs w:val="20"/>
                <w:lang w:val="de-DE" w:eastAsia="de-DE"/>
              </w:rPr>
              <w:fldChar w:fldCharType="end"/>
            </w:r>
          </w:p>
        </w:tc>
      </w:tr>
      <w:tr w:rsidR="00DC1B83" w:rsidRPr="00CE6075" w14:paraId="2BFA36A4"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518EE476" w14:textId="77777777" w:rsidR="00DC1B83" w:rsidRPr="00CE6075" w:rsidRDefault="00DC1B83" w:rsidP="00DC1B83">
            <w:pPr>
              <w:rPr>
                <w:rFonts w:ascii="Arial" w:eastAsia="Times New Roman" w:hAnsi="Arial" w:cs="Arial"/>
                <w:sz w:val="20"/>
                <w:szCs w:val="20"/>
                <w:lang w:val="de-DE" w:eastAsia="de-DE"/>
              </w:rPr>
            </w:pPr>
          </w:p>
        </w:tc>
        <w:tc>
          <w:tcPr>
            <w:tcW w:w="3544" w:type="dxa"/>
            <w:shd w:val="clear" w:color="auto" w:fill="F2F2F2" w:themeFill="background1" w:themeFillShade="F2"/>
            <w:noWrap/>
            <w:hideMark/>
          </w:tcPr>
          <w:p w14:paraId="71DF5822"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Muraenolepi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microps</w:t>
            </w:r>
            <w:proofErr w:type="spellEnd"/>
          </w:p>
        </w:tc>
        <w:tc>
          <w:tcPr>
            <w:tcW w:w="3260" w:type="dxa"/>
            <w:shd w:val="clear" w:color="auto" w:fill="F2F2F2" w:themeFill="background1" w:themeFillShade="F2"/>
            <w:noWrap/>
            <w:hideMark/>
          </w:tcPr>
          <w:p w14:paraId="20450551"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roofErr w:type="spellStart"/>
            <w:r w:rsidRPr="00CE6075">
              <w:rPr>
                <w:rFonts w:ascii="Arial" w:eastAsia="Times New Roman" w:hAnsi="Arial" w:cs="Arial"/>
                <w:sz w:val="20"/>
                <w:szCs w:val="20"/>
                <w:lang w:val="de-DE" w:eastAsia="de-DE"/>
              </w:rPr>
              <w:t>Muraenolepididae</w:t>
            </w:r>
            <w:proofErr w:type="spellEnd"/>
            <w:r>
              <w:rPr>
                <w:rFonts w:ascii="Arial" w:eastAsia="Times New Roman" w:hAnsi="Arial" w:cs="Arial"/>
                <w:sz w:val="20"/>
                <w:szCs w:val="20"/>
                <w:lang w:val="de-DE" w:eastAsia="de-DE"/>
              </w:rPr>
              <w:t xml:space="preserve"> (</w:t>
            </w:r>
            <w:proofErr w:type="spellStart"/>
            <w:r>
              <w:rPr>
                <w:rFonts w:ascii="Arial" w:eastAsia="Times New Roman" w:hAnsi="Arial" w:cs="Arial"/>
                <w:sz w:val="20"/>
                <w:szCs w:val="20"/>
                <w:lang w:val="de-DE" w:eastAsia="de-DE"/>
              </w:rPr>
              <w:t>Gadiformes</w:t>
            </w:r>
            <w:proofErr w:type="spellEnd"/>
            <w:r>
              <w:rPr>
                <w:rFonts w:ascii="Arial" w:eastAsia="Times New Roman" w:hAnsi="Arial" w:cs="Arial"/>
                <w:sz w:val="20"/>
                <w:szCs w:val="20"/>
                <w:lang w:val="de-DE" w:eastAsia="de-DE"/>
              </w:rPr>
              <w:t>)</w:t>
            </w:r>
          </w:p>
        </w:tc>
        <w:tc>
          <w:tcPr>
            <w:tcW w:w="1120" w:type="dxa"/>
            <w:shd w:val="clear" w:color="auto" w:fill="F2F2F2" w:themeFill="background1" w:themeFillShade="F2"/>
            <w:noWrap/>
            <w:hideMark/>
          </w:tcPr>
          <w:p w14:paraId="12E9BCBC"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8LG0WZcK","properties":{"formattedCitation":"\\super 5\\nosupersub{}","plainCitation":"5","noteIndex":0},"citationItems":[{"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5</w:t>
            </w:r>
            <w:r>
              <w:rPr>
                <w:rFonts w:ascii="Arial" w:eastAsia="Times New Roman" w:hAnsi="Arial" w:cs="Arial"/>
                <w:sz w:val="20"/>
                <w:szCs w:val="20"/>
                <w:lang w:val="de-DE" w:eastAsia="de-DE"/>
              </w:rPr>
              <w:fldChar w:fldCharType="end"/>
            </w:r>
          </w:p>
        </w:tc>
      </w:tr>
      <w:tr w:rsidR="00DC1B83" w:rsidRPr="00CE6075" w14:paraId="549BC8BE"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390EE9DA" w14:textId="77777777" w:rsidR="00DC1B83" w:rsidRPr="00CE6075" w:rsidRDefault="00DC1B83" w:rsidP="00DC1B83">
            <w:pPr>
              <w:rPr>
                <w:rFonts w:ascii="Arial" w:eastAsia="Times New Roman" w:hAnsi="Arial" w:cs="Arial"/>
                <w:sz w:val="20"/>
                <w:szCs w:val="20"/>
                <w:lang w:val="de-DE" w:eastAsia="de-DE"/>
              </w:rPr>
            </w:pPr>
          </w:p>
        </w:tc>
        <w:tc>
          <w:tcPr>
            <w:tcW w:w="3544" w:type="dxa"/>
            <w:shd w:val="clear" w:color="auto" w:fill="auto"/>
            <w:noWrap/>
            <w:hideMark/>
          </w:tcPr>
          <w:p w14:paraId="0C2E137C"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Dissostichu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eleginoides</w:t>
            </w:r>
            <w:proofErr w:type="spellEnd"/>
          </w:p>
        </w:tc>
        <w:tc>
          <w:tcPr>
            <w:tcW w:w="3260" w:type="dxa"/>
            <w:shd w:val="clear" w:color="auto" w:fill="auto"/>
            <w:noWrap/>
            <w:hideMark/>
          </w:tcPr>
          <w:p w14:paraId="5EAE33DE"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roofErr w:type="spellStart"/>
            <w:r w:rsidRPr="00CE6075">
              <w:rPr>
                <w:rFonts w:ascii="Arial" w:eastAsia="Times New Roman" w:hAnsi="Arial" w:cs="Arial"/>
                <w:sz w:val="20"/>
                <w:szCs w:val="20"/>
                <w:lang w:val="de-DE" w:eastAsia="de-DE"/>
              </w:rPr>
              <w:t>Nototheniidae</w:t>
            </w:r>
            <w:proofErr w:type="spellEnd"/>
          </w:p>
        </w:tc>
        <w:tc>
          <w:tcPr>
            <w:tcW w:w="1120" w:type="dxa"/>
            <w:shd w:val="clear" w:color="auto" w:fill="auto"/>
            <w:noWrap/>
            <w:hideMark/>
          </w:tcPr>
          <w:p w14:paraId="5C08B1D9"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mYYEjB6T","properties":{"formattedCitation":"\\super 47\\nosupersub{}","plainCitation":"47","noteIndex":0},"citationItems":[{"id":3304,"uris":["http://zotero.org/users/3032824/items/CI8GDYHJ"],"uri":["http://zotero.org/users/3032824/items/CI8GDYHJ"],"itemData":{"id":3304,"type":"article-journal","container-title":"Biologiya Morya","language":"Russian","page":"23-28","title":"Peculiarities and formation of parasitofauna of the Patagonian toothfish &lt;i&gt;Dissostichus eleginoides&lt;/i&gt;.","volume":"4","author":[{"family":"Gaevskaya","given":"A. V."},{"family":"Kovalyova","given":"A. A."},{"family":"Parukhin","given":"A. M."}],"issued":{"date-parts":[["1990"]]}}}],"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47</w:t>
            </w:r>
            <w:r>
              <w:rPr>
                <w:rFonts w:ascii="Arial" w:eastAsia="Times New Roman" w:hAnsi="Arial" w:cs="Arial"/>
                <w:sz w:val="20"/>
                <w:szCs w:val="20"/>
                <w:lang w:val="de-DE" w:eastAsia="de-DE"/>
              </w:rPr>
              <w:fldChar w:fldCharType="end"/>
            </w:r>
          </w:p>
        </w:tc>
      </w:tr>
      <w:tr w:rsidR="00DC1B83" w:rsidRPr="00CE6075" w14:paraId="07B804D5"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777104FA" w14:textId="77777777" w:rsidR="00DC1B83" w:rsidRPr="00CE6075" w:rsidRDefault="00DC1B83" w:rsidP="00DC1B83">
            <w:pPr>
              <w:rPr>
                <w:rFonts w:ascii="Arial" w:eastAsia="Times New Roman" w:hAnsi="Arial" w:cs="Arial"/>
                <w:sz w:val="20"/>
                <w:szCs w:val="20"/>
                <w:lang w:val="de-DE" w:eastAsia="de-DE"/>
              </w:rPr>
            </w:pPr>
          </w:p>
        </w:tc>
        <w:tc>
          <w:tcPr>
            <w:tcW w:w="3544" w:type="dxa"/>
            <w:shd w:val="clear" w:color="auto" w:fill="auto"/>
            <w:noWrap/>
            <w:hideMark/>
          </w:tcPr>
          <w:p w14:paraId="45D8D07F"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Gobionotothen</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gibberifrons</w:t>
            </w:r>
            <w:proofErr w:type="spellEnd"/>
          </w:p>
        </w:tc>
        <w:tc>
          <w:tcPr>
            <w:tcW w:w="3260" w:type="dxa"/>
            <w:shd w:val="clear" w:color="auto" w:fill="auto"/>
            <w:noWrap/>
            <w:hideMark/>
          </w:tcPr>
          <w:p w14:paraId="29C384B6"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4CC6F529"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y5FH4yue","properties":{"formattedCitation":"\\super 5\\nosupersub{}","plainCitation":"5","noteIndex":0},"citationItems":[{"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5</w:t>
            </w:r>
            <w:r>
              <w:rPr>
                <w:rFonts w:ascii="Arial" w:eastAsia="Times New Roman" w:hAnsi="Arial" w:cs="Arial"/>
                <w:sz w:val="20"/>
                <w:szCs w:val="20"/>
                <w:lang w:val="de-DE" w:eastAsia="de-DE"/>
              </w:rPr>
              <w:fldChar w:fldCharType="end"/>
            </w:r>
          </w:p>
        </w:tc>
      </w:tr>
      <w:tr w:rsidR="00DC1B83" w:rsidRPr="00CE6075" w14:paraId="6B739730"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399E182D" w14:textId="77777777" w:rsidR="00DC1B83" w:rsidRPr="00CE6075" w:rsidRDefault="00DC1B83" w:rsidP="00DC1B83">
            <w:pPr>
              <w:rPr>
                <w:rFonts w:ascii="Arial" w:eastAsia="Times New Roman" w:hAnsi="Arial" w:cs="Arial"/>
                <w:sz w:val="20"/>
                <w:szCs w:val="20"/>
                <w:lang w:val="de-DE" w:eastAsia="de-DE"/>
              </w:rPr>
            </w:pPr>
          </w:p>
        </w:tc>
        <w:tc>
          <w:tcPr>
            <w:tcW w:w="3544" w:type="dxa"/>
            <w:shd w:val="clear" w:color="auto" w:fill="auto"/>
            <w:noWrap/>
            <w:hideMark/>
          </w:tcPr>
          <w:p w14:paraId="0112440D"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Lepidonotothen</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squamifrons</w:t>
            </w:r>
            <w:proofErr w:type="spellEnd"/>
          </w:p>
        </w:tc>
        <w:tc>
          <w:tcPr>
            <w:tcW w:w="3260" w:type="dxa"/>
            <w:shd w:val="clear" w:color="auto" w:fill="auto"/>
            <w:noWrap/>
            <w:hideMark/>
          </w:tcPr>
          <w:p w14:paraId="34C96810"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2DA9F047"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i5LZM7mo","properties":{"formattedCitation":"\\super 5\\nosupersub{}","plainCitation":"5","noteIndex":0},"citationItems":[{"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5</w:t>
            </w:r>
            <w:r>
              <w:rPr>
                <w:rFonts w:ascii="Arial" w:eastAsia="Times New Roman" w:hAnsi="Arial" w:cs="Arial"/>
                <w:sz w:val="20"/>
                <w:szCs w:val="20"/>
                <w:lang w:val="de-DE" w:eastAsia="de-DE"/>
              </w:rPr>
              <w:fldChar w:fldCharType="end"/>
            </w:r>
          </w:p>
        </w:tc>
      </w:tr>
      <w:tr w:rsidR="00DC1B83" w:rsidRPr="00CE6075" w14:paraId="0261DDCF"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4C7C0842" w14:textId="77777777" w:rsidR="00DC1B83" w:rsidRPr="00CE6075" w:rsidRDefault="00DC1B83" w:rsidP="00DC1B83">
            <w:pPr>
              <w:rPr>
                <w:rFonts w:ascii="Arial" w:eastAsia="Times New Roman" w:hAnsi="Arial" w:cs="Arial"/>
                <w:sz w:val="20"/>
                <w:szCs w:val="20"/>
                <w:lang w:val="de-DE" w:eastAsia="de-DE"/>
              </w:rPr>
            </w:pPr>
          </w:p>
        </w:tc>
        <w:tc>
          <w:tcPr>
            <w:tcW w:w="3544" w:type="dxa"/>
            <w:shd w:val="clear" w:color="auto" w:fill="auto"/>
            <w:noWrap/>
            <w:hideMark/>
          </w:tcPr>
          <w:p w14:paraId="4D5598ED"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Notothenia</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coriiceps</w:t>
            </w:r>
            <w:proofErr w:type="spellEnd"/>
          </w:p>
        </w:tc>
        <w:tc>
          <w:tcPr>
            <w:tcW w:w="3260" w:type="dxa"/>
            <w:shd w:val="clear" w:color="auto" w:fill="auto"/>
            <w:noWrap/>
            <w:hideMark/>
          </w:tcPr>
          <w:p w14:paraId="67D8AAD7"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7E1EE5C6"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LmEZXG9X","properties":{"formattedCitation":"\\super 49\\nosupersub{}","plainCitation":"49","noteIndex":0},"citationItems":[{"id":3316,"uris":["http://zotero.org/users/3032824/items/GHRH4MXR"],"uri":["http://zotero.org/users/3032824/items/GHRH4MXR"],"itemData":{"id":3316,"type":"article-journal","abstract":"Fifty specimens of Notothenia coriiceps caught in Potter Cove, King George Island, were examined for ecto- and endoparasites. Of the 22 parasite species found, 18 were helminths, 2 were hirudineans and 2 were crustaceans. The isopod Aega antarctica and an unidentified hirudinean are reported for the first time from this fish host. Dominant parasites were the adults of Aspersentis megarhynchus, the invasive stage of Corynosoma spp. (cystacanth) and the adults of Macvicaria pennelli, with respective prevalences of infestation of 94, 76 and 74%. The preferred sites of infestation were the pylorus and intestine, where five different larval (nematodes and cestodes) and eight adult (digeneans and acanthocephalans) parasite species were found. No adult nematodes and cestodes were found and no parasites could be isolated from the musculature. The results of the present study are related to previous findings on the parasite fauna of N. coriiceps. The comparison implies a high parasite diversity in this benthic Antarctic fish species. Most parasites found appear to have a wide range of distribution within Antarctic waters together with a low host specificity. Besides its role as final host for several species of trematodes and acanthocephalans, N. coriiceps serves as transmitter of parasite larvae to piscivorous birds and seals. It is concluded that the parasite fauna in Antarctic fish species provides important insights into the different habitat use and trophic relationship of their fish hosts.","container-title":"Polar Biology","DOI":"10.1007/s003000050265","ISSN":"1432-2056","issue":"6","journalAbbreviation":"Polar Biol","language":"en","page":"399-406","source":"Springer Link","title":"The role of the rock cod &lt;i&gt;Notothenia coriiceps&lt;/i&gt; Richardson, 1844  in the life-cycle of Antarctic parasites","volume":"19","author":[{"family":"Palm","given":"H. W."},{"family":"Reimann","given":"N."},{"family":"Spindler","given":"M."},{"family":"Plötz","given":"J."}],"issued":{"date-parts":[["1998",5,1]]}}}],"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49</w:t>
            </w:r>
            <w:r>
              <w:rPr>
                <w:rFonts w:ascii="Arial" w:eastAsia="Times New Roman" w:hAnsi="Arial" w:cs="Arial"/>
                <w:sz w:val="20"/>
                <w:szCs w:val="20"/>
                <w:lang w:val="de-DE" w:eastAsia="de-DE"/>
              </w:rPr>
              <w:fldChar w:fldCharType="end"/>
            </w:r>
          </w:p>
        </w:tc>
      </w:tr>
      <w:tr w:rsidR="00DC1B83" w:rsidRPr="00CE6075" w14:paraId="17C945D6"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7F8711DB" w14:textId="77777777" w:rsidR="00DC1B83" w:rsidRPr="00CE6075" w:rsidRDefault="00DC1B83" w:rsidP="00DC1B83">
            <w:pPr>
              <w:rPr>
                <w:rFonts w:ascii="Arial" w:eastAsia="Times New Roman" w:hAnsi="Arial" w:cs="Arial"/>
                <w:sz w:val="20"/>
                <w:szCs w:val="20"/>
                <w:lang w:val="de-DE" w:eastAsia="de-DE"/>
              </w:rPr>
            </w:pPr>
          </w:p>
        </w:tc>
        <w:tc>
          <w:tcPr>
            <w:tcW w:w="3544" w:type="dxa"/>
            <w:shd w:val="clear" w:color="auto" w:fill="auto"/>
            <w:noWrap/>
            <w:hideMark/>
          </w:tcPr>
          <w:p w14:paraId="7BC4FF96"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Nototheniop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larseni</w:t>
            </w:r>
            <w:proofErr w:type="spellEnd"/>
          </w:p>
        </w:tc>
        <w:tc>
          <w:tcPr>
            <w:tcW w:w="3260" w:type="dxa"/>
            <w:shd w:val="clear" w:color="auto" w:fill="auto"/>
            <w:noWrap/>
            <w:hideMark/>
          </w:tcPr>
          <w:p w14:paraId="4F8E062B"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168F7006"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vMmMHGI6","properties":{"formattedCitation":"\\super 5\\nosupersub{}","plainCitation":"5","noteIndex":0},"citationItems":[{"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5</w:t>
            </w:r>
            <w:r>
              <w:rPr>
                <w:rFonts w:ascii="Arial" w:eastAsia="Times New Roman" w:hAnsi="Arial" w:cs="Arial"/>
                <w:sz w:val="20"/>
                <w:szCs w:val="20"/>
                <w:lang w:val="de-DE" w:eastAsia="de-DE"/>
              </w:rPr>
              <w:fldChar w:fldCharType="end"/>
            </w:r>
          </w:p>
        </w:tc>
      </w:tr>
      <w:tr w:rsidR="00DC1B83" w:rsidRPr="00CE6075" w14:paraId="009D3150"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1F88EA4D" w14:textId="77777777" w:rsidR="00DC1B83" w:rsidRPr="00CE6075" w:rsidRDefault="00DC1B83" w:rsidP="00DC1B83">
            <w:pPr>
              <w:rPr>
                <w:rFonts w:ascii="Arial" w:eastAsia="Times New Roman" w:hAnsi="Arial" w:cs="Arial"/>
                <w:sz w:val="20"/>
                <w:szCs w:val="20"/>
                <w:lang w:val="de-DE" w:eastAsia="de-DE"/>
              </w:rPr>
            </w:pPr>
          </w:p>
        </w:tc>
        <w:tc>
          <w:tcPr>
            <w:tcW w:w="3544" w:type="dxa"/>
            <w:shd w:val="clear" w:color="auto" w:fill="auto"/>
            <w:noWrap/>
            <w:hideMark/>
          </w:tcPr>
          <w:p w14:paraId="6291515B"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Nototheniop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nudifrons</w:t>
            </w:r>
            <w:proofErr w:type="spellEnd"/>
          </w:p>
        </w:tc>
        <w:tc>
          <w:tcPr>
            <w:tcW w:w="3260" w:type="dxa"/>
            <w:shd w:val="clear" w:color="auto" w:fill="auto"/>
            <w:noWrap/>
            <w:hideMark/>
          </w:tcPr>
          <w:p w14:paraId="7BEAF189"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7F412108"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JQ5Qhkc6","properties":{"formattedCitation":"\\super 5\\nosupersub{}","plainCitation":"5","noteIndex":0},"citationItems":[{"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5</w:t>
            </w:r>
            <w:r>
              <w:rPr>
                <w:rFonts w:ascii="Arial" w:eastAsia="Times New Roman" w:hAnsi="Arial" w:cs="Arial"/>
                <w:sz w:val="20"/>
                <w:szCs w:val="20"/>
                <w:lang w:val="de-DE" w:eastAsia="de-DE"/>
              </w:rPr>
              <w:fldChar w:fldCharType="end"/>
            </w:r>
          </w:p>
        </w:tc>
      </w:tr>
      <w:tr w:rsidR="00DC1B83" w:rsidRPr="00A94B74" w14:paraId="597B92FA"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297971DA" w14:textId="77777777" w:rsidR="00DC1B83" w:rsidRPr="00CE6075" w:rsidRDefault="00DC1B83" w:rsidP="00DC1B83">
            <w:pPr>
              <w:rPr>
                <w:rFonts w:ascii="Arial" w:eastAsia="Times New Roman" w:hAnsi="Arial" w:cs="Arial"/>
                <w:sz w:val="20"/>
                <w:szCs w:val="20"/>
                <w:lang w:val="de-DE" w:eastAsia="de-DE"/>
              </w:rPr>
            </w:pPr>
          </w:p>
        </w:tc>
        <w:tc>
          <w:tcPr>
            <w:tcW w:w="3544" w:type="dxa"/>
            <w:shd w:val="clear" w:color="auto" w:fill="auto"/>
            <w:noWrap/>
            <w:hideMark/>
          </w:tcPr>
          <w:p w14:paraId="33117CFB"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Pleuragramma</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antarctica</w:t>
            </w:r>
            <w:proofErr w:type="spellEnd"/>
          </w:p>
        </w:tc>
        <w:tc>
          <w:tcPr>
            <w:tcW w:w="3260" w:type="dxa"/>
            <w:shd w:val="clear" w:color="auto" w:fill="auto"/>
            <w:noWrap/>
            <w:hideMark/>
          </w:tcPr>
          <w:p w14:paraId="40F484C9"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7F96DBCF"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4vjebl3S","properties":{"formattedCitation":"\\super 65\\nosupersub{}","plainCitation":"65","noteIndex":0},"citationItems":[{"id":125,"uris":["http://zotero.org/users/3032824/items/WRN23XUM"],"uri":["http://zotero.org/users/3032824/items/WRN23XUM"],"itemData":{"id":125,"type":"article-journal","abstract":"Adjustment of anisakid nematode life cycles to the high Antarctic food web as shown by Contracaecum radiatum and C. osculatum in the Weddell Sea - Volume 4 Issue 2 - Heinz Klöser, Joachim Plötz, Harry Palm, Annette Bartsch, Gerd Hubold","container-title":"Antarctic Science","title":"Adjustment of anisakid nematode life cycles to the high Antarctic food web as shown by &amp;lt;span class=&amp;quot;italic&amp;quot;&amp;gt;Contracaecum radiatum&amp;lt;/span&amp;gt; and &amp;lt;span class=&amp;quot;italic&amp;quot;&amp;gt;C. osculatum&amp;lt;/span&amp;gt; in the Weddell Sea","URL":"/core/journals/antarctic-science/article/adjustment-of-anisakid-nematode-life-cycles-to-the-high-antarctic-food-web-as-shown-by-contracaecum-radiatum-and-c-osculatum-in-the-weddell-sea/7D1B4E8A091379950110ADC6D2D3D2C7","author":[{"family":"Klöser","given":"Heinz"},{"family":"Plötz","given":"Joachim"},{"family":"Palm","given":"Harry"},{"family":"Bartsch","given":"Annette"},{"family":"Hubold","given":"Gerd"}],"accessed":{"date-parts":[["2016",11,10]]},"issued":{"date-parts":[["1992",6]]}}}],"schema":"https://github.com/citation-style-language/schema/raw/master/csl-citation.json"} </w:instrText>
            </w:r>
            <w:r>
              <w:rPr>
                <w:rFonts w:ascii="Arial" w:eastAsia="Times New Roman" w:hAnsi="Arial" w:cs="Arial"/>
                <w:sz w:val="20"/>
                <w:szCs w:val="20"/>
                <w:lang w:val="de-DE" w:eastAsia="de-DE"/>
              </w:rPr>
              <w:fldChar w:fldCharType="separate"/>
            </w:r>
            <w:r w:rsidRPr="00DC1B83">
              <w:rPr>
                <w:rFonts w:ascii="Arial" w:hAnsi="Arial" w:cs="Arial"/>
                <w:sz w:val="20"/>
                <w:szCs w:val="24"/>
                <w:vertAlign w:val="superscript"/>
              </w:rPr>
              <w:t>65</w:t>
            </w:r>
            <w:r>
              <w:rPr>
                <w:rFonts w:ascii="Arial" w:eastAsia="Times New Roman" w:hAnsi="Arial" w:cs="Arial"/>
                <w:sz w:val="20"/>
                <w:szCs w:val="20"/>
                <w:lang w:val="de-DE" w:eastAsia="de-DE"/>
              </w:rPr>
              <w:fldChar w:fldCharType="end"/>
            </w:r>
          </w:p>
        </w:tc>
      </w:tr>
      <w:tr w:rsidR="00DC1B83" w:rsidRPr="00CE6075" w14:paraId="77B7D8EA"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74C2678B" w14:textId="77777777" w:rsidR="00DC1B83" w:rsidRPr="00CE6075" w:rsidRDefault="00DC1B83" w:rsidP="00DC1B83">
            <w:pPr>
              <w:rPr>
                <w:rFonts w:ascii="Arial" w:eastAsia="Times New Roman" w:hAnsi="Arial" w:cs="Arial"/>
                <w:sz w:val="20"/>
                <w:szCs w:val="20"/>
                <w:lang w:val="de-DE" w:eastAsia="de-DE"/>
              </w:rPr>
            </w:pPr>
          </w:p>
        </w:tc>
        <w:tc>
          <w:tcPr>
            <w:tcW w:w="3544" w:type="dxa"/>
            <w:shd w:val="clear" w:color="auto" w:fill="auto"/>
            <w:noWrap/>
            <w:hideMark/>
          </w:tcPr>
          <w:p w14:paraId="610B40D2"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Trematomu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eulepidotus</w:t>
            </w:r>
            <w:proofErr w:type="spellEnd"/>
          </w:p>
        </w:tc>
        <w:tc>
          <w:tcPr>
            <w:tcW w:w="3260" w:type="dxa"/>
            <w:shd w:val="clear" w:color="auto" w:fill="auto"/>
            <w:noWrap/>
            <w:hideMark/>
          </w:tcPr>
          <w:p w14:paraId="07C2A5EA"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5163AB84"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7XhItaar","properties":{"formattedCitation":"\\super 5\\nosupersub{}","plainCitation":"5","noteIndex":0},"citationItems":[{"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5</w:t>
            </w:r>
            <w:r>
              <w:rPr>
                <w:rFonts w:ascii="Arial" w:eastAsia="Times New Roman" w:hAnsi="Arial" w:cs="Arial"/>
                <w:sz w:val="20"/>
                <w:szCs w:val="20"/>
                <w:lang w:val="de-DE" w:eastAsia="de-DE"/>
              </w:rPr>
              <w:fldChar w:fldCharType="end"/>
            </w:r>
          </w:p>
        </w:tc>
      </w:tr>
      <w:tr w:rsidR="00DC1B83" w:rsidRPr="00CE6075" w14:paraId="49A8B847" w14:textId="77777777" w:rsidTr="006C49A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630993C6" w14:textId="77777777" w:rsidR="00DC1B83" w:rsidRPr="00CE6075" w:rsidRDefault="00DC1B83" w:rsidP="00DC1B83">
            <w:pPr>
              <w:rPr>
                <w:rFonts w:ascii="Arial" w:eastAsia="Times New Roman" w:hAnsi="Arial" w:cs="Arial"/>
                <w:sz w:val="20"/>
                <w:szCs w:val="20"/>
                <w:lang w:val="de-DE" w:eastAsia="de-DE"/>
              </w:rPr>
            </w:pPr>
          </w:p>
        </w:tc>
        <w:tc>
          <w:tcPr>
            <w:tcW w:w="3544" w:type="dxa"/>
            <w:shd w:val="clear" w:color="auto" w:fill="auto"/>
            <w:noWrap/>
            <w:hideMark/>
          </w:tcPr>
          <w:p w14:paraId="0176FC0F"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Trematomu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newnesi</w:t>
            </w:r>
            <w:proofErr w:type="spellEnd"/>
          </w:p>
        </w:tc>
        <w:tc>
          <w:tcPr>
            <w:tcW w:w="3260" w:type="dxa"/>
            <w:shd w:val="clear" w:color="auto" w:fill="auto"/>
            <w:noWrap/>
            <w:hideMark/>
          </w:tcPr>
          <w:p w14:paraId="4CB078DB"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2919463F" w14:textId="77777777" w:rsidR="00DC1B83" w:rsidRPr="00A94B74"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en-US" w:eastAsia="de-DE"/>
              </w:rPr>
              <w:instrText xml:space="preserve"> ADDIN ZOTERO_ITEM CSL_CITATION {"citationID":"xCwt0ROw","properties":{"formattedCitation":"\\super 52\\nosupersub{}","plainCitation":"52","noteIndex":0},"citationItems":[{"id":87,"uris":["http://zotero.org/users/3032824/items/DSQUUEHG"],"uri":["http://zotero.org/users/3032824/items/DSQUUEHG"],"itemData":{"id":87,"type":"article-journal","abstract":"Trematomus newnesi (Nototheniidae), a bentho-pelagic fish, caught off Adelie Land (eastern Antarctic) was examined for the presence of internal parasitic worms. These fishes were infected with 11 species and larval forms of parasites: Digenea (Macvicaria pennelli, Neolebouria terranovaensis, Genolinea bowersi, and Elytrophalloides oatesi), larval Cestoda (two forms of tetraphyllidean metacestodes, bilocular form and trilocular form, and diphyllobothriid plerocercoids), Acanthocephala (Metacanthocephalus camp- belli, M. johnstoni) and larval Nematoda (Contracaecum osculatum, C. radiatum). Larval cestodes were the dominant parasites, whereas acanthocephalans were relatively rare. Five species and larval forms were recorded also in fish caught in the Davis Sea. A check list of parasites of T. newnesi recorded in the eastern- and western Antarctic comprises 21 species and larval forms. Probably, T. newnesi plays an important role in life cycles of parasitic worms in the Antarctic.","container-title":"Polish Polar Research","ISSN":"0138-0338","issue":"28","language":"English","source":"www.infona.pl","title":"Occurrence of endoparasitic worms in dusky notothen, &lt;i&gt;Trematomus newnesi&lt;/i&gt; [Actinopterygii Nototheniidae], at Adelie Land, Antarctica","URL":"https://www.infona.pl//resource/bwmeta1.element.agro-article-fbbcf028-aee0-4c09-befc-06b087821f2c","volume":"1","author":[{"family":"Laskowski","given":"Z."},{"family":"A","given":"Rocka"},{"family":"K","given":"Zdzitowiecki"},{"family":"C","given":"Ozouf-Costaz"}],"accessed":{"date-parts":[["2019",5,17]]},"issued":{"date-parts":[["2007"]]}}}],"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52</w:t>
            </w:r>
            <w:r>
              <w:rPr>
                <w:rFonts w:ascii="Arial" w:eastAsia="Times New Roman" w:hAnsi="Arial" w:cs="Arial"/>
                <w:sz w:val="20"/>
                <w:szCs w:val="20"/>
                <w:lang w:val="de-DE" w:eastAsia="de-DE"/>
              </w:rPr>
              <w:fldChar w:fldCharType="end"/>
            </w:r>
          </w:p>
        </w:tc>
      </w:tr>
      <w:tr w:rsidR="00DC1B83" w:rsidRPr="00A94B74" w14:paraId="0C3DFFD7" w14:textId="77777777" w:rsidTr="006C49AD">
        <w:trPr>
          <w:trHeight w:val="255"/>
        </w:trPr>
        <w:tc>
          <w:tcPr>
            <w:cnfStyle w:val="001000000000" w:firstRow="0" w:lastRow="0" w:firstColumn="1" w:lastColumn="0" w:oddVBand="0" w:evenVBand="0" w:oddHBand="0" w:evenHBand="0" w:firstRowFirstColumn="0" w:firstRowLastColumn="0" w:lastRowFirstColumn="0" w:lastRowLastColumn="0"/>
            <w:tcW w:w="3402" w:type="dxa"/>
            <w:tcBorders>
              <w:bottom w:val="single" w:sz="4" w:space="0" w:color="auto"/>
            </w:tcBorders>
            <w:shd w:val="clear" w:color="auto" w:fill="auto"/>
            <w:noWrap/>
            <w:hideMark/>
          </w:tcPr>
          <w:p w14:paraId="68B24A04" w14:textId="77777777" w:rsidR="00DC1B83" w:rsidRPr="00A94B74" w:rsidRDefault="00DC1B83" w:rsidP="00DC1B83">
            <w:pPr>
              <w:rPr>
                <w:rFonts w:ascii="Arial" w:eastAsia="Times New Roman" w:hAnsi="Arial" w:cs="Arial"/>
                <w:sz w:val="20"/>
                <w:szCs w:val="20"/>
                <w:lang w:val="en-US" w:eastAsia="de-DE"/>
              </w:rPr>
            </w:pPr>
          </w:p>
        </w:tc>
        <w:tc>
          <w:tcPr>
            <w:tcW w:w="3544" w:type="dxa"/>
            <w:tcBorders>
              <w:bottom w:val="single" w:sz="4" w:space="0" w:color="auto"/>
            </w:tcBorders>
            <w:shd w:val="clear" w:color="auto" w:fill="auto"/>
            <w:noWrap/>
            <w:hideMark/>
          </w:tcPr>
          <w:p w14:paraId="1ACE6D92"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Trematomu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scotti</w:t>
            </w:r>
            <w:proofErr w:type="spellEnd"/>
          </w:p>
        </w:tc>
        <w:tc>
          <w:tcPr>
            <w:tcW w:w="3260" w:type="dxa"/>
            <w:tcBorders>
              <w:bottom w:val="single" w:sz="4" w:space="0" w:color="auto"/>
            </w:tcBorders>
            <w:shd w:val="clear" w:color="auto" w:fill="auto"/>
            <w:noWrap/>
            <w:hideMark/>
          </w:tcPr>
          <w:p w14:paraId="7C4E4603"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tcBorders>
              <w:bottom w:val="single" w:sz="4" w:space="0" w:color="auto"/>
            </w:tcBorders>
            <w:shd w:val="clear" w:color="auto" w:fill="auto"/>
            <w:noWrap/>
            <w:hideMark/>
          </w:tcPr>
          <w:p w14:paraId="61E0E855"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3EevbPGD","properties":{"formattedCitation":"\\super 65\\nosupersub{}","plainCitation":"65","noteIndex":0},"citationItems":[{"id":125,"uris":["http://zotero.org/users/3032824/items/WRN23XUM"],"uri":["http://zotero.org/users/3032824/items/WRN23XUM"],"itemData":{"id":125,"type":"article-journal","abstract":"Adjustment of anisakid nematode life cycles to the high Antarctic food web as shown by Contracaecum radiatum and C. osculatum in the Weddell Sea - Volume 4 Issue 2 - Heinz Klöser, Joachim Plötz, Harry Palm, Annette Bartsch, Gerd Hubold","container-title":"Antarctic Science","title":"Adjustment of anisakid nematode life cycles to the high Antarctic food web as shown by &amp;lt;span class=&amp;quot;italic&amp;quot;&amp;gt;Contracaecum radiatum&amp;lt;/span&amp;gt; and &amp;lt;span class=&amp;quot;italic&amp;quot;&amp;gt;C. osculatum&amp;lt;/span&amp;gt; in the Weddell Sea","URL":"/core/journals/antarctic-science/article/adjustment-of-anisakid-nematode-life-cycles-to-the-high-antarctic-food-web-as-shown-by-contracaecum-radiatum-and-c-osculatum-in-the-weddell-sea/7D1B4E8A091379950110ADC6D2D3D2C7","author":[{"family":"Klöser","given":"Heinz"},{"family":"Plötz","given":"Joachim"},{"family":"Palm","given":"Harry"},{"family":"Bartsch","given":"Annette"},{"family":"Hubold","given":"Gerd"}],"accessed":{"date-parts":[["2016",11,10]]},"issued":{"date-parts":[["1992",6]]}}}],"schema":"https://github.com/citation-style-language/schema/raw/master/csl-citation.json"} </w:instrText>
            </w:r>
            <w:r>
              <w:rPr>
                <w:rFonts w:ascii="Arial" w:eastAsia="Times New Roman" w:hAnsi="Arial" w:cs="Arial"/>
                <w:sz w:val="20"/>
                <w:szCs w:val="20"/>
                <w:lang w:val="de-DE" w:eastAsia="de-DE"/>
              </w:rPr>
              <w:fldChar w:fldCharType="separate"/>
            </w:r>
            <w:r w:rsidRPr="00DC1B83">
              <w:rPr>
                <w:rFonts w:ascii="Arial" w:hAnsi="Arial" w:cs="Arial"/>
                <w:sz w:val="20"/>
                <w:szCs w:val="24"/>
                <w:vertAlign w:val="superscript"/>
              </w:rPr>
              <w:t>65</w:t>
            </w:r>
            <w:r>
              <w:rPr>
                <w:rFonts w:ascii="Arial" w:eastAsia="Times New Roman" w:hAnsi="Arial" w:cs="Arial"/>
                <w:sz w:val="20"/>
                <w:szCs w:val="20"/>
                <w:lang w:val="de-DE" w:eastAsia="de-DE"/>
              </w:rPr>
              <w:fldChar w:fldCharType="end"/>
            </w:r>
          </w:p>
        </w:tc>
      </w:tr>
      <w:tr w:rsidR="00DC1B83" w:rsidRPr="00A94B74" w14:paraId="3BD1C9FF" w14:textId="77777777" w:rsidTr="006C49A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auto"/>
            </w:tcBorders>
            <w:shd w:val="clear" w:color="auto" w:fill="auto"/>
            <w:noWrap/>
          </w:tcPr>
          <w:p w14:paraId="418C915B" w14:textId="77777777" w:rsidR="00DC1B83" w:rsidRPr="00CE6075" w:rsidRDefault="00DC1B83" w:rsidP="00DC1B83">
            <w:pPr>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Pseudoterranova</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decipien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s.l</w:t>
            </w:r>
            <w:proofErr w:type="spellEnd"/>
            <w:r w:rsidRPr="00CE6075">
              <w:rPr>
                <w:rFonts w:ascii="Arial" w:eastAsia="Times New Roman" w:hAnsi="Arial" w:cs="Arial"/>
                <w:i/>
                <w:iCs/>
                <w:sz w:val="20"/>
                <w:szCs w:val="20"/>
                <w:lang w:val="de-DE" w:eastAsia="de-DE"/>
              </w:rPr>
              <w:t>.)</w:t>
            </w:r>
          </w:p>
        </w:tc>
        <w:tc>
          <w:tcPr>
            <w:tcW w:w="3544" w:type="dxa"/>
            <w:tcBorders>
              <w:top w:val="single" w:sz="4" w:space="0" w:color="auto"/>
            </w:tcBorders>
            <w:shd w:val="clear" w:color="auto" w:fill="auto"/>
            <w:noWrap/>
          </w:tcPr>
          <w:p w14:paraId="48B11704"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Acanthodraco</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dewitti</w:t>
            </w:r>
            <w:proofErr w:type="spellEnd"/>
          </w:p>
        </w:tc>
        <w:tc>
          <w:tcPr>
            <w:tcW w:w="3260" w:type="dxa"/>
            <w:tcBorders>
              <w:top w:val="single" w:sz="4" w:space="0" w:color="auto"/>
            </w:tcBorders>
            <w:shd w:val="clear" w:color="auto" w:fill="auto"/>
            <w:noWrap/>
          </w:tcPr>
          <w:p w14:paraId="4CCCCED1"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roofErr w:type="spellStart"/>
            <w:r w:rsidRPr="00CE6075">
              <w:rPr>
                <w:rFonts w:ascii="Arial" w:eastAsia="Times New Roman" w:hAnsi="Arial" w:cs="Arial"/>
                <w:sz w:val="20"/>
                <w:szCs w:val="20"/>
                <w:lang w:val="de-DE" w:eastAsia="de-DE"/>
              </w:rPr>
              <w:t>Artedidraconidae</w:t>
            </w:r>
            <w:proofErr w:type="spellEnd"/>
            <w:r w:rsidRPr="00CE6075">
              <w:rPr>
                <w:rFonts w:ascii="Arial" w:eastAsia="Times New Roman" w:hAnsi="Arial" w:cs="Arial"/>
                <w:sz w:val="20"/>
                <w:szCs w:val="20"/>
                <w:lang w:val="de-DE" w:eastAsia="de-DE"/>
              </w:rPr>
              <w:t xml:space="preserve"> (</w:t>
            </w:r>
            <w:proofErr w:type="spellStart"/>
            <w:r w:rsidRPr="00CE6075">
              <w:rPr>
                <w:rFonts w:ascii="Arial" w:eastAsia="Times New Roman" w:hAnsi="Arial" w:cs="Arial"/>
                <w:sz w:val="20"/>
                <w:szCs w:val="20"/>
                <w:lang w:val="de-DE" w:eastAsia="de-DE"/>
              </w:rPr>
              <w:t>Notothenioidei</w:t>
            </w:r>
            <w:proofErr w:type="spellEnd"/>
            <w:r w:rsidRPr="00CE6075">
              <w:rPr>
                <w:rFonts w:ascii="Arial" w:eastAsia="Times New Roman" w:hAnsi="Arial" w:cs="Arial"/>
                <w:sz w:val="20"/>
                <w:szCs w:val="20"/>
                <w:lang w:val="de-DE" w:eastAsia="de-DE"/>
              </w:rPr>
              <w:t>)</w:t>
            </w:r>
          </w:p>
        </w:tc>
        <w:tc>
          <w:tcPr>
            <w:tcW w:w="1120" w:type="dxa"/>
            <w:tcBorders>
              <w:top w:val="single" w:sz="4" w:space="0" w:color="auto"/>
            </w:tcBorders>
            <w:shd w:val="clear" w:color="auto" w:fill="auto"/>
            <w:noWrap/>
          </w:tcPr>
          <w:p w14:paraId="68270403" w14:textId="77777777" w:rsidR="00DC1B83" w:rsidRPr="00551076"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en-US" w:eastAsia="de-DE"/>
              </w:rPr>
              <w:instrText xml:space="preserve"> ADDIN ZOTERO_ITEM CSL_CITATION {"citationID":"wKrr1tJ1","properties":{"formattedCitation":"\\super 25\\nosupersub{}","plainCitation":"25","noteIndex":0},"citationItems":[{"id":609,"uris":["http://zotero.org/users/3032824/items/3DPTIGNE"],"uri":["http://zotero.org/users/3032824/items/3DPTIGNE"],"itemData":{"id":609,"type":"article-journal","abstract":"The aim of this study was to assess the anisakid nematode distribution pattern in the fish collected from the South Shetland Islands. A total of 32 fish species were examined for the presence of nematodes in 1978, 1979, 1981 and 2007/2008. The fish were caught off the South Shetland Islands (Elephant Island, Shishkov Island and in Admiralty Bay - King George Island). Three genera of L(3) larval nematodes were identified: Anisakis sp., Contracaecum spp. and Pseudoterranova decipiens. The infection level was higher on the shelf around the islands than in Admiralty Bay. This is explained by a higher abundance of the final hosts in the region. A comparison of the infection data from 1978/79 and 2007/2008 with data from 1994/96 (Palm et al. 1998, 2007) was done. The parameters of infection of Notothenia coriiceps and Lepidonotothen nudifrons by Pseudoterranova decipiens were decreasing within the 30 years period.","container-title":"Polish Polar Research","ISSN":"0138-0338","issue":"1","journalAbbreviation":"Pol. Polar. Res.","language":"English","note":"WOS:000264534400004","page":"49-58","source":"Web of Science","title":"Larval ascaridoid nematodes (Anisakidae) in fish from the South Shetland Islands (Southern Ocean)","volume":"30","author":[{"family":"Rokicki","given":"Jerzy"},{"family":"Rodjuk","given":"Galina"},{"family":"Zdzitowiecki","given":"Krzysztof"},{"family":"Laskowski","given":"Zdzislaw"}],"issued":{"date-parts":[["2009"]]}}}],"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25</w:t>
            </w:r>
            <w:r>
              <w:rPr>
                <w:rFonts w:ascii="Arial" w:eastAsia="Times New Roman" w:hAnsi="Arial" w:cs="Arial"/>
                <w:sz w:val="20"/>
                <w:szCs w:val="20"/>
                <w:lang w:val="de-DE" w:eastAsia="de-DE"/>
              </w:rPr>
              <w:fldChar w:fldCharType="end"/>
            </w:r>
          </w:p>
        </w:tc>
      </w:tr>
      <w:tr w:rsidR="00DC1B83" w:rsidRPr="00A94B74" w14:paraId="6CE0CCCC" w14:textId="77777777" w:rsidTr="006C49A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tcPr>
          <w:p w14:paraId="7A3F0C7B" w14:textId="77777777" w:rsidR="00DC1B83" w:rsidRPr="00CE6075" w:rsidRDefault="00DC1B83" w:rsidP="00DC1B83">
            <w:pPr>
              <w:rPr>
                <w:rFonts w:ascii="Arial" w:eastAsia="Times New Roman" w:hAnsi="Arial" w:cs="Arial"/>
                <w:sz w:val="20"/>
                <w:szCs w:val="20"/>
                <w:lang w:val="de-DE" w:eastAsia="de-DE"/>
              </w:rPr>
            </w:pPr>
          </w:p>
        </w:tc>
        <w:tc>
          <w:tcPr>
            <w:tcW w:w="3544" w:type="dxa"/>
            <w:shd w:val="clear" w:color="auto" w:fill="auto"/>
            <w:noWrap/>
          </w:tcPr>
          <w:p w14:paraId="5FCECA82"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Artedidraco</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orianae</w:t>
            </w:r>
            <w:proofErr w:type="spellEnd"/>
          </w:p>
        </w:tc>
        <w:tc>
          <w:tcPr>
            <w:tcW w:w="3260" w:type="dxa"/>
            <w:shd w:val="clear" w:color="auto" w:fill="auto"/>
            <w:noWrap/>
          </w:tcPr>
          <w:p w14:paraId="1B3BD8F0"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tcPr>
          <w:p w14:paraId="61FE1E64"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ULX5S8Mn","properties":{"formattedCitation":"\\super 10\\nosupersub{}","plainCitation":"10","noteIndex":0},"citationItems":[{"id":1093,"uris":["http://zotero.org/users/3032824/items/2WTCFFNB"],"uri":["http://zotero.org/users/3032824/items/2WTCFFNB"],"itemData":{"id":1093,"type":"article-journal","abstract":"The present study provides further data on the occurrence of Pseudoterranova decipiens in fish from two different sampling sites in the Antarctic. A total of 690 fish belonging to 33 species from the eastern Weddell Sea and 322 fish belonging to 12 species from the South Shetland Islands were examined. Altogether, 23 fish species were found to be infested and 11 new host records could be established. P. decipiens occurred at a water depth of between 80 and 820 m. Chaenocephalus aceratus and Notothenia coriiceps from the South Shetland Islands were the species with the highest prevalence (95%) and intensity (2-194 and 1-121, respectively) of infestation. Both are transport hosts, which mainly feed on benthic nototheniid fish species and accumulate the nematodes. Bathypelagic, pelagic, or mainly euphausid feeding fish species were only lightly infested, if at all. This demonstrates the benthic life cycle of P. decipiens in the Antarctic. The preferred site of infestation was the body cavity and the liver; no specimen could be isolated from the fish musculature. This might bit explained by the low water temperatures. The infestation of fish from the Weddell Sea was distinctly lower than that of fish around the South Shetland Islands. Besides possible differences in final host populations at the two localities studied, the loss of eggs and larvae under the eastern Weddell Sea shelf ice and over the continental slope and differences in the availability of the first intermediate and macroinvertebrate hosts led to a lower level of infestation. Another role, although nondecisive, may be played by the reduced time of development and infectivity of eggs and larvae, respectively, in the extremely cold waters of the Weddell Sea. P. decipiens is not a rare but, rather a well-established parasite of the Antarctic fauna, which demonstrates the ability of this cosmopolitan species to complete its life cycle even under conditions of subzero temperatures.","container-title":"Parasitology Research","DOI":"10.1007/s004360050608","ISSN":"0044-3255","issue":"8-9","journalAbbreviation":"Parasitol. Res.","language":"English","note":"WOS:000081302800004","page":"638-646","source":"Web of Science","title":"Ecology of &lt;i&gt;Pseudoterranova decipiens&lt;/i&gt; (Krabbe, 1878) (Nematoda : Anisakidae) from Antarctic waters","title-short":"Ecology of Pseudoterranova decipiens (Krabbe, 1878) (Nematoda","volume":"85","author":[{"family":"Palm","given":"H. W."}],"issued":{"date-parts":[["1999",8]]}}}],"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10</w:t>
            </w:r>
            <w:r>
              <w:rPr>
                <w:rFonts w:ascii="Arial" w:eastAsia="Times New Roman" w:hAnsi="Arial" w:cs="Arial"/>
                <w:sz w:val="20"/>
                <w:szCs w:val="20"/>
                <w:lang w:val="de-DE" w:eastAsia="de-DE"/>
              </w:rPr>
              <w:fldChar w:fldCharType="end"/>
            </w:r>
          </w:p>
        </w:tc>
      </w:tr>
      <w:tr w:rsidR="00DC1B83" w:rsidRPr="00CE6075" w14:paraId="4C81C20B" w14:textId="77777777" w:rsidTr="006C49A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tcPr>
          <w:p w14:paraId="071DB296" w14:textId="77777777" w:rsidR="00DC1B83" w:rsidRPr="00CE6075" w:rsidRDefault="00DC1B83" w:rsidP="00DC1B83">
            <w:pPr>
              <w:rPr>
                <w:rFonts w:ascii="Arial" w:eastAsia="Times New Roman" w:hAnsi="Arial" w:cs="Arial"/>
                <w:i/>
                <w:iCs/>
                <w:sz w:val="20"/>
                <w:szCs w:val="20"/>
                <w:lang w:val="de-DE" w:eastAsia="de-DE"/>
              </w:rPr>
            </w:pPr>
          </w:p>
        </w:tc>
        <w:tc>
          <w:tcPr>
            <w:tcW w:w="3544" w:type="dxa"/>
            <w:shd w:val="clear" w:color="auto" w:fill="auto"/>
            <w:noWrap/>
            <w:hideMark/>
          </w:tcPr>
          <w:p w14:paraId="1958DD5E"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Artedidraco</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skottsbergi</w:t>
            </w:r>
            <w:proofErr w:type="spellEnd"/>
          </w:p>
        </w:tc>
        <w:tc>
          <w:tcPr>
            <w:tcW w:w="3260" w:type="dxa"/>
            <w:shd w:val="clear" w:color="auto" w:fill="auto"/>
            <w:noWrap/>
            <w:hideMark/>
          </w:tcPr>
          <w:p w14:paraId="01310D75"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51DDFEB8"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uuUcO2VW","properties":{"formattedCitation":"\\super 10\\nosupersub{}","plainCitation":"10","noteIndex":0},"citationItems":[{"id":1093,"uris":["http://zotero.org/users/3032824/items/2WTCFFNB"],"uri":["http://zotero.org/users/3032824/items/2WTCFFNB"],"itemData":{"id":1093,"type":"article-journal","abstract":"The present study provides further data on the occurrence of Pseudoterranova decipiens in fish from two different sampling sites in the Antarctic. A total of 690 fish belonging to 33 species from the eastern Weddell Sea and 322 fish belonging to 12 species from the South Shetland Islands were examined. Altogether, 23 fish species were found to be infested and 11 new host records could be established. P. decipiens occurred at a water depth of between 80 and 820 m. Chaenocephalus aceratus and Notothenia coriiceps from the South Shetland Islands were the species with the highest prevalence (95%) and intensity (2-194 and 1-121, respectively) of infestation. Both are transport hosts, which mainly feed on benthic nototheniid fish species and accumulate the nematodes. Bathypelagic, pelagic, or mainly euphausid feeding fish species were only lightly infested, if at all. This demonstrates the benthic life cycle of P. decipiens in the Antarctic. The preferred site of infestation was the body cavity and the liver; no specimen could be isolated from the fish musculature. This might bit explained by the low water temperatures. The infestation of fish from the Weddell Sea was distinctly lower than that of fish around the South Shetland Islands. Besides possible differences in final host populations at the two localities studied, the loss of eggs and larvae under the eastern Weddell Sea shelf ice and over the continental slope and differences in the availability of the first intermediate and macroinvertebrate hosts led to a lower level of infestation. Another role, although nondecisive, may be played by the reduced time of development and infectivity of eggs and larvae, respectively, in the extremely cold waters of the Weddell Sea. P. decipiens is not a rare but, rather a well-established parasite of the Antarctic fauna, which demonstrates the ability of this cosmopolitan species to complete its life cycle even under conditions of subzero temperatures.","container-title":"Parasitology Research","DOI":"10.1007/s004360050608","ISSN":"0044-3255","issue":"8-9","journalAbbreviation":"Parasitol. Res.","language":"English","note":"WOS:000081302800004","page":"638-646","source":"Web of Science","title":"Ecology of &lt;i&gt;Pseudoterranova decipiens&lt;/i&gt; (Krabbe, 1878) (Nematoda : Anisakidae) from Antarctic waters","title-short":"Ecology of Pseudoterranova decipiens (Krabbe, 1878) (Nematoda","volume":"85","author":[{"family":"Palm","given":"H. W."}],"issued":{"date-parts":[["1999",8]]}}}],"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10</w:t>
            </w:r>
            <w:r>
              <w:rPr>
                <w:rFonts w:ascii="Arial" w:eastAsia="Times New Roman" w:hAnsi="Arial" w:cs="Arial"/>
                <w:sz w:val="20"/>
                <w:szCs w:val="20"/>
                <w:lang w:val="de-DE" w:eastAsia="de-DE"/>
              </w:rPr>
              <w:fldChar w:fldCharType="end"/>
            </w:r>
          </w:p>
        </w:tc>
      </w:tr>
      <w:tr w:rsidR="00DC1B83" w:rsidRPr="00CE6075" w14:paraId="429D304B" w14:textId="77777777" w:rsidTr="006C49A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tcPr>
          <w:p w14:paraId="28FE0633" w14:textId="77777777" w:rsidR="00DC1B83" w:rsidRPr="00CE6075" w:rsidRDefault="00DC1B83" w:rsidP="00DC1B83">
            <w:pPr>
              <w:rPr>
                <w:rFonts w:ascii="Arial" w:eastAsia="Times New Roman" w:hAnsi="Arial" w:cs="Arial"/>
                <w:sz w:val="20"/>
                <w:szCs w:val="20"/>
                <w:lang w:val="de-DE" w:eastAsia="de-DE"/>
              </w:rPr>
            </w:pPr>
          </w:p>
        </w:tc>
        <w:tc>
          <w:tcPr>
            <w:tcW w:w="3544" w:type="dxa"/>
            <w:shd w:val="clear" w:color="auto" w:fill="auto"/>
            <w:noWrap/>
            <w:hideMark/>
          </w:tcPr>
          <w:p w14:paraId="3440A314"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Dolloidraco</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largedorsalis</w:t>
            </w:r>
            <w:proofErr w:type="spellEnd"/>
          </w:p>
        </w:tc>
        <w:tc>
          <w:tcPr>
            <w:tcW w:w="3260" w:type="dxa"/>
            <w:shd w:val="clear" w:color="auto" w:fill="auto"/>
            <w:noWrap/>
            <w:hideMark/>
          </w:tcPr>
          <w:p w14:paraId="2EBCF3DC"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21E3FE3D"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4OgUpyFf","properties":{"formattedCitation":"\\super 10\\nosupersub{}","plainCitation":"10","noteIndex":0},"citationItems":[{"id":1093,"uris":["http://zotero.org/users/3032824/items/2WTCFFNB"],"uri":["http://zotero.org/users/3032824/items/2WTCFFNB"],"itemData":{"id":1093,"type":"article-journal","abstract":"The present study provides further data on the occurrence of Pseudoterranova decipiens in fish from two different sampling sites in the Antarctic. A total of 690 fish belonging to 33 species from the eastern Weddell Sea and 322 fish belonging to 12 species from the South Shetland Islands were examined. Altogether, 23 fish species were found to be infested and 11 new host records could be established. P. decipiens occurred at a water depth of between 80 and 820 m. Chaenocephalus aceratus and Notothenia coriiceps from the South Shetland Islands were the species with the highest prevalence (95%) and intensity (2-194 and 1-121, respectively) of infestation. Both are transport hosts, which mainly feed on benthic nototheniid fish species and accumulate the nematodes. Bathypelagic, pelagic, or mainly euphausid feeding fish species were only lightly infested, if at all. This demonstrates the benthic life cycle of P. decipiens in the Antarctic. The preferred site of infestation was the body cavity and the liver; no specimen could be isolated from the fish musculature. This might bit explained by the low water temperatures. The infestation of fish from the Weddell Sea was distinctly lower than that of fish around the South Shetland Islands. Besides possible differences in final host populations at the two localities studied, the loss of eggs and larvae under the eastern Weddell Sea shelf ice and over the continental slope and differences in the availability of the first intermediate and macroinvertebrate hosts led to a lower level of infestation. Another role, although nondecisive, may be played by the reduced time of development and infectivity of eggs and larvae, respectively, in the extremely cold waters of the Weddell Sea. P. decipiens is not a rare but, rather a well-established parasite of the Antarctic fauna, which demonstrates the ability of this cosmopolitan species to complete its life cycle even under conditions of subzero temperatures.","container-title":"Parasitology Research","DOI":"10.1007/s004360050608","ISSN":"0044-3255","issue":"8-9","journalAbbreviation":"Parasitol. Res.","language":"English","note":"WOS:000081302800004","page":"638-646","source":"Web of Science","title":"Ecology of &lt;i&gt;Pseudoterranova decipiens&lt;/i&gt; (Krabbe, 1878) (Nematoda : Anisakidae) from Antarctic waters","title-short":"Ecology of Pseudoterranova decipiens (Krabbe, 1878) (Nematoda","volume":"85","author":[{"family":"Palm","given":"H. W."}],"issued":{"date-parts":[["1999",8]]}}}],"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10</w:t>
            </w:r>
            <w:r>
              <w:rPr>
                <w:rFonts w:ascii="Arial" w:eastAsia="Times New Roman" w:hAnsi="Arial" w:cs="Arial"/>
                <w:sz w:val="20"/>
                <w:szCs w:val="20"/>
                <w:lang w:val="de-DE" w:eastAsia="de-DE"/>
              </w:rPr>
              <w:fldChar w:fldCharType="end"/>
            </w:r>
          </w:p>
        </w:tc>
      </w:tr>
      <w:tr w:rsidR="00DC1B83" w:rsidRPr="00CE6075" w14:paraId="5DD52C9C"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235287B0" w14:textId="77777777" w:rsidR="00DC1B83" w:rsidRPr="00CE6075" w:rsidRDefault="00DC1B83" w:rsidP="00DC1B83">
            <w:pPr>
              <w:rPr>
                <w:rFonts w:ascii="Arial" w:eastAsia="Times New Roman" w:hAnsi="Arial" w:cs="Arial"/>
                <w:sz w:val="20"/>
                <w:szCs w:val="20"/>
                <w:lang w:val="de-DE" w:eastAsia="de-DE"/>
              </w:rPr>
            </w:pPr>
          </w:p>
        </w:tc>
        <w:tc>
          <w:tcPr>
            <w:tcW w:w="3544" w:type="dxa"/>
            <w:shd w:val="clear" w:color="auto" w:fill="auto"/>
            <w:noWrap/>
            <w:hideMark/>
          </w:tcPr>
          <w:p w14:paraId="302C27A1"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Pogonophryne</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marmorata</w:t>
            </w:r>
            <w:proofErr w:type="spellEnd"/>
          </w:p>
        </w:tc>
        <w:tc>
          <w:tcPr>
            <w:tcW w:w="3260" w:type="dxa"/>
            <w:shd w:val="clear" w:color="auto" w:fill="auto"/>
            <w:noWrap/>
            <w:hideMark/>
          </w:tcPr>
          <w:p w14:paraId="28F92A46"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79D790A6" w14:textId="77777777" w:rsidR="00DC1B83" w:rsidRPr="00A94B74"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en-US" w:eastAsia="de-DE"/>
              </w:rPr>
              <w:instrText xml:space="preserve"> ADDIN ZOTERO_ITEM CSL_CITATION {"citationID":"JLcKh1VY","properties":{"formattedCitation":"\\super 25\\nosupersub{}","plainCitation":"25","noteIndex":0},"citationItems":[{"id":609,"uris":["http://zotero.org/users/3032824/items/3DPTIGNE"],"uri":["http://zotero.org/users/3032824/items/3DPTIGNE"],"itemData":{"id":609,"type":"article-journal","abstract":"The aim of this study was to assess the anisakid nematode distribution pattern in the fish collected from the South Shetland Islands. A total of 32 fish species were examined for the presence of nematodes in 1978, 1979, 1981 and 2007/2008. The fish were caught off the South Shetland Islands (Elephant Island, Shishkov Island and in Admiralty Bay - King George Island). Three genera of L(3) larval nematodes were identified: Anisakis sp., Contracaecum spp. and Pseudoterranova decipiens. The infection level was higher on the shelf around the islands than in Admiralty Bay. This is explained by a higher abundance of the final hosts in the region. A comparison of the infection data from 1978/79 and 2007/2008 with data from 1994/96 (Palm et al. 1998, 2007) was done. The parameters of infection of Notothenia coriiceps and Lepidonotothen nudifrons by Pseudoterranova decipiens were decreasing within the 30 years period.","container-title":"Polish Polar Research","ISSN":"0138-0338","issue":"1","journalAbbreviation":"Pol. Polar. Res.","language":"English","note":"WOS:000264534400004","page":"49-58","source":"Web of Science","title":"Larval ascaridoid nematodes (Anisakidae) in fish from the South Shetland Islands (Southern Ocean)","volume":"30","author":[{"family":"Rokicki","given":"Jerzy"},{"family":"Rodjuk","given":"Galina"},{"family":"Zdzitowiecki","given":"Krzysztof"},{"family":"Laskowski","given":"Zdzislaw"}],"issued":{"date-parts":[["2009"]]}}}],"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25</w:t>
            </w:r>
            <w:r>
              <w:rPr>
                <w:rFonts w:ascii="Arial" w:eastAsia="Times New Roman" w:hAnsi="Arial" w:cs="Arial"/>
                <w:sz w:val="20"/>
                <w:szCs w:val="20"/>
                <w:lang w:val="de-DE" w:eastAsia="de-DE"/>
              </w:rPr>
              <w:fldChar w:fldCharType="end"/>
            </w:r>
          </w:p>
        </w:tc>
      </w:tr>
      <w:tr w:rsidR="00DC1B83" w:rsidRPr="00A94B74" w14:paraId="17909598"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561D43B2" w14:textId="77777777" w:rsidR="00DC1B83" w:rsidRPr="00A94B74" w:rsidRDefault="00DC1B83" w:rsidP="00DC1B83">
            <w:pPr>
              <w:rPr>
                <w:rFonts w:ascii="Arial" w:eastAsia="Times New Roman" w:hAnsi="Arial" w:cs="Arial"/>
                <w:sz w:val="20"/>
                <w:szCs w:val="20"/>
                <w:lang w:val="en-US" w:eastAsia="de-DE"/>
              </w:rPr>
            </w:pPr>
          </w:p>
        </w:tc>
        <w:tc>
          <w:tcPr>
            <w:tcW w:w="3544" w:type="dxa"/>
            <w:shd w:val="clear" w:color="auto" w:fill="F2F2F2" w:themeFill="background1" w:themeFillShade="F2"/>
            <w:noWrap/>
            <w:hideMark/>
          </w:tcPr>
          <w:p w14:paraId="3BBAFA80"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Gymnodraco</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acuticeps</w:t>
            </w:r>
            <w:proofErr w:type="spellEnd"/>
          </w:p>
        </w:tc>
        <w:tc>
          <w:tcPr>
            <w:tcW w:w="3260" w:type="dxa"/>
            <w:shd w:val="clear" w:color="auto" w:fill="F2F2F2" w:themeFill="background1" w:themeFillShade="F2"/>
            <w:noWrap/>
            <w:hideMark/>
          </w:tcPr>
          <w:p w14:paraId="0F28DD7D"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roofErr w:type="spellStart"/>
            <w:r w:rsidRPr="00CE6075">
              <w:rPr>
                <w:rFonts w:ascii="Arial" w:eastAsia="Times New Roman" w:hAnsi="Arial" w:cs="Arial"/>
                <w:sz w:val="20"/>
                <w:szCs w:val="20"/>
                <w:lang w:val="de-DE" w:eastAsia="de-DE"/>
              </w:rPr>
              <w:t>Bathydraconidae</w:t>
            </w:r>
            <w:proofErr w:type="spellEnd"/>
            <w:r w:rsidRPr="00CE6075">
              <w:rPr>
                <w:rFonts w:ascii="Arial" w:eastAsia="Times New Roman" w:hAnsi="Arial" w:cs="Arial"/>
                <w:sz w:val="20"/>
                <w:szCs w:val="20"/>
                <w:lang w:val="de-DE" w:eastAsia="de-DE"/>
              </w:rPr>
              <w:t xml:space="preserve"> (</w:t>
            </w:r>
            <w:proofErr w:type="spellStart"/>
            <w:r w:rsidRPr="00CE6075">
              <w:rPr>
                <w:rFonts w:ascii="Arial" w:eastAsia="Times New Roman" w:hAnsi="Arial" w:cs="Arial"/>
                <w:sz w:val="20"/>
                <w:szCs w:val="20"/>
                <w:lang w:val="de-DE" w:eastAsia="de-DE"/>
              </w:rPr>
              <w:t>Notothenioidei</w:t>
            </w:r>
            <w:proofErr w:type="spellEnd"/>
            <w:r w:rsidRPr="00CE6075">
              <w:rPr>
                <w:rFonts w:ascii="Arial" w:eastAsia="Times New Roman" w:hAnsi="Arial" w:cs="Arial"/>
                <w:sz w:val="20"/>
                <w:szCs w:val="20"/>
                <w:lang w:val="de-DE" w:eastAsia="de-DE"/>
              </w:rPr>
              <w:t>)</w:t>
            </w:r>
          </w:p>
        </w:tc>
        <w:tc>
          <w:tcPr>
            <w:tcW w:w="1120" w:type="dxa"/>
            <w:shd w:val="clear" w:color="auto" w:fill="F2F2F2" w:themeFill="background1" w:themeFillShade="F2"/>
            <w:noWrap/>
            <w:hideMark/>
          </w:tcPr>
          <w:p w14:paraId="2DC5C7D9"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Z278vQrV","properties":{"formattedCitation":"\\super 55\\nosupersub{}","plainCitation":"55","noteIndex":0},"citationItems":[{"id":3314,"uris":["http://zotero.org/users/3032824/items/AYTLHUWB"],"uri":["http://zotero.org/users/3032824/items/AYTLHUWB"],"itemData":{"id":3314,"type":"article-journal","abstract":"As members of the Notothenioidei - the dominant fish taxon in Antarctic waters - the family Bathydraconidae includes 12 genera and 17 species. The knowledge of these species inhabiting an isolated environment is rather fragmentary, including their parasite fauna. Studies on fish hosts and their associated parasites can help gain insights into even remote ecosystems and be used to infer ecological roles in food webs; however, ecological studies on the Bathydraconidae are scarce.","container-title":"Parasites &amp; Vectors","DOI":"10.1186/s13071-017-2176-7","ISSN":"1756-3305","issue":"1","journalAbbreviation":"Parasites Vectors","language":"en","page":"235","source":"Springer Link","title":"Parasite fauna of the Antarctic dragonfish &lt;i&gt;Parachaenichthys charcoti&lt;/i&gt; (Perciformes: Bathydraconidae) and closely related Bathydraconidae from the Antarctic Peninsula, Southern Ocean","title-short":"Parasite fauna of the Antarctic dragonfish Parachaenichthys charcoti (Perciformes","volume":"10","author":[{"family":"Münster","given":"Julian"},{"family":"Kochmann","given":"Judith"},{"family":"Grigat","given":"Juline"},{"family":"Klimpel","given":"Sven"},{"family":"Kuhn","given":"Thomas"}],"issued":{"date-parts":[["2017",5,12]]}}}],"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55</w:t>
            </w:r>
            <w:r>
              <w:rPr>
                <w:rFonts w:ascii="Arial" w:eastAsia="Times New Roman" w:hAnsi="Arial" w:cs="Arial"/>
                <w:sz w:val="20"/>
                <w:szCs w:val="20"/>
                <w:lang w:val="de-DE" w:eastAsia="de-DE"/>
              </w:rPr>
              <w:fldChar w:fldCharType="end"/>
            </w:r>
          </w:p>
        </w:tc>
      </w:tr>
      <w:tr w:rsidR="00DC1B83" w:rsidRPr="00421356" w14:paraId="1EBD4E51"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20C79FD1" w14:textId="77777777" w:rsidR="00DC1B83" w:rsidRPr="00CE6075" w:rsidRDefault="00DC1B83" w:rsidP="00DC1B83">
            <w:pPr>
              <w:rPr>
                <w:rFonts w:ascii="Arial" w:eastAsia="Times New Roman" w:hAnsi="Arial" w:cs="Arial"/>
                <w:sz w:val="20"/>
                <w:szCs w:val="20"/>
                <w:lang w:val="de-DE" w:eastAsia="de-DE"/>
              </w:rPr>
            </w:pPr>
          </w:p>
        </w:tc>
        <w:tc>
          <w:tcPr>
            <w:tcW w:w="3544" w:type="dxa"/>
            <w:shd w:val="clear" w:color="auto" w:fill="F2F2F2" w:themeFill="background1" w:themeFillShade="F2"/>
            <w:noWrap/>
            <w:hideMark/>
          </w:tcPr>
          <w:p w14:paraId="254AE63A"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Parachaenichthy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charcoti</w:t>
            </w:r>
            <w:proofErr w:type="spellEnd"/>
          </w:p>
        </w:tc>
        <w:tc>
          <w:tcPr>
            <w:tcW w:w="3260" w:type="dxa"/>
            <w:shd w:val="clear" w:color="auto" w:fill="F2F2F2" w:themeFill="background1" w:themeFillShade="F2"/>
            <w:noWrap/>
            <w:hideMark/>
          </w:tcPr>
          <w:p w14:paraId="456EF59E"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2F2F2" w:themeFill="background1" w:themeFillShade="F2"/>
            <w:noWrap/>
            <w:hideMark/>
          </w:tcPr>
          <w:p w14:paraId="4CD1913A"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j3xm2kIm","properties":{"formattedCitation":"\\super 10,54,55\\nosupersub{}","plainCitation":"10,54,55","noteIndex":0},"citationItems":[{"id":1093,"uris":["http://zotero.org/users/3032824/items/2WTCFFNB"],"uri":["http://zotero.org/users/3032824/items/2WTCFFNB"],"itemData":{"id":1093,"type":"article-journal","abstract":"The present study provides further data on the occurrence of Pseudoterranova decipiens in fish from two different sampling sites in the Antarctic. A total of 690 fish belonging to 33 species from the eastern Weddell Sea and 322 fish belonging to 12 species from the South Shetland Islands were examined. Altogether, 23 fish species were found to be infested and 11 new host records could be established. P. decipiens occurred at a water depth of between 80 and 820 m. Chaenocephalus aceratus and Notothenia coriiceps from the South Shetland Islands were the species with the highest prevalence (95%) and intensity (2-194 and 1-121, respectively) of infestation. Both are transport hosts, which mainly feed on benthic nototheniid fish species and accumulate the nematodes. Bathypelagic, pelagic, or mainly euphausid feeding fish species were only lightly infested, if at all. This demonstrates the benthic life cycle of P. decipiens in the Antarctic. The preferred site of infestation was the body cavity and the liver; no specimen could be isolated from the fish musculature. This might bit explained by the low water temperatures. The infestation of fish from the Weddell Sea was distinctly lower than that of fish around the South Shetland Islands. Besides possible differences in final host populations at the two localities studied, the loss of eggs and larvae under the eastern Weddell Sea shelf ice and over the continental slope and differences in the availability of the first intermediate and macroinvertebrate hosts led to a lower level of infestation. Another role, although nondecisive, may be played by the reduced time of development and infectivity of eggs and larvae, respectively, in the extremely cold waters of the Weddell Sea. P. decipiens is not a rare but, rather a well-established parasite of the Antarctic fauna, which demonstrates the ability of this cosmopolitan species to complete its life cycle even under conditions of subzero temperatures.","container-title":"Parasitology Research","DOI":"10.1007/s004360050608","ISSN":"0044-3255","issue":"8-9","journalAbbreviation":"Parasitol. Res.","language":"English","note":"WOS:000081302800004","page":"638-646","source":"Web of Science","title":"Ecology of &lt;i&gt;Pseudoterranova decipiens&lt;/i&gt; (Krabbe, 1878) (Nematoda : Anisakidae) from Antarctic waters","title-short":"Ecology of Pseudoterranova decipiens (Krabbe, 1878) (Nematoda","volume":"85","author":[{"family":"Palm","given":"H. W."}],"issued":{"date-parts":[["1999",8]]}}},{"id":3296,"uris":["http://zotero.org/users/3032824/items/DX787H5F"],"uri":["http://zotero.org/users/3032824/items/DX787H5F"],"itemData":{"id":3296,"type":"article-journal","container-title":"Acta Parasitologica","issue":"1","page":"18-23","title":"Occurrence of endoparasitic worms in fish, &lt;i&gt;Parachaenichthys charcoti&lt;/i&gt; (Bathydraconidae), off the South Shetland Islands (Antarctica).","volume":"46","author":[{"family":"Zdzitowiecki","given":"Krzysztof"}],"issued":{"date-parts":[["2001"]]}}},{"id":3314,"uris":["http://zotero.org/users/3032824/items/AYTLHUWB"],"uri":["http://zotero.org/users/3032824/items/AYTLHUWB"],"itemData":{"id":3314,"type":"article-journal","abstract":"As members of the Notothenioidei - the dominant fish taxon in Antarctic waters - the family Bathydraconidae includes 12 genera and 17 species. The knowledge of these species inhabiting an isolated environment is rather fragmentary, including their parasite fauna. Studies on fish hosts and their associated parasites can help gain insights into even remote ecosystems and be used to infer ecological roles in food webs; however, ecological studies on the Bathydraconidae are scarce.","container-title":"Parasites &amp; Vectors","DOI":"10.1186/s13071-017-2176-7","ISSN":"1756-3305","issue":"1","journalAbbreviation":"Parasites Vectors","language":"en","page":"235","source":"Springer Link","title":"Parasite fauna of the Antarctic dragonfish &lt;i&gt;Parachaenichthys charcoti&lt;/i&gt; (Perciformes: Bathydraconidae) and closely related Bathydraconidae from the Antarctic Peninsula, Southern Ocean","title-short":"Parasite fauna of the Antarctic dragonfish Parachaenichthys charcoti (Perciformes","volume":"10","author":[{"family":"Münster","given":"Julian"},{"family":"Kochmann","given":"Judith"},{"family":"Grigat","given":"Juline"},{"family":"Klimpel","given":"Sven"},{"family":"Kuhn","given":"Thomas"}],"issued":{"date-parts":[["2017",5,12]]}}}],"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10,54,55</w:t>
            </w:r>
            <w:r>
              <w:rPr>
                <w:rFonts w:ascii="Arial" w:eastAsia="Times New Roman" w:hAnsi="Arial" w:cs="Arial"/>
                <w:sz w:val="20"/>
                <w:szCs w:val="20"/>
                <w:lang w:val="de-DE" w:eastAsia="de-DE"/>
              </w:rPr>
              <w:fldChar w:fldCharType="end"/>
            </w:r>
          </w:p>
        </w:tc>
      </w:tr>
      <w:tr w:rsidR="00DC1B83" w:rsidRPr="00A94B74" w14:paraId="0065F8BE"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5F7230A5" w14:textId="77777777" w:rsidR="00DC1B83" w:rsidRPr="00CE6075" w:rsidRDefault="00DC1B83" w:rsidP="00DC1B83">
            <w:pPr>
              <w:rPr>
                <w:rFonts w:ascii="Arial" w:eastAsia="Times New Roman" w:hAnsi="Arial" w:cs="Arial"/>
                <w:sz w:val="20"/>
                <w:szCs w:val="20"/>
                <w:lang w:val="de-DE" w:eastAsia="de-DE"/>
              </w:rPr>
            </w:pPr>
          </w:p>
        </w:tc>
        <w:tc>
          <w:tcPr>
            <w:tcW w:w="3544" w:type="dxa"/>
            <w:shd w:val="clear" w:color="auto" w:fill="F2F2F2" w:themeFill="background1" w:themeFillShade="F2"/>
            <w:noWrap/>
            <w:hideMark/>
          </w:tcPr>
          <w:p w14:paraId="3AC12520"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Racovitzia</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glacialis</w:t>
            </w:r>
            <w:proofErr w:type="spellEnd"/>
          </w:p>
        </w:tc>
        <w:tc>
          <w:tcPr>
            <w:tcW w:w="3260" w:type="dxa"/>
            <w:shd w:val="clear" w:color="auto" w:fill="F2F2F2" w:themeFill="background1" w:themeFillShade="F2"/>
            <w:noWrap/>
            <w:hideMark/>
          </w:tcPr>
          <w:p w14:paraId="1EBA07C8"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2F2F2" w:themeFill="background1" w:themeFillShade="F2"/>
            <w:noWrap/>
            <w:hideMark/>
          </w:tcPr>
          <w:p w14:paraId="61C93E40"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gGXJfUpE","properties":{"formattedCitation":"\\super 55\\nosupersub{}","plainCitation":"55","noteIndex":0},"citationItems":[{"id":3314,"uris":["http://zotero.org/users/3032824/items/AYTLHUWB"],"uri":["http://zotero.org/users/3032824/items/AYTLHUWB"],"itemData":{"id":3314,"type":"article-journal","abstract":"As members of the Notothenioidei - the dominant fish taxon in Antarctic waters - the family Bathydraconidae includes 12 genera and 17 species. The knowledge of these species inhabiting an isolated environment is rather fragmentary, including their parasite fauna. Studies on fish hosts and their associated parasites can help gain insights into even remote ecosystems and be used to infer ecological roles in food webs; however, ecological studies on the Bathydraconidae are scarce.","container-title":"Parasites &amp; Vectors","DOI":"10.1186/s13071-017-2176-7","ISSN":"1756-3305","issue":"1","journalAbbreviation":"Parasites Vectors","language":"en","page":"235","source":"Springer Link","title":"Parasite fauna of the Antarctic dragonfish &lt;i&gt;Parachaenichthys charcoti&lt;/i&gt; (Perciformes: Bathydraconidae) and closely related Bathydraconidae from the Antarctic Peninsula, Southern Ocean","title-short":"Parasite fauna of the Antarctic dragonfish Parachaenichthys charcoti (Perciformes","volume":"10","author":[{"family":"Münster","given":"Julian"},{"family":"Kochmann","given":"Judith"},{"family":"Grigat","given":"Juline"},{"family":"Klimpel","given":"Sven"},{"family":"Kuhn","given":"Thomas"}],"issued":{"date-parts":[["2017",5,12]]}}}],"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55</w:t>
            </w:r>
            <w:r>
              <w:rPr>
                <w:rFonts w:ascii="Arial" w:eastAsia="Times New Roman" w:hAnsi="Arial" w:cs="Arial"/>
                <w:sz w:val="20"/>
                <w:szCs w:val="20"/>
                <w:lang w:val="de-DE" w:eastAsia="de-DE"/>
              </w:rPr>
              <w:fldChar w:fldCharType="end"/>
            </w:r>
          </w:p>
        </w:tc>
      </w:tr>
      <w:tr w:rsidR="00DC1B83" w:rsidRPr="00CE6075" w14:paraId="5371C43F"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63043C2E" w14:textId="77777777" w:rsidR="00DC1B83" w:rsidRPr="00CE6075" w:rsidRDefault="00DC1B83" w:rsidP="00DC1B83">
            <w:pPr>
              <w:rPr>
                <w:rFonts w:ascii="Arial" w:eastAsia="Times New Roman" w:hAnsi="Arial" w:cs="Arial"/>
                <w:sz w:val="20"/>
                <w:szCs w:val="20"/>
                <w:lang w:val="de-DE" w:eastAsia="de-DE"/>
              </w:rPr>
            </w:pPr>
          </w:p>
        </w:tc>
        <w:tc>
          <w:tcPr>
            <w:tcW w:w="3544" w:type="dxa"/>
            <w:shd w:val="clear" w:color="auto" w:fill="auto"/>
            <w:noWrap/>
            <w:hideMark/>
          </w:tcPr>
          <w:p w14:paraId="3485A288"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Chaenocephalu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aceratus</w:t>
            </w:r>
            <w:proofErr w:type="spellEnd"/>
          </w:p>
        </w:tc>
        <w:tc>
          <w:tcPr>
            <w:tcW w:w="3260" w:type="dxa"/>
            <w:shd w:val="clear" w:color="auto" w:fill="auto"/>
            <w:noWrap/>
            <w:hideMark/>
          </w:tcPr>
          <w:p w14:paraId="05B8F9E6"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roofErr w:type="spellStart"/>
            <w:r w:rsidRPr="00CE6075">
              <w:rPr>
                <w:rFonts w:ascii="Arial" w:eastAsia="Times New Roman" w:hAnsi="Arial" w:cs="Arial"/>
                <w:sz w:val="20"/>
                <w:szCs w:val="20"/>
                <w:lang w:val="de-DE" w:eastAsia="de-DE"/>
              </w:rPr>
              <w:t>Channichthyidae</w:t>
            </w:r>
            <w:proofErr w:type="spellEnd"/>
            <w:r w:rsidRPr="00CE6075">
              <w:rPr>
                <w:rFonts w:ascii="Arial" w:eastAsia="Times New Roman" w:hAnsi="Arial" w:cs="Arial"/>
                <w:sz w:val="20"/>
                <w:szCs w:val="20"/>
                <w:lang w:val="de-DE" w:eastAsia="de-DE"/>
              </w:rPr>
              <w:t xml:space="preserve"> (</w:t>
            </w:r>
            <w:proofErr w:type="spellStart"/>
            <w:r w:rsidRPr="00CE6075">
              <w:rPr>
                <w:rFonts w:ascii="Arial" w:eastAsia="Times New Roman" w:hAnsi="Arial" w:cs="Arial"/>
                <w:sz w:val="20"/>
                <w:szCs w:val="20"/>
                <w:lang w:val="de-DE" w:eastAsia="de-DE"/>
              </w:rPr>
              <w:t>Notothenioidei</w:t>
            </w:r>
            <w:proofErr w:type="spellEnd"/>
            <w:r w:rsidRPr="00CE6075">
              <w:rPr>
                <w:rFonts w:ascii="Arial" w:eastAsia="Times New Roman" w:hAnsi="Arial" w:cs="Arial"/>
                <w:sz w:val="20"/>
                <w:szCs w:val="20"/>
                <w:lang w:val="de-DE" w:eastAsia="de-DE"/>
              </w:rPr>
              <w:t>)</w:t>
            </w:r>
          </w:p>
        </w:tc>
        <w:tc>
          <w:tcPr>
            <w:tcW w:w="1120" w:type="dxa"/>
            <w:shd w:val="clear" w:color="auto" w:fill="auto"/>
            <w:noWrap/>
            <w:hideMark/>
          </w:tcPr>
          <w:p w14:paraId="2457B2C4" w14:textId="77777777" w:rsidR="00DC1B83" w:rsidRPr="00A94B74"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axrY8dKH","properties":{"formattedCitation":"\\super 5,10,25,29\\nosupersub{}","plainCitation":"5,10,25,29","noteIndex":0},"citationItems":[{"id":3274,"uris":["http://zotero.org/users/3032824/items/QFQD895J"],"uri":["http://zotero.org/users/3032824/items/QFQD895J"],"itemData":{"id":3274,"type":"article-journal","container-title":"Vestnik Zoologii","language":"Russian","page":"90-94","title":"Parasitofauna of Notothenioidei from waters of the Atlantic and Indian Oceans.","volume":"3","author":[{"family":"Parukhin","given":"A. M."},{"family":"Lyadov","given":"V. N."}],"issued":{"date-parts":[["1981"]]}}},{"id":1093,"uris":["http://zotero.org/users/3032824/items/2WTCFFNB"],"uri":["http://zotero.org/users/3032824/items/2WTCFFNB"],"itemData":{"id":1093,"type":"article-journal","abstract":"The present study provides further data on the occurrence of Pseudoterranova decipiens in fish from two different sampling sites in the Antarctic. A total of 690 fish belonging to 33 species from the eastern Weddell Sea and 322 fish belonging to 12 species from the South Shetland Islands were examined. Altogether, 23 fish species were found to be infested and 11 new host records could be established. P. decipiens occurred at a water depth of between 80 and 820 m. Chaenocephalus aceratus and Notothenia coriiceps from the South Shetland Islands were the species with the highest prevalence (95%) and intensity (2-194 and 1-121, respectively) of infestation. Both are transport hosts, which mainly feed on benthic nototheniid fish species and accumulate the nematodes. Bathypelagic, pelagic, or mainly euphausid feeding fish species were only lightly infested, if at all. This demonstrates the benthic life cycle of P. decipiens in the Antarctic. The preferred site of infestation was the body cavity and the liver; no specimen could be isolated from the fish musculature. This might bit explained by the low water temperatures. The infestation of fish from the Weddell Sea was distinctly lower than that of fish around the South Shetland Islands. Besides possible differences in final host populations at the two localities studied, the loss of eggs and larvae under the eastern Weddell Sea shelf ice and over the continental slope and differences in the availability of the first intermediate and macroinvertebrate hosts led to a lower level of infestation. Another role, although nondecisive, may be played by the reduced time of development and infectivity of eggs and larvae, respectively, in the extremely cold waters of the Weddell Sea. P. decipiens is not a rare but, rather a well-established parasite of the Antarctic fauna, which demonstrates the ability of this cosmopolitan species to complete its life cycle even under conditions of subzero temperatures.","container-title":"Parasitology Research","DOI":"10.1007/s004360050608","ISSN":"0044-3255","issue":"8-9","journalAbbreviation":"Parasitol. Res.","language":"English","note":"WOS:000081302800004","page":"638-646","source":"Web of Science","title":"Ecology of &lt;i&gt;Pseudoterranova decipiens&lt;/i&gt; (Krabbe, 1878) (Nematoda : Anisakidae) from Antarctic waters","title-short":"Ecology of Pseudoterranova decipiens (Krabbe, 1878) (Nematoda","volume":"85","author":[{"family":"Palm","given":"H. W."}],"issued":{"date-parts":[["1999",8]]}}},{"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id":609,"uris":["http://zotero.org/users/3032824/items/3DPTIGNE"],"uri":["http://zotero.org/users/3032824/items/3DPTIGNE"],"itemData":{"id":609,"type":"article-journal","abstract":"The aim of this study was to assess the anisakid nematode distribution pattern in the fish collected from the South Shetland Islands. A total of 32 fish species were examined for the presence of nematodes in 1978, 1979, 1981 and 2007/2008. The fish were caught off the South Shetland Islands (Elephant Island, Shishkov Island and in Admiralty Bay - King George Island). Three genera of L(3) larval nematodes were identified: Anisakis sp., Contracaecum spp. and Pseudoterranova decipiens. The infection level was higher on the shelf around the islands than in Admiralty Bay. This is explained by a higher abundance of the final hosts in the region. A comparison of the infection data from 1978/79 and 2007/2008 with data from 1994/96 (Palm et al. 1998, 2007) was done. The parameters of infection of Notothenia coriiceps and Lepidonotothen nudifrons by Pseudoterranova decipiens were decreasing within the 30 years period.","container-title":"Polish Polar Research","ISSN":"0138-0338","issue":"1","journalAbbreviation":"Pol. Polar. Res.","language":"English","note":"WOS:000264534400004","page":"49-58","source":"Web of Science","title":"Larval ascaridoid nematodes (Anisakidae) in fish from the South Shetland Islands (Southern Ocean)","volume":"30","author":[{"family":"Rokicki","given":"Jerzy"},{"family":"Rodjuk","given":"Galina"},{"family":"Zdzitowiecki","given":"Krzysztof"},{"family":"Laskowski","given":"Zdzislaw"}],"issued":{"date-parts":[["2009"]]}}}],"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5,10,25,29</w:t>
            </w:r>
            <w:r>
              <w:rPr>
                <w:rFonts w:ascii="Arial" w:eastAsia="Times New Roman" w:hAnsi="Arial" w:cs="Arial"/>
                <w:sz w:val="20"/>
                <w:szCs w:val="20"/>
                <w:lang w:val="de-DE" w:eastAsia="de-DE"/>
              </w:rPr>
              <w:fldChar w:fldCharType="end"/>
            </w:r>
          </w:p>
        </w:tc>
      </w:tr>
      <w:tr w:rsidR="00DC1B83" w:rsidRPr="00CE6075" w14:paraId="20D3DD48"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4E8283D2" w14:textId="77777777" w:rsidR="00DC1B83" w:rsidRPr="00A94B74" w:rsidRDefault="00DC1B83" w:rsidP="00DC1B83">
            <w:pPr>
              <w:rPr>
                <w:rFonts w:ascii="Arial" w:eastAsia="Times New Roman" w:hAnsi="Arial" w:cs="Arial"/>
                <w:sz w:val="20"/>
                <w:szCs w:val="20"/>
                <w:lang w:val="en-US" w:eastAsia="de-DE"/>
              </w:rPr>
            </w:pPr>
          </w:p>
        </w:tc>
        <w:tc>
          <w:tcPr>
            <w:tcW w:w="3544" w:type="dxa"/>
            <w:shd w:val="clear" w:color="auto" w:fill="auto"/>
            <w:noWrap/>
            <w:hideMark/>
          </w:tcPr>
          <w:p w14:paraId="0007EE74" w14:textId="77777777" w:rsidR="00DC1B83" w:rsidRPr="001557D4"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en-US" w:eastAsia="de-DE"/>
              </w:rPr>
            </w:pPr>
            <w:proofErr w:type="spellStart"/>
            <w:r w:rsidRPr="001557D4">
              <w:rPr>
                <w:rFonts w:ascii="Arial" w:eastAsia="Times New Roman" w:hAnsi="Arial" w:cs="Arial"/>
                <w:i/>
                <w:iCs/>
                <w:sz w:val="20"/>
                <w:szCs w:val="20"/>
                <w:lang w:val="en-US" w:eastAsia="de-DE"/>
              </w:rPr>
              <w:t>Chaenodraco</w:t>
            </w:r>
            <w:proofErr w:type="spellEnd"/>
            <w:r w:rsidRPr="001557D4">
              <w:rPr>
                <w:rFonts w:ascii="Arial" w:eastAsia="Times New Roman" w:hAnsi="Arial" w:cs="Arial"/>
                <w:i/>
                <w:iCs/>
                <w:sz w:val="20"/>
                <w:szCs w:val="20"/>
                <w:lang w:val="en-US" w:eastAsia="de-DE"/>
              </w:rPr>
              <w:t xml:space="preserve"> </w:t>
            </w:r>
            <w:proofErr w:type="spellStart"/>
            <w:r w:rsidRPr="001557D4">
              <w:rPr>
                <w:rFonts w:ascii="Arial" w:eastAsia="Times New Roman" w:hAnsi="Arial" w:cs="Arial"/>
                <w:i/>
                <w:iCs/>
                <w:sz w:val="20"/>
                <w:szCs w:val="20"/>
                <w:lang w:val="en-US" w:eastAsia="de-DE"/>
              </w:rPr>
              <w:t>wilsoni</w:t>
            </w:r>
            <w:proofErr w:type="spellEnd"/>
          </w:p>
        </w:tc>
        <w:tc>
          <w:tcPr>
            <w:tcW w:w="3260" w:type="dxa"/>
            <w:shd w:val="clear" w:color="auto" w:fill="auto"/>
            <w:noWrap/>
            <w:hideMark/>
          </w:tcPr>
          <w:p w14:paraId="4B537F7A" w14:textId="77777777" w:rsidR="00DC1B83" w:rsidRPr="001557D4"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p>
        </w:tc>
        <w:tc>
          <w:tcPr>
            <w:tcW w:w="1120" w:type="dxa"/>
            <w:shd w:val="clear" w:color="auto" w:fill="auto"/>
            <w:noWrap/>
            <w:hideMark/>
          </w:tcPr>
          <w:p w14:paraId="5D4E5305" w14:textId="77777777" w:rsidR="00DC1B83" w:rsidRPr="00A94B74"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en-US" w:eastAsia="de-DE"/>
              </w:rPr>
              <w:instrText xml:space="preserve"> ADDIN ZOTERO_ITEM CSL_CITATION {"citationID":"I5cLRKEk","properties":{"formattedCitation":"\\super 25\\nosupersub{}","plainCitation":"25","noteIndex":0},"citationItems":[{"id":609,"uris":["http://zotero.org/users/3032824/items/3DPTIGNE"],"uri":["http://zotero.org/users/3032824/items/3DPTIGNE"],"itemData":{"id":609,"type":"article-journal","abstract":"The aim of this study was to assess the anisakid nematode distribution pattern in the fish collected from the South Shetland Islands. A total of 32 fish species were examined for the presence of nematodes in 1978, 1979, 1981 and 2007/2008. The fish were caught off the South Shetland Islands (Elephant Island, Shishkov Island and in Admiralty Bay - King George Island). Three genera of L(3) larval nematodes were identified: Anisakis sp., Contracaecum spp. and Pseudoterranova decipiens. The infection level was higher on the shelf around the islands than in Admiralty Bay. This is explained by a higher abundance of the final hosts in the region. A comparison of the infection data from 1978/79 and 2007/2008 with data from 1994/96 (Palm et al. 1998, 2007) was done. The parameters of infection of Notothenia coriiceps and Lepidonotothen nudifrons by Pseudoterranova decipiens were decreasing within the 30 years period.","container-title":"Polish Polar Research","ISSN":"0138-0338","issue":"1","journalAbbreviation":"Pol. Polar. Res.","language":"English","note":"WOS:000264534400004","page":"49-58","source":"Web of Science","title":"Larval ascaridoid nematodes (Anisakidae) in fish from the South Shetland Islands (Southern Ocean)","volume":"30","author":[{"family":"Rokicki","given":"Jerzy"},{"family":"Rodjuk","given":"Galina"},{"family":"Zdzitowiecki","given":"Krzysztof"},{"family":"Laskowski","given":"Zdzislaw"}],"issued":{"date-parts":[["2009"]]}}}],"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25</w:t>
            </w:r>
            <w:r>
              <w:rPr>
                <w:rFonts w:ascii="Arial" w:eastAsia="Times New Roman" w:hAnsi="Arial" w:cs="Arial"/>
                <w:sz w:val="20"/>
                <w:szCs w:val="20"/>
                <w:lang w:val="de-DE" w:eastAsia="de-DE"/>
              </w:rPr>
              <w:fldChar w:fldCharType="end"/>
            </w:r>
          </w:p>
        </w:tc>
      </w:tr>
      <w:tr w:rsidR="00DC1B83" w:rsidRPr="00CE6075" w14:paraId="53EEF0D6"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7ADCCD4C" w14:textId="77777777" w:rsidR="00DC1B83" w:rsidRPr="00A94B74" w:rsidRDefault="00DC1B83" w:rsidP="00DC1B83">
            <w:pPr>
              <w:rPr>
                <w:rFonts w:ascii="Arial" w:eastAsia="Times New Roman" w:hAnsi="Arial" w:cs="Arial"/>
                <w:sz w:val="20"/>
                <w:szCs w:val="20"/>
                <w:lang w:val="en-US" w:eastAsia="de-DE"/>
              </w:rPr>
            </w:pPr>
          </w:p>
        </w:tc>
        <w:tc>
          <w:tcPr>
            <w:tcW w:w="3544" w:type="dxa"/>
            <w:shd w:val="clear" w:color="auto" w:fill="auto"/>
            <w:noWrap/>
            <w:hideMark/>
          </w:tcPr>
          <w:p w14:paraId="03BCDB04"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Champsocephalu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gunnari</w:t>
            </w:r>
            <w:proofErr w:type="spellEnd"/>
          </w:p>
        </w:tc>
        <w:tc>
          <w:tcPr>
            <w:tcW w:w="3260" w:type="dxa"/>
            <w:shd w:val="clear" w:color="auto" w:fill="auto"/>
            <w:noWrap/>
            <w:hideMark/>
          </w:tcPr>
          <w:p w14:paraId="7F2AEC69"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2CBC6EAF" w14:textId="77777777" w:rsidR="00DC1B83" w:rsidRPr="00A94B74"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en-US" w:eastAsia="de-DE"/>
              </w:rPr>
              <w:instrText xml:space="preserve"> ADDIN ZOTERO_ITEM CSL_CITATION {"citationID":"oKSThW8L","properties":{"formattedCitation":"\\super 25\\nosupersub{}","plainCitation":"25","noteIndex":0},"citationItems":[{"id":609,"uris":["http://zotero.org/users/3032824/items/3DPTIGNE"],"uri":["http://zotero.org/users/3032824/items/3DPTIGNE"],"itemData":{"id":609,"type":"article-journal","abstract":"The aim of this study was to assess the anisakid nematode distribution pattern in the fish collected from the South Shetland Islands. A total of 32 fish species were examined for the presence of nematodes in 1978, 1979, 1981 and 2007/2008. The fish were caught off the South Shetland Islands (Elephant Island, Shishkov Island and in Admiralty Bay - King George Island). Three genera of L(3) larval nematodes were identified: Anisakis sp., Contracaecum spp. and Pseudoterranova decipiens. The infection level was higher on the shelf around the islands than in Admiralty Bay. This is explained by a higher abundance of the final hosts in the region. A comparison of the infection data from 1978/79 and 2007/2008 with data from 1994/96 (Palm et al. 1998, 2007) was done. The parameters of infection of Notothenia coriiceps and Lepidonotothen nudifrons by Pseudoterranova decipiens were decreasing within the 30 years period.","container-title":"Polish Polar Research","ISSN":"0138-0338","issue":"1","journalAbbreviation":"Pol. Polar. Res.","language":"English","note":"WOS:000264534400004","page":"49-58","source":"Web of Science","title":"Larval ascaridoid nematodes (Anisakidae) in fish from the South Shetland Islands (Southern Ocean)","volume":"30","author":[{"family":"Rokicki","given":"Jerzy"},{"family":"Rodjuk","given":"Galina"},{"family":"Zdzitowiecki","given":"Krzysztof"},{"family":"Laskowski","given":"Zdzislaw"}],"issued":{"date-parts":[["2009"]]}}}],"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25</w:t>
            </w:r>
            <w:r>
              <w:rPr>
                <w:rFonts w:ascii="Arial" w:eastAsia="Times New Roman" w:hAnsi="Arial" w:cs="Arial"/>
                <w:sz w:val="20"/>
                <w:szCs w:val="20"/>
                <w:lang w:val="de-DE" w:eastAsia="de-DE"/>
              </w:rPr>
              <w:fldChar w:fldCharType="end"/>
            </w:r>
          </w:p>
        </w:tc>
      </w:tr>
      <w:tr w:rsidR="00DC1B83" w:rsidRPr="00CE6075" w14:paraId="2997CAD4"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109A239A" w14:textId="77777777" w:rsidR="00DC1B83" w:rsidRPr="00A94B74" w:rsidRDefault="00DC1B83" w:rsidP="00DC1B83">
            <w:pPr>
              <w:rPr>
                <w:rFonts w:ascii="Arial" w:eastAsia="Times New Roman" w:hAnsi="Arial" w:cs="Arial"/>
                <w:sz w:val="20"/>
                <w:szCs w:val="20"/>
                <w:lang w:val="en-US" w:eastAsia="de-DE"/>
              </w:rPr>
            </w:pPr>
          </w:p>
        </w:tc>
        <w:tc>
          <w:tcPr>
            <w:tcW w:w="3544" w:type="dxa"/>
            <w:shd w:val="clear" w:color="auto" w:fill="auto"/>
            <w:noWrap/>
            <w:hideMark/>
          </w:tcPr>
          <w:p w14:paraId="045486F8"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Chionodraco</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hamatus</w:t>
            </w:r>
            <w:proofErr w:type="spellEnd"/>
          </w:p>
        </w:tc>
        <w:tc>
          <w:tcPr>
            <w:tcW w:w="3260" w:type="dxa"/>
            <w:shd w:val="clear" w:color="auto" w:fill="auto"/>
            <w:noWrap/>
            <w:hideMark/>
          </w:tcPr>
          <w:p w14:paraId="39CA782A"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2770B335"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jfZNPTbk","properties":{"formattedCitation":"\\super 10,43\\nosupersub{}","plainCitation":"10,43","noteIndex":0},"citationItems":[{"id":3300,"uris":["http://zotero.org/users/3032824/items/RNZEVZ4X"],"uri":["http://zotero.org/users/3032824/items/RNZEVZ4X"],"itemData":{"id":3300,"type":"article-journal","container-title":"Acta Parasitologica","page":"71-74","title":"A list of fish parasitic worms collected off Adelie Land (Antarctica).","volume":"43","author":[{"family":"Zdzitowiecki","given":"Krzysztof"},{"family":"Rocka","given":"Anna"},{"family":"Pisano","given":"Eva"},{"family":"Ozouf-Costaz","given":"Catherine"}],"issued":{"date-parts":[["1998"]]}}},{"id":1093,"uris":["http://zotero.org/users/3032824/items/2WTCFFNB"],"uri":["http://zotero.org/users/3032824/items/2WTCFFNB"],"itemData":{"id":1093,"type":"article-journal","abstract":"The present study provides further data on the occurrence of Pseudoterranova decipiens in fish from two different sampling sites in the Antarctic. A total of 690 fish belonging to 33 species from the eastern Weddell Sea and 322 fish belonging to 12 species from the South Shetland Islands were examined. Altogether, 23 fish species were found to be infested and 11 new host records could be established. P. decipiens occurred at a water depth of between 80 and 820 m. Chaenocephalus aceratus and Notothenia coriiceps from the South Shetland Islands were the species with the highest prevalence (95%) and intensity (2-194 and 1-121, respectively) of infestation. Both are transport hosts, which mainly feed on benthic nototheniid fish species and accumulate the nematodes. Bathypelagic, pelagic, or mainly euphausid feeding fish species were only lightly infested, if at all. This demonstrates the benthic life cycle of P. decipiens in the Antarctic. The preferred site of infestation was the body cavity and the liver; no specimen could be isolated from the fish musculature. This might bit explained by the low water temperatures. The infestation of fish from the Weddell Sea was distinctly lower than that of fish around the South Shetland Islands. Besides possible differences in final host populations at the two localities studied, the loss of eggs and larvae under the eastern Weddell Sea shelf ice and over the continental slope and differences in the availability of the first intermediate and macroinvertebrate hosts led to a lower level of infestation. Another role, although nondecisive, may be played by the reduced time of development and infectivity of eggs and larvae, respectively, in the extremely cold waters of the Weddell Sea. P. decipiens is not a rare but, rather a well-established parasite of the Antarctic fauna, which demonstrates the ability of this cosmopolitan species to complete its life cycle even under conditions of subzero temperatures.","container-title":"Parasitology Research","DOI":"10.1007/s004360050608","ISSN":"0044-3255","issue":"8-9","journalAbbreviation":"Parasitol. Res.","language":"English","note":"WOS:000081302800004","page":"638-646","source":"Web of Science","title":"Ecology of &lt;i&gt;Pseudoterranova decipiens&lt;/i&gt; (Krabbe, 1878) (Nematoda : Anisakidae) from Antarctic waters","title-short":"Ecology of Pseudoterranova decipiens (Krabbe, 1878) (Nematoda","volume":"85","author":[{"family":"Palm","given":"H. W."}],"issued":{"date-parts":[["1999",8]]}}}],"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10,43</w:t>
            </w:r>
            <w:r>
              <w:rPr>
                <w:rFonts w:ascii="Arial" w:eastAsia="Times New Roman" w:hAnsi="Arial" w:cs="Arial"/>
                <w:sz w:val="20"/>
                <w:szCs w:val="20"/>
                <w:lang w:val="de-DE" w:eastAsia="de-DE"/>
              </w:rPr>
              <w:fldChar w:fldCharType="end"/>
            </w:r>
          </w:p>
        </w:tc>
      </w:tr>
      <w:tr w:rsidR="00DC1B83" w:rsidRPr="00CE6075" w14:paraId="52C3BB4C"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3F4CE0F0" w14:textId="77777777" w:rsidR="00DC1B83" w:rsidRPr="00CE6075" w:rsidRDefault="00DC1B83" w:rsidP="00DC1B83">
            <w:pPr>
              <w:rPr>
                <w:rFonts w:ascii="Arial" w:eastAsia="Times New Roman" w:hAnsi="Arial" w:cs="Arial"/>
                <w:sz w:val="20"/>
                <w:szCs w:val="20"/>
                <w:lang w:val="de-DE" w:eastAsia="de-DE"/>
              </w:rPr>
            </w:pPr>
          </w:p>
        </w:tc>
        <w:tc>
          <w:tcPr>
            <w:tcW w:w="3544" w:type="dxa"/>
            <w:shd w:val="clear" w:color="auto" w:fill="auto"/>
            <w:noWrap/>
            <w:hideMark/>
          </w:tcPr>
          <w:p w14:paraId="035E1A54"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Chionodraco</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myersi</w:t>
            </w:r>
            <w:proofErr w:type="spellEnd"/>
          </w:p>
        </w:tc>
        <w:tc>
          <w:tcPr>
            <w:tcW w:w="3260" w:type="dxa"/>
            <w:shd w:val="clear" w:color="auto" w:fill="auto"/>
            <w:noWrap/>
            <w:hideMark/>
          </w:tcPr>
          <w:p w14:paraId="4C24B266"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36DCE180"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6F4qLpsD","properties":{"formattedCitation":"\\super 10\\nosupersub{}","plainCitation":"10","noteIndex":0},"citationItems":[{"id":1093,"uris":["http://zotero.org/users/3032824/items/2WTCFFNB"],"uri":["http://zotero.org/users/3032824/items/2WTCFFNB"],"itemData":{"id":1093,"type":"article-journal","abstract":"The present study provides further data on the occurrence of Pseudoterranova decipiens in fish from two different sampling sites in the Antarctic. A total of 690 fish belonging to 33 species from the eastern Weddell Sea and 322 fish belonging to 12 species from the South Shetland Islands were examined. Altogether, 23 fish species were found to be infested and 11 new host records could be established. P. decipiens occurred at a water depth of between 80 and 820 m. Chaenocephalus aceratus and Notothenia coriiceps from the South Shetland Islands were the species with the highest prevalence (95%) and intensity (2-194 and 1-121, respectively) of infestation. Both are transport hosts, which mainly feed on benthic nototheniid fish species and accumulate the nematodes. Bathypelagic, pelagic, or mainly euphausid feeding fish species were only lightly infested, if at all. This demonstrates the benthic life cycle of P. decipiens in the Antarctic. The preferred site of infestation was the body cavity and the liver; no specimen could be isolated from the fish musculature. This might bit explained by the low water temperatures. The infestation of fish from the Weddell Sea was distinctly lower than that of fish around the South Shetland Islands. Besides possible differences in final host populations at the two localities studied, the loss of eggs and larvae under the eastern Weddell Sea shelf ice and over the continental slope and differences in the availability of the first intermediate and macroinvertebrate hosts led to a lower level of infestation. Another role, although nondecisive, may be played by the reduced time of development and infectivity of eggs and larvae, respectively, in the extremely cold waters of the Weddell Sea. P. decipiens is not a rare but, rather a well-established parasite of the Antarctic fauna, which demonstrates the ability of this cosmopolitan species to complete its life cycle even under conditions of subzero temperatures.","container-title":"Parasitology Research","DOI":"10.1007/s004360050608","ISSN":"0044-3255","issue":"8-9","journalAbbreviation":"Parasitol. Res.","language":"English","note":"WOS:000081302800004","page":"638-646","source":"Web of Science","title":"Ecology of &lt;i&gt;Pseudoterranova decipiens&lt;/i&gt; (Krabbe, 1878) (Nematoda : Anisakidae) from Antarctic waters","title-short":"Ecology of Pseudoterranova decipiens (Krabbe, 1878) (Nematoda","volume":"85","author":[{"family":"Palm","given":"H. W."}],"issued":{"date-parts":[["1999",8]]}}}],"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10</w:t>
            </w:r>
            <w:r>
              <w:rPr>
                <w:rFonts w:ascii="Arial" w:eastAsia="Times New Roman" w:hAnsi="Arial" w:cs="Arial"/>
                <w:sz w:val="20"/>
                <w:szCs w:val="20"/>
                <w:lang w:val="de-DE" w:eastAsia="de-DE"/>
              </w:rPr>
              <w:fldChar w:fldCharType="end"/>
            </w:r>
          </w:p>
        </w:tc>
      </w:tr>
      <w:tr w:rsidR="00DC1B83" w:rsidRPr="00CE6075" w14:paraId="14208516"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39F53D9C" w14:textId="77777777" w:rsidR="00DC1B83" w:rsidRPr="00CE6075" w:rsidRDefault="00DC1B83" w:rsidP="00DC1B83">
            <w:pPr>
              <w:rPr>
                <w:rFonts w:ascii="Arial" w:eastAsia="Times New Roman" w:hAnsi="Arial" w:cs="Arial"/>
                <w:sz w:val="20"/>
                <w:szCs w:val="20"/>
                <w:lang w:val="de-DE" w:eastAsia="de-DE"/>
              </w:rPr>
            </w:pPr>
          </w:p>
        </w:tc>
        <w:tc>
          <w:tcPr>
            <w:tcW w:w="3544" w:type="dxa"/>
            <w:shd w:val="clear" w:color="auto" w:fill="auto"/>
            <w:noWrap/>
            <w:hideMark/>
          </w:tcPr>
          <w:p w14:paraId="10494BD6"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Chionodraco</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rastrospinosus</w:t>
            </w:r>
            <w:proofErr w:type="spellEnd"/>
          </w:p>
        </w:tc>
        <w:tc>
          <w:tcPr>
            <w:tcW w:w="3260" w:type="dxa"/>
            <w:shd w:val="clear" w:color="auto" w:fill="auto"/>
            <w:noWrap/>
            <w:hideMark/>
          </w:tcPr>
          <w:p w14:paraId="66EF1320"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7CBDB047"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vCtI9zox","properties":{"formattedCitation":"\\super 10,25\\nosupersub{}","plainCitation":"10,25","noteIndex":0},"citationItems":[{"id":1093,"uris":["http://zotero.org/users/3032824/items/2WTCFFNB"],"uri":["http://zotero.org/users/3032824/items/2WTCFFNB"],"itemData":{"id":1093,"type":"article-journal","abstract":"The present study provides further data on the occurrence of Pseudoterranova decipiens in fish from two different sampling sites in the Antarctic. A total of 690 fish belonging to 33 species from the eastern Weddell Sea and 322 fish belonging to 12 species from the South Shetland Islands were examined. Altogether, 23 fish species were found to be infested and 11 new host records could be established. P. decipiens occurred at a water depth of between 80 and 820 m. Chaenocephalus aceratus and Notothenia coriiceps from the South Shetland Islands were the species with the highest prevalence (95%) and intensity (2-194 and 1-121, respectively) of infestation. Both are transport hosts, which mainly feed on benthic nototheniid fish species and accumulate the nematodes. Bathypelagic, pelagic, or mainly euphausid feeding fish species were only lightly infested, if at all. This demonstrates the benthic life cycle of P. decipiens in the Antarctic. The preferred site of infestation was the body cavity and the liver; no specimen could be isolated from the fish musculature. This might bit explained by the low water temperatures. The infestation of fish from the Weddell Sea was distinctly lower than that of fish around the South Shetland Islands. Besides possible differences in final host populations at the two localities studied, the loss of eggs and larvae under the eastern Weddell Sea shelf ice and over the continental slope and differences in the availability of the first intermediate and macroinvertebrate hosts led to a lower level of infestation. Another role, although nondecisive, may be played by the reduced time of development and infectivity of eggs and larvae, respectively, in the extremely cold waters of the Weddell Sea. P. decipiens is not a rare but, rather a well-established parasite of the Antarctic fauna, which demonstrates the ability of this cosmopolitan species to complete its life cycle even under conditions of subzero temperatures.","container-title":"Parasitology Research","DOI":"10.1007/s004360050608","ISSN":"0044-3255","issue":"8-9","journalAbbreviation":"Parasitol. Res.","language":"English","note":"WOS:000081302800004","page":"638-646","source":"Web of Science","title":"Ecology of &lt;i&gt;Pseudoterranova decipiens&lt;/i&gt; (Krabbe, 1878) (Nematoda : Anisakidae) from Antarctic waters","title-short":"Ecology of Pseudoterranova decipiens (Krabbe, 1878) (Nematoda","volume":"85","author":[{"family":"Palm","given":"H. W."}],"issued":{"date-parts":[["1999",8]]}}},{"id":609,"uris":["http://zotero.org/users/3032824/items/3DPTIGNE"],"uri":["http://zotero.org/users/3032824/items/3DPTIGNE"],"itemData":{"id":609,"type":"article-journal","abstract":"The aim of this study was to assess the anisakid nematode distribution pattern in the fish collected from the South Shetland Islands. A total of 32 fish species were examined for the presence of nematodes in 1978, 1979, 1981 and 2007/2008. The fish were caught off the South Shetland Islands (Elephant Island, Shishkov Island and in Admiralty Bay - King George Island). Three genera of L(3) larval nematodes were identified: Anisakis sp., Contracaecum spp. and Pseudoterranova decipiens. The infection level was higher on the shelf around the islands than in Admiralty Bay. This is explained by a higher abundance of the final hosts in the region. A comparison of the infection data from 1978/79 and 2007/2008 with data from 1994/96 (Palm et al. 1998, 2007) was done. The parameters of infection of Notothenia coriiceps and Lepidonotothen nudifrons by Pseudoterranova decipiens were decreasing within the 30 years period.","container-title":"Polish Polar Research","ISSN":"0138-0338","issue":"1","journalAbbreviation":"Pol. Polar. Res.","language":"English","note":"WOS:000264534400004","page":"49-58","source":"Web of Science","title":"Larval ascaridoid nematodes (Anisakidae) in fish from the South Shetland Islands (Southern Ocean)","volume":"30","author":[{"family":"Rokicki","given":"Jerzy"},{"family":"Rodjuk","given":"Galina"},{"family":"Zdzitowiecki","given":"Krzysztof"},{"family":"Laskowski","given":"Zdzislaw"}],"issued":{"date-parts":[["2009"]]}}}],"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10,25</w:t>
            </w:r>
            <w:r>
              <w:rPr>
                <w:rFonts w:ascii="Arial" w:eastAsia="Times New Roman" w:hAnsi="Arial" w:cs="Arial"/>
                <w:sz w:val="20"/>
                <w:szCs w:val="20"/>
                <w:lang w:val="de-DE" w:eastAsia="de-DE"/>
              </w:rPr>
              <w:fldChar w:fldCharType="end"/>
            </w:r>
          </w:p>
        </w:tc>
      </w:tr>
      <w:tr w:rsidR="00DC1B83" w:rsidRPr="006A3B1A" w14:paraId="7B0839B2"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3E9E690B" w14:textId="77777777" w:rsidR="00DC1B83" w:rsidRPr="00CE6075" w:rsidRDefault="00DC1B83" w:rsidP="00DC1B83">
            <w:pPr>
              <w:rPr>
                <w:rFonts w:ascii="Arial" w:eastAsia="Times New Roman" w:hAnsi="Arial" w:cs="Arial"/>
                <w:sz w:val="20"/>
                <w:szCs w:val="20"/>
                <w:lang w:val="de-DE" w:eastAsia="de-DE"/>
              </w:rPr>
            </w:pPr>
          </w:p>
        </w:tc>
        <w:tc>
          <w:tcPr>
            <w:tcW w:w="3544" w:type="dxa"/>
            <w:shd w:val="clear" w:color="auto" w:fill="auto"/>
            <w:noWrap/>
            <w:hideMark/>
          </w:tcPr>
          <w:p w14:paraId="5E30B2D8"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Cryodraco</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antarcticus</w:t>
            </w:r>
            <w:proofErr w:type="spellEnd"/>
          </w:p>
        </w:tc>
        <w:tc>
          <w:tcPr>
            <w:tcW w:w="3260" w:type="dxa"/>
            <w:shd w:val="clear" w:color="auto" w:fill="auto"/>
            <w:noWrap/>
            <w:hideMark/>
          </w:tcPr>
          <w:p w14:paraId="0D49FF3C"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6AD15073" w14:textId="77777777" w:rsidR="00DC1B83" w:rsidRPr="006A3B1A"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sgCiplux","properties":{"formattedCitation":"\\super 10,25\\nosupersub{}","plainCitation":"10,25","noteIndex":0},"citationItems":[{"id":1093,"uris":["http://zotero.org/users/3032824/items/2WTCFFNB"],"uri":["http://zotero.org/users/3032824/items/2WTCFFNB"],"itemData":{"id":1093,"type":"article-journal","abstract":"The present study provides further data on the occurrence of Pseudoterranova decipiens in fish from two different sampling sites in the Antarctic. A total of 690 fish belonging to 33 species from the eastern Weddell Sea and 322 fish belonging to 12 species from the South Shetland Islands were examined. Altogether, 23 fish species were found to be infested and 11 new host records could be established. P. decipiens occurred at a water depth of between 80 and 820 m. Chaenocephalus aceratus and Notothenia coriiceps from the South Shetland Islands were the species with the highest prevalence (95%) and intensity (2-194 and 1-121, respectively) of infestation. Both are transport hosts, which mainly feed on benthic nototheniid fish species and accumulate the nematodes. Bathypelagic, pelagic, or mainly euphausid feeding fish species were only lightly infested, if at all. This demonstrates the benthic life cycle of P. decipiens in the Antarctic. The preferred site of infestation was the body cavity and the liver; no specimen could be isolated from the fish musculature. This might bit explained by the low water temperatures. The infestation of fish from the Weddell Sea was distinctly lower than that of fish around the South Shetland Islands. Besides possible differences in final host populations at the two localities studied, the loss of eggs and larvae under the eastern Weddell Sea shelf ice and over the continental slope and differences in the availability of the first intermediate and macroinvertebrate hosts led to a lower level of infestation. Another role, although nondecisive, may be played by the reduced time of development and infectivity of eggs and larvae, respectively, in the extremely cold waters of the Weddell Sea. P. decipiens is not a rare but, rather a well-established parasite of the Antarctic fauna, which demonstrates the ability of this cosmopolitan species to complete its life cycle even under conditions of subzero temperatures.","container-title":"Parasitology Research","DOI":"10.1007/s004360050608","ISSN":"0044-3255","issue":"8-9","journalAbbreviation":"Parasitol. Res.","language":"English","note":"WOS:000081302800004","page":"638-646","source":"Web of Science","title":"Ecology of &lt;i&gt;Pseudoterranova decipiens&lt;/i&gt; (Krabbe, 1878) (Nematoda : Anisakidae) from Antarctic waters","title-short":"Ecology of Pseudoterranova decipiens (Krabbe, 1878) (Nematoda","volume":"85","author":[{"family":"Palm","given":"H. W."}],"issued":{"date-parts":[["1999",8]]}}},{"id":609,"uris":["http://zotero.org/users/3032824/items/3DPTIGNE"],"uri":["http://zotero.org/users/3032824/items/3DPTIGNE"],"itemData":{"id":609,"type":"article-journal","abstract":"The aim of this study was to assess the anisakid nematode distribution pattern in the fish collected from the South Shetland Islands. A total of 32 fish species were examined for the presence of nematodes in 1978, 1979, 1981 and 2007/2008. The fish were caught off the South Shetland Islands (Elephant Island, Shishkov Island and in Admiralty Bay - King George Island). Three genera of L(3) larval nematodes were identified: Anisakis sp., Contracaecum spp. and Pseudoterranova decipiens. The infection level was higher on the shelf around the islands than in Admiralty Bay. This is explained by a higher abundance of the final hosts in the region. A comparison of the infection data from 1978/79 and 2007/2008 with data from 1994/96 (Palm et al. 1998, 2007) was done. The parameters of infection of Notothenia coriiceps and Lepidonotothen nudifrons by Pseudoterranova decipiens were decreasing within the 30 years period.","container-title":"Polish Polar Research","ISSN":"0138-0338","issue":"1","journalAbbreviation":"Pol. Polar. Res.","language":"English","note":"WOS:000264534400004","page":"49-58","source":"Web of Science","title":"Larval ascaridoid nematodes (Anisakidae) in fish from the South Shetland Islands (Southern Ocean)","volume":"30","author":[{"family":"Rokicki","given":"Jerzy"},{"family":"Rodjuk","given":"Galina"},{"family":"Zdzitowiecki","given":"Krzysztof"},{"family":"Laskowski","given":"Zdzislaw"}],"issued":{"date-parts":[["2009"]]}}}],"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10,25</w:t>
            </w:r>
            <w:r>
              <w:rPr>
                <w:rFonts w:ascii="Arial" w:eastAsia="Times New Roman" w:hAnsi="Arial" w:cs="Arial"/>
                <w:sz w:val="20"/>
                <w:szCs w:val="20"/>
                <w:lang w:val="de-DE" w:eastAsia="de-DE"/>
              </w:rPr>
              <w:fldChar w:fldCharType="end"/>
            </w:r>
          </w:p>
        </w:tc>
      </w:tr>
      <w:tr w:rsidR="00DC1B83" w:rsidRPr="00A94B74" w14:paraId="43E602C7"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059A4D7D" w14:textId="77777777" w:rsidR="00DC1B83" w:rsidRPr="006A3B1A" w:rsidRDefault="00DC1B83" w:rsidP="00DC1B83">
            <w:pPr>
              <w:rPr>
                <w:rFonts w:ascii="Arial" w:eastAsia="Times New Roman" w:hAnsi="Arial" w:cs="Arial"/>
                <w:sz w:val="20"/>
                <w:szCs w:val="20"/>
                <w:lang w:val="en-US" w:eastAsia="de-DE"/>
              </w:rPr>
            </w:pPr>
          </w:p>
        </w:tc>
        <w:tc>
          <w:tcPr>
            <w:tcW w:w="3544" w:type="dxa"/>
            <w:shd w:val="clear" w:color="auto" w:fill="auto"/>
            <w:noWrap/>
            <w:hideMark/>
          </w:tcPr>
          <w:p w14:paraId="0B9B7693" w14:textId="77777777" w:rsidR="00DC1B83" w:rsidRPr="006A3B1A"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en-US" w:eastAsia="de-DE"/>
              </w:rPr>
            </w:pPr>
            <w:proofErr w:type="spellStart"/>
            <w:r w:rsidRPr="006A3B1A">
              <w:rPr>
                <w:rFonts w:ascii="Arial" w:eastAsia="Times New Roman" w:hAnsi="Arial" w:cs="Arial"/>
                <w:i/>
                <w:iCs/>
                <w:sz w:val="20"/>
                <w:szCs w:val="20"/>
                <w:lang w:val="en-US" w:eastAsia="de-DE"/>
              </w:rPr>
              <w:t>Cygnodraco</w:t>
            </w:r>
            <w:proofErr w:type="spellEnd"/>
            <w:r w:rsidRPr="006A3B1A">
              <w:rPr>
                <w:rFonts w:ascii="Arial" w:eastAsia="Times New Roman" w:hAnsi="Arial" w:cs="Arial"/>
                <w:i/>
                <w:iCs/>
                <w:sz w:val="20"/>
                <w:szCs w:val="20"/>
                <w:lang w:val="en-US" w:eastAsia="de-DE"/>
              </w:rPr>
              <w:t xml:space="preserve"> </w:t>
            </w:r>
            <w:proofErr w:type="spellStart"/>
            <w:r w:rsidRPr="006A3B1A">
              <w:rPr>
                <w:rFonts w:ascii="Arial" w:eastAsia="Times New Roman" w:hAnsi="Arial" w:cs="Arial"/>
                <w:i/>
                <w:iCs/>
                <w:sz w:val="20"/>
                <w:szCs w:val="20"/>
                <w:lang w:val="en-US" w:eastAsia="de-DE"/>
              </w:rPr>
              <w:t>mawsoni</w:t>
            </w:r>
            <w:proofErr w:type="spellEnd"/>
          </w:p>
        </w:tc>
        <w:tc>
          <w:tcPr>
            <w:tcW w:w="3260" w:type="dxa"/>
            <w:shd w:val="clear" w:color="auto" w:fill="auto"/>
            <w:noWrap/>
            <w:hideMark/>
          </w:tcPr>
          <w:p w14:paraId="6620A7C9" w14:textId="77777777" w:rsidR="00DC1B83" w:rsidRPr="006A3B1A"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p>
        </w:tc>
        <w:tc>
          <w:tcPr>
            <w:tcW w:w="1120" w:type="dxa"/>
            <w:shd w:val="clear" w:color="auto" w:fill="auto"/>
            <w:noWrap/>
            <w:hideMark/>
          </w:tcPr>
          <w:p w14:paraId="0DD1C7AD"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en-US" w:eastAsia="de-DE"/>
              </w:rPr>
              <w:instrText xml:space="preserve"> ADDIN ZOTERO_ITEM CSL_CITATION {"citationID":"cRXcfLS5","properties":{"formattedCitation":"\\super 65\\nosupersub{}","plainCitation":"65","noteIndex":0},"citationItems":[{"id":125,"uris":["http://zotero.org/users/3032824/items/WRN23XUM"],"uri":["http://zotero.org/users/3032824/items/WRN23XUM"],"itemData":{"id":125,"type":"article-journal","abstract":"Adjustment of anisakid nematode life cycles to the high Antarctic food web as shown by Contracaecum radiatum and C. osculatum in the Weddell Sea - Volume 4 Issue 2 - Heinz Klöser, Joachim Plötz, Harry Palm, Annette Bartsch, Gerd Hubold","container-title":"Antarctic Science","title":"Adjustment of anisakid nematode life cycles to the high Antarctic food web as shown by &amp;lt;span class=&amp;quot;italic&amp;quot;&amp;gt;Contracaecum radiatum&amp;lt;/span&amp;gt; and &amp;lt;span class=&amp;quot;italic&amp;quot;&amp;gt;C. osculatum&amp;lt;/span&amp;gt; in the Weddell Sea","URL":"/core/journals/antarctic-science/article/adjustment-of-anisakid-nematode-life-cycles-to-the-high-antarctic-food-web-as-shown-by-contracaecum-radiatum-and-c-osculatum-in-the-weddell-sea/7D1B4E8A091379950110ADC6D2D3D2C7","author":[{"family":"Klöser","given":"Heinz"},{"family":"Plötz","given":"Joachim"},{"family":"Palm","given":"Harry"},{"family":"Bartsch","given":"Annette"},{"family":"Hubold","given":"Gerd"}],"accessed":{"date-parts":[["2016",11,10]]},"issued":{"date-parts":[["1992",6]]}}}],"schema":"https://github.com/citation-style-language/schema/raw/master/csl-citation.json"} </w:instrText>
            </w:r>
            <w:r>
              <w:rPr>
                <w:rFonts w:ascii="Arial" w:eastAsia="Times New Roman" w:hAnsi="Arial" w:cs="Arial"/>
                <w:sz w:val="20"/>
                <w:szCs w:val="20"/>
                <w:lang w:val="de-DE" w:eastAsia="de-DE"/>
              </w:rPr>
              <w:fldChar w:fldCharType="separate"/>
            </w:r>
            <w:r w:rsidRPr="00DC1B83">
              <w:rPr>
                <w:rFonts w:ascii="Arial" w:hAnsi="Arial" w:cs="Arial"/>
                <w:sz w:val="20"/>
                <w:szCs w:val="24"/>
                <w:vertAlign w:val="superscript"/>
              </w:rPr>
              <w:t>65</w:t>
            </w:r>
            <w:r>
              <w:rPr>
                <w:rFonts w:ascii="Arial" w:eastAsia="Times New Roman" w:hAnsi="Arial" w:cs="Arial"/>
                <w:sz w:val="20"/>
                <w:szCs w:val="20"/>
                <w:lang w:val="de-DE" w:eastAsia="de-DE"/>
              </w:rPr>
              <w:fldChar w:fldCharType="end"/>
            </w:r>
          </w:p>
        </w:tc>
      </w:tr>
      <w:tr w:rsidR="00DC1B83" w:rsidRPr="00421356" w14:paraId="1C799290"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6A055858" w14:textId="77777777" w:rsidR="00DC1B83" w:rsidRPr="00CE6075" w:rsidRDefault="00DC1B83" w:rsidP="00DC1B83">
            <w:pPr>
              <w:rPr>
                <w:rFonts w:ascii="Arial" w:eastAsia="Times New Roman" w:hAnsi="Arial" w:cs="Arial"/>
                <w:sz w:val="20"/>
                <w:szCs w:val="20"/>
                <w:lang w:val="de-DE" w:eastAsia="de-DE"/>
              </w:rPr>
            </w:pPr>
          </w:p>
        </w:tc>
        <w:tc>
          <w:tcPr>
            <w:tcW w:w="3544" w:type="dxa"/>
            <w:shd w:val="clear" w:color="auto" w:fill="auto"/>
            <w:noWrap/>
            <w:hideMark/>
          </w:tcPr>
          <w:p w14:paraId="6A1B0FD1"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Pseudochaenichthy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georgianus</w:t>
            </w:r>
            <w:proofErr w:type="spellEnd"/>
          </w:p>
        </w:tc>
        <w:tc>
          <w:tcPr>
            <w:tcW w:w="3260" w:type="dxa"/>
            <w:shd w:val="clear" w:color="auto" w:fill="auto"/>
            <w:noWrap/>
            <w:hideMark/>
          </w:tcPr>
          <w:p w14:paraId="2B3ABBB0"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073F24F5" w14:textId="77777777" w:rsidR="00DC1B83" w:rsidRPr="001557D4"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orKYhHkb","properties":{"formattedCitation":"\\super 10,29,45\\nosupersub{}","plainCitation":"10,29,45","noteIndex":0},"citationItems":[{"id":3274,"uris":["http://zotero.org/users/3032824/items/QFQD895J"],"uri":["http://zotero.org/users/3032824/items/QFQD895J"],"itemData":{"id":3274,"type":"article-journal","container-title":"Vestnik Zoologii","language":"Russian","page":"90-94","title":"Parasitofauna of Notothenioidei from waters of the Atlantic and Indian Oceans.","volume":"3","author":[{"family":"Parukhin","given":"A. M."},{"family":"Lyadov","given":"V. N."}],"issued":{"date-parts":[["1981"]]}}},{"id":1093,"uris":["http://zotero.org/users/3032824/items/2WTCFFNB"],"uri":["http://zotero.org/users/3032824/items/2WTCFFNB"],"itemData":{"id":1093,"type":"article-journal","abstract":"The present study provides further data on the occurrence of Pseudoterranova decipiens in fish from two different sampling sites in the Antarctic. A total of 690 fish belonging to 33 species from the eastern Weddell Sea and 322 fish belonging to 12 species from the South Shetland Islands were examined. Altogether, 23 fish species were found to be infested and 11 new host records could be established. P. decipiens occurred at a water depth of between 80 and 820 m. Chaenocephalus aceratus and Notothenia coriiceps from the South Shetland Islands were the species with the highest prevalence (95%) and intensity (2-194 and 1-121, respectively) of infestation. Both are transport hosts, which mainly feed on benthic nototheniid fish species and accumulate the nematodes. Bathypelagic, pelagic, or mainly euphausid feeding fish species were only lightly infested, if at all. This demonstrates the benthic life cycle of P. decipiens in the Antarctic. The preferred site of infestation was the body cavity and the liver; no specimen could be isolated from the fish musculature. This might bit explained by the low water temperatures. The infestation of fish from the Weddell Sea was distinctly lower than that of fish around the South Shetland Islands. Besides possible differences in final host populations at the two localities studied, the loss of eggs and larvae under the eastern Weddell Sea shelf ice and over the continental slope and differences in the availability of the first intermediate and macroinvertebrate hosts led to a lower level of infestation. Another role, although nondecisive, may be played by the reduced time of development and infectivity of eggs and larvae, respectively, in the extremely cold waters of the Weddell Sea. P. decipiens is not a rare but, rather a well-established parasite of the Antarctic fauna, which demonstrates the ability of this cosmopolitan species to complete its life cycle even under conditions of subzero temperatures.","container-title":"Parasitology Research","DOI":"10.1007/s004360050608","ISSN":"0044-3255","issue":"8-9","journalAbbreviation":"Parasitol. Res.","language":"English","note":"WOS:000081302800004","page":"638-646","source":"Web of Science","title":"Ecology of &lt;i&gt;Pseudoterranova decipiens&lt;/i&gt; (Krabbe, 1878) (Nematoda : Anisakidae) from Antarctic waters","title-short":"Ecology of Pseudoterranova decipiens (Krabbe, 1878) (Nematoda","volume":"85","author":[{"family":"Palm","given":"H. W."}],"issued":{"date-parts":[["1999",8]]}}},{"id":3306,"uris":["http://zotero.org/users/3032824/items/GH8R7AVP"],"uri":["http://zotero.org/users/3032824/items/GH8R7AVP"],"itemData":{"id":3306,"type":"article-journal","abstract":"Due to its remote and isolated location, Antarctica is home to a unique diversity of species. The harsh conditions have shaped a primarily highly adapted endemic fauna. This includes the notothenioid family Channichthyidae. Their exceptional physiological adaptations have made this family of icefish the focus of many studies. However, studies on their ecology, especially on their parasite fauna, are comparatively rare. Parasites, directly linked to the food chain, can function as biological indicators and provide valuable information on host ecology (e.g., trophic interactions) even in remote habitats with limited accessibility, such as the Southern Ocean. In the present study, channichthyid fish (Champsocephalus gunnari: n = 25, Chaenodraco wilsoni: n = 33, Neopagetopsis ionah: n = 3, Pagetopsis macropterus: n = 4, Pseudochaenichthys georgianus: n = 15) were collected off South Shetland Island, Elephant Island, and the tip of the Antarctic Peninsula (CCAML statistical subarea 48.1). The parasite fauna consisted of 14 genera and 15 species, belonging to the six taxonomic groups including Digenea (four species), Nematoda (four), Cestoda (two), Acanthocephala (one), Hirudinea (three), and Copepoda (one). The stomach contents were less diverse with only Crustacea (Euphausiacea, Amphipoda) recovered from all examined fishes. Overall, 15 new parasite-host records could be established, and possibly a undescribed genotype or even species might exist among the nematodes.","container-title":"PeerJ","DOI":"10.7717/peerj.4638","ISSN":"2167-8359","journalAbbreviation":"PeerJ","language":"en","note":"publisher: PeerJ Inc.","page":"e4638","source":"peerj.com","title":"Lighten up the dark: metazoan parasites as indicators for the ecology of Antarctic crocodile icefish (Channichthyidae) from the north-west Antarctic Peninsula","title-short":"Lighten up the dark","volume":"6","author":[{"family":"Kuhn","given":"Thomas"},{"family":"Zizka","given":"Vera M. A."},{"family":"Münster","given":"Julian"},{"family":"Klapper","given":"Regina"},{"family":"Mattiucci","given":"Simonetta"},{"family":"Kochmann","given":"Judith"},{"family":"Klimpel","given":"Sven"}],"issued":{"date-parts":[["2018",5,11]]}}}],"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10,29,45</w:t>
            </w:r>
            <w:r>
              <w:rPr>
                <w:rFonts w:ascii="Arial" w:eastAsia="Times New Roman" w:hAnsi="Arial" w:cs="Arial"/>
                <w:sz w:val="20"/>
                <w:szCs w:val="20"/>
                <w:lang w:val="de-DE" w:eastAsia="de-DE"/>
              </w:rPr>
              <w:fldChar w:fldCharType="end"/>
            </w:r>
          </w:p>
        </w:tc>
      </w:tr>
      <w:tr w:rsidR="00DC1B83" w:rsidRPr="00CE6075" w14:paraId="5EA6D5B1"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7EF863B1" w14:textId="77777777" w:rsidR="00DC1B83" w:rsidRPr="001557D4" w:rsidRDefault="00DC1B83" w:rsidP="00DC1B83">
            <w:pPr>
              <w:rPr>
                <w:rFonts w:ascii="Arial" w:eastAsia="Times New Roman" w:hAnsi="Arial" w:cs="Arial"/>
                <w:sz w:val="20"/>
                <w:szCs w:val="20"/>
                <w:lang w:val="en-US" w:eastAsia="de-DE"/>
              </w:rPr>
            </w:pPr>
          </w:p>
        </w:tc>
        <w:tc>
          <w:tcPr>
            <w:tcW w:w="3544" w:type="dxa"/>
            <w:shd w:val="clear" w:color="auto" w:fill="F2F2F2" w:themeFill="background1" w:themeFillShade="F2"/>
            <w:noWrap/>
            <w:hideMark/>
          </w:tcPr>
          <w:p w14:paraId="1A158526" w14:textId="77777777" w:rsidR="00DC1B83" w:rsidRPr="001557D4"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en-US" w:eastAsia="de-DE"/>
              </w:rPr>
            </w:pPr>
            <w:proofErr w:type="spellStart"/>
            <w:r w:rsidRPr="001557D4">
              <w:rPr>
                <w:rFonts w:ascii="Arial" w:eastAsia="Times New Roman" w:hAnsi="Arial" w:cs="Arial"/>
                <w:i/>
                <w:iCs/>
                <w:sz w:val="20"/>
                <w:szCs w:val="20"/>
                <w:lang w:val="en-US" w:eastAsia="de-DE"/>
              </w:rPr>
              <w:t>Paradiplospinus</w:t>
            </w:r>
            <w:proofErr w:type="spellEnd"/>
            <w:r w:rsidRPr="001557D4">
              <w:rPr>
                <w:rFonts w:ascii="Arial" w:eastAsia="Times New Roman" w:hAnsi="Arial" w:cs="Arial"/>
                <w:i/>
                <w:iCs/>
                <w:sz w:val="20"/>
                <w:szCs w:val="20"/>
                <w:lang w:val="en-US" w:eastAsia="de-DE"/>
              </w:rPr>
              <w:t xml:space="preserve"> </w:t>
            </w:r>
            <w:proofErr w:type="spellStart"/>
            <w:r w:rsidRPr="001557D4">
              <w:rPr>
                <w:rFonts w:ascii="Arial" w:eastAsia="Times New Roman" w:hAnsi="Arial" w:cs="Arial"/>
                <w:i/>
                <w:iCs/>
                <w:sz w:val="20"/>
                <w:szCs w:val="20"/>
                <w:lang w:val="en-US" w:eastAsia="de-DE"/>
              </w:rPr>
              <w:t>gracilis</w:t>
            </w:r>
            <w:proofErr w:type="spellEnd"/>
          </w:p>
        </w:tc>
        <w:tc>
          <w:tcPr>
            <w:tcW w:w="3260" w:type="dxa"/>
            <w:shd w:val="clear" w:color="auto" w:fill="F2F2F2" w:themeFill="background1" w:themeFillShade="F2"/>
            <w:noWrap/>
            <w:hideMark/>
          </w:tcPr>
          <w:p w14:paraId="46A1C26B" w14:textId="77777777" w:rsidR="00DC1B83" w:rsidRPr="001557D4"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proofErr w:type="spellStart"/>
            <w:r w:rsidRPr="001557D4">
              <w:rPr>
                <w:rFonts w:ascii="Arial" w:eastAsia="Times New Roman" w:hAnsi="Arial" w:cs="Arial"/>
                <w:sz w:val="20"/>
                <w:szCs w:val="20"/>
                <w:lang w:val="en-US" w:eastAsia="de-DE"/>
              </w:rPr>
              <w:t>Gempylidae</w:t>
            </w:r>
            <w:proofErr w:type="spellEnd"/>
            <w:r w:rsidRPr="001557D4">
              <w:rPr>
                <w:rFonts w:ascii="Arial" w:eastAsia="Times New Roman" w:hAnsi="Arial" w:cs="Arial"/>
                <w:sz w:val="20"/>
                <w:szCs w:val="20"/>
                <w:lang w:val="en-US" w:eastAsia="de-DE"/>
              </w:rPr>
              <w:t xml:space="preserve"> (Perciformes)</w:t>
            </w:r>
          </w:p>
        </w:tc>
        <w:tc>
          <w:tcPr>
            <w:tcW w:w="1120" w:type="dxa"/>
            <w:shd w:val="clear" w:color="auto" w:fill="F2F2F2" w:themeFill="background1" w:themeFillShade="F2"/>
            <w:noWrap/>
            <w:hideMark/>
          </w:tcPr>
          <w:p w14:paraId="46AC64E1"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en-US" w:eastAsia="de-DE"/>
              </w:rPr>
              <w:instrText xml:space="preserve"> ADDIN ZOTERO_ITEM CSL_CITATION {"citationID":"0Y3z3XI9","properties":{"formattedCitation":"\\super 10\\nosupersub{}","plainCitation":"10","noteIndex":0},"citationItems":[{"id":1093,"uris":["http://zotero.org/users/3032824/items/2WTCFFNB"],"uri":["http://zotero.org/users/3032824/items/2WTCFFNB"],"itemData":{"id":1093,"type":"article-journal","abstract":"The present study provides further data on the occurrence of Pseudoterranova decipiens in fish from two different sampling sites in the Antarctic. A total of 690 fish belonging to 33 species from the eastern Weddell Sea and 322 fish belonging to 12 species from the South Shetland Islands were examined. Altogether, 23 fish species were found to be infested and 11 new host records could be established. P. decipiens occurred at a water depth of between 80 and 820 m. Chaenocephalus aceratus and Notothenia coriiceps from the South Shetland Islands were the species with the highest prevalence (95%) and intensity (2-194 and 1-121, respectively) of infestation. Both are transport hosts, which mainly feed on benthic nototheniid fish species and accumulate the nematodes. Bathypelagic, pelagic, or mainly euphausid feeding fish species were only lightly infested, if at all. This demonstrates the benthic life cycle of P. decipiens in the Antarctic. The preferred site of infestation was the body cavity and the liver; no specimen could be isolated from the fish musculature. This might bit explained by the low water temperatures. The infestation of fish from the Weddell Sea was distinctly lower than that of fish around the South Shetland Islands. Besides possible differences in final host populations at the two localities studied, the loss of eggs and larvae under the eastern Weddell Sea shelf ice and over the continental slope and differences in the availability of the first intermediate and macroinvertebrate hosts led to a lower level of infestation. Another role, although nondecisive, may be played by the reduced time of development and infectivity of eggs and larvae, respectively, in the extremely cold waters of the Weddell Sea. P. decipiens is not a rare but, rather a well-established parasite of the Antarctic fauna, which demonstrates the ability of this cosmopolitan species to complete its life cycle even under conditions of subzero temperatures.","container-title":"Parasitology Research","DOI":"10.1007/s004360050608","ISSN":"0044-3255","issue":"8-9","journalAbbreviation":"Parasitol. Res.","language":"English","note":"WOS:000081302800004","page":"638-646","source":"Web of Science","title":"Ecology of &lt;i&gt;Pseudoterranova decipiens&lt;/i&gt; (Krabbe, 1878) (Nematoda : Anisakidae) from Antarctic waters","title-short":"Ecology of Pseudoterranova decipiens (Krabbe, 1878) (Nematoda","volume":"85","author":[{"family":"Palm","given":"H. W."}],"issued":{"date-parts":[["1999",8]]}}}],"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10</w:t>
            </w:r>
            <w:r>
              <w:rPr>
                <w:rFonts w:ascii="Arial" w:eastAsia="Times New Roman" w:hAnsi="Arial" w:cs="Arial"/>
                <w:sz w:val="20"/>
                <w:szCs w:val="20"/>
                <w:lang w:val="de-DE" w:eastAsia="de-DE"/>
              </w:rPr>
              <w:fldChar w:fldCharType="end"/>
            </w:r>
          </w:p>
        </w:tc>
      </w:tr>
      <w:tr w:rsidR="00DC1B83" w:rsidRPr="001557D4" w14:paraId="385FC6DB"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4160CBDB" w14:textId="77777777" w:rsidR="00DC1B83" w:rsidRPr="00CE6075" w:rsidRDefault="00DC1B83" w:rsidP="00DC1B83">
            <w:pPr>
              <w:rPr>
                <w:rFonts w:ascii="Arial" w:eastAsia="Times New Roman" w:hAnsi="Arial" w:cs="Arial"/>
                <w:sz w:val="20"/>
                <w:szCs w:val="20"/>
                <w:lang w:val="de-DE" w:eastAsia="de-DE"/>
              </w:rPr>
            </w:pPr>
          </w:p>
        </w:tc>
        <w:tc>
          <w:tcPr>
            <w:tcW w:w="3544" w:type="dxa"/>
            <w:shd w:val="clear" w:color="auto" w:fill="auto"/>
            <w:noWrap/>
            <w:hideMark/>
          </w:tcPr>
          <w:p w14:paraId="39796142"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Harpagifer</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antarcticus</w:t>
            </w:r>
            <w:proofErr w:type="spellEnd"/>
          </w:p>
        </w:tc>
        <w:tc>
          <w:tcPr>
            <w:tcW w:w="3260" w:type="dxa"/>
            <w:shd w:val="clear" w:color="auto" w:fill="auto"/>
            <w:noWrap/>
            <w:hideMark/>
          </w:tcPr>
          <w:p w14:paraId="0094EC82"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roofErr w:type="spellStart"/>
            <w:r w:rsidRPr="00CE6075">
              <w:rPr>
                <w:rFonts w:ascii="Arial" w:eastAsia="Times New Roman" w:hAnsi="Arial" w:cs="Arial"/>
                <w:sz w:val="20"/>
                <w:szCs w:val="20"/>
                <w:lang w:val="de-DE" w:eastAsia="de-DE"/>
              </w:rPr>
              <w:t>Harpagiferidae</w:t>
            </w:r>
            <w:proofErr w:type="spellEnd"/>
            <w:r w:rsidRPr="00CE6075">
              <w:rPr>
                <w:rFonts w:ascii="Arial" w:eastAsia="Times New Roman" w:hAnsi="Arial" w:cs="Arial"/>
                <w:sz w:val="20"/>
                <w:szCs w:val="20"/>
                <w:lang w:val="de-DE" w:eastAsia="de-DE"/>
              </w:rPr>
              <w:t xml:space="preserve"> (</w:t>
            </w:r>
            <w:proofErr w:type="spellStart"/>
            <w:r w:rsidRPr="00CE6075">
              <w:rPr>
                <w:rFonts w:ascii="Arial" w:eastAsia="Times New Roman" w:hAnsi="Arial" w:cs="Arial"/>
                <w:sz w:val="20"/>
                <w:szCs w:val="20"/>
                <w:lang w:val="de-DE" w:eastAsia="de-DE"/>
              </w:rPr>
              <w:t>Notothenioidei</w:t>
            </w:r>
            <w:proofErr w:type="spellEnd"/>
            <w:r w:rsidRPr="00CE6075">
              <w:rPr>
                <w:rFonts w:ascii="Arial" w:eastAsia="Times New Roman" w:hAnsi="Arial" w:cs="Arial"/>
                <w:sz w:val="20"/>
                <w:szCs w:val="20"/>
                <w:lang w:val="de-DE" w:eastAsia="de-DE"/>
              </w:rPr>
              <w:t>)</w:t>
            </w:r>
          </w:p>
        </w:tc>
        <w:tc>
          <w:tcPr>
            <w:tcW w:w="1120" w:type="dxa"/>
            <w:shd w:val="clear" w:color="auto" w:fill="auto"/>
            <w:noWrap/>
            <w:hideMark/>
          </w:tcPr>
          <w:p w14:paraId="6C41EE4C" w14:textId="77777777" w:rsidR="00DC1B83" w:rsidRPr="00CE6075" w:rsidRDefault="00DC1B83" w:rsidP="00DD2BB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DD2BB1">
              <w:rPr>
                <w:rFonts w:ascii="Arial" w:eastAsia="Times New Roman" w:hAnsi="Arial" w:cs="Arial"/>
                <w:sz w:val="20"/>
                <w:szCs w:val="20"/>
                <w:lang w:val="de-DE" w:eastAsia="de-DE"/>
              </w:rPr>
              <w:instrText xml:space="preserve"> ADDIN ZOTERO_ITEM CSL_CITATION {"citationID":"AbGF8cZo","properties":{"formattedCitation":"\\super 14,66\\nosupersub{}","plainCitation":"14,66","noteIndex":0},"citationItems":[{"id":3328,"uris":["http://zotero.org/users/3032824/items/MGVDH39U"],"uri":["http://zotero.org/users/3032824/items/MGVDH39U"],"itemData":{"id":3328,"type":"article-journal","container-title":"Acta Parasitologica","page":"125-130","title":"Endoparasitic worms of &lt;i&gt;Harpagifer antarcticus&lt;/i&gt; off the South Shetland Islands (Antarctic).","volume":"44","author":[{"family":"Zdzitowiecki","given":"Krzysztof"},{"family":"Zadrozny","given":"T."}],"issued":{"date-parts":[["1999"]]}}},{"id":3210,"uris":["http://zotero.org/users/3032824/items/EYVDEIFH"],"uri":["http://zotero.org/users/3032824/items/EYVDEIFH"],"itemData":{"id":3210,"type":"article-journal","container-title":"Polish Polar Research","issue":"4","journalAbbreviation":"Pol. Polar Res.","page":"315-324","title":"The helminth fauna of some notothenioid fishes collected from the shelf of Argentine Islands, West Antarctica","volume":"26","author":[{"family":"Laskowski","given":"Zdzisław"},{"family":"Zdzitowiecki","given":"Krzysztof"}],"issued":{"date-parts":[["2005"]]}}}],"schema":"https://github.com/citation-style-language/schema/raw/master/csl-citation.json"} </w:instrText>
            </w:r>
            <w:r>
              <w:rPr>
                <w:rFonts w:ascii="Arial" w:eastAsia="Times New Roman" w:hAnsi="Arial" w:cs="Arial"/>
                <w:sz w:val="20"/>
                <w:szCs w:val="20"/>
                <w:lang w:val="de-DE" w:eastAsia="de-DE"/>
              </w:rPr>
              <w:fldChar w:fldCharType="separate"/>
            </w:r>
            <w:r w:rsidR="00DD2BB1" w:rsidRPr="00DD2BB1">
              <w:rPr>
                <w:rFonts w:ascii="Arial" w:hAnsi="Arial" w:cs="Arial"/>
                <w:sz w:val="20"/>
                <w:szCs w:val="24"/>
                <w:vertAlign w:val="superscript"/>
              </w:rPr>
              <w:t>14,66</w:t>
            </w:r>
            <w:r>
              <w:rPr>
                <w:rFonts w:ascii="Arial" w:eastAsia="Times New Roman" w:hAnsi="Arial" w:cs="Arial"/>
                <w:sz w:val="20"/>
                <w:szCs w:val="20"/>
                <w:lang w:val="de-DE" w:eastAsia="de-DE"/>
              </w:rPr>
              <w:fldChar w:fldCharType="end"/>
            </w:r>
          </w:p>
        </w:tc>
      </w:tr>
      <w:tr w:rsidR="00DC1B83" w:rsidRPr="006A3B1A" w14:paraId="3D21A9EF"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4D5C9E7E" w14:textId="77777777" w:rsidR="00DC1B83" w:rsidRPr="00CE6075" w:rsidRDefault="00DC1B83" w:rsidP="00DC1B83">
            <w:pPr>
              <w:rPr>
                <w:rFonts w:ascii="Arial" w:eastAsia="Times New Roman" w:hAnsi="Arial" w:cs="Arial"/>
                <w:sz w:val="20"/>
                <w:szCs w:val="20"/>
                <w:lang w:val="de-DE" w:eastAsia="de-DE"/>
              </w:rPr>
            </w:pPr>
          </w:p>
        </w:tc>
        <w:tc>
          <w:tcPr>
            <w:tcW w:w="3544" w:type="dxa"/>
            <w:shd w:val="clear" w:color="auto" w:fill="F2F2F2" w:themeFill="background1" w:themeFillShade="F2"/>
            <w:noWrap/>
            <w:hideMark/>
          </w:tcPr>
          <w:p w14:paraId="753926EE"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Macrouru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whitsoni</w:t>
            </w:r>
            <w:proofErr w:type="spellEnd"/>
          </w:p>
        </w:tc>
        <w:tc>
          <w:tcPr>
            <w:tcW w:w="3260" w:type="dxa"/>
            <w:shd w:val="clear" w:color="auto" w:fill="F2F2F2" w:themeFill="background1" w:themeFillShade="F2"/>
            <w:noWrap/>
            <w:hideMark/>
          </w:tcPr>
          <w:p w14:paraId="2C976C87"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roofErr w:type="spellStart"/>
            <w:r w:rsidRPr="00CE6075">
              <w:rPr>
                <w:rFonts w:ascii="Arial" w:eastAsia="Times New Roman" w:hAnsi="Arial" w:cs="Arial"/>
                <w:sz w:val="20"/>
                <w:szCs w:val="20"/>
                <w:lang w:val="de-DE" w:eastAsia="de-DE"/>
              </w:rPr>
              <w:t>Macrouridae</w:t>
            </w:r>
            <w:proofErr w:type="spellEnd"/>
            <w:r>
              <w:rPr>
                <w:rFonts w:ascii="Arial" w:eastAsia="Times New Roman" w:hAnsi="Arial" w:cs="Arial"/>
                <w:sz w:val="20"/>
                <w:szCs w:val="20"/>
                <w:lang w:val="de-DE" w:eastAsia="de-DE"/>
              </w:rPr>
              <w:t xml:space="preserve"> (</w:t>
            </w:r>
            <w:proofErr w:type="spellStart"/>
            <w:r>
              <w:rPr>
                <w:rFonts w:ascii="Arial" w:eastAsia="Times New Roman" w:hAnsi="Arial" w:cs="Arial"/>
                <w:sz w:val="20"/>
                <w:szCs w:val="20"/>
                <w:lang w:val="de-DE" w:eastAsia="de-DE"/>
              </w:rPr>
              <w:t>Gadiformes</w:t>
            </w:r>
            <w:proofErr w:type="spellEnd"/>
            <w:r>
              <w:rPr>
                <w:rFonts w:ascii="Arial" w:eastAsia="Times New Roman" w:hAnsi="Arial" w:cs="Arial"/>
                <w:sz w:val="20"/>
                <w:szCs w:val="20"/>
                <w:lang w:val="de-DE" w:eastAsia="de-DE"/>
              </w:rPr>
              <w:t>)</w:t>
            </w:r>
          </w:p>
        </w:tc>
        <w:tc>
          <w:tcPr>
            <w:tcW w:w="1120" w:type="dxa"/>
            <w:shd w:val="clear" w:color="auto" w:fill="F2F2F2" w:themeFill="background1" w:themeFillShade="F2"/>
            <w:noWrap/>
            <w:hideMark/>
          </w:tcPr>
          <w:p w14:paraId="482B3875"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CRxhNr9g","properties":{"formattedCitation":"\\super 63\\nosupersub{}","plainCitation":"63","noteIndex":0},"citationItems":[{"id":1098,"uris":["http://zotero.org/users/3032824/items/MRXZAXJI"],"uri":["http://zotero.org/users/3032824/items/MRXZAXJI"],"itemData":{"id":1098,"type":"article-journal","abstract":"The extreme, isolated environment within the Antarctic Convergence has fuelled the evolution of a highly endemic fauna with unique adaptations. One species known from this area is the Whitson’s grenadier Macrourus whitsoni (Regan, 1913). While closely related species occurring in the Northern Hemisphere were targets of a variety of studies, knowledge on M. whitsoni is scarce, including not only its ecology but also its parasite fauna. Parasites, an often overlooked but important component of every ecosystem, can provide important insights into host ecology, including feeding habits, food web interactions and distribution patterns. The aim of our study was to increase the currently limited knowledge on the ecology of M. whitsoni and its parasite life-cycles. In this study, parasite fauna and stomach content of 50 specimens of M. whitsoni were sampled off Elephant and King George Islands. Fish samples were morphological, food ecological and parasitological examined and parasites morphological and partly molecular identified. To evaluate the findings, results were compared with other macrourid species. The parasite fauna of M. whitsoni revealed 9 genera and 17 species. Stomach content analysis indicated Amphipoda and Mysida as the primary food source. Considering the parasites of M. whitsoni, the highest diversity was found within the Digenea, while prevalence was highest for the Acanthocephala and Nematoda. The diverse parasite fauna of M. whitsoni together with the stomach content analysis, suggests a benthopelagic mode of life. Furthermore, an extensive evaluation of the parasite fauna of species of the Macrourinae was conducted, which is probably the most thorough one yet, to compare the findings with closely related host fish species. A similarity analysis revealed a strong connection between the parasite fauna composition and geographical distribution, with a clear separation between the parasite faunas in fishes sampled in the Pacific and the Atlantic Oceans. Due to the isolated habitat within the Antarctic Conversion, the parasite fauna of M. whitsoni differs clearly from those of closely related and closely occurring species of the genus Macrourus. Our study revealed an endemically dominated parasite fauna, with parasites often host-specific to M. whitsoni. The comparison with the faunas of other species of the Macrourinae revealed a largely endemic parasite fauna, which emphasizes again the isolated character of the Antarctic shelf regions.","container-title":"Parasites &amp; Vectors","DOI":"10.1186/s13071-016-1688-x","ISSN":"1756-3305","issue":"1","language":"En","page":"403","source":"vpn-einwahl.uni-frankfurt.de","title":"Parasite fauna of Antarctic &lt;i&gt;Macrourus whitsoni&lt;/i&gt; (Gadiformes: Macrouridae) in comparison with closely related macrourids","title-short":"Parasite fauna of Antarctic Macrourus whitsoni (Gadiformes","volume":"9","author":[{"family":"Münster","given":"Julian"},{"family":"Kochmann","given":"Judith"},{"family":"Klimpel","given":"Sven"},{"family":"Klapper","given":"Regina"},{"family":"Kuhn","given":"Thomas"}],"issued":{"date-parts":[["2016",7,20]]}}}],"schema":"https://github.com/citation-style-language/schema/raw/master/csl-citation.json"} </w:instrText>
            </w:r>
            <w:r>
              <w:rPr>
                <w:rFonts w:ascii="Arial" w:eastAsia="Times New Roman" w:hAnsi="Arial" w:cs="Arial"/>
                <w:sz w:val="20"/>
                <w:szCs w:val="20"/>
                <w:lang w:val="de-DE" w:eastAsia="de-DE"/>
              </w:rPr>
              <w:fldChar w:fldCharType="separate"/>
            </w:r>
            <w:r w:rsidRPr="00DC1B83">
              <w:rPr>
                <w:rFonts w:ascii="Arial" w:hAnsi="Arial" w:cs="Arial"/>
                <w:sz w:val="20"/>
                <w:szCs w:val="24"/>
                <w:vertAlign w:val="superscript"/>
              </w:rPr>
              <w:t>63</w:t>
            </w:r>
            <w:r>
              <w:rPr>
                <w:rFonts w:ascii="Arial" w:eastAsia="Times New Roman" w:hAnsi="Arial" w:cs="Arial"/>
                <w:sz w:val="20"/>
                <w:szCs w:val="20"/>
                <w:lang w:val="de-DE" w:eastAsia="de-DE"/>
              </w:rPr>
              <w:fldChar w:fldCharType="end"/>
            </w:r>
          </w:p>
        </w:tc>
      </w:tr>
      <w:tr w:rsidR="00DC1B83" w:rsidRPr="006A3B1A" w14:paraId="4AC2DBF6"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4F810FF6" w14:textId="77777777" w:rsidR="00DC1B83" w:rsidRPr="00CE6075" w:rsidRDefault="00DC1B83" w:rsidP="00DC1B83">
            <w:pPr>
              <w:rPr>
                <w:rFonts w:ascii="Arial" w:eastAsia="Times New Roman" w:hAnsi="Arial" w:cs="Arial"/>
                <w:sz w:val="20"/>
                <w:szCs w:val="20"/>
                <w:lang w:val="de-DE" w:eastAsia="de-DE"/>
              </w:rPr>
            </w:pPr>
          </w:p>
        </w:tc>
        <w:tc>
          <w:tcPr>
            <w:tcW w:w="3544" w:type="dxa"/>
            <w:shd w:val="clear" w:color="auto" w:fill="auto"/>
            <w:noWrap/>
            <w:hideMark/>
          </w:tcPr>
          <w:p w14:paraId="254E3DEA"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Muraenolepi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microps</w:t>
            </w:r>
            <w:proofErr w:type="spellEnd"/>
          </w:p>
        </w:tc>
        <w:tc>
          <w:tcPr>
            <w:tcW w:w="3260" w:type="dxa"/>
            <w:shd w:val="clear" w:color="auto" w:fill="auto"/>
            <w:noWrap/>
            <w:hideMark/>
          </w:tcPr>
          <w:p w14:paraId="45AA02EA"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roofErr w:type="spellStart"/>
            <w:r w:rsidRPr="00CE6075">
              <w:rPr>
                <w:rFonts w:ascii="Arial" w:eastAsia="Times New Roman" w:hAnsi="Arial" w:cs="Arial"/>
                <w:sz w:val="20"/>
                <w:szCs w:val="20"/>
                <w:lang w:val="de-DE" w:eastAsia="de-DE"/>
              </w:rPr>
              <w:t>Muraenolepididae</w:t>
            </w:r>
            <w:proofErr w:type="spellEnd"/>
            <w:r>
              <w:rPr>
                <w:rFonts w:ascii="Arial" w:eastAsia="Times New Roman" w:hAnsi="Arial" w:cs="Arial"/>
                <w:sz w:val="20"/>
                <w:szCs w:val="20"/>
                <w:lang w:val="de-DE" w:eastAsia="de-DE"/>
              </w:rPr>
              <w:t xml:space="preserve"> (</w:t>
            </w:r>
            <w:proofErr w:type="spellStart"/>
            <w:r>
              <w:rPr>
                <w:rFonts w:ascii="Arial" w:eastAsia="Times New Roman" w:hAnsi="Arial" w:cs="Arial"/>
                <w:sz w:val="20"/>
                <w:szCs w:val="20"/>
                <w:lang w:val="de-DE" w:eastAsia="de-DE"/>
              </w:rPr>
              <w:t>Gadiformes</w:t>
            </w:r>
            <w:proofErr w:type="spellEnd"/>
            <w:r>
              <w:rPr>
                <w:rFonts w:ascii="Arial" w:eastAsia="Times New Roman" w:hAnsi="Arial" w:cs="Arial"/>
                <w:sz w:val="20"/>
                <w:szCs w:val="20"/>
                <w:lang w:val="de-DE" w:eastAsia="de-DE"/>
              </w:rPr>
              <w:t>)</w:t>
            </w:r>
          </w:p>
        </w:tc>
        <w:tc>
          <w:tcPr>
            <w:tcW w:w="1120" w:type="dxa"/>
            <w:shd w:val="clear" w:color="auto" w:fill="auto"/>
            <w:noWrap/>
            <w:hideMark/>
          </w:tcPr>
          <w:p w14:paraId="263E9ABC" w14:textId="77777777" w:rsidR="00DC1B83" w:rsidRPr="006A3B1A"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sX1WbZ03","properties":{"formattedCitation":"\\super 5,10,25\\nosupersub{}","plainCitation":"5,10,25","noteIndex":0},"citationItems":[{"id":1093,"uris":["http://zotero.org/users/3032824/items/2WTCFFNB"],"uri":["http://zotero.org/users/3032824/items/2WTCFFNB"],"itemData":{"id":1093,"type":"article-journal","abstract":"The present study provides further data on the occurrence of Pseudoterranova decipiens in fish from two different sampling sites in the Antarctic. A total of 690 fish belonging to 33 species from the eastern Weddell Sea and 322 fish belonging to 12 species from the South Shetland Islands were examined. Altogether, 23 fish species were found to be infested and 11 new host records could be established. P. decipiens occurred at a water depth of between 80 and 820 m. Chaenocephalus aceratus and Notothenia coriiceps from the South Shetland Islands were the species with the highest prevalence (95%) and intensity (2-194 and 1-121, respectively) of infestation. Both are transport hosts, which mainly feed on benthic nototheniid fish species and accumulate the nematodes. Bathypelagic, pelagic, or mainly euphausid feeding fish species were only lightly infested, if at all. This demonstrates the benthic life cycle of P. decipiens in the Antarctic. The preferred site of infestation was the body cavity and the liver; no specimen could be isolated from the fish musculature. This might bit explained by the low water temperatures. The infestation of fish from the Weddell Sea was distinctly lower than that of fish around the South Shetland Islands. Besides possible differences in final host populations at the two localities studied, the loss of eggs and larvae under the eastern Weddell Sea shelf ice and over the continental slope and differences in the availability of the first intermediate and macroinvertebrate hosts led to a lower level of infestation. Another role, although nondecisive, may be played by the reduced time of development and infectivity of eggs and larvae, respectively, in the extremely cold waters of the Weddell Sea. P. decipiens is not a rare but, rather a well-established parasite of the Antarctic fauna, which demonstrates the ability of this cosmopolitan species to complete its life cycle even under conditions of subzero temperatures.","container-title":"Parasitology Research","DOI":"10.1007/s004360050608","ISSN":"0044-3255","issue":"8-9","journalAbbreviation":"Parasitol. Res.","language":"English","note":"WOS:000081302800004","page":"638-646","source":"Web of Science","title":"Ecology of &lt;i&gt;Pseudoterranova decipiens&lt;/i&gt; (Krabbe, 1878) (Nematoda : Anisakidae) from Antarctic waters","title-short":"Ecology of Pseudoterranova decipiens (Krabbe, 1878) (Nematoda","volume":"85","author":[{"family":"Palm","given":"H. W."}],"issued":{"date-parts":[["1999",8]]}}},{"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id":609,"uris":["http://zotero.org/users/3032824/items/3DPTIGNE"],"uri":["http://zotero.org/users/3032824/items/3DPTIGNE"],"itemData":{"id":609,"type":"article-journal","abstract":"The aim of this study was to assess the anisakid nematode distribution pattern in the fish collected from the South Shetland Islands. A total of 32 fish species were examined for the presence of nematodes in 1978, 1979, 1981 and 2007/2008. The fish were caught off the South Shetland Islands (Elephant Island, Shishkov Island and in Admiralty Bay - King George Island). Three genera of L(3) larval nematodes were identified: Anisakis sp., Contracaecum spp. and Pseudoterranova decipiens. The infection level was higher on the shelf around the islands than in Admiralty Bay. This is explained by a higher abundance of the final hosts in the region. A comparison of the infection data from 1978/79 and 2007/2008 with data from 1994/96 (Palm et al. 1998, 2007) was done. The parameters of infection of Notothenia coriiceps and Lepidonotothen nudifrons by Pseudoterranova decipiens were decreasing within the 30 years period.","container-title":"Polish Polar Research","ISSN":"0138-0338","issue":"1","journalAbbreviation":"Pol. Polar. Res.","language":"English","note":"WOS:000264534400004","page":"49-58","source":"Web of Science","title":"Larval ascaridoid nematodes (Anisakidae) in fish from the South Shetland Islands (Southern Ocean)","volume":"30","author":[{"family":"Rokicki","given":"Jerzy"},{"family":"Rodjuk","given":"Galina"},{"family":"Zdzitowiecki","given":"Krzysztof"},{"family":"Laskowski","given":"Zdzislaw"}],"issued":{"date-parts":[["2009"]]}}}],"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5,10,25</w:t>
            </w:r>
            <w:r>
              <w:rPr>
                <w:rFonts w:ascii="Arial" w:eastAsia="Times New Roman" w:hAnsi="Arial" w:cs="Arial"/>
                <w:sz w:val="20"/>
                <w:szCs w:val="20"/>
                <w:lang w:val="de-DE" w:eastAsia="de-DE"/>
              </w:rPr>
              <w:fldChar w:fldCharType="end"/>
            </w:r>
          </w:p>
        </w:tc>
      </w:tr>
      <w:tr w:rsidR="00DC1B83" w:rsidRPr="006A3B1A" w14:paraId="76AD1CA8"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307D5904" w14:textId="77777777" w:rsidR="00DC1B83" w:rsidRPr="006A3B1A" w:rsidRDefault="00DC1B83" w:rsidP="00DC1B83">
            <w:pPr>
              <w:rPr>
                <w:rFonts w:ascii="Arial" w:eastAsia="Times New Roman" w:hAnsi="Arial" w:cs="Arial"/>
                <w:sz w:val="20"/>
                <w:szCs w:val="20"/>
                <w:lang w:val="en-US" w:eastAsia="de-DE"/>
              </w:rPr>
            </w:pPr>
          </w:p>
        </w:tc>
        <w:tc>
          <w:tcPr>
            <w:tcW w:w="3544" w:type="dxa"/>
            <w:shd w:val="clear" w:color="auto" w:fill="F2F2F2" w:themeFill="background1" w:themeFillShade="F2"/>
            <w:noWrap/>
            <w:hideMark/>
          </w:tcPr>
          <w:p w14:paraId="53CCB077" w14:textId="77777777" w:rsidR="00DC1B83" w:rsidRPr="001557D4"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en-US" w:eastAsia="de-DE"/>
              </w:rPr>
            </w:pPr>
            <w:proofErr w:type="spellStart"/>
            <w:r w:rsidRPr="001557D4">
              <w:rPr>
                <w:rFonts w:ascii="Arial" w:eastAsia="Times New Roman" w:hAnsi="Arial" w:cs="Arial"/>
                <w:i/>
                <w:iCs/>
                <w:sz w:val="20"/>
                <w:szCs w:val="20"/>
                <w:lang w:val="en-US" w:eastAsia="de-DE"/>
              </w:rPr>
              <w:t>Dissostichus</w:t>
            </w:r>
            <w:proofErr w:type="spellEnd"/>
            <w:r w:rsidRPr="001557D4">
              <w:rPr>
                <w:rFonts w:ascii="Arial" w:eastAsia="Times New Roman" w:hAnsi="Arial" w:cs="Arial"/>
                <w:i/>
                <w:iCs/>
                <w:sz w:val="20"/>
                <w:szCs w:val="20"/>
                <w:lang w:val="en-US" w:eastAsia="de-DE"/>
              </w:rPr>
              <w:t xml:space="preserve"> </w:t>
            </w:r>
            <w:proofErr w:type="spellStart"/>
            <w:r w:rsidRPr="001557D4">
              <w:rPr>
                <w:rFonts w:ascii="Arial" w:eastAsia="Times New Roman" w:hAnsi="Arial" w:cs="Arial"/>
                <w:i/>
                <w:iCs/>
                <w:sz w:val="20"/>
                <w:szCs w:val="20"/>
                <w:lang w:val="en-US" w:eastAsia="de-DE"/>
              </w:rPr>
              <w:t>eleginoides</w:t>
            </w:r>
            <w:proofErr w:type="spellEnd"/>
          </w:p>
        </w:tc>
        <w:tc>
          <w:tcPr>
            <w:tcW w:w="3260" w:type="dxa"/>
            <w:shd w:val="clear" w:color="auto" w:fill="F2F2F2" w:themeFill="background1" w:themeFillShade="F2"/>
            <w:noWrap/>
            <w:hideMark/>
          </w:tcPr>
          <w:p w14:paraId="6E9AA00B" w14:textId="77777777" w:rsidR="00DC1B83" w:rsidRPr="001557D4"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proofErr w:type="spellStart"/>
            <w:r w:rsidRPr="001557D4">
              <w:rPr>
                <w:rFonts w:ascii="Arial" w:eastAsia="Times New Roman" w:hAnsi="Arial" w:cs="Arial"/>
                <w:sz w:val="20"/>
                <w:szCs w:val="20"/>
                <w:lang w:val="en-US" w:eastAsia="de-DE"/>
              </w:rPr>
              <w:t>Nototheniidae</w:t>
            </w:r>
            <w:proofErr w:type="spellEnd"/>
          </w:p>
        </w:tc>
        <w:tc>
          <w:tcPr>
            <w:tcW w:w="1120" w:type="dxa"/>
            <w:shd w:val="clear" w:color="auto" w:fill="F2F2F2" w:themeFill="background1" w:themeFillShade="F2"/>
            <w:noWrap/>
            <w:hideMark/>
          </w:tcPr>
          <w:p w14:paraId="3CFAA588" w14:textId="77777777" w:rsidR="00DC1B83" w:rsidRPr="001557D4"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en-US" w:eastAsia="de-DE"/>
              </w:rPr>
              <w:instrText xml:space="preserve"> ADDIN ZOTERO_ITEM CSL_CITATION {"citationID":"ShDFwuTI","properties":{"formattedCitation":"\\super 48\\nosupersub{}","plainCitation":"48","noteIndex":0},"citationItems":[{"id":3067,"uris":["http://zotero.org/users/3032824/items/AMGCQHGZ"],"uri":["http://zotero.org/users/3032824/items/AMGCQHGZ"],"itemData":{"id":3067,"type":"article-journal","container-title":"Polar Biology","journalAbbreviation":"Polar Biol.","page":"633-671","title":"Parasites of the Patagonian toothfish, &lt;i&gt;Dissostichus eleginoides&lt;/i&gt; Smitt 1898, in different parts of the Subantarctic.","volume":"288","author":[{"family":"Brickle","given":"P."},{"family":"MacKenzie","given":"K."},{"family":"Pike","given":"A."}],"issued":{"date-parts":[["2005"]]}}}],"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48</w:t>
            </w:r>
            <w:r>
              <w:rPr>
                <w:rFonts w:ascii="Arial" w:eastAsia="Times New Roman" w:hAnsi="Arial" w:cs="Arial"/>
                <w:sz w:val="20"/>
                <w:szCs w:val="20"/>
                <w:lang w:val="de-DE" w:eastAsia="de-DE"/>
              </w:rPr>
              <w:fldChar w:fldCharType="end"/>
            </w:r>
          </w:p>
        </w:tc>
      </w:tr>
      <w:tr w:rsidR="00DC1B83" w:rsidRPr="006A3B1A" w14:paraId="2D808A33"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6A315975" w14:textId="77777777" w:rsidR="00DC1B83" w:rsidRPr="001557D4" w:rsidRDefault="00DC1B83" w:rsidP="00DC1B83">
            <w:pPr>
              <w:rPr>
                <w:rFonts w:ascii="Arial" w:eastAsia="Times New Roman" w:hAnsi="Arial" w:cs="Arial"/>
                <w:sz w:val="20"/>
                <w:szCs w:val="20"/>
                <w:lang w:val="en-US" w:eastAsia="de-DE"/>
              </w:rPr>
            </w:pPr>
          </w:p>
        </w:tc>
        <w:tc>
          <w:tcPr>
            <w:tcW w:w="3544" w:type="dxa"/>
            <w:shd w:val="clear" w:color="auto" w:fill="F2F2F2" w:themeFill="background1" w:themeFillShade="F2"/>
            <w:noWrap/>
            <w:hideMark/>
          </w:tcPr>
          <w:p w14:paraId="0241C43C" w14:textId="77777777" w:rsidR="00DC1B83" w:rsidRPr="001557D4"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en-US" w:eastAsia="de-DE"/>
              </w:rPr>
            </w:pPr>
            <w:proofErr w:type="spellStart"/>
            <w:r w:rsidRPr="001557D4">
              <w:rPr>
                <w:rFonts w:ascii="Arial" w:eastAsia="Times New Roman" w:hAnsi="Arial" w:cs="Arial"/>
                <w:i/>
                <w:iCs/>
                <w:sz w:val="20"/>
                <w:szCs w:val="20"/>
                <w:lang w:val="en-US" w:eastAsia="de-DE"/>
              </w:rPr>
              <w:t>Dissostichus</w:t>
            </w:r>
            <w:proofErr w:type="spellEnd"/>
            <w:r w:rsidRPr="001557D4">
              <w:rPr>
                <w:rFonts w:ascii="Arial" w:eastAsia="Times New Roman" w:hAnsi="Arial" w:cs="Arial"/>
                <w:i/>
                <w:iCs/>
                <w:sz w:val="20"/>
                <w:szCs w:val="20"/>
                <w:lang w:val="en-US" w:eastAsia="de-DE"/>
              </w:rPr>
              <w:t xml:space="preserve"> </w:t>
            </w:r>
            <w:proofErr w:type="spellStart"/>
            <w:r w:rsidRPr="001557D4">
              <w:rPr>
                <w:rFonts w:ascii="Arial" w:eastAsia="Times New Roman" w:hAnsi="Arial" w:cs="Arial"/>
                <w:i/>
                <w:iCs/>
                <w:sz w:val="20"/>
                <w:szCs w:val="20"/>
                <w:lang w:val="en-US" w:eastAsia="de-DE"/>
              </w:rPr>
              <w:t>mawsoni</w:t>
            </w:r>
            <w:proofErr w:type="spellEnd"/>
          </w:p>
        </w:tc>
        <w:tc>
          <w:tcPr>
            <w:tcW w:w="3260" w:type="dxa"/>
            <w:shd w:val="clear" w:color="auto" w:fill="F2F2F2" w:themeFill="background1" w:themeFillShade="F2"/>
            <w:noWrap/>
            <w:hideMark/>
          </w:tcPr>
          <w:p w14:paraId="3011E666" w14:textId="77777777" w:rsidR="00DC1B83" w:rsidRPr="001557D4"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p>
        </w:tc>
        <w:tc>
          <w:tcPr>
            <w:tcW w:w="1120" w:type="dxa"/>
            <w:shd w:val="clear" w:color="auto" w:fill="F2F2F2" w:themeFill="background1" w:themeFillShade="F2"/>
            <w:noWrap/>
            <w:hideMark/>
          </w:tcPr>
          <w:p w14:paraId="39C09E2A" w14:textId="77777777" w:rsidR="00DC1B83" w:rsidRPr="006A3B1A"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en-US" w:eastAsia="de-DE"/>
              </w:rPr>
              <w:instrText xml:space="preserve"> ADDIN ZOTERO_ITEM CSL_CITATION {"citationID":"vJyOlXEm","properties":{"formattedCitation":"\\super 25\\nosupersub{}","plainCitation":"25","noteIndex":0},"citationItems":[{"id":609,"uris":["http://zotero.org/users/3032824/items/3DPTIGNE"],"uri":["http://zotero.org/users/3032824/items/3DPTIGNE"],"itemData":{"id":609,"type":"article-journal","abstract":"The aim of this study was to assess the anisakid nematode distribution pattern in the fish collected from the South Shetland Islands. A total of 32 fish species were examined for the presence of nematodes in 1978, 1979, 1981 and 2007/2008. The fish were caught off the South Shetland Islands (Elephant Island, Shishkov Island and in Admiralty Bay - King George Island). Three genera of L(3) larval nematodes were identified: Anisakis sp., Contracaecum spp. and Pseudoterranova decipiens. The infection level was higher on the shelf around the islands than in Admiralty Bay. This is explained by a higher abundance of the final hosts in the region. A comparison of the infection data from 1978/79 and 2007/2008 with data from 1994/96 (Palm et al. 1998, 2007) was done. The parameters of infection of Notothenia coriiceps and Lepidonotothen nudifrons by Pseudoterranova decipiens were decreasing within the 30 years period.","container-title":"Polish Polar Research","ISSN":"0138-0338","issue":"1","journalAbbreviation":"Pol. Polar. Res.","language":"English","note":"WOS:000264534400004","page":"49-58","source":"Web of Science","title":"Larval ascaridoid nematodes (Anisakidae) in fish from the South Shetland Islands (Southern Ocean)","volume":"30","author":[{"family":"Rokicki","given":"Jerzy"},{"family":"Rodjuk","given":"Galina"},{"family":"Zdzitowiecki","given":"Krzysztof"},{"family":"Laskowski","given":"Zdzislaw"}],"issued":{"date-parts":[["2009"]]}}}],"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25</w:t>
            </w:r>
            <w:r>
              <w:rPr>
                <w:rFonts w:ascii="Arial" w:eastAsia="Times New Roman" w:hAnsi="Arial" w:cs="Arial"/>
                <w:sz w:val="20"/>
                <w:szCs w:val="20"/>
                <w:lang w:val="de-DE" w:eastAsia="de-DE"/>
              </w:rPr>
              <w:fldChar w:fldCharType="end"/>
            </w:r>
          </w:p>
        </w:tc>
      </w:tr>
      <w:tr w:rsidR="00DC1B83" w:rsidRPr="00CB72F8" w14:paraId="62B5F445"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3742914E" w14:textId="77777777" w:rsidR="00DC1B83" w:rsidRPr="006A3B1A" w:rsidRDefault="00DC1B83" w:rsidP="00DC1B83">
            <w:pPr>
              <w:rPr>
                <w:rFonts w:ascii="Arial" w:eastAsia="Times New Roman" w:hAnsi="Arial" w:cs="Arial"/>
                <w:sz w:val="20"/>
                <w:szCs w:val="20"/>
                <w:lang w:val="en-US" w:eastAsia="de-DE"/>
              </w:rPr>
            </w:pPr>
          </w:p>
        </w:tc>
        <w:tc>
          <w:tcPr>
            <w:tcW w:w="3544" w:type="dxa"/>
            <w:shd w:val="clear" w:color="auto" w:fill="F2F2F2" w:themeFill="background1" w:themeFillShade="F2"/>
            <w:noWrap/>
            <w:hideMark/>
          </w:tcPr>
          <w:p w14:paraId="0FCD41D1"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Gobionotothen</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gibberifrons</w:t>
            </w:r>
            <w:proofErr w:type="spellEnd"/>
          </w:p>
        </w:tc>
        <w:tc>
          <w:tcPr>
            <w:tcW w:w="3260" w:type="dxa"/>
            <w:shd w:val="clear" w:color="auto" w:fill="F2F2F2" w:themeFill="background1" w:themeFillShade="F2"/>
            <w:noWrap/>
            <w:hideMark/>
          </w:tcPr>
          <w:p w14:paraId="5062B8A8"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2F2F2" w:themeFill="background1" w:themeFillShade="F2"/>
            <w:noWrap/>
            <w:hideMark/>
          </w:tcPr>
          <w:p w14:paraId="7652D4AD" w14:textId="77777777" w:rsidR="00DC1B83" w:rsidRPr="00CB72F8"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en-US" w:eastAsia="de-DE"/>
              </w:rPr>
              <w:instrText xml:space="preserve"> ADDIN ZOTERO_ITEM CSL_CITATION {"citationID":"Z0mqN5x6","properties":{"formattedCitation":"\\super 5,10,25\\nosupersub{}","plainCitation":"5,10,25","noteIndex":0},"citationItems":[{"id":1093,"uris":["http://zotero.org/users/3032824/items/2WTCFFNB"],"uri":["http://zotero.org/users/3032824/items/2WTCFFNB"],"itemData":{"id":1093,"type":"article-journal","abstract":"The present study provides further data on the occurrence of Pseudoterranova decipiens in fish from two different sampling sites in the Antarctic. A total of 690 fish belonging to 33 species from the eastern Weddell Sea and 322 fish belonging to 12 species from the South Shetland Islands were examined. Altogether, 23 fish species were found to be infested and 11 new host records could be established. P. decipiens occurred at a water depth of between 80 and 820 m. Chaenocephalus aceratus and Notothenia coriiceps from the South Shetland Islands were the species with the highest prevalence (95%) and intensity (2-194 and 1-121, respectively) of infestation. Both are transport hosts, which mainly feed on benthic nototheniid fish species and accumulate the nematodes. Bathypelagic, pelagic, or mainly euphausid feeding fish species were only lightly infested, if at all. This demonstrates the benthic life cycle of P. decipiens in the Antarctic. The preferred site of infestation was the body cavity and the liver; no specimen could be isolated from the fish musculature. This might bit explained by the low water temperatures. The infestation of fish from the Weddell Sea was distinctly lower than that of fish around the South Shetland Islands. Besides possible differences in final host populations at the two localities studied, the loss of eggs and larvae under the eastern Weddell Sea shelf ice and over the continental slope and differences in the availability of the first intermediate and macroinvertebrate hosts led to a lower level of infestation. Another role, although nondecisive, may be played by the reduced time of development and infectivity of eggs and larvae, respectively, in the extremely cold waters of the Weddell Sea. P. decipiens is not a rare but, rather a well-established parasite of the Antarctic fauna, which demonstrates the ability of this cosmopolitan species to complete its life cycle even under conditions of subzero temperatures.","container-title":"Parasitology Research","DOI":"10.1007/s004360050608","ISSN":"0044-3255","issue":"8-9","journalAbbreviation":"Parasitol. Res.","language":"English","note":"WOS:000081302800004","page":"638-646","source":"Web of Science","title":"Ecology of &lt;i&gt;Pseudoterranova decipiens&lt;/i&gt; (Krabbe, 1878) (Nematoda : Anisakidae) from Antarctic waters","title-short":"Ecology of Pseudoterranova decipiens (Krabbe, 1878) (Nematoda","volume":"85","author":[{"family":"Palm","given":"H. W."}],"issued":{"date-parts":[["1999",8]]}}},{"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id":609,"uris":["http://zotero.org/users/3032824/items/3DPTIGNE"],"uri":["http://zotero.org/users/3032824/items/3DPTIGNE"],"itemData":{"id":609,"type":"article-journal","abstract":"The aim of this study was to assess the anisakid nematode distribution pattern in the fish collected from the South Shetland Islands. A total of 32 fish species were examined for the presence of nematodes in 1978, 1979, 1981 and 2007/2008. The fish were caught off the South Shetland Islands (Elephant Island, Shishkov Island and in Admiralty Bay - King George Island). Three genera of L(3) larval nematodes were identified: Anisakis sp., Contracaecum spp. and Pseudoterranova decipiens. The infection level was higher on the shelf around the islands than in Admiralty Bay. This is explained by a higher abundance of the final hosts in the region. A comparison of the infection data from 1978/79 and 2007/2008 with data from 1994/96 (Palm et al. 1998, 2007) was done. The parameters of infection of Notothenia coriiceps and Lepidonotothen nudifrons by Pseudoterranova decipiens were decreasing within the 30 years period.","container-title":"Polish Polar Research","ISSN":"0138-0338","issue":"1","journalAbbreviation":"Pol. Polar. Res.","language":"English","note":"WOS:000264534400004","page":"49-58","source":"Web of Science","title":"Larval ascaridoid nematodes (Anisakidae) in fish from the South Shetland Islands (Southern Ocean)","volume":"30","author":[{"family":"Rokicki","given":"Jerzy"},{"family":"Rodjuk","given":"Galina"},{"family":"Zdzitowiecki","given":"Krzysztof"},{"family":"Laskowski","given":"Zdzislaw"}],"issued":{"date-parts":[["2009"]]}}}],"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5,10,25</w:t>
            </w:r>
            <w:r>
              <w:rPr>
                <w:rFonts w:ascii="Arial" w:eastAsia="Times New Roman" w:hAnsi="Arial" w:cs="Arial"/>
                <w:sz w:val="20"/>
                <w:szCs w:val="20"/>
                <w:lang w:val="de-DE" w:eastAsia="de-DE"/>
              </w:rPr>
              <w:fldChar w:fldCharType="end"/>
            </w:r>
          </w:p>
        </w:tc>
      </w:tr>
      <w:tr w:rsidR="00DC1B83" w:rsidRPr="00CB72F8" w14:paraId="13A3698A"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7968EBFB" w14:textId="77777777" w:rsidR="00DC1B83" w:rsidRPr="00CB72F8" w:rsidRDefault="00DC1B83" w:rsidP="00DC1B83">
            <w:pPr>
              <w:rPr>
                <w:rFonts w:ascii="Arial" w:eastAsia="Times New Roman" w:hAnsi="Arial" w:cs="Arial"/>
                <w:sz w:val="20"/>
                <w:szCs w:val="20"/>
                <w:lang w:val="en-US" w:eastAsia="de-DE"/>
              </w:rPr>
            </w:pPr>
          </w:p>
        </w:tc>
        <w:tc>
          <w:tcPr>
            <w:tcW w:w="3544" w:type="dxa"/>
            <w:shd w:val="clear" w:color="auto" w:fill="F2F2F2" w:themeFill="background1" w:themeFillShade="F2"/>
            <w:noWrap/>
            <w:hideMark/>
          </w:tcPr>
          <w:p w14:paraId="4931F21F"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Lepidonototen</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squamifrons</w:t>
            </w:r>
            <w:proofErr w:type="spellEnd"/>
          </w:p>
        </w:tc>
        <w:tc>
          <w:tcPr>
            <w:tcW w:w="3260" w:type="dxa"/>
            <w:shd w:val="clear" w:color="auto" w:fill="F2F2F2" w:themeFill="background1" w:themeFillShade="F2"/>
            <w:noWrap/>
            <w:hideMark/>
          </w:tcPr>
          <w:p w14:paraId="1C226582"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2F2F2" w:themeFill="background1" w:themeFillShade="F2"/>
            <w:noWrap/>
            <w:hideMark/>
          </w:tcPr>
          <w:p w14:paraId="6E9CE253" w14:textId="77777777" w:rsidR="00DC1B83" w:rsidRPr="00CB72F8"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en-US" w:eastAsia="de-DE"/>
              </w:rPr>
              <w:instrText xml:space="preserve"> ADDIN ZOTERO_ITEM CSL_CITATION {"citationID":"Znm2Up4F","properties":{"formattedCitation":"\\super 25\\nosupersub{}","plainCitation":"25","noteIndex":0},"citationItems":[{"id":609,"uris":["http://zotero.org/users/3032824/items/3DPTIGNE"],"uri":["http://zotero.org/users/3032824/items/3DPTIGNE"],"itemData":{"id":609,"type":"article-journal","abstract":"The aim of this study was to assess the anisakid nematode distribution pattern in the fish collected from the South Shetland Islands. A total of 32 fish species were examined for the presence of nematodes in 1978, 1979, 1981 and 2007/2008. The fish were caught off the South Shetland Islands (Elephant Island, Shishkov Island and in Admiralty Bay - King George Island). Three genera of L(3) larval nematodes were identified: Anisakis sp., Contracaecum spp. and Pseudoterranova decipiens. The infection level was higher on the shelf around the islands than in Admiralty Bay. This is explained by a higher abundance of the final hosts in the region. A comparison of the infection data from 1978/79 and 2007/2008 with data from 1994/96 (Palm et al. 1998, 2007) was done. The parameters of infection of Notothenia coriiceps and Lepidonotothen nudifrons by Pseudoterranova decipiens were decreasing within the 30 years period.","container-title":"Polish Polar Research","ISSN":"0138-0338","issue":"1","journalAbbreviation":"Pol. Polar. Res.","language":"English","note":"WOS:000264534400004","page":"49-58","source":"Web of Science","title":"Larval ascaridoid nematodes (Anisakidae) in fish from the South Shetland Islands (Southern Ocean)","volume":"30","author":[{"family":"Rokicki","given":"Jerzy"},{"family":"Rodjuk","given":"Galina"},{"family":"Zdzitowiecki","given":"Krzysztof"},{"family":"Laskowski","given":"Zdzislaw"}],"issued":{"date-parts":[["2009"]]}}}],"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25</w:t>
            </w:r>
            <w:r>
              <w:rPr>
                <w:rFonts w:ascii="Arial" w:eastAsia="Times New Roman" w:hAnsi="Arial" w:cs="Arial"/>
                <w:sz w:val="20"/>
                <w:szCs w:val="20"/>
                <w:lang w:val="de-DE" w:eastAsia="de-DE"/>
              </w:rPr>
              <w:fldChar w:fldCharType="end"/>
            </w:r>
          </w:p>
        </w:tc>
      </w:tr>
      <w:tr w:rsidR="00DC1B83" w:rsidRPr="006A3B1A" w14:paraId="71E23D99"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7F148F72" w14:textId="77777777" w:rsidR="00DC1B83" w:rsidRPr="00CB72F8" w:rsidRDefault="00DC1B83" w:rsidP="00DC1B83">
            <w:pPr>
              <w:rPr>
                <w:rFonts w:ascii="Arial" w:eastAsia="Times New Roman" w:hAnsi="Arial" w:cs="Arial"/>
                <w:sz w:val="20"/>
                <w:szCs w:val="20"/>
                <w:lang w:val="en-US" w:eastAsia="de-DE"/>
              </w:rPr>
            </w:pPr>
          </w:p>
        </w:tc>
        <w:tc>
          <w:tcPr>
            <w:tcW w:w="3544" w:type="dxa"/>
            <w:shd w:val="clear" w:color="auto" w:fill="F2F2F2" w:themeFill="background1" w:themeFillShade="F2"/>
            <w:noWrap/>
            <w:hideMark/>
          </w:tcPr>
          <w:p w14:paraId="52D01115"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Notothenia</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coriiceps</w:t>
            </w:r>
            <w:proofErr w:type="spellEnd"/>
          </w:p>
        </w:tc>
        <w:tc>
          <w:tcPr>
            <w:tcW w:w="3260" w:type="dxa"/>
            <w:shd w:val="clear" w:color="auto" w:fill="F2F2F2" w:themeFill="background1" w:themeFillShade="F2"/>
            <w:noWrap/>
            <w:hideMark/>
          </w:tcPr>
          <w:p w14:paraId="132C3876"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2F2F2" w:themeFill="background1" w:themeFillShade="F2"/>
            <w:noWrap/>
            <w:hideMark/>
          </w:tcPr>
          <w:p w14:paraId="227EB493"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woVCQIvT","properties":{"formattedCitation":"\\super 43\\nosupersub{}","plainCitation":"43","noteIndex":0},"citationItems":[{"id":3300,"uris":["http://zotero.org/users/3032824/items/RNZEVZ4X"],"uri":["http://zotero.org/users/3032824/items/RNZEVZ4X"],"itemData":{"id":3300,"type":"article-journal","container-title":"Acta Parasitologica","page":"71-74","title":"A list of fish parasitic worms collected off Adelie Land (Antarctica).","volume":"43","author":[{"family":"Zdzitowiecki","given":"Krzysztof"},{"family":"Rocka","given":"Anna"},{"family":"Pisano","given":"Eva"},{"family":"Ozouf-Costaz","given":"Catherine"}],"issued":{"date-parts":[["1998"]]}}}],"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43</w:t>
            </w:r>
            <w:r>
              <w:rPr>
                <w:rFonts w:ascii="Arial" w:eastAsia="Times New Roman" w:hAnsi="Arial" w:cs="Arial"/>
                <w:sz w:val="20"/>
                <w:szCs w:val="20"/>
                <w:lang w:val="de-DE" w:eastAsia="de-DE"/>
              </w:rPr>
              <w:fldChar w:fldCharType="end"/>
            </w:r>
            <w:r w:rsidRPr="00CE6075">
              <w:rPr>
                <w:rFonts w:ascii="Arial" w:eastAsia="Times New Roman" w:hAnsi="Arial" w:cs="Arial"/>
                <w:sz w:val="20"/>
                <w:szCs w:val="20"/>
                <w:lang w:val="de-DE" w:eastAsia="de-DE"/>
              </w:rPr>
              <w:t xml:space="preserve"> </w:t>
            </w:r>
          </w:p>
        </w:tc>
      </w:tr>
      <w:tr w:rsidR="00DC1B83" w:rsidRPr="00421356" w14:paraId="6C14EF05"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0F61FA64" w14:textId="77777777" w:rsidR="00DC1B83" w:rsidRPr="00CE6075" w:rsidRDefault="00DC1B83" w:rsidP="00DC1B83">
            <w:pPr>
              <w:rPr>
                <w:rFonts w:ascii="Arial" w:eastAsia="Times New Roman" w:hAnsi="Arial" w:cs="Arial"/>
                <w:sz w:val="20"/>
                <w:szCs w:val="20"/>
                <w:lang w:val="de-DE" w:eastAsia="de-DE"/>
              </w:rPr>
            </w:pPr>
          </w:p>
        </w:tc>
        <w:tc>
          <w:tcPr>
            <w:tcW w:w="3544" w:type="dxa"/>
            <w:shd w:val="clear" w:color="auto" w:fill="F2F2F2" w:themeFill="background1" w:themeFillShade="F2"/>
            <w:noWrap/>
            <w:hideMark/>
          </w:tcPr>
          <w:p w14:paraId="3CCF7FB5"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Notothenia</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rossii</w:t>
            </w:r>
            <w:proofErr w:type="spellEnd"/>
          </w:p>
        </w:tc>
        <w:tc>
          <w:tcPr>
            <w:tcW w:w="3260" w:type="dxa"/>
            <w:shd w:val="clear" w:color="auto" w:fill="F2F2F2" w:themeFill="background1" w:themeFillShade="F2"/>
            <w:noWrap/>
            <w:hideMark/>
          </w:tcPr>
          <w:p w14:paraId="7F631120"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2F2F2" w:themeFill="background1" w:themeFillShade="F2"/>
            <w:noWrap/>
            <w:hideMark/>
          </w:tcPr>
          <w:p w14:paraId="1694F8AE"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S5p4ATxX","properties":{"formattedCitation":"\\super 3,25,29,30\\nosupersub{}","plainCitation":"3,25,29,30","noteIndex":0},"citationItems":[{"id":3274,"uris":["http://zotero.org/users/3032824/items/QFQD895J"],"uri":["http://zotero.org/users/3032824/items/QFQD895J"],"itemData":{"id":3274,"type":"article-journal","container-title":"Vestnik Zoologii","language":"Russian","page":"90-94","title":"Parasitofauna of Notothenioidei from waters of the Atlantic and Indian Oceans.","volume":"3","author":[{"family":"Parukhin","given":"A. M."},{"family":"Lyadov","given":"V. N."}],"issued":{"date-parts":[["1981"]]}}},{"id":3275,"uris":["http://zotero.org/users/3032824/items/QIU4DBZ9"],"uri":["http://zotero.org/users/3032824/items/QIU4DBZ9"],"itemData":{"id":3275,"type":"article-journal","container-title":"Ekologiya Morya","language":"Russian","page":"49-56","title":"Helminth fauna of food Nototheniidae fishes from Kerguelen Subregion region.","volume":"10","author":[{"family":"Parukhin","given":"A. M."},{"family":"Lyadov","given":"V. N."}],"issued":{"date-parts":[["1982"]]}}},{"id":3252,"uris":["http://zotero.org/users/3032824/items/RN7U47YF"],"uri":["http://zotero.org/users/3032824/items/RN7U47YF"],"itemData":{"id":3252,"type":"article-journal","container-title":"Vestnik Zoologii","page":"6-10","title":"Peculiarities of nototheniid fish helminth fauna in subantarctic sector of Indian Ocean.","volume":"3","author":[{"family":"Parukhin","given":"A. M."}],"issued":{"date-parts":[["1986"]]}}},{"id":609,"uris":["http://zotero.org/users/3032824/items/3DPTIGNE"],"uri":["http://zotero.org/users/3032824/items/3DPTIGNE"],"itemData":{"id":609,"type":"article-journal","abstract":"The aim of this study was to assess the anisakid nematode distribution pattern in the fish collected from the South Shetland Islands. A total of 32 fish species were examined for the presence of nematodes in 1978, 1979, 1981 and 2007/2008. The fish were caught off the South Shetland Islands (Elephant Island, Shishkov Island and in Admiralty Bay - King George Island). Three genera of L(3) larval nematodes were identified: Anisakis sp., Contracaecum spp. and Pseudoterranova decipiens. The infection level was higher on the shelf around the islands than in Admiralty Bay. This is explained by a higher abundance of the final hosts in the region. A comparison of the infection data from 1978/79 and 2007/2008 with data from 1994/96 (Palm et al. 1998, 2007) was done. The parameters of infection of Notothenia coriiceps and Lepidonotothen nudifrons by Pseudoterranova decipiens were decreasing within the 30 years period.","container-title":"Polish Polar Research","ISSN":"0138-0338","issue":"1","journalAbbreviation":"Pol. Polar. Res.","language":"English","note":"WOS:000264534400004","page":"49-58","source":"Web of Science","title":"Larval ascaridoid nematodes (Anisakidae) in fish from the South Shetland Islands (Southern Ocean)","volume":"30","author":[{"family":"Rokicki","given":"Jerzy"},{"family":"Rodjuk","given":"Galina"},{"family":"Zdzitowiecki","given":"Krzysztof"},{"family":"Laskowski","given":"Zdzislaw"}],"issued":{"date-parts":[["2009"]]}}}],"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3,25,29,30</w:t>
            </w:r>
            <w:r>
              <w:rPr>
                <w:rFonts w:ascii="Arial" w:eastAsia="Times New Roman" w:hAnsi="Arial" w:cs="Arial"/>
                <w:sz w:val="20"/>
                <w:szCs w:val="20"/>
                <w:lang w:val="de-DE" w:eastAsia="de-DE"/>
              </w:rPr>
              <w:fldChar w:fldCharType="end"/>
            </w:r>
          </w:p>
        </w:tc>
      </w:tr>
      <w:tr w:rsidR="00DC1B83" w:rsidRPr="00CB72F8" w14:paraId="6132C16F"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7A227B6A" w14:textId="77777777" w:rsidR="00DC1B83" w:rsidRPr="00CE6075" w:rsidRDefault="00DC1B83" w:rsidP="00DC1B83">
            <w:pPr>
              <w:rPr>
                <w:rFonts w:ascii="Arial" w:eastAsia="Times New Roman" w:hAnsi="Arial" w:cs="Arial"/>
                <w:sz w:val="20"/>
                <w:szCs w:val="20"/>
                <w:lang w:val="de-DE" w:eastAsia="de-DE"/>
              </w:rPr>
            </w:pPr>
          </w:p>
        </w:tc>
        <w:tc>
          <w:tcPr>
            <w:tcW w:w="3544" w:type="dxa"/>
            <w:shd w:val="clear" w:color="auto" w:fill="F2F2F2" w:themeFill="background1" w:themeFillShade="F2"/>
            <w:noWrap/>
            <w:hideMark/>
          </w:tcPr>
          <w:p w14:paraId="17E5813B"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Nototheniop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larseni</w:t>
            </w:r>
            <w:proofErr w:type="spellEnd"/>
          </w:p>
        </w:tc>
        <w:tc>
          <w:tcPr>
            <w:tcW w:w="3260" w:type="dxa"/>
            <w:shd w:val="clear" w:color="auto" w:fill="F2F2F2" w:themeFill="background1" w:themeFillShade="F2"/>
            <w:noWrap/>
            <w:hideMark/>
          </w:tcPr>
          <w:p w14:paraId="5A9B6150"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2F2F2" w:themeFill="background1" w:themeFillShade="F2"/>
            <w:noWrap/>
            <w:hideMark/>
          </w:tcPr>
          <w:p w14:paraId="15F132B3" w14:textId="77777777" w:rsidR="00DC1B83" w:rsidRPr="00CB72F8"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en-US" w:eastAsia="de-DE"/>
              </w:rPr>
              <w:instrText xml:space="preserve"> ADDIN ZOTERO_ITEM CSL_CITATION {"citationID":"7lwo6kZH","properties":{"formattedCitation":"\\super 5,6,10\\nosupersub{}","plainCitation":"5,6,10","noteIndex":0},"citationItems":[{"id":1093,"uris":["http://zotero.org/users/3032824/items/2WTCFFNB"],"uri":["http://zotero.org/users/3032824/items/2WTCFFNB"],"itemData":{"id":1093,"type":"article-journal","abstract":"The present study provides further data on the occurrence of Pseudoterranova decipiens in fish from two different sampling sites in the Antarctic. A total of 690 fish belonging to 33 species from the eastern Weddell Sea and 322 fish belonging to 12 species from the South Shetland Islands were examined. Altogether, 23 fish species were found to be infested and 11 new host records could be established. P. decipiens occurred at a water depth of between 80 and 820 m. Chaenocephalus aceratus and Notothenia coriiceps from the South Shetland Islands were the species with the highest prevalence (95%) and intensity (2-194 and 1-121, respectively) of infestation. Both are transport hosts, which mainly feed on benthic nototheniid fish species and accumulate the nematodes. Bathypelagic, pelagic, or mainly euphausid feeding fish species were only lightly infested, if at all. This demonstrates the benthic life cycle of P. decipiens in the Antarctic. The preferred site of infestation was the body cavity and the liver; no specimen could be isolated from the fish musculature. This might bit explained by the low water temperatures. The infestation of fish from the Weddell Sea was distinctly lower than that of fish around the South Shetland Islands. Besides possible differences in final host populations at the two localities studied, the loss of eggs and larvae under the eastern Weddell Sea shelf ice and over the continental slope and differences in the availability of the first intermediate and macroinvertebrate hosts led to a lower level of infestation. Another role, although nondecisive, may be played by the reduced time of development and infectivity of eggs and larvae, respectively, in the extremely cold waters of the Weddell Sea. P. decipiens is not a rare but, rather a well-established parasite of the Antarctic fauna, which demonstrates the ability of this cosmopolitan species to complete its life cycle even under conditions of subzero temperatures.","container-title":"Parasitology Research","DOI":"10.1007/s004360050608","ISSN":"0044-3255","issue":"8-9","journalAbbreviation":"Parasitol. Res.","language":"English","note":"WOS:000081302800004","page":"638-646","source":"Web of Science","title":"Ecology of &lt;i&gt;Pseudoterranova decipiens&lt;/i&gt; (Krabbe, 1878) (Nematoda : Anisakidae) from Antarctic waters","title-short":"Ecology of Pseudoterranova decipiens (Krabbe, 1878) (Nematoda","volume":"85","author":[{"family":"Palm","given":"H. W."}],"issued":{"date-parts":[["1999",8]]}}},{"id":3254,"uris":["http://zotero.org/users/3032824/items/IK23PAAX"],"uri":["http://zotero.org/users/3032824/items/IK23PAAX"],"itemData":{"id":3254,"type":"article-journal","abstract":"The fish populations of Port Foster, Deception Island, South Shetland Islands, Antarctica, were investigated as part of the Erupt Antarctic ecosystem study. Surveys were conducted on five cruises between March 1999 and November 2000. Samples also were collected off Livingston Island and King George Island of the South Shetland Islands. Specimens were collected or observed using a multiple opening and closing net and environmental sampling system, otter trawls, benthic line-transect photography, and remotely operated vehicle video. Species composition, length, weight, reproductive condition, diet, habitat, and parasitic infestation were examined for the dominant fish species. Eleven species were collected, all in the suborder Notothenioidei. The fishes found in the survey are known to occur in the region and had diets similar to those found in other studies. Abundances of demersal fishes in Port Foster ranged from 0.05 to 0.10 individualsm−2 over the study period. Inshore shallow-water (&lt;30m) and inshore deep-water (&gt;30m) habitats are identified in Port Foster and described. Port Foster may be a refuge for juvenile fishes such as Champsocephalus gunnari. Limited exchange with the surrounding waters also may limit the influence of recruitment and prey abundance fluctuations outside Port Foster. Trematomus scotti had heavy body cavity parasite infestation from Port Foster, possibly due in part to decreased benthic scour from large icebergs, allowing benthic parasites to persist.","collection-title":"Ecosystem studies at Deception Island, Antarctica","container-title":"Deep Sea Research Part II: Topical Studies in Oceanography","DOI":"10.1016/S0967-0645(03)00094-8","ISSN":"0967-0645","issue":"10","journalAbbreviation":"Deep Sea Research Part II: Topical Studies in Oceanography","language":"en","page":"1843-1858","source":"ScienceDirect","title":"Fish populations of Port Foster, Deception Island, Antarctica and vicinity","volume":"50","author":[{"family":"Ruhl","given":"Henry A."},{"family":"Hastings","given":"Philip A."},{"family":"Zarubick","given":"Lisa A."},{"family":"Jensen","given":"Rachelle M."},{"family":"Zdzitowiecki","given":"Krzysztof"}],"issued":{"date-parts":[["2003",6,1]]}}},{"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5,6,10</w:t>
            </w:r>
            <w:r>
              <w:rPr>
                <w:rFonts w:ascii="Arial" w:eastAsia="Times New Roman" w:hAnsi="Arial" w:cs="Arial"/>
                <w:sz w:val="20"/>
                <w:szCs w:val="20"/>
                <w:lang w:val="de-DE" w:eastAsia="de-DE"/>
              </w:rPr>
              <w:fldChar w:fldCharType="end"/>
            </w:r>
          </w:p>
        </w:tc>
      </w:tr>
      <w:tr w:rsidR="00DC1B83" w:rsidRPr="00CB72F8" w14:paraId="2423932E"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7333B94E" w14:textId="77777777" w:rsidR="00DC1B83" w:rsidRPr="00CB72F8" w:rsidRDefault="00DC1B83" w:rsidP="00DC1B83">
            <w:pPr>
              <w:rPr>
                <w:rFonts w:ascii="Arial" w:eastAsia="Times New Roman" w:hAnsi="Arial" w:cs="Arial"/>
                <w:sz w:val="20"/>
                <w:szCs w:val="20"/>
                <w:lang w:val="en-US" w:eastAsia="de-DE"/>
              </w:rPr>
            </w:pPr>
          </w:p>
        </w:tc>
        <w:tc>
          <w:tcPr>
            <w:tcW w:w="3544" w:type="dxa"/>
            <w:shd w:val="clear" w:color="auto" w:fill="F2F2F2" w:themeFill="background1" w:themeFillShade="F2"/>
            <w:noWrap/>
            <w:hideMark/>
          </w:tcPr>
          <w:p w14:paraId="2258DA73" w14:textId="77777777" w:rsidR="00DC1B83" w:rsidRPr="00CB72F8"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en-US" w:eastAsia="de-DE"/>
              </w:rPr>
            </w:pPr>
            <w:proofErr w:type="spellStart"/>
            <w:r w:rsidRPr="00CB72F8">
              <w:rPr>
                <w:rFonts w:ascii="Arial" w:eastAsia="Times New Roman" w:hAnsi="Arial" w:cs="Arial"/>
                <w:i/>
                <w:iCs/>
                <w:sz w:val="20"/>
                <w:szCs w:val="20"/>
                <w:lang w:val="en-US" w:eastAsia="de-DE"/>
              </w:rPr>
              <w:t>Nototheniops</w:t>
            </w:r>
            <w:proofErr w:type="spellEnd"/>
            <w:r w:rsidRPr="00CB72F8">
              <w:rPr>
                <w:rFonts w:ascii="Arial" w:eastAsia="Times New Roman" w:hAnsi="Arial" w:cs="Arial"/>
                <w:i/>
                <w:iCs/>
                <w:sz w:val="20"/>
                <w:szCs w:val="20"/>
                <w:lang w:val="en-US" w:eastAsia="de-DE"/>
              </w:rPr>
              <w:t xml:space="preserve"> </w:t>
            </w:r>
            <w:proofErr w:type="spellStart"/>
            <w:r w:rsidRPr="00CB72F8">
              <w:rPr>
                <w:rFonts w:ascii="Arial" w:eastAsia="Times New Roman" w:hAnsi="Arial" w:cs="Arial"/>
                <w:i/>
                <w:iCs/>
                <w:sz w:val="20"/>
                <w:szCs w:val="20"/>
                <w:lang w:val="en-US" w:eastAsia="de-DE"/>
              </w:rPr>
              <w:t>nudifrons</w:t>
            </w:r>
            <w:proofErr w:type="spellEnd"/>
          </w:p>
        </w:tc>
        <w:tc>
          <w:tcPr>
            <w:tcW w:w="3260" w:type="dxa"/>
            <w:shd w:val="clear" w:color="auto" w:fill="F2F2F2" w:themeFill="background1" w:themeFillShade="F2"/>
            <w:noWrap/>
            <w:hideMark/>
          </w:tcPr>
          <w:p w14:paraId="45C14405" w14:textId="77777777" w:rsidR="00DC1B83" w:rsidRPr="00CB72F8"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p>
        </w:tc>
        <w:tc>
          <w:tcPr>
            <w:tcW w:w="1120" w:type="dxa"/>
            <w:shd w:val="clear" w:color="auto" w:fill="F2F2F2" w:themeFill="background1" w:themeFillShade="F2"/>
            <w:noWrap/>
            <w:hideMark/>
          </w:tcPr>
          <w:p w14:paraId="225B5048" w14:textId="77777777" w:rsidR="00DC1B83" w:rsidRPr="00CB72F8"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en-US" w:eastAsia="de-DE"/>
              </w:rPr>
              <w:instrText xml:space="preserve"> ADDIN ZOTERO_ITEM CSL_CITATION {"citationID":"Kk4XZ9eK","properties":{"formattedCitation":"\\super 6,10,14,25\\nosupersub{}","plainCitation":"6,10,14,25","noteIndex":0},"citationItems":[{"id":1093,"uris":["http://zotero.org/users/3032824/items/2WTCFFNB"],"uri":["http://zotero.org/users/3032824/items/2WTCFFNB"],"itemData":{"id":1093,"type":"article-journal","abstract":"The present study provides further data on the occurrence of Pseudoterranova decipiens in fish from two different sampling sites in the Antarctic. A total of 690 fish belonging to 33 species from the eastern Weddell Sea and 322 fish belonging to 12 species from the South Shetland Islands were examined. Altogether, 23 fish species were found to be infested and 11 new host records could be established. P. decipiens occurred at a water depth of between 80 and 820 m. Chaenocephalus aceratus and Notothenia coriiceps from the South Shetland Islands were the species with the highest prevalence (95%) and intensity (2-194 and 1-121, respectively) of infestation. Both are transport hosts, which mainly feed on benthic nototheniid fish species and accumulate the nematodes. Bathypelagic, pelagic, or mainly euphausid feeding fish species were only lightly infested, if at all. This demonstrates the benthic life cycle of P. decipiens in the Antarctic. The preferred site of infestation was the body cavity and the liver; no specimen could be isolated from the fish musculature. This might bit explained by the low water temperatures. The infestation of fish from the Weddell Sea was distinctly lower than that of fish around the South Shetland Islands. Besides possible differences in final host populations at the two localities studied, the loss of eggs and larvae under the eastern Weddell Sea shelf ice and over the continental slope and differences in the availability of the first intermediate and macroinvertebrate hosts led to a lower level of infestation. Another role, although nondecisive, may be played by the reduced time of development and infectivity of eggs and larvae, respectively, in the extremely cold waters of the Weddell Sea. P. decipiens is not a rare but, rather a well-established parasite of the Antarctic fauna, which demonstrates the ability of this cosmopolitan species to complete its life cycle even under conditions of subzero temperatures.","container-title":"Parasitology Research","DOI":"10.1007/s004360050608","ISSN":"0044-3255","issue":"8-9","journalAbbreviation":"Parasitol. Res.","language":"English","note":"WOS:000081302800004","page":"638-646","source":"Web of Science","title":"Ecology of &lt;i&gt;Pseudoterranova decipiens&lt;/i&gt; (Krabbe, 1878) (Nematoda : Anisakidae) from Antarctic waters","title-short":"Ecology of Pseudoterranova decipiens (Krabbe, 1878) (Nematoda","volume":"85","author":[{"family":"Palm","given":"H. W."}],"issued":{"date-parts":[["1999",8]]}}},{"id":3254,"uris":["http://zotero.org/users/3032824/items/IK23PAAX"],"uri":["http://zotero.org/users/3032824/items/IK23PAAX"],"itemData":{"id":3254,"type":"article-journal","abstract":"The fish populations of Port Foster, Deception Island, South Shetland Islands, Antarctica, were investigated as part of the Erupt Antarctic ecosystem study. Surveys were conducted on five cruises between March 1999 and November 2000. Samples also were collected off Livingston Island and King George Island of the South Shetland Islands. Specimens were collected or observed using a multiple opening and closing net and environmental sampling system, otter trawls, benthic line-transect photography, and remotely operated vehicle video. Species composition, length, weight, reproductive condition, diet, habitat, and parasitic infestation were examined for the dominant fish species. Eleven species were collected, all in the suborder Notothenioidei. The fishes found in the survey are known to occur in the region and had diets similar to those found in other studies. Abundances of demersal fishes in Port Foster ranged from 0.05 to 0.10 individualsm−2 over the study period. Inshore shallow-water (&lt;30m) and inshore deep-water (&gt;30m) habitats are identified in Port Foster and described. Port Foster may be a refuge for juvenile fishes such as Champsocephalus gunnari. Limited exchange with the surrounding waters also may limit the influence of recruitment and prey abundance fluctuations outside Port Foster. Trematomus scotti had heavy body cavity parasite infestation from Port Foster, possibly due in part to decreased benthic scour from large icebergs, allowing benthic parasites to persist.","collection-title":"Ecosystem studies at Deception Island, Antarctica","container-title":"Deep Sea Research Part II: Topical Studies in Oceanography","DOI":"10.1016/S0967-0645(03)00094-8","ISSN":"0967-0645","issue":"10","journalAbbreviation":"Deep Sea Research Part II: Topical Studies in Oceanography","language":"en","page":"1843-1858","source":"ScienceDirect","title":"Fish populations of Port Foster, Deception Island, Antarctica and vicinity","volume":"50","author":[{"family":"Ruhl","given":"Henry A."},{"family":"Hastings","given":"Philip A."},{"family":"Zarubick","given":"Lisa A."},{"family":"Jensen","given":"Rachelle M."},{"family":"Zdzitowiecki","given":"Krzysztof"}],"issued":{"date-parts":[["2003",6,1]]}}},{"id":3210,"uris":["http://zotero.org/users/3032824/items/EYVDEIFH"],"uri":["http://zotero.org/users/3032824/items/EYVDEIFH"],"itemData":{"id":3210,"type":"article-journal","container-title":"Polish Polar Research","issue":"4","journalAbbreviation":"Pol. Polar Res.","page":"315-324","title":"The helminth fauna of some notothenioid fishes collected from the shelf of Argentine Islands, West Antarctica","volume":"26","author":[{"family":"Laskowski","given":"Zdzisław"},{"family":"Zdzitowiecki","given":"Krzysztof"}],"issued":{"date-parts":[["2005"]]}}},{"id":609,"uris":["http://zotero.org/users/3032824/items/3DPTIGNE"],"uri":["http://zotero.org/users/3032824/items/3DPTIGNE"],"itemData":{"id":609,"type":"article-journal","abstract":"The aim of this study was to assess the anisakid nematode distribution pattern in the fish collected from the South Shetland Islands. A total of 32 fish species were examined for the presence of nematodes in 1978, 1979, 1981 and 2007/2008. The fish were caught off the South Shetland Islands (Elephant Island, Shishkov Island and in Admiralty Bay - King George Island). Three genera of L(3) larval nematodes were identified: Anisakis sp., Contracaecum spp. and Pseudoterranova decipiens. The infection level was higher on the shelf around the islands than in Admiralty Bay. This is explained by a higher abundance of the final hosts in the region. A comparison of the infection data from 1978/79 and 2007/2008 with data from 1994/96 (Palm et al. 1998, 2007) was done. The parameters of infection of Notothenia coriiceps and Lepidonotothen nudifrons by Pseudoterranova decipiens were decreasing within the 30 years period.","container-title":"Polish Polar Research","ISSN":"0138-0338","issue":"1","journalAbbreviation":"Pol. Polar. Res.","language":"English","note":"WOS:000264534400004","page":"49-58","source":"Web of Science","title":"Larval ascaridoid nematodes (Anisakidae) in fish from the South Shetland Islands (Southern Ocean)","volume":"30","author":[{"family":"Rokicki","given":"Jerzy"},{"family":"Rodjuk","given":"Galina"},{"family":"Zdzitowiecki","given":"Krzysztof"},{"family":"Laskowski","given":"Zdzislaw"}],"issued":{"date-parts":[["2009"]]}}}],"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6,10,14,25</w:t>
            </w:r>
            <w:r>
              <w:rPr>
                <w:rFonts w:ascii="Arial" w:eastAsia="Times New Roman" w:hAnsi="Arial" w:cs="Arial"/>
                <w:sz w:val="20"/>
                <w:szCs w:val="20"/>
                <w:lang w:val="de-DE" w:eastAsia="de-DE"/>
              </w:rPr>
              <w:fldChar w:fldCharType="end"/>
            </w:r>
          </w:p>
        </w:tc>
      </w:tr>
      <w:tr w:rsidR="00DC1B83" w:rsidRPr="00CB72F8" w14:paraId="41F4630F"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03D207F5" w14:textId="77777777" w:rsidR="00DC1B83" w:rsidRPr="00CB72F8" w:rsidRDefault="00DC1B83" w:rsidP="00DC1B83">
            <w:pPr>
              <w:rPr>
                <w:rFonts w:ascii="Arial" w:eastAsia="Times New Roman" w:hAnsi="Arial" w:cs="Arial"/>
                <w:sz w:val="20"/>
                <w:szCs w:val="20"/>
                <w:lang w:val="en-US" w:eastAsia="de-DE"/>
              </w:rPr>
            </w:pPr>
          </w:p>
        </w:tc>
        <w:tc>
          <w:tcPr>
            <w:tcW w:w="3544" w:type="dxa"/>
            <w:shd w:val="clear" w:color="auto" w:fill="F2F2F2" w:themeFill="background1" w:themeFillShade="F2"/>
            <w:noWrap/>
            <w:hideMark/>
          </w:tcPr>
          <w:p w14:paraId="2B87F6FB" w14:textId="77777777" w:rsidR="00DC1B83" w:rsidRPr="00CB72F8"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en-US" w:eastAsia="de-DE"/>
              </w:rPr>
            </w:pPr>
            <w:proofErr w:type="spellStart"/>
            <w:r w:rsidRPr="00CB72F8">
              <w:rPr>
                <w:rFonts w:ascii="Arial" w:eastAsia="Times New Roman" w:hAnsi="Arial" w:cs="Arial"/>
                <w:i/>
                <w:iCs/>
                <w:sz w:val="20"/>
                <w:szCs w:val="20"/>
                <w:lang w:val="en-US" w:eastAsia="de-DE"/>
              </w:rPr>
              <w:t>Nototheniops</w:t>
            </w:r>
            <w:proofErr w:type="spellEnd"/>
            <w:r w:rsidRPr="00CB72F8">
              <w:rPr>
                <w:rFonts w:ascii="Arial" w:eastAsia="Times New Roman" w:hAnsi="Arial" w:cs="Arial"/>
                <w:i/>
                <w:iCs/>
                <w:sz w:val="20"/>
                <w:szCs w:val="20"/>
                <w:lang w:val="en-US" w:eastAsia="de-DE"/>
              </w:rPr>
              <w:t xml:space="preserve"> </w:t>
            </w:r>
            <w:proofErr w:type="spellStart"/>
            <w:r w:rsidRPr="00CB72F8">
              <w:rPr>
                <w:rFonts w:ascii="Arial" w:eastAsia="Times New Roman" w:hAnsi="Arial" w:cs="Arial"/>
                <w:i/>
                <w:iCs/>
                <w:sz w:val="20"/>
                <w:szCs w:val="20"/>
                <w:lang w:val="en-US" w:eastAsia="de-DE"/>
              </w:rPr>
              <w:t>nybelini</w:t>
            </w:r>
            <w:proofErr w:type="spellEnd"/>
          </w:p>
        </w:tc>
        <w:tc>
          <w:tcPr>
            <w:tcW w:w="3260" w:type="dxa"/>
            <w:shd w:val="clear" w:color="auto" w:fill="F2F2F2" w:themeFill="background1" w:themeFillShade="F2"/>
            <w:noWrap/>
            <w:hideMark/>
          </w:tcPr>
          <w:p w14:paraId="1A1ABEC6" w14:textId="77777777" w:rsidR="00DC1B83" w:rsidRPr="00CB72F8"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p>
        </w:tc>
        <w:tc>
          <w:tcPr>
            <w:tcW w:w="1120" w:type="dxa"/>
            <w:shd w:val="clear" w:color="auto" w:fill="F2F2F2" w:themeFill="background1" w:themeFillShade="F2"/>
            <w:noWrap/>
            <w:hideMark/>
          </w:tcPr>
          <w:p w14:paraId="0F155F44" w14:textId="77777777" w:rsidR="00DC1B83" w:rsidRPr="00CB72F8"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en-US" w:eastAsia="de-DE"/>
              </w:rPr>
              <w:fldChar w:fldCharType="begin"/>
            </w:r>
            <w:r>
              <w:rPr>
                <w:rFonts w:ascii="Arial" w:eastAsia="Times New Roman" w:hAnsi="Arial" w:cs="Arial"/>
                <w:sz w:val="20"/>
                <w:szCs w:val="20"/>
                <w:lang w:val="en-US" w:eastAsia="de-DE"/>
              </w:rPr>
              <w:instrText xml:space="preserve"> ADDIN ZOTERO_ITEM CSL_CITATION {"citationID":"rklUxXLM","properties":{"formattedCitation":"\\super 25\\nosupersub{}","plainCitation":"25","noteIndex":0},"citationItems":[{"id":609,"uris":["http://zotero.org/users/3032824/items/3DPTIGNE"],"uri":["http://zotero.org/users/3032824/items/3DPTIGNE"],"itemData":{"id":609,"type":"article-journal","abstract":"The aim of this study was to assess the anisakid nematode distribution pattern in the fish collected from the South Shetland Islands. A total of 32 fish species were examined for the presence of nematodes in 1978, 1979, 1981 and 2007/2008. The fish were caught off the South Shetland Islands (Elephant Island, Shishkov Island and in Admiralty Bay - King George Island). Three genera of L(3) larval nematodes were identified: Anisakis sp., Contracaecum spp. and Pseudoterranova decipiens. The infection level was higher on the shelf around the islands than in Admiralty Bay. This is explained by a higher abundance of the final hosts in the region. A comparison of the infection data from 1978/79 and 2007/2008 with data from 1994/96 (Palm et al. 1998, 2007) was done. The parameters of infection of Notothenia coriiceps and Lepidonotothen nudifrons by Pseudoterranova decipiens were decreasing within the 30 years period.","container-title":"Polish Polar Research","ISSN":"0138-0338","issue":"1","journalAbbreviation":"Pol. Polar. Res.","language":"English","note":"WOS:000264534400004","page":"49-58","source":"Web of Science","title":"Larval ascaridoid nematodes (Anisakidae) in fish from the South Shetland Islands (Southern Ocean)","volume":"30","author":[{"family":"Rokicki","given":"Jerzy"},{"family":"Rodjuk","given":"Galina"},{"family":"Zdzitowiecki","given":"Krzysztof"},{"family":"Laskowski","given":"Zdzislaw"}],"issued":{"date-parts":[["2009"]]}}}],"schema":"https://github.com/citation-style-language/schema/raw/master/csl-citation.json"} </w:instrText>
            </w:r>
            <w:r>
              <w:rPr>
                <w:rFonts w:ascii="Arial" w:eastAsia="Times New Roman" w:hAnsi="Arial" w:cs="Arial"/>
                <w:sz w:val="20"/>
                <w:szCs w:val="20"/>
                <w:lang w:val="en-US" w:eastAsia="de-DE"/>
              </w:rPr>
              <w:fldChar w:fldCharType="separate"/>
            </w:r>
            <w:r w:rsidRPr="003E61FA">
              <w:rPr>
                <w:rFonts w:ascii="Arial" w:hAnsi="Arial" w:cs="Arial"/>
                <w:sz w:val="20"/>
                <w:szCs w:val="24"/>
                <w:vertAlign w:val="superscript"/>
              </w:rPr>
              <w:t>25</w:t>
            </w:r>
            <w:r>
              <w:rPr>
                <w:rFonts w:ascii="Arial" w:eastAsia="Times New Roman" w:hAnsi="Arial" w:cs="Arial"/>
                <w:sz w:val="20"/>
                <w:szCs w:val="20"/>
                <w:lang w:val="en-US" w:eastAsia="de-DE"/>
              </w:rPr>
              <w:fldChar w:fldCharType="end"/>
            </w:r>
          </w:p>
        </w:tc>
      </w:tr>
      <w:tr w:rsidR="00DC1B83" w:rsidRPr="00CB72F8" w14:paraId="29B0E2BD"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5789087F" w14:textId="77777777" w:rsidR="00DC1B83" w:rsidRPr="00CB72F8" w:rsidRDefault="00DC1B83" w:rsidP="00DC1B83">
            <w:pPr>
              <w:rPr>
                <w:rFonts w:ascii="Arial" w:eastAsia="Times New Roman" w:hAnsi="Arial" w:cs="Arial"/>
                <w:sz w:val="20"/>
                <w:szCs w:val="20"/>
                <w:lang w:val="en-US" w:eastAsia="de-DE"/>
              </w:rPr>
            </w:pPr>
          </w:p>
        </w:tc>
        <w:tc>
          <w:tcPr>
            <w:tcW w:w="3544" w:type="dxa"/>
            <w:shd w:val="clear" w:color="auto" w:fill="F2F2F2" w:themeFill="background1" w:themeFillShade="F2"/>
            <w:noWrap/>
            <w:hideMark/>
          </w:tcPr>
          <w:p w14:paraId="3F17C601" w14:textId="77777777" w:rsidR="00DC1B83" w:rsidRPr="00CB72F8"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en-US" w:eastAsia="de-DE"/>
              </w:rPr>
            </w:pPr>
            <w:proofErr w:type="spellStart"/>
            <w:r w:rsidRPr="00CB72F8">
              <w:rPr>
                <w:rFonts w:ascii="Arial" w:eastAsia="Times New Roman" w:hAnsi="Arial" w:cs="Arial"/>
                <w:i/>
                <w:iCs/>
                <w:sz w:val="20"/>
                <w:szCs w:val="20"/>
                <w:lang w:val="en-US" w:eastAsia="de-DE"/>
              </w:rPr>
              <w:t>Trematomus</w:t>
            </w:r>
            <w:proofErr w:type="spellEnd"/>
            <w:r w:rsidRPr="00CB72F8">
              <w:rPr>
                <w:rFonts w:ascii="Arial" w:eastAsia="Times New Roman" w:hAnsi="Arial" w:cs="Arial"/>
                <w:i/>
                <w:iCs/>
                <w:sz w:val="20"/>
                <w:szCs w:val="20"/>
                <w:lang w:val="en-US" w:eastAsia="de-DE"/>
              </w:rPr>
              <w:t xml:space="preserve"> </w:t>
            </w:r>
            <w:proofErr w:type="spellStart"/>
            <w:r w:rsidRPr="00CB72F8">
              <w:rPr>
                <w:rFonts w:ascii="Arial" w:eastAsia="Times New Roman" w:hAnsi="Arial" w:cs="Arial"/>
                <w:i/>
                <w:iCs/>
                <w:sz w:val="20"/>
                <w:szCs w:val="20"/>
                <w:lang w:val="en-US" w:eastAsia="de-DE"/>
              </w:rPr>
              <w:t>bernacchii</w:t>
            </w:r>
            <w:proofErr w:type="spellEnd"/>
          </w:p>
        </w:tc>
        <w:tc>
          <w:tcPr>
            <w:tcW w:w="3260" w:type="dxa"/>
            <w:shd w:val="clear" w:color="auto" w:fill="F2F2F2" w:themeFill="background1" w:themeFillShade="F2"/>
            <w:noWrap/>
            <w:hideMark/>
          </w:tcPr>
          <w:p w14:paraId="0E13F45A" w14:textId="77777777" w:rsidR="00DC1B83" w:rsidRPr="00CB72F8"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p>
        </w:tc>
        <w:tc>
          <w:tcPr>
            <w:tcW w:w="1120" w:type="dxa"/>
            <w:shd w:val="clear" w:color="auto" w:fill="F2F2F2" w:themeFill="background1" w:themeFillShade="F2"/>
            <w:noWrap/>
            <w:hideMark/>
          </w:tcPr>
          <w:p w14:paraId="2E91C7F6" w14:textId="77777777" w:rsidR="00DC1B83" w:rsidRPr="00CB72F8"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en-US" w:eastAsia="de-DE"/>
              </w:rPr>
              <w:fldChar w:fldCharType="begin"/>
            </w:r>
            <w:r>
              <w:rPr>
                <w:rFonts w:ascii="Arial" w:eastAsia="Times New Roman" w:hAnsi="Arial" w:cs="Arial"/>
                <w:sz w:val="20"/>
                <w:szCs w:val="20"/>
                <w:lang w:val="en-US" w:eastAsia="de-DE"/>
              </w:rPr>
              <w:instrText xml:space="preserve"> ADDIN ZOTERO_ITEM CSL_CITATION {"citationID":"FqdaJ9LP","properties":{"formattedCitation":"\\super 14,25\\nosupersub{}","plainCitation":"14,25","noteIndex":0},"citationItems":[{"id":3210,"uris":["http://zotero.org/users/3032824/items/EYVDEIFH"],"uri":["http://zotero.org/users/3032824/items/EYVDEIFH"],"itemData":{"id":3210,"type":"article-journal","container-title":"Polish Polar Research","issue":"4","journalAbbreviation":"Pol. Polar Res.","page":"315-324","title":"The helminth fauna of some notothenioid fishes collected from the shelf of Argentine Islands, West Antarctica","volume":"26","author":[{"family":"Laskowski","given":"Zdzisław"},{"family":"Zdzitowiecki","given":"Krzysztof"}],"issued":{"date-parts":[["2005"]]}}},{"id":609,"uris":["http://zotero.org/users/3032824/items/3DPTIGNE"],"uri":["http://zotero.org/users/3032824/items/3DPTIGNE"],"itemData":{"id":609,"type":"article-journal","abstract":"The aim of this study was to assess the anisakid nematode distribution pattern in the fish collected from the South Shetland Islands. A total of 32 fish species were examined for the presence of nematodes in 1978, 1979, 1981 and 2007/2008. The fish were caught off the South Shetland Islands (Elephant Island, Shishkov Island and in Admiralty Bay - King George Island). Three genera of L(3) larval nematodes were identified: Anisakis sp., Contracaecum spp. and Pseudoterranova decipiens. The infection level was higher on the shelf around the islands than in Admiralty Bay. This is explained by a higher abundance of the final hosts in the region. A comparison of the infection data from 1978/79 and 2007/2008 with data from 1994/96 (Palm et al. 1998, 2007) was done. The parameters of infection of Notothenia coriiceps and Lepidonotothen nudifrons by Pseudoterranova decipiens were decreasing within the 30 years period.","container-title":"Polish Polar Research","ISSN":"0138-0338","issue":"1","journalAbbreviation":"Pol. Polar. Res.","language":"English","note":"WOS:000264534400004","page":"49-58","source":"Web of Science","title":"Larval ascaridoid nematodes (Anisakidae) in fish from the South Shetland Islands (Southern Ocean)","volume":"30","author":[{"family":"Rokicki","given":"Jerzy"},{"family":"Rodjuk","given":"Galina"},{"family":"Zdzitowiecki","given":"Krzysztof"},{"family":"Laskowski","given":"Zdzislaw"}],"issued":{"date-parts":[["2009"]]}}}],"schema":"https://github.com/citation-style-language/schema/raw/master/csl-citation.json"} </w:instrText>
            </w:r>
            <w:r>
              <w:rPr>
                <w:rFonts w:ascii="Arial" w:eastAsia="Times New Roman" w:hAnsi="Arial" w:cs="Arial"/>
                <w:sz w:val="20"/>
                <w:szCs w:val="20"/>
                <w:lang w:val="en-US" w:eastAsia="de-DE"/>
              </w:rPr>
              <w:fldChar w:fldCharType="separate"/>
            </w:r>
            <w:r w:rsidRPr="003E61FA">
              <w:rPr>
                <w:rFonts w:ascii="Arial" w:hAnsi="Arial" w:cs="Arial"/>
                <w:sz w:val="20"/>
                <w:szCs w:val="24"/>
                <w:vertAlign w:val="superscript"/>
              </w:rPr>
              <w:t>14,25</w:t>
            </w:r>
            <w:r>
              <w:rPr>
                <w:rFonts w:ascii="Arial" w:eastAsia="Times New Roman" w:hAnsi="Arial" w:cs="Arial"/>
                <w:sz w:val="20"/>
                <w:szCs w:val="20"/>
                <w:lang w:val="en-US" w:eastAsia="de-DE"/>
              </w:rPr>
              <w:fldChar w:fldCharType="end"/>
            </w:r>
          </w:p>
        </w:tc>
      </w:tr>
      <w:tr w:rsidR="00DC1B83" w:rsidRPr="00CB72F8" w14:paraId="248C43A7"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01F7333F" w14:textId="77777777" w:rsidR="00DC1B83" w:rsidRPr="00CB72F8" w:rsidRDefault="00DC1B83" w:rsidP="00DC1B83">
            <w:pPr>
              <w:rPr>
                <w:rFonts w:ascii="Arial" w:eastAsia="Times New Roman" w:hAnsi="Arial" w:cs="Arial"/>
                <w:sz w:val="20"/>
                <w:szCs w:val="20"/>
                <w:lang w:val="en-US" w:eastAsia="de-DE"/>
              </w:rPr>
            </w:pPr>
          </w:p>
        </w:tc>
        <w:tc>
          <w:tcPr>
            <w:tcW w:w="3544" w:type="dxa"/>
            <w:shd w:val="clear" w:color="auto" w:fill="F2F2F2" w:themeFill="background1" w:themeFillShade="F2"/>
            <w:noWrap/>
            <w:hideMark/>
          </w:tcPr>
          <w:p w14:paraId="0375AF6A" w14:textId="77777777" w:rsidR="00DC1B83" w:rsidRPr="00CB72F8"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en-US" w:eastAsia="de-DE"/>
              </w:rPr>
            </w:pPr>
            <w:proofErr w:type="spellStart"/>
            <w:r w:rsidRPr="00CB72F8">
              <w:rPr>
                <w:rFonts w:ascii="Arial" w:eastAsia="Times New Roman" w:hAnsi="Arial" w:cs="Arial"/>
                <w:i/>
                <w:iCs/>
                <w:sz w:val="20"/>
                <w:szCs w:val="20"/>
                <w:lang w:val="en-US" w:eastAsia="de-DE"/>
              </w:rPr>
              <w:t>Trematomus</w:t>
            </w:r>
            <w:proofErr w:type="spellEnd"/>
            <w:r w:rsidRPr="00CB72F8">
              <w:rPr>
                <w:rFonts w:ascii="Arial" w:eastAsia="Times New Roman" w:hAnsi="Arial" w:cs="Arial"/>
                <w:i/>
                <w:iCs/>
                <w:sz w:val="20"/>
                <w:szCs w:val="20"/>
                <w:lang w:val="en-US" w:eastAsia="de-DE"/>
              </w:rPr>
              <w:t xml:space="preserve"> </w:t>
            </w:r>
            <w:proofErr w:type="spellStart"/>
            <w:r w:rsidRPr="00CB72F8">
              <w:rPr>
                <w:rFonts w:ascii="Arial" w:eastAsia="Times New Roman" w:hAnsi="Arial" w:cs="Arial"/>
                <w:i/>
                <w:iCs/>
                <w:sz w:val="20"/>
                <w:szCs w:val="20"/>
                <w:lang w:val="en-US" w:eastAsia="de-DE"/>
              </w:rPr>
              <w:t>eulepidotus</w:t>
            </w:r>
            <w:proofErr w:type="spellEnd"/>
          </w:p>
        </w:tc>
        <w:tc>
          <w:tcPr>
            <w:tcW w:w="3260" w:type="dxa"/>
            <w:shd w:val="clear" w:color="auto" w:fill="F2F2F2" w:themeFill="background1" w:themeFillShade="F2"/>
            <w:noWrap/>
            <w:hideMark/>
          </w:tcPr>
          <w:p w14:paraId="54D7197A" w14:textId="77777777" w:rsidR="00DC1B83" w:rsidRPr="00CB72F8"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p>
        </w:tc>
        <w:tc>
          <w:tcPr>
            <w:tcW w:w="1120" w:type="dxa"/>
            <w:shd w:val="clear" w:color="auto" w:fill="F2F2F2" w:themeFill="background1" w:themeFillShade="F2"/>
            <w:noWrap/>
            <w:hideMark/>
          </w:tcPr>
          <w:p w14:paraId="5AF92EFB" w14:textId="77777777" w:rsidR="00DC1B83" w:rsidRPr="00CB72F8"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en-US" w:eastAsia="de-DE"/>
              </w:rPr>
              <w:fldChar w:fldCharType="begin"/>
            </w:r>
            <w:r>
              <w:rPr>
                <w:rFonts w:ascii="Arial" w:eastAsia="Times New Roman" w:hAnsi="Arial" w:cs="Arial"/>
                <w:sz w:val="20"/>
                <w:szCs w:val="20"/>
                <w:lang w:val="en-US" w:eastAsia="de-DE"/>
              </w:rPr>
              <w:instrText xml:space="preserve"> ADDIN ZOTERO_ITEM CSL_CITATION {"citationID":"o7gVOCSB","properties":{"formattedCitation":"\\super 5,10,25\\nosupersub{}","plainCitation":"5,10,25","noteIndex":0},"citationItems":[{"id":1093,"uris":["http://zotero.org/users/3032824/items/2WTCFFNB"],"uri":["http://zotero.org/users/3032824/items/2WTCFFNB"],"itemData":{"id":1093,"type":"article-journal","abstract":"The present study provides further data on the occurrence of Pseudoterranova decipiens in fish from two different sampling sites in the Antarctic. A total of 690 fish belonging to 33 species from the eastern Weddell Sea and 322 fish belonging to 12 species from the South Shetland Islands were examined. Altogether, 23 fish species were found to be infested and 11 new host records could be established. P. decipiens occurred at a water depth of between 80 and 820 m. Chaenocephalus aceratus and Notothenia coriiceps from the South Shetland Islands were the species with the highest prevalence (95%) and intensity (2-194 and 1-121, respectively) of infestation. Both are transport hosts, which mainly feed on benthic nototheniid fish species and accumulate the nematodes. Bathypelagic, pelagic, or mainly euphausid feeding fish species were only lightly infested, if at all. This demonstrates the benthic life cycle of P. decipiens in the Antarctic. The preferred site of infestation was the body cavity and the liver; no specimen could be isolated from the fish musculature. This might bit explained by the low water temperatures. The infestation of fish from the Weddell Sea was distinctly lower than that of fish around the South Shetland Islands. Besides possible differences in final host populations at the two localities studied, the loss of eggs and larvae under the eastern Weddell Sea shelf ice and over the continental slope and differences in the availability of the first intermediate and macroinvertebrate hosts led to a lower level of infestation. Another role, although nondecisive, may be played by the reduced time of development and infectivity of eggs and larvae, respectively, in the extremely cold waters of the Weddell Sea. P. decipiens is not a rare but, rather a well-established parasite of the Antarctic fauna, which demonstrates the ability of this cosmopolitan species to complete its life cycle even under conditions of subzero temperatures.","container-title":"Parasitology Research","DOI":"10.1007/s004360050608","ISSN":"0044-3255","issue":"8-9","journalAbbreviation":"Parasitol. Res.","language":"English","note":"WOS:000081302800004","page":"638-646","source":"Web of Science","title":"Ecology of &lt;i&gt;Pseudoterranova decipiens&lt;/i&gt; (Krabbe, 1878) (Nematoda : Anisakidae) from Antarctic waters","title-short":"Ecology of Pseudoterranova decipiens (Krabbe, 1878) (Nematoda","volume":"85","author":[{"family":"Palm","given":"H. W."}],"issued":{"date-parts":[["1999",8]]}}},{"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id":609,"uris":["http://zotero.org/users/3032824/items/3DPTIGNE"],"uri":["http://zotero.org/users/3032824/items/3DPTIGNE"],"itemData":{"id":609,"type":"article-journal","abstract":"The aim of this study was to assess the anisakid nematode distribution pattern in the fish collected from the South Shetland Islands. A total of 32 fish species were examined for the presence of nematodes in 1978, 1979, 1981 and 2007/2008. The fish were caught off the South Shetland Islands (Elephant Island, Shishkov Island and in Admiralty Bay - King George Island). Three genera of L(3) larval nematodes were identified: Anisakis sp., Contracaecum spp. and Pseudoterranova decipiens. The infection level was higher on the shelf around the islands than in Admiralty Bay. This is explained by a higher abundance of the final hosts in the region. A comparison of the infection data from 1978/79 and 2007/2008 with data from 1994/96 (Palm et al. 1998, 2007) was done. The parameters of infection of Notothenia coriiceps and Lepidonotothen nudifrons by Pseudoterranova decipiens were decreasing within the 30 years period.","container-title":"Polish Polar Research","ISSN":"0138-0338","issue":"1","journalAbbreviation":"Pol. Polar. Res.","language":"English","note":"WOS:000264534400004","page":"49-58","source":"Web of Science","title":"Larval ascaridoid nematodes (Anisakidae) in fish from the South Shetland Islands (Southern Ocean)","volume":"30","author":[{"family":"Rokicki","given":"Jerzy"},{"family":"Rodjuk","given":"Galina"},{"family":"Zdzitowiecki","given":"Krzysztof"},{"family":"Laskowski","given":"Zdzislaw"}],"issued":{"date-parts":[["2009"]]}}}],"schema":"https://github.com/citation-style-language/schema/raw/master/csl-citation.json"} </w:instrText>
            </w:r>
            <w:r>
              <w:rPr>
                <w:rFonts w:ascii="Arial" w:eastAsia="Times New Roman" w:hAnsi="Arial" w:cs="Arial"/>
                <w:sz w:val="20"/>
                <w:szCs w:val="20"/>
                <w:lang w:val="en-US" w:eastAsia="de-DE"/>
              </w:rPr>
              <w:fldChar w:fldCharType="separate"/>
            </w:r>
            <w:r w:rsidRPr="003E61FA">
              <w:rPr>
                <w:rFonts w:ascii="Arial" w:hAnsi="Arial" w:cs="Arial"/>
                <w:sz w:val="20"/>
                <w:szCs w:val="24"/>
                <w:vertAlign w:val="superscript"/>
              </w:rPr>
              <w:t>5,10,25</w:t>
            </w:r>
            <w:r>
              <w:rPr>
                <w:rFonts w:ascii="Arial" w:eastAsia="Times New Roman" w:hAnsi="Arial" w:cs="Arial"/>
                <w:sz w:val="20"/>
                <w:szCs w:val="20"/>
                <w:lang w:val="en-US" w:eastAsia="de-DE"/>
              </w:rPr>
              <w:fldChar w:fldCharType="end"/>
            </w:r>
          </w:p>
        </w:tc>
      </w:tr>
      <w:tr w:rsidR="00DC1B83" w:rsidRPr="00CB72F8" w14:paraId="2CE8F94E"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340C29CC" w14:textId="77777777" w:rsidR="00DC1B83" w:rsidRPr="00CB72F8" w:rsidRDefault="00DC1B83" w:rsidP="00DC1B83">
            <w:pPr>
              <w:rPr>
                <w:rFonts w:ascii="Arial" w:eastAsia="Times New Roman" w:hAnsi="Arial" w:cs="Arial"/>
                <w:sz w:val="20"/>
                <w:szCs w:val="20"/>
                <w:lang w:val="en-US" w:eastAsia="de-DE"/>
              </w:rPr>
            </w:pPr>
          </w:p>
        </w:tc>
        <w:tc>
          <w:tcPr>
            <w:tcW w:w="3544" w:type="dxa"/>
            <w:shd w:val="clear" w:color="auto" w:fill="F2F2F2" w:themeFill="background1" w:themeFillShade="F2"/>
            <w:noWrap/>
            <w:hideMark/>
          </w:tcPr>
          <w:p w14:paraId="51AC3F90" w14:textId="77777777" w:rsidR="00DC1B83" w:rsidRPr="00CB72F8"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en-US" w:eastAsia="de-DE"/>
              </w:rPr>
            </w:pPr>
            <w:proofErr w:type="spellStart"/>
            <w:r w:rsidRPr="00CB72F8">
              <w:rPr>
                <w:rFonts w:ascii="Arial" w:eastAsia="Times New Roman" w:hAnsi="Arial" w:cs="Arial"/>
                <w:i/>
                <w:iCs/>
                <w:sz w:val="20"/>
                <w:szCs w:val="20"/>
                <w:lang w:val="en-US" w:eastAsia="de-DE"/>
              </w:rPr>
              <w:t>Trematomus</w:t>
            </w:r>
            <w:proofErr w:type="spellEnd"/>
            <w:r w:rsidRPr="00CB72F8">
              <w:rPr>
                <w:rFonts w:ascii="Arial" w:eastAsia="Times New Roman" w:hAnsi="Arial" w:cs="Arial"/>
                <w:i/>
                <w:iCs/>
                <w:sz w:val="20"/>
                <w:szCs w:val="20"/>
                <w:lang w:val="en-US" w:eastAsia="de-DE"/>
              </w:rPr>
              <w:t xml:space="preserve"> </w:t>
            </w:r>
            <w:proofErr w:type="spellStart"/>
            <w:r w:rsidRPr="00CB72F8">
              <w:rPr>
                <w:rFonts w:ascii="Arial" w:eastAsia="Times New Roman" w:hAnsi="Arial" w:cs="Arial"/>
                <w:i/>
                <w:iCs/>
                <w:sz w:val="20"/>
                <w:szCs w:val="20"/>
                <w:lang w:val="en-US" w:eastAsia="de-DE"/>
              </w:rPr>
              <w:t>hansoni</w:t>
            </w:r>
            <w:proofErr w:type="spellEnd"/>
          </w:p>
        </w:tc>
        <w:tc>
          <w:tcPr>
            <w:tcW w:w="3260" w:type="dxa"/>
            <w:shd w:val="clear" w:color="auto" w:fill="F2F2F2" w:themeFill="background1" w:themeFillShade="F2"/>
            <w:noWrap/>
            <w:hideMark/>
          </w:tcPr>
          <w:p w14:paraId="580F69F4" w14:textId="77777777" w:rsidR="00DC1B83" w:rsidRPr="00CB72F8"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p>
        </w:tc>
        <w:tc>
          <w:tcPr>
            <w:tcW w:w="1120" w:type="dxa"/>
            <w:shd w:val="clear" w:color="auto" w:fill="F2F2F2" w:themeFill="background1" w:themeFillShade="F2"/>
            <w:noWrap/>
            <w:hideMark/>
          </w:tcPr>
          <w:p w14:paraId="62608C08" w14:textId="77777777" w:rsidR="00DC1B83" w:rsidRPr="00CB72F8"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en-US" w:eastAsia="de-DE"/>
              </w:rPr>
              <w:fldChar w:fldCharType="begin"/>
            </w:r>
            <w:r>
              <w:rPr>
                <w:rFonts w:ascii="Arial" w:eastAsia="Times New Roman" w:hAnsi="Arial" w:cs="Arial"/>
                <w:sz w:val="20"/>
                <w:szCs w:val="20"/>
                <w:lang w:val="en-US" w:eastAsia="de-DE"/>
              </w:rPr>
              <w:instrText xml:space="preserve"> ADDIN ZOTERO_ITEM CSL_CITATION {"citationID":"HIR2w1uY","properties":{"formattedCitation":"\\super 10,25,43\\nosupersub{}","plainCitation":"10,25,43","noteIndex":0},"citationItems":[{"id":3300,"uris":["http://zotero.org/users/3032824/items/RNZEVZ4X"],"uri":["http://zotero.org/users/3032824/items/RNZEVZ4X"],"itemData":{"id":3300,"type":"article-journal","container-title":"Acta Parasitologica","page":"71-74","title":"A list of fish parasitic worms collected off Adelie Land (Antarctica).","volume":"43","author":[{"family":"Zdzitowiecki","given":"Krzysztof"},{"family":"Rocka","given":"Anna"},{"family":"Pisano","given":"Eva"},{"family":"Ozouf-Costaz","given":"Catherine"}],"issued":{"date-parts":[["1998"]]}}},{"id":1093,"uris":["http://zotero.org/users/3032824/items/2WTCFFNB"],"uri":["http://zotero.org/users/3032824/items/2WTCFFNB"],"itemData":{"id":1093,"type":"article-journal","abstract":"The present study provides further data on the occurrence of Pseudoterranova decipiens in fish from two different sampling sites in the Antarctic. A total of 690 fish belonging to 33 species from the eastern Weddell Sea and 322 fish belonging to 12 species from the South Shetland Islands were examined. Altogether, 23 fish species were found to be infested and 11 new host records could be established. P. decipiens occurred at a water depth of between 80 and 820 m. Chaenocephalus aceratus and Notothenia coriiceps from the South Shetland Islands were the species with the highest prevalence (95%) and intensity (2-194 and 1-121, respectively) of infestation. Both are transport hosts, which mainly feed on benthic nototheniid fish species and accumulate the nematodes. Bathypelagic, pelagic, or mainly euphausid feeding fish species were only lightly infested, if at all. This demonstrates the benthic life cycle of P. decipiens in the Antarctic. The preferred site of infestation was the body cavity and the liver; no specimen could be isolated from the fish musculature. This might bit explained by the low water temperatures. The infestation of fish from the Weddell Sea was distinctly lower than that of fish around the South Shetland Islands. Besides possible differences in final host populations at the two localities studied, the loss of eggs and larvae under the eastern Weddell Sea shelf ice and over the continental slope and differences in the availability of the first intermediate and macroinvertebrate hosts led to a lower level of infestation. Another role, although nondecisive, may be played by the reduced time of development and infectivity of eggs and larvae, respectively, in the extremely cold waters of the Weddell Sea. P. decipiens is not a rare but, rather a well-established parasite of the Antarctic fauna, which demonstrates the ability of this cosmopolitan species to complete its life cycle even under conditions of subzero temperatures.","container-title":"Parasitology Research","DOI":"10.1007/s004360050608","ISSN":"0044-3255","issue":"8-9","journalAbbreviation":"Parasitol. Res.","language":"English","note":"WOS:000081302800004","page":"638-646","source":"Web of Science","title":"Ecology of &lt;i&gt;Pseudoterranova decipiens&lt;/i&gt; (Krabbe, 1878) (Nematoda : Anisakidae) from Antarctic waters","title-short":"Ecology of Pseudoterranova decipiens (Krabbe, 1878) (Nematoda","volume":"85","author":[{"family":"Palm","given":"H. W."}],"issued":{"date-parts":[["1999",8]]}}},{"id":609,"uris":["http://zotero.org/users/3032824/items/3DPTIGNE"],"uri":["http://zotero.org/users/3032824/items/3DPTIGNE"],"itemData":{"id":609,"type":"article-journal","abstract":"The aim of this study was to assess the anisakid nematode distribution pattern in the fish collected from the South Shetland Islands. A total of 32 fish species were examined for the presence of nematodes in 1978, 1979, 1981 and 2007/2008. The fish were caught off the South Shetland Islands (Elephant Island, Shishkov Island and in Admiralty Bay - King George Island). Three genera of L(3) larval nematodes were identified: Anisakis sp., Contracaecum spp. and Pseudoterranova decipiens. The infection level was higher on the shelf around the islands than in Admiralty Bay. This is explained by a higher abundance of the final hosts in the region. A comparison of the infection data from 1978/79 and 2007/2008 with data from 1994/96 (Palm et al. 1998, 2007) was done. The parameters of infection of Notothenia coriiceps and Lepidonotothen nudifrons by Pseudoterranova decipiens were decreasing within the 30 years period.","container-title":"Polish Polar Research","ISSN":"0138-0338","issue":"1","journalAbbreviation":"Pol. Polar. Res.","language":"English","note":"WOS:000264534400004","page":"49-58","source":"Web of Science","title":"Larval ascaridoid nematodes (Anisakidae) in fish from the South Shetland Islands (Southern Ocean)","volume":"30","author":[{"family":"Rokicki","given":"Jerzy"},{"family":"Rodjuk","given":"Galina"},{"family":"Zdzitowiecki","given":"Krzysztof"},{"family":"Laskowski","given":"Zdzislaw"}],"issued":{"date-parts":[["2009"]]}}}],"schema":"https://github.com/citation-style-language/schema/raw/master/csl-citation.json"} </w:instrText>
            </w:r>
            <w:r>
              <w:rPr>
                <w:rFonts w:ascii="Arial" w:eastAsia="Times New Roman" w:hAnsi="Arial" w:cs="Arial"/>
                <w:sz w:val="20"/>
                <w:szCs w:val="20"/>
                <w:lang w:val="en-US" w:eastAsia="de-DE"/>
              </w:rPr>
              <w:fldChar w:fldCharType="separate"/>
            </w:r>
            <w:r w:rsidRPr="003E61FA">
              <w:rPr>
                <w:rFonts w:ascii="Arial" w:hAnsi="Arial" w:cs="Arial"/>
                <w:sz w:val="20"/>
                <w:szCs w:val="24"/>
                <w:vertAlign w:val="superscript"/>
              </w:rPr>
              <w:t>10,25,43</w:t>
            </w:r>
            <w:r>
              <w:rPr>
                <w:rFonts w:ascii="Arial" w:eastAsia="Times New Roman" w:hAnsi="Arial" w:cs="Arial"/>
                <w:sz w:val="20"/>
                <w:szCs w:val="20"/>
                <w:lang w:val="en-US" w:eastAsia="de-DE"/>
              </w:rPr>
              <w:fldChar w:fldCharType="end"/>
            </w:r>
          </w:p>
        </w:tc>
      </w:tr>
      <w:tr w:rsidR="00DC1B83" w:rsidRPr="00CB72F8" w14:paraId="2EBAB044"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00B0FC7B" w14:textId="77777777" w:rsidR="00DC1B83" w:rsidRPr="00CB72F8" w:rsidRDefault="00DC1B83" w:rsidP="00DC1B83">
            <w:pPr>
              <w:rPr>
                <w:rFonts w:ascii="Arial" w:eastAsia="Times New Roman" w:hAnsi="Arial" w:cs="Arial"/>
                <w:sz w:val="20"/>
                <w:szCs w:val="20"/>
                <w:lang w:val="en-US" w:eastAsia="de-DE"/>
              </w:rPr>
            </w:pPr>
          </w:p>
        </w:tc>
        <w:tc>
          <w:tcPr>
            <w:tcW w:w="3544" w:type="dxa"/>
            <w:shd w:val="clear" w:color="auto" w:fill="F2F2F2" w:themeFill="background1" w:themeFillShade="F2"/>
            <w:noWrap/>
            <w:hideMark/>
          </w:tcPr>
          <w:p w14:paraId="20D2B7AD" w14:textId="77777777" w:rsidR="00DC1B83" w:rsidRPr="00CB72F8"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en-US" w:eastAsia="de-DE"/>
              </w:rPr>
            </w:pPr>
            <w:proofErr w:type="spellStart"/>
            <w:r w:rsidRPr="00CB72F8">
              <w:rPr>
                <w:rFonts w:ascii="Arial" w:eastAsia="Times New Roman" w:hAnsi="Arial" w:cs="Arial"/>
                <w:i/>
                <w:iCs/>
                <w:sz w:val="20"/>
                <w:szCs w:val="20"/>
                <w:lang w:val="en-US" w:eastAsia="de-DE"/>
              </w:rPr>
              <w:t>Trematomus</w:t>
            </w:r>
            <w:proofErr w:type="spellEnd"/>
            <w:r w:rsidRPr="00CB72F8">
              <w:rPr>
                <w:rFonts w:ascii="Arial" w:eastAsia="Times New Roman" w:hAnsi="Arial" w:cs="Arial"/>
                <w:i/>
                <w:iCs/>
                <w:sz w:val="20"/>
                <w:szCs w:val="20"/>
                <w:lang w:val="en-US" w:eastAsia="de-DE"/>
              </w:rPr>
              <w:t xml:space="preserve"> </w:t>
            </w:r>
            <w:proofErr w:type="spellStart"/>
            <w:r w:rsidRPr="00CB72F8">
              <w:rPr>
                <w:rFonts w:ascii="Arial" w:eastAsia="Times New Roman" w:hAnsi="Arial" w:cs="Arial"/>
                <w:i/>
                <w:iCs/>
                <w:sz w:val="20"/>
                <w:szCs w:val="20"/>
                <w:lang w:val="en-US" w:eastAsia="de-DE"/>
              </w:rPr>
              <w:t>lepidorhinus</w:t>
            </w:r>
            <w:proofErr w:type="spellEnd"/>
          </w:p>
        </w:tc>
        <w:tc>
          <w:tcPr>
            <w:tcW w:w="3260" w:type="dxa"/>
            <w:shd w:val="clear" w:color="auto" w:fill="F2F2F2" w:themeFill="background1" w:themeFillShade="F2"/>
            <w:noWrap/>
            <w:hideMark/>
          </w:tcPr>
          <w:p w14:paraId="4EDD3C24" w14:textId="77777777" w:rsidR="00DC1B83" w:rsidRPr="00CB72F8"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p>
        </w:tc>
        <w:tc>
          <w:tcPr>
            <w:tcW w:w="1120" w:type="dxa"/>
            <w:shd w:val="clear" w:color="auto" w:fill="F2F2F2" w:themeFill="background1" w:themeFillShade="F2"/>
            <w:noWrap/>
            <w:hideMark/>
          </w:tcPr>
          <w:p w14:paraId="185923AF" w14:textId="77777777" w:rsidR="00DC1B83" w:rsidRPr="00CB72F8"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en-US" w:eastAsia="de-DE"/>
              </w:rPr>
              <w:fldChar w:fldCharType="begin"/>
            </w:r>
            <w:r>
              <w:rPr>
                <w:rFonts w:ascii="Arial" w:eastAsia="Times New Roman" w:hAnsi="Arial" w:cs="Arial"/>
                <w:sz w:val="20"/>
                <w:szCs w:val="20"/>
                <w:lang w:val="en-US" w:eastAsia="de-DE"/>
              </w:rPr>
              <w:instrText xml:space="preserve"> ADDIN ZOTERO_ITEM CSL_CITATION {"citationID":"85To4zOV","properties":{"formattedCitation":"\\super 10,25\\nosupersub{}","plainCitation":"10,25","noteIndex":0},"citationItems":[{"id":1093,"uris":["http://zotero.org/users/3032824/items/2WTCFFNB"],"uri":["http://zotero.org/users/3032824/items/2WTCFFNB"],"itemData":{"id":1093,"type":"article-journal","abstract":"The present study provides further data on the occurrence of Pseudoterranova decipiens in fish from two different sampling sites in the Antarctic. A total of 690 fish belonging to 33 species from the eastern Weddell Sea and 322 fish belonging to 12 species from the South Shetland Islands were examined. Altogether, 23 fish species were found to be infested and 11 new host records could be established. P. decipiens occurred at a water depth of between 80 and 820 m. Chaenocephalus aceratus and Notothenia coriiceps from the South Shetland Islands were the species with the highest prevalence (95%) and intensity (2-194 and 1-121, respectively) of infestation. Both are transport hosts, which mainly feed on benthic nototheniid fish species and accumulate the nematodes. Bathypelagic, pelagic, or mainly euphausid feeding fish species were only lightly infested, if at all. This demonstrates the benthic life cycle of P. decipiens in the Antarctic. The preferred site of infestation was the body cavity and the liver; no specimen could be isolated from the fish musculature. This might bit explained by the low water temperatures. The infestation of fish from the Weddell Sea was distinctly lower than that of fish around the South Shetland Islands. Besides possible differences in final host populations at the two localities studied, the loss of eggs and larvae under the eastern Weddell Sea shelf ice and over the continental slope and differences in the availability of the first intermediate and macroinvertebrate hosts led to a lower level of infestation. Another role, although nondecisive, may be played by the reduced time of development and infectivity of eggs and larvae, respectively, in the extremely cold waters of the Weddell Sea. P. decipiens is not a rare but, rather a well-established parasite of the Antarctic fauna, which demonstrates the ability of this cosmopolitan species to complete its life cycle even under conditions of subzero temperatures.","container-title":"Parasitology Research","DOI":"10.1007/s004360050608","ISSN":"0044-3255","issue":"8-9","journalAbbreviation":"Parasitol. Res.","language":"English","note":"WOS:000081302800004","page":"638-646","source":"Web of Science","title":"Ecology of &lt;i&gt;Pseudoterranova decipiens&lt;/i&gt; (Krabbe, 1878) (Nematoda : Anisakidae) from Antarctic waters","title-short":"Ecology of Pseudoterranova decipiens (Krabbe, 1878) (Nematoda","volume":"85","author":[{"family":"Palm","given":"H. W."}],"issued":{"date-parts":[["1999",8]]}}},{"id":609,"uris":["http://zotero.org/users/3032824/items/3DPTIGNE"],"uri":["http://zotero.org/users/3032824/items/3DPTIGNE"],"itemData":{"id":609,"type":"article-journal","abstract":"The aim of this study was to assess the anisakid nematode distribution pattern in the fish collected from the South Shetland Islands. A total of 32 fish species were examined for the presence of nematodes in 1978, 1979, 1981 and 2007/2008. The fish were caught off the South Shetland Islands (Elephant Island, Shishkov Island and in Admiralty Bay - King George Island). Three genera of L(3) larval nematodes were identified: Anisakis sp., Contracaecum spp. and Pseudoterranova decipiens. The infection level was higher on the shelf around the islands than in Admiralty Bay. This is explained by a higher abundance of the final hosts in the region. A comparison of the infection data from 1978/79 and 2007/2008 with data from 1994/96 (Palm et al. 1998, 2007) was done. The parameters of infection of Notothenia coriiceps and Lepidonotothen nudifrons by Pseudoterranova decipiens were decreasing within the 30 years period.","container-title":"Polish Polar Research","ISSN":"0138-0338","issue":"1","journalAbbreviation":"Pol. Polar. Res.","language":"English","note":"WOS:000264534400004","page":"49-58","source":"Web of Science","title":"Larval ascaridoid nematodes (Anisakidae) in fish from the South Shetland Islands (Southern Ocean)","volume":"30","author":[{"family":"Rokicki","given":"Jerzy"},{"family":"Rodjuk","given":"Galina"},{"family":"Zdzitowiecki","given":"Krzysztof"},{"family":"Laskowski","given":"Zdzislaw"}],"issued":{"date-parts":[["2009"]]}}}],"schema":"https://github.com/citation-style-language/schema/raw/master/csl-citation.json"} </w:instrText>
            </w:r>
            <w:r>
              <w:rPr>
                <w:rFonts w:ascii="Arial" w:eastAsia="Times New Roman" w:hAnsi="Arial" w:cs="Arial"/>
                <w:sz w:val="20"/>
                <w:szCs w:val="20"/>
                <w:lang w:val="en-US" w:eastAsia="de-DE"/>
              </w:rPr>
              <w:fldChar w:fldCharType="separate"/>
            </w:r>
            <w:r w:rsidRPr="003E61FA">
              <w:rPr>
                <w:rFonts w:ascii="Arial" w:hAnsi="Arial" w:cs="Arial"/>
                <w:sz w:val="20"/>
                <w:szCs w:val="24"/>
                <w:vertAlign w:val="superscript"/>
              </w:rPr>
              <w:t>10,25</w:t>
            </w:r>
            <w:r>
              <w:rPr>
                <w:rFonts w:ascii="Arial" w:eastAsia="Times New Roman" w:hAnsi="Arial" w:cs="Arial"/>
                <w:sz w:val="20"/>
                <w:szCs w:val="20"/>
                <w:lang w:val="en-US" w:eastAsia="de-DE"/>
              </w:rPr>
              <w:fldChar w:fldCharType="end"/>
            </w:r>
          </w:p>
        </w:tc>
      </w:tr>
      <w:tr w:rsidR="00DC1B83" w:rsidRPr="00CE6075" w14:paraId="1791FAF1"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4B08E350" w14:textId="77777777" w:rsidR="00DC1B83" w:rsidRPr="00CB72F8" w:rsidRDefault="00DC1B83" w:rsidP="00DC1B83">
            <w:pPr>
              <w:rPr>
                <w:rFonts w:ascii="Arial" w:eastAsia="Times New Roman" w:hAnsi="Arial" w:cs="Arial"/>
                <w:sz w:val="20"/>
                <w:szCs w:val="20"/>
                <w:lang w:val="en-US" w:eastAsia="de-DE"/>
              </w:rPr>
            </w:pPr>
          </w:p>
        </w:tc>
        <w:tc>
          <w:tcPr>
            <w:tcW w:w="3544" w:type="dxa"/>
            <w:shd w:val="clear" w:color="auto" w:fill="F2F2F2" w:themeFill="background1" w:themeFillShade="F2"/>
            <w:noWrap/>
            <w:hideMark/>
          </w:tcPr>
          <w:p w14:paraId="2F056043" w14:textId="77777777" w:rsidR="00DC1B83" w:rsidRPr="00CB72F8"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en-US" w:eastAsia="de-DE"/>
              </w:rPr>
            </w:pPr>
            <w:proofErr w:type="spellStart"/>
            <w:r w:rsidRPr="00CB72F8">
              <w:rPr>
                <w:rFonts w:ascii="Arial" w:eastAsia="Times New Roman" w:hAnsi="Arial" w:cs="Arial"/>
                <w:i/>
                <w:iCs/>
                <w:sz w:val="20"/>
                <w:szCs w:val="20"/>
                <w:lang w:val="en-US" w:eastAsia="de-DE"/>
              </w:rPr>
              <w:t>Trematomus</w:t>
            </w:r>
            <w:proofErr w:type="spellEnd"/>
            <w:r w:rsidRPr="00CB72F8">
              <w:rPr>
                <w:rFonts w:ascii="Arial" w:eastAsia="Times New Roman" w:hAnsi="Arial" w:cs="Arial"/>
                <w:i/>
                <w:iCs/>
                <w:sz w:val="20"/>
                <w:szCs w:val="20"/>
                <w:lang w:val="en-US" w:eastAsia="de-DE"/>
              </w:rPr>
              <w:t xml:space="preserve"> </w:t>
            </w:r>
            <w:proofErr w:type="spellStart"/>
            <w:r w:rsidRPr="00CB72F8">
              <w:rPr>
                <w:rFonts w:ascii="Arial" w:eastAsia="Times New Roman" w:hAnsi="Arial" w:cs="Arial"/>
                <w:i/>
                <w:iCs/>
                <w:sz w:val="20"/>
                <w:szCs w:val="20"/>
                <w:lang w:val="en-US" w:eastAsia="de-DE"/>
              </w:rPr>
              <w:t>loennbergi</w:t>
            </w:r>
            <w:proofErr w:type="spellEnd"/>
          </w:p>
        </w:tc>
        <w:tc>
          <w:tcPr>
            <w:tcW w:w="3260" w:type="dxa"/>
            <w:shd w:val="clear" w:color="auto" w:fill="F2F2F2" w:themeFill="background1" w:themeFillShade="F2"/>
            <w:noWrap/>
            <w:hideMark/>
          </w:tcPr>
          <w:p w14:paraId="7C4AA8E7" w14:textId="77777777" w:rsidR="00DC1B83" w:rsidRPr="00CB72F8"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p>
        </w:tc>
        <w:tc>
          <w:tcPr>
            <w:tcW w:w="1120" w:type="dxa"/>
            <w:shd w:val="clear" w:color="auto" w:fill="F2F2F2" w:themeFill="background1" w:themeFillShade="F2"/>
            <w:noWrap/>
            <w:hideMark/>
          </w:tcPr>
          <w:p w14:paraId="573E9975"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en-US" w:eastAsia="de-DE"/>
              </w:rPr>
              <w:instrText xml:space="preserve"> ADDIN ZOTERO_ITEM CSL_CITATION {"citationID":"vtN91hxd","properties":{"formattedCitation":"\\super 10\\nosupersub{}","plainCitation":"10","noteIndex":0},"citationItems":[{"id":1093,"uris":["http://zotero.org/users/3032824/items/2WTCFFNB"],"uri":["http://zotero.org/users/3032824/items/2WTCFFNB"],"itemData":{"id":1093,"type":"article-journal","abstract":"The present study provides further data on the occurrence of Pseudoterranova decipiens in fish from two different sampling sites in the Antarctic. A total of 690 fish belonging to 33 species from the eastern Weddell Sea and 322 fish belonging to 12 species from the South Shetland Islands were examined. Altogether, 23 fish species were found to be infested and 11 new host records could be established. P. decipiens occurred at a water depth of between 80 and 820 m. Chaenocephalus aceratus and Notothenia coriiceps from the South Shetland Islands were the species with the highest prevalence (95%) and intensity (2-194 and 1-121, respectively) of infestation. Both are transport hosts, which mainly feed on benthic nototheniid fish species and accumulate the nematodes. Bathypelagic, pelagic, or mainly euphausid feeding fish species were only lightly infested, if at all. This demonstrates the benthic life cycle of P. decipiens in the Antarctic. The preferred site of infestation was the body cavity and the liver; no specimen could be isolated from the fish musculature. This might bit explained by the low water temperatures. The infestation of fish from the Weddell Sea was distinctly lower than that of fish around the South Shetland Islands. Besides possible differences in final host populations at the two localities studied, the loss of eggs and larvae under the eastern Weddell Sea shelf ice and over the continental slope and differences in the availability of the first intermediate and macroinvertebrate hosts led to a lower level of infestation. Another role, although nondecisive, may be played by the reduced time of development and infectivity of eggs and larvae, respectively, in the extremely cold waters of the Weddell Sea. P. decipiens is not a rare but, rather a well-established parasite of the Antarctic fauna, which demonstrates the ability of this cosmopolitan species to complete its life cycle even under conditions of subzero temperatures.","container-title":"Parasitology Research","DOI":"10.1007/s004360050608","ISSN":"0044-3255","issue":"8-9","journalAbbreviation":"Parasitol. Res.","language":"English","note":"WOS:000081302800004","page":"638-646","source":"Web of Science","title":"Ecology of &lt;i&gt;Pseudoterranova decipiens&lt;/i&gt; (Krabbe, 1878) (Nematoda : Anisakidae) from Antarctic waters","title-short":"Ecology of Pseudoterranova decipiens (Krabbe, 1878) (Nematoda","volume":"85","author":[{"family":"Palm","given":"H. W."}],"issued":{"date-parts":[["1999",8]]}}}],"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10</w:t>
            </w:r>
            <w:r>
              <w:rPr>
                <w:rFonts w:ascii="Arial" w:eastAsia="Times New Roman" w:hAnsi="Arial" w:cs="Arial"/>
                <w:sz w:val="20"/>
                <w:szCs w:val="20"/>
                <w:lang w:val="de-DE" w:eastAsia="de-DE"/>
              </w:rPr>
              <w:fldChar w:fldCharType="end"/>
            </w:r>
          </w:p>
        </w:tc>
      </w:tr>
      <w:tr w:rsidR="00DC1B83" w:rsidRPr="001557D4" w14:paraId="6A1F1D0E"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5654B66F" w14:textId="77777777" w:rsidR="00DC1B83" w:rsidRPr="00CE6075" w:rsidRDefault="00DC1B83" w:rsidP="00DC1B83">
            <w:pPr>
              <w:rPr>
                <w:rFonts w:ascii="Arial" w:eastAsia="Times New Roman" w:hAnsi="Arial" w:cs="Arial"/>
                <w:sz w:val="20"/>
                <w:szCs w:val="20"/>
                <w:lang w:val="de-DE" w:eastAsia="de-DE"/>
              </w:rPr>
            </w:pPr>
          </w:p>
        </w:tc>
        <w:tc>
          <w:tcPr>
            <w:tcW w:w="3544" w:type="dxa"/>
            <w:shd w:val="clear" w:color="auto" w:fill="F2F2F2" w:themeFill="background1" w:themeFillShade="F2"/>
            <w:noWrap/>
            <w:hideMark/>
          </w:tcPr>
          <w:p w14:paraId="0AE793B9"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Trematomu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newnesi</w:t>
            </w:r>
            <w:proofErr w:type="spellEnd"/>
          </w:p>
        </w:tc>
        <w:tc>
          <w:tcPr>
            <w:tcW w:w="3260" w:type="dxa"/>
            <w:shd w:val="clear" w:color="auto" w:fill="F2F2F2" w:themeFill="background1" w:themeFillShade="F2"/>
            <w:noWrap/>
            <w:hideMark/>
          </w:tcPr>
          <w:p w14:paraId="711ADA0D"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2F2F2" w:themeFill="background1" w:themeFillShade="F2"/>
            <w:noWrap/>
            <w:hideMark/>
          </w:tcPr>
          <w:p w14:paraId="2E2C0741"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syjmrfdv","properties":{"formattedCitation":"\\super 14,25\\nosupersub{}","plainCitation":"14,25","noteIndex":0},"citationItems":[{"id":3210,"uris":["http://zotero.org/users/3032824/items/EYVDEIFH"],"uri":["http://zotero.org/users/3032824/items/EYVDEIFH"],"itemData":{"id":3210,"type":"article-journal","container-title":"Polish Polar Research","issue":"4","journalAbbreviation":"Pol. Polar Res.","page":"315-324","title":"The helminth fauna of some notothenioid fishes collected from the shelf of Argentine Islands, West Antarctica","volume":"26","author":[{"family":"Laskowski","given":"Zdzisław"},{"family":"Zdzitowiecki","given":"Krzysztof"}],"issued":{"date-parts":[["2005"]]}}},{"id":609,"uris":["http://zotero.org/users/3032824/items/3DPTIGNE"],"uri":["http://zotero.org/users/3032824/items/3DPTIGNE"],"itemData":{"id":609,"type":"article-journal","abstract":"The aim of this study was to assess the anisakid nematode distribution pattern in the fish collected from the South Shetland Islands. A total of 32 fish species were examined for the presence of nematodes in 1978, 1979, 1981 and 2007/2008. The fish were caught off the South Shetland Islands (Elephant Island, Shishkov Island and in Admiralty Bay - King George Island). Three genera of L(3) larval nematodes were identified: Anisakis sp., Contracaecum spp. and Pseudoterranova decipiens. The infection level was higher on the shelf around the islands than in Admiralty Bay. This is explained by a higher abundance of the final hosts in the region. A comparison of the infection data from 1978/79 and 2007/2008 with data from 1994/96 (Palm et al. 1998, 2007) was done. The parameters of infection of Notothenia coriiceps and Lepidonotothen nudifrons by Pseudoterranova decipiens were decreasing within the 30 years period.","container-title":"Polish Polar Research","ISSN":"0138-0338","issue":"1","journalAbbreviation":"Pol. Polar. Res.","language":"English","note":"WOS:000264534400004","page":"49-58","source":"Web of Science","title":"Larval ascaridoid nematodes (Anisakidae) in fish from the South Shetland Islands (Southern Ocean)","volume":"30","author":[{"family":"Rokicki","given":"Jerzy"},{"family":"Rodjuk","given":"Galina"},{"family":"Zdzitowiecki","given":"Krzysztof"},{"family":"Laskowski","given":"Zdzislaw"}],"issued":{"date-parts":[["2009"]]}}}],"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14,25</w:t>
            </w:r>
            <w:r>
              <w:rPr>
                <w:rFonts w:ascii="Arial" w:eastAsia="Times New Roman" w:hAnsi="Arial" w:cs="Arial"/>
                <w:sz w:val="20"/>
                <w:szCs w:val="20"/>
                <w:lang w:val="de-DE" w:eastAsia="de-DE"/>
              </w:rPr>
              <w:fldChar w:fldCharType="end"/>
            </w:r>
          </w:p>
        </w:tc>
      </w:tr>
      <w:tr w:rsidR="00DC1B83" w:rsidRPr="00023938" w14:paraId="7B913921"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46AA9720" w14:textId="77777777" w:rsidR="00DC1B83" w:rsidRPr="00CE6075" w:rsidRDefault="00DC1B83" w:rsidP="00DC1B83">
            <w:pPr>
              <w:rPr>
                <w:rFonts w:ascii="Arial" w:eastAsia="Times New Roman" w:hAnsi="Arial" w:cs="Arial"/>
                <w:sz w:val="20"/>
                <w:szCs w:val="20"/>
                <w:lang w:val="de-DE" w:eastAsia="de-DE"/>
              </w:rPr>
            </w:pPr>
          </w:p>
        </w:tc>
        <w:tc>
          <w:tcPr>
            <w:tcW w:w="3544" w:type="dxa"/>
            <w:shd w:val="clear" w:color="auto" w:fill="F2F2F2" w:themeFill="background1" w:themeFillShade="F2"/>
            <w:noWrap/>
            <w:hideMark/>
          </w:tcPr>
          <w:p w14:paraId="197475D4"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Trematomu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scotti</w:t>
            </w:r>
            <w:proofErr w:type="spellEnd"/>
          </w:p>
        </w:tc>
        <w:tc>
          <w:tcPr>
            <w:tcW w:w="3260" w:type="dxa"/>
            <w:shd w:val="clear" w:color="auto" w:fill="F2F2F2" w:themeFill="background1" w:themeFillShade="F2"/>
            <w:noWrap/>
            <w:hideMark/>
          </w:tcPr>
          <w:p w14:paraId="23D8F945"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2F2F2" w:themeFill="background1" w:themeFillShade="F2"/>
            <w:noWrap/>
            <w:hideMark/>
          </w:tcPr>
          <w:p w14:paraId="55DF88D5"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vdUiInFI","properties":{"formattedCitation":"\\super 10,65\\nosupersub{}","plainCitation":"10,65","noteIndex":0},"citationItems":[{"id":125,"uris":["http://zotero.org/users/3032824/items/WRN23XUM"],"uri":["http://zotero.org/users/3032824/items/WRN23XUM"],"itemData":{"id":125,"type":"article-journal","abstract":"Adjustment of anisakid nematode life cycles to the high Antarctic food web as shown by Contracaecum radiatum and C. osculatum in the Weddell Sea - Volume 4 Issue 2 - Heinz Klöser, Joachim Plötz, Harry Palm, Annette Bartsch, Gerd Hubold","container-title":"Antarctic Science","title":"Adjustment of anisakid nematode life cycles to the high Antarctic food web as shown by &amp;lt;span class=&amp;quot;italic&amp;quot;&amp;gt;Contracaecum radiatum&amp;lt;/span&amp;gt; and &amp;lt;span class=&amp;quot;italic&amp;quot;&amp;gt;C. osculatum&amp;lt;/span&amp;gt; in the Weddell Sea","URL":"/core/journals/antarctic-science/article/adjustment-of-anisakid-nematode-life-cycles-to-the-high-antarctic-food-web-as-shown-by-contracaecum-radiatum-and-c-osculatum-in-the-weddell-sea/7D1B4E8A091379950110ADC6D2D3D2C7","author":[{"family":"Klöser","given":"Heinz"},{"family":"Plötz","given":"Joachim"},{"family":"Palm","given":"Harry"},{"family":"Bartsch","given":"Annette"},{"family":"Hubold","given":"Gerd"}],"accessed":{"date-parts":[["2016",11,10]]},"issued":{"date-parts":[["1992",6]]}}},{"id":1093,"uris":["http://zotero.org/users/3032824/items/2WTCFFNB"],"uri":["http://zotero.org/users/3032824/items/2WTCFFNB"],"itemData":{"id":1093,"type":"article-journal","abstract":"The present study provides further data on the occurrence of Pseudoterranova decipiens in fish from two different sampling sites in the Antarctic. A total of 690 fish belonging to 33 species from the eastern Weddell Sea and 322 fish belonging to 12 species from the South Shetland Islands were examined. Altogether, 23 fish species were found to be infested and 11 new host records could be established. P. decipiens occurred at a water depth of between 80 and 820 m. Chaenocephalus aceratus and Notothenia coriiceps from the South Shetland Islands were the species with the highest prevalence (95%) and intensity (2-194 and 1-121, respectively) of infestation. Both are transport hosts, which mainly feed on benthic nototheniid fish species and accumulate the nematodes. Bathypelagic, pelagic, or mainly euphausid feeding fish species were only lightly infested, if at all. This demonstrates the benthic life cycle of P. decipiens in the Antarctic. The preferred site of infestation was the body cavity and the liver; no specimen could be isolated from the fish musculature. This might bit explained by the low water temperatures. The infestation of fish from the Weddell Sea was distinctly lower than that of fish around the South Shetland Islands. Besides possible differences in final host populations at the two localities studied, the loss of eggs and larvae under the eastern Weddell Sea shelf ice and over the continental slope and differences in the availability of the first intermediate and macroinvertebrate hosts led to a lower level of infestation. Another role, although nondecisive, may be played by the reduced time of development and infectivity of eggs and larvae, respectively, in the extremely cold waters of the Weddell Sea. P. decipiens is not a rare but, rather a well-established parasite of the Antarctic fauna, which demonstrates the ability of this cosmopolitan species to complete its life cycle even under conditions of subzero temperatures.","container-title":"Parasitology Research","DOI":"10.1007/s004360050608","ISSN":"0044-3255","issue":"8-9","journalAbbreviation":"Parasitol. Res.","language":"English","note":"WOS:000081302800004","page":"638-646","source":"Web of Science","title":"Ecology of &lt;i&gt;Pseudoterranova decipiens&lt;/i&gt; (Krabbe, 1878) (Nematoda : Anisakidae) from Antarctic waters","title-short":"Ecology of Pseudoterranova decipiens (Krabbe, 1878) (Nematoda","volume":"85","author":[{"family":"Palm","given":"H. W."}],"issued":{"date-parts":[["1999",8]]}}}],"schema":"https://github.com/citation-style-language/schema/raw/master/csl-citation.json"} </w:instrText>
            </w:r>
            <w:r>
              <w:rPr>
                <w:rFonts w:ascii="Arial" w:eastAsia="Times New Roman" w:hAnsi="Arial" w:cs="Arial"/>
                <w:sz w:val="20"/>
                <w:szCs w:val="20"/>
                <w:lang w:val="de-DE" w:eastAsia="de-DE"/>
              </w:rPr>
              <w:fldChar w:fldCharType="separate"/>
            </w:r>
            <w:r w:rsidRPr="00DC1B83">
              <w:rPr>
                <w:rFonts w:ascii="Arial" w:hAnsi="Arial" w:cs="Arial"/>
                <w:sz w:val="20"/>
                <w:szCs w:val="24"/>
                <w:vertAlign w:val="superscript"/>
              </w:rPr>
              <w:t>10,65</w:t>
            </w:r>
            <w:r>
              <w:rPr>
                <w:rFonts w:ascii="Arial" w:eastAsia="Times New Roman" w:hAnsi="Arial" w:cs="Arial"/>
                <w:sz w:val="20"/>
                <w:szCs w:val="20"/>
                <w:lang w:val="de-DE" w:eastAsia="de-DE"/>
              </w:rPr>
              <w:fldChar w:fldCharType="end"/>
            </w:r>
          </w:p>
        </w:tc>
      </w:tr>
      <w:tr w:rsidR="00DC1B83" w:rsidRPr="00023938" w14:paraId="4ED7D02D"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tcBorders>
              <w:bottom w:val="single" w:sz="4" w:space="0" w:color="auto"/>
            </w:tcBorders>
            <w:shd w:val="clear" w:color="auto" w:fill="auto"/>
            <w:noWrap/>
            <w:hideMark/>
          </w:tcPr>
          <w:p w14:paraId="0D499A75" w14:textId="77777777" w:rsidR="00DC1B83" w:rsidRPr="00CE6075" w:rsidRDefault="00DC1B83" w:rsidP="00DC1B83">
            <w:pPr>
              <w:rPr>
                <w:rFonts w:ascii="Arial" w:eastAsia="Times New Roman" w:hAnsi="Arial" w:cs="Arial"/>
                <w:sz w:val="20"/>
                <w:szCs w:val="20"/>
                <w:lang w:val="de-DE" w:eastAsia="de-DE"/>
              </w:rPr>
            </w:pPr>
          </w:p>
        </w:tc>
        <w:tc>
          <w:tcPr>
            <w:tcW w:w="3544" w:type="dxa"/>
            <w:tcBorders>
              <w:bottom w:val="single" w:sz="4" w:space="0" w:color="auto"/>
            </w:tcBorders>
            <w:shd w:val="clear" w:color="auto" w:fill="auto"/>
            <w:noWrap/>
            <w:hideMark/>
          </w:tcPr>
          <w:p w14:paraId="5BB72A88"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Lycenchely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aratrirostris</w:t>
            </w:r>
            <w:proofErr w:type="spellEnd"/>
          </w:p>
        </w:tc>
        <w:tc>
          <w:tcPr>
            <w:tcW w:w="3260" w:type="dxa"/>
            <w:tcBorders>
              <w:bottom w:val="single" w:sz="4" w:space="0" w:color="auto"/>
            </w:tcBorders>
            <w:shd w:val="clear" w:color="auto" w:fill="auto"/>
            <w:noWrap/>
            <w:hideMark/>
          </w:tcPr>
          <w:p w14:paraId="1CE78DCF"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roofErr w:type="spellStart"/>
            <w:r w:rsidRPr="00CE6075">
              <w:rPr>
                <w:rFonts w:ascii="Arial" w:eastAsia="Times New Roman" w:hAnsi="Arial" w:cs="Arial"/>
                <w:sz w:val="20"/>
                <w:szCs w:val="20"/>
                <w:lang w:val="de-DE" w:eastAsia="de-DE"/>
              </w:rPr>
              <w:t>Zoarcidae</w:t>
            </w:r>
            <w:proofErr w:type="spellEnd"/>
            <w:r w:rsidRPr="00CE6075">
              <w:rPr>
                <w:rFonts w:ascii="Arial" w:eastAsia="Times New Roman" w:hAnsi="Arial" w:cs="Arial"/>
                <w:sz w:val="20"/>
                <w:szCs w:val="20"/>
                <w:lang w:val="de-DE" w:eastAsia="de-DE"/>
              </w:rPr>
              <w:t xml:space="preserve"> (</w:t>
            </w:r>
            <w:proofErr w:type="spellStart"/>
            <w:r w:rsidRPr="00CE6075">
              <w:rPr>
                <w:rFonts w:ascii="Arial" w:eastAsia="Times New Roman" w:hAnsi="Arial" w:cs="Arial"/>
                <w:sz w:val="20"/>
                <w:szCs w:val="20"/>
                <w:lang w:val="de-DE" w:eastAsia="de-DE"/>
              </w:rPr>
              <w:t>Perciformes</w:t>
            </w:r>
            <w:proofErr w:type="spellEnd"/>
            <w:r w:rsidRPr="00CE6075">
              <w:rPr>
                <w:rFonts w:ascii="Arial" w:eastAsia="Times New Roman" w:hAnsi="Arial" w:cs="Arial"/>
                <w:sz w:val="20"/>
                <w:szCs w:val="20"/>
                <w:lang w:val="de-DE" w:eastAsia="de-DE"/>
              </w:rPr>
              <w:t>)</w:t>
            </w:r>
          </w:p>
        </w:tc>
        <w:tc>
          <w:tcPr>
            <w:tcW w:w="1120" w:type="dxa"/>
            <w:tcBorders>
              <w:bottom w:val="single" w:sz="4" w:space="0" w:color="auto"/>
            </w:tcBorders>
            <w:shd w:val="clear" w:color="auto" w:fill="auto"/>
            <w:noWrap/>
            <w:hideMark/>
          </w:tcPr>
          <w:p w14:paraId="7A37EEF9" w14:textId="77777777" w:rsidR="00DC1B83" w:rsidRPr="00023938"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en-US" w:eastAsia="de-DE"/>
              </w:rPr>
              <w:instrText xml:space="preserve"> ADDIN ZOTERO_ITEM CSL_CITATION {"citationID":"9QcQyZHb","properties":{"formattedCitation":"\\super 25\\nosupersub{}","plainCitation":"25","noteIndex":0},"citationItems":[{"id":609,"uris":["http://zotero.org/users/3032824/items/3DPTIGNE"],"uri":["http://zotero.org/users/3032824/items/3DPTIGNE"],"itemData":{"id":609,"type":"article-journal","abstract":"The aim of this study was to assess the anisakid nematode distribution pattern in the fish collected from the South Shetland Islands. A total of 32 fish species were examined for the presence of nematodes in 1978, 1979, 1981 and 2007/2008. The fish were caught off the South Shetland Islands (Elephant Island, Shishkov Island and in Admiralty Bay - King George Island). Three genera of L(3) larval nematodes were identified: Anisakis sp., Contracaecum spp. and Pseudoterranova decipiens. The infection level was higher on the shelf around the islands than in Admiralty Bay. This is explained by a higher abundance of the final hosts in the region. A comparison of the infection data from 1978/79 and 2007/2008 with data from 1994/96 (Palm et al. 1998, 2007) was done. The parameters of infection of Notothenia coriiceps and Lepidonotothen nudifrons by Pseudoterranova decipiens were decreasing within the 30 years period.","container-title":"Polish Polar Research","ISSN":"0138-0338","issue":"1","journalAbbreviation":"Pol. Polar. Res.","language":"English","note":"WOS:000264534400004","page":"49-58","source":"Web of Science","title":"Larval ascaridoid nematodes (Anisakidae) in fish from the South Shetland Islands (Southern Ocean)","volume":"30","author":[{"family":"Rokicki","given":"Jerzy"},{"family":"Rodjuk","given":"Galina"},{"family":"Zdzitowiecki","given":"Krzysztof"},{"family":"Laskowski","given":"Zdzislaw"}],"issued":{"date-parts":[["2009"]]}}}],"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25</w:t>
            </w:r>
            <w:r>
              <w:rPr>
                <w:rFonts w:ascii="Arial" w:eastAsia="Times New Roman" w:hAnsi="Arial" w:cs="Arial"/>
                <w:sz w:val="20"/>
                <w:szCs w:val="20"/>
                <w:lang w:val="de-DE" w:eastAsia="de-DE"/>
              </w:rPr>
              <w:fldChar w:fldCharType="end"/>
            </w:r>
          </w:p>
        </w:tc>
      </w:tr>
      <w:tr w:rsidR="00DC1B83" w:rsidRPr="001557D4" w14:paraId="38DDDB52"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auto"/>
            </w:tcBorders>
            <w:shd w:val="clear" w:color="auto" w:fill="auto"/>
            <w:noWrap/>
            <w:hideMark/>
          </w:tcPr>
          <w:p w14:paraId="485A22CB" w14:textId="77777777" w:rsidR="00DC1B83" w:rsidRPr="00CE6075" w:rsidRDefault="00DC1B83" w:rsidP="00DC1B83">
            <w:pPr>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Ascarophi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nototheniae</w:t>
            </w:r>
            <w:proofErr w:type="spellEnd"/>
          </w:p>
        </w:tc>
        <w:tc>
          <w:tcPr>
            <w:tcW w:w="3544" w:type="dxa"/>
            <w:tcBorders>
              <w:top w:val="single" w:sz="4" w:space="0" w:color="auto"/>
            </w:tcBorders>
            <w:shd w:val="clear" w:color="auto" w:fill="auto"/>
            <w:noWrap/>
            <w:hideMark/>
          </w:tcPr>
          <w:p w14:paraId="44F5946C"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Gerlachea</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australis</w:t>
            </w:r>
            <w:proofErr w:type="spellEnd"/>
          </w:p>
        </w:tc>
        <w:tc>
          <w:tcPr>
            <w:tcW w:w="3260" w:type="dxa"/>
            <w:tcBorders>
              <w:top w:val="single" w:sz="4" w:space="0" w:color="auto"/>
            </w:tcBorders>
            <w:shd w:val="clear" w:color="auto" w:fill="auto"/>
            <w:noWrap/>
            <w:hideMark/>
          </w:tcPr>
          <w:p w14:paraId="1C4BC270"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roofErr w:type="spellStart"/>
            <w:r w:rsidRPr="00CE6075">
              <w:rPr>
                <w:rFonts w:ascii="Arial" w:eastAsia="Times New Roman" w:hAnsi="Arial" w:cs="Arial"/>
                <w:sz w:val="20"/>
                <w:szCs w:val="20"/>
                <w:lang w:val="de-DE" w:eastAsia="de-DE"/>
              </w:rPr>
              <w:t>Bathydraconidae</w:t>
            </w:r>
            <w:proofErr w:type="spellEnd"/>
            <w:r w:rsidRPr="00CE6075">
              <w:rPr>
                <w:rFonts w:ascii="Arial" w:eastAsia="Times New Roman" w:hAnsi="Arial" w:cs="Arial"/>
                <w:sz w:val="20"/>
                <w:szCs w:val="20"/>
                <w:lang w:val="de-DE" w:eastAsia="de-DE"/>
              </w:rPr>
              <w:t xml:space="preserve"> (</w:t>
            </w:r>
            <w:proofErr w:type="spellStart"/>
            <w:r w:rsidRPr="00CE6075">
              <w:rPr>
                <w:rFonts w:ascii="Arial" w:eastAsia="Times New Roman" w:hAnsi="Arial" w:cs="Arial"/>
                <w:sz w:val="20"/>
                <w:szCs w:val="20"/>
                <w:lang w:val="de-DE" w:eastAsia="de-DE"/>
              </w:rPr>
              <w:t>Notothenioidei</w:t>
            </w:r>
            <w:proofErr w:type="spellEnd"/>
            <w:r w:rsidRPr="00CE6075">
              <w:rPr>
                <w:rFonts w:ascii="Arial" w:eastAsia="Times New Roman" w:hAnsi="Arial" w:cs="Arial"/>
                <w:sz w:val="20"/>
                <w:szCs w:val="20"/>
                <w:lang w:val="de-DE" w:eastAsia="de-DE"/>
              </w:rPr>
              <w:t>)</w:t>
            </w:r>
          </w:p>
        </w:tc>
        <w:tc>
          <w:tcPr>
            <w:tcW w:w="1120" w:type="dxa"/>
            <w:tcBorders>
              <w:top w:val="single" w:sz="4" w:space="0" w:color="auto"/>
            </w:tcBorders>
            <w:shd w:val="clear" w:color="auto" w:fill="auto"/>
            <w:noWrap/>
            <w:hideMark/>
          </w:tcPr>
          <w:p w14:paraId="216EF5F1"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NaY4fgU6","properties":{"formattedCitation":"\\super 55\\nosupersub{}","plainCitation":"55","noteIndex":0},"citationItems":[{"id":3314,"uris":["http://zotero.org/users/3032824/items/AYTLHUWB"],"uri":["http://zotero.org/users/3032824/items/AYTLHUWB"],"itemData":{"id":3314,"type":"article-journal","abstract":"As members of the Notothenioidei - the dominant fish taxon in Antarctic waters - the family Bathydraconidae includes 12 genera and 17 species. The knowledge of these species inhabiting an isolated environment is rather fragmentary, including their parasite fauna. Studies on fish hosts and their associated parasites can help gain insights into even remote ecosystems and be used to infer ecological roles in food webs; however, ecological studies on the Bathydraconidae are scarce.","container-title":"Parasites &amp; Vectors","DOI":"10.1186/s13071-017-2176-7","ISSN":"1756-3305","issue":"1","journalAbbreviation":"Parasites Vectors","language":"en","page":"235","source":"Springer Link","title":"Parasite fauna of the Antarctic dragonfish &lt;i&gt;Parachaenichthys charcoti&lt;/i&gt; (Perciformes: Bathydraconidae) and closely related Bathydraconidae from the Antarctic Peninsula, Southern Ocean","title-short":"Parasite fauna of the Antarctic dragonfish Parachaenichthys charcoti (Perciformes","volume":"10","author":[{"family":"Münster","given":"Julian"},{"family":"Kochmann","given":"Judith"},{"family":"Grigat","given":"Juline"},{"family":"Klimpel","given":"Sven"},{"family":"Kuhn","given":"Thomas"}],"issued":{"date-parts":[["2017",5,12]]}}}],"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55</w:t>
            </w:r>
            <w:r>
              <w:rPr>
                <w:rFonts w:ascii="Arial" w:eastAsia="Times New Roman" w:hAnsi="Arial" w:cs="Arial"/>
                <w:sz w:val="20"/>
                <w:szCs w:val="20"/>
                <w:lang w:val="de-DE" w:eastAsia="de-DE"/>
              </w:rPr>
              <w:fldChar w:fldCharType="end"/>
            </w:r>
          </w:p>
        </w:tc>
      </w:tr>
      <w:tr w:rsidR="00DC1B83" w:rsidRPr="00023938" w14:paraId="023F0046"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3233982E" w14:textId="77777777" w:rsidR="00DC1B83" w:rsidRPr="00CE6075" w:rsidRDefault="00DC1B83" w:rsidP="00DC1B83">
            <w:pPr>
              <w:rPr>
                <w:rFonts w:ascii="Arial" w:eastAsia="Times New Roman" w:hAnsi="Arial" w:cs="Arial"/>
                <w:sz w:val="20"/>
                <w:szCs w:val="20"/>
                <w:lang w:val="de-DE" w:eastAsia="de-DE"/>
              </w:rPr>
            </w:pPr>
          </w:p>
        </w:tc>
        <w:tc>
          <w:tcPr>
            <w:tcW w:w="3544" w:type="dxa"/>
            <w:shd w:val="clear" w:color="auto" w:fill="auto"/>
            <w:noWrap/>
            <w:hideMark/>
          </w:tcPr>
          <w:p w14:paraId="0061E9D1"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Gymnodraco</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acuticeps</w:t>
            </w:r>
            <w:proofErr w:type="spellEnd"/>
          </w:p>
        </w:tc>
        <w:tc>
          <w:tcPr>
            <w:tcW w:w="3260" w:type="dxa"/>
            <w:shd w:val="clear" w:color="auto" w:fill="auto"/>
            <w:noWrap/>
            <w:hideMark/>
          </w:tcPr>
          <w:p w14:paraId="4753A6E1"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6F35E92B" w14:textId="77777777" w:rsidR="00DC1B83" w:rsidRPr="00023938"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en-US" w:eastAsia="de-DE"/>
              </w:rPr>
              <w:instrText xml:space="preserve"> ADDIN ZOTERO_ITEM CSL_CITATION {"citationID":"XlW1Rs3E","properties":{"formattedCitation":"\\super 36\\nosupersub{}","plainCitation":"36","noteIndex":0},"citationItems":[{"id":3293,"uris":["http://zotero.org/users/3032824/items/ZXI77EBX"],"uri":["http://zotero.org/users/3032824/items/ZXI77EBX"],"itemData":{"id":3293,"type":"article-journal","container-title":"Polish Polar Research","ISSN":"0138-0338","issue":"1","language":"EN","note":"publisher: -","page":"37-40","source":"agro.icm.edu.pl","title":"New data on the occurrence of internal parasitic worms in the &lt;i&gt;Gymnodraco acuticeps&lt;/i&gt; and &lt;i&gt;Cygnodraco mawsoni&lt;/i&gt; [Bathydraconidae] fish in the Ross Sea, Antarctica","volume":"26","author":[{"family":"Laskowski","given":"Zdzisław"},{"family":"Rocka","given":"Anna"},{"family":"Ghigliotti","given":"L"},{"family":"Pisano","given":"Eva"}],"issued":{"date-parts":[["2005"]]}}}],"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36</w:t>
            </w:r>
            <w:r>
              <w:rPr>
                <w:rFonts w:ascii="Arial" w:eastAsia="Times New Roman" w:hAnsi="Arial" w:cs="Arial"/>
                <w:sz w:val="20"/>
                <w:szCs w:val="20"/>
                <w:lang w:val="de-DE" w:eastAsia="de-DE"/>
              </w:rPr>
              <w:fldChar w:fldCharType="end"/>
            </w:r>
          </w:p>
        </w:tc>
      </w:tr>
      <w:tr w:rsidR="00DC1B83" w:rsidRPr="001557D4" w14:paraId="08670AAE"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45FA3567" w14:textId="77777777" w:rsidR="00DC1B83" w:rsidRPr="00023938" w:rsidRDefault="00DC1B83" w:rsidP="00DC1B83">
            <w:pPr>
              <w:rPr>
                <w:rFonts w:ascii="Arial" w:eastAsia="Times New Roman" w:hAnsi="Arial" w:cs="Arial"/>
                <w:sz w:val="20"/>
                <w:szCs w:val="20"/>
                <w:lang w:val="en-US" w:eastAsia="de-DE"/>
              </w:rPr>
            </w:pPr>
          </w:p>
        </w:tc>
        <w:tc>
          <w:tcPr>
            <w:tcW w:w="3544" w:type="dxa"/>
            <w:shd w:val="clear" w:color="auto" w:fill="auto"/>
            <w:noWrap/>
            <w:hideMark/>
          </w:tcPr>
          <w:p w14:paraId="2ADF7E33"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Parachaenichthy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charcoti</w:t>
            </w:r>
            <w:proofErr w:type="spellEnd"/>
          </w:p>
        </w:tc>
        <w:tc>
          <w:tcPr>
            <w:tcW w:w="3260" w:type="dxa"/>
            <w:shd w:val="clear" w:color="auto" w:fill="auto"/>
            <w:noWrap/>
            <w:hideMark/>
          </w:tcPr>
          <w:p w14:paraId="5AF92379"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22D2B499"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QjIQpvQi","properties":{"formattedCitation":"\\super 5,54,55\\nosupersub{}","plainCitation":"5,54,55","noteIndex":0},"citationItems":[{"id":3296,"uris":["http://zotero.org/users/3032824/items/DX787H5F"],"uri":["http://zotero.org/users/3032824/items/DX787H5F"],"itemData":{"id":3296,"type":"article-journal","container-title":"Acta Parasitologica","issue":"1","page":"18-23","title":"Occurrence of endoparasitic worms in fish, &lt;i&gt;Parachaenichthys charcoti&lt;/i&gt; (Bathydraconidae), off the South Shetland Islands (Antarctica).","volume":"46","author":[{"family":"Zdzitowiecki","given":"Krzysztof"}],"issued":{"date-parts":[["2001"]]}}},{"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id":3314,"uris":["http://zotero.org/users/3032824/items/AYTLHUWB"],"uri":["http://zotero.org/users/3032824/items/AYTLHUWB"],"itemData":{"id":3314,"type":"article-journal","abstract":"As members of the Notothenioidei - the dominant fish taxon in Antarctic waters - the family Bathydraconidae includes 12 genera and 17 species. The knowledge of these species inhabiting an isolated environment is rather fragmentary, including their parasite fauna. Studies on fish hosts and their associated parasites can help gain insights into even remote ecosystems and be used to infer ecological roles in food webs; however, ecological studies on the Bathydraconidae are scarce.","container-title":"Parasites &amp; Vectors","DOI":"10.1186/s13071-017-2176-7","ISSN":"1756-3305","issue":"1","journalAbbreviation":"Parasites Vectors","language":"en","page":"235","source":"Springer Link","title":"Parasite fauna of the Antarctic dragonfish &lt;i&gt;Parachaenichthys charcoti&lt;/i&gt; (Perciformes: Bathydraconidae) and closely related Bathydraconidae from the Antarctic Peninsula, Southern Ocean","title-short":"Parasite fauna of the Antarctic dragonfish Parachaenichthys charcoti (Perciformes","volume":"10","author":[{"family":"Münster","given":"Julian"},{"family":"Kochmann","given":"Judith"},{"family":"Grigat","given":"Juline"},{"family":"Klimpel","given":"Sven"},{"family":"Kuhn","given":"Thomas"}],"issued":{"date-parts":[["2017",5,12]]}}}],"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5,54,55</w:t>
            </w:r>
            <w:r>
              <w:rPr>
                <w:rFonts w:ascii="Arial" w:eastAsia="Times New Roman" w:hAnsi="Arial" w:cs="Arial"/>
                <w:sz w:val="20"/>
                <w:szCs w:val="20"/>
                <w:lang w:val="de-DE" w:eastAsia="de-DE"/>
              </w:rPr>
              <w:fldChar w:fldCharType="end"/>
            </w:r>
          </w:p>
        </w:tc>
      </w:tr>
      <w:tr w:rsidR="00DC1B83" w:rsidRPr="001557D4" w14:paraId="419A41E0"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7411786B" w14:textId="77777777" w:rsidR="00DC1B83" w:rsidRPr="00CE6075" w:rsidRDefault="00DC1B83" w:rsidP="00DC1B83">
            <w:pPr>
              <w:rPr>
                <w:rFonts w:ascii="Arial" w:eastAsia="Times New Roman" w:hAnsi="Arial" w:cs="Arial"/>
                <w:sz w:val="20"/>
                <w:szCs w:val="20"/>
                <w:lang w:val="de-DE" w:eastAsia="de-DE"/>
              </w:rPr>
            </w:pPr>
          </w:p>
        </w:tc>
        <w:tc>
          <w:tcPr>
            <w:tcW w:w="3544" w:type="dxa"/>
            <w:shd w:val="clear" w:color="auto" w:fill="auto"/>
            <w:noWrap/>
            <w:hideMark/>
          </w:tcPr>
          <w:p w14:paraId="5D459E73"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Racovitzia</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glacialis</w:t>
            </w:r>
            <w:proofErr w:type="spellEnd"/>
          </w:p>
        </w:tc>
        <w:tc>
          <w:tcPr>
            <w:tcW w:w="3260" w:type="dxa"/>
            <w:shd w:val="clear" w:color="auto" w:fill="auto"/>
            <w:noWrap/>
            <w:hideMark/>
          </w:tcPr>
          <w:p w14:paraId="52DC8C1A"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71F7919E"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NqSLkUmP","properties":{"formattedCitation":"\\super 55\\nosupersub{}","plainCitation":"55","noteIndex":0},"citationItems":[{"id":3314,"uris":["http://zotero.org/users/3032824/items/AYTLHUWB"],"uri":["http://zotero.org/users/3032824/items/AYTLHUWB"],"itemData":{"id":3314,"type":"article-journal","abstract":"As members of the Notothenioidei - the dominant fish taxon in Antarctic waters - the family Bathydraconidae includes 12 genera and 17 species. The knowledge of these species inhabiting an isolated environment is rather fragmentary, including their parasite fauna. Studies on fish hosts and their associated parasites can help gain insights into even remote ecosystems and be used to infer ecological roles in food webs; however, ecological studies on the Bathydraconidae are scarce.","container-title":"Parasites &amp; Vectors","DOI":"10.1186/s13071-017-2176-7","ISSN":"1756-3305","issue":"1","journalAbbreviation":"Parasites Vectors","language":"en","page":"235","source":"Springer Link","title":"Parasite fauna of the Antarctic dragonfish &lt;i&gt;Parachaenichthys charcoti&lt;/i&gt; (Perciformes: Bathydraconidae) and closely related Bathydraconidae from the Antarctic Peninsula, Southern Ocean","title-short":"Parasite fauna of the Antarctic dragonfish Parachaenichthys charcoti (Perciformes","volume":"10","author":[{"family":"Münster","given":"Julian"},{"family":"Kochmann","given":"Judith"},{"family":"Grigat","given":"Juline"},{"family":"Klimpel","given":"Sven"},{"family":"Kuhn","given":"Thomas"}],"issued":{"date-parts":[["2017",5,12]]}}}],"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55</w:t>
            </w:r>
            <w:r>
              <w:rPr>
                <w:rFonts w:ascii="Arial" w:eastAsia="Times New Roman" w:hAnsi="Arial" w:cs="Arial"/>
                <w:sz w:val="20"/>
                <w:szCs w:val="20"/>
                <w:lang w:val="de-DE" w:eastAsia="de-DE"/>
              </w:rPr>
              <w:fldChar w:fldCharType="end"/>
            </w:r>
          </w:p>
        </w:tc>
      </w:tr>
      <w:tr w:rsidR="00DD2BB1" w:rsidRPr="001557D4" w14:paraId="554585D1" w14:textId="77777777" w:rsidTr="00DD2BB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tcPr>
          <w:p w14:paraId="55DE025E" w14:textId="77777777" w:rsidR="00DD2BB1" w:rsidRPr="00CE6075" w:rsidRDefault="00DD2BB1" w:rsidP="00DC1B83">
            <w:pPr>
              <w:rPr>
                <w:rFonts w:ascii="Arial" w:eastAsia="Times New Roman" w:hAnsi="Arial" w:cs="Arial"/>
                <w:sz w:val="20"/>
                <w:szCs w:val="20"/>
                <w:lang w:val="de-DE" w:eastAsia="de-DE"/>
              </w:rPr>
            </w:pPr>
          </w:p>
        </w:tc>
        <w:tc>
          <w:tcPr>
            <w:tcW w:w="3544" w:type="dxa"/>
            <w:shd w:val="clear" w:color="auto" w:fill="F2F2F2" w:themeFill="background1" w:themeFillShade="F2"/>
            <w:noWrap/>
          </w:tcPr>
          <w:p w14:paraId="410DC1BD" w14:textId="77777777" w:rsidR="00DD2BB1" w:rsidRPr="00CE6075" w:rsidRDefault="00DD2BB1"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Pr>
                <w:rFonts w:ascii="Arial" w:eastAsia="Times New Roman" w:hAnsi="Arial" w:cs="Arial"/>
                <w:i/>
                <w:iCs/>
                <w:sz w:val="20"/>
                <w:szCs w:val="20"/>
                <w:lang w:val="de-DE" w:eastAsia="de-DE"/>
              </w:rPr>
              <w:t>Cryodraco</w:t>
            </w:r>
            <w:proofErr w:type="spellEnd"/>
            <w:r>
              <w:rPr>
                <w:rFonts w:ascii="Arial" w:eastAsia="Times New Roman" w:hAnsi="Arial" w:cs="Arial"/>
                <w:i/>
                <w:iCs/>
                <w:sz w:val="20"/>
                <w:szCs w:val="20"/>
                <w:lang w:val="de-DE" w:eastAsia="de-DE"/>
              </w:rPr>
              <w:t xml:space="preserve"> </w:t>
            </w:r>
            <w:proofErr w:type="spellStart"/>
            <w:r>
              <w:rPr>
                <w:rFonts w:ascii="Arial" w:eastAsia="Times New Roman" w:hAnsi="Arial" w:cs="Arial"/>
                <w:i/>
                <w:iCs/>
                <w:sz w:val="20"/>
                <w:szCs w:val="20"/>
                <w:lang w:val="de-DE" w:eastAsia="de-DE"/>
              </w:rPr>
              <w:t>antarcticus</w:t>
            </w:r>
            <w:proofErr w:type="spellEnd"/>
          </w:p>
        </w:tc>
        <w:tc>
          <w:tcPr>
            <w:tcW w:w="3260" w:type="dxa"/>
            <w:shd w:val="clear" w:color="auto" w:fill="F2F2F2" w:themeFill="background1" w:themeFillShade="F2"/>
            <w:noWrap/>
          </w:tcPr>
          <w:p w14:paraId="47CE5796" w14:textId="77777777" w:rsidR="00DD2BB1" w:rsidRPr="00CE6075" w:rsidRDefault="00DD2BB1"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roofErr w:type="spellStart"/>
            <w:r w:rsidRPr="00CE6075">
              <w:rPr>
                <w:rFonts w:ascii="Arial" w:eastAsia="Times New Roman" w:hAnsi="Arial" w:cs="Arial"/>
                <w:sz w:val="20"/>
                <w:szCs w:val="20"/>
                <w:lang w:val="de-DE" w:eastAsia="de-DE"/>
              </w:rPr>
              <w:t>Channichthyidae</w:t>
            </w:r>
            <w:proofErr w:type="spellEnd"/>
            <w:r w:rsidRPr="00CE6075">
              <w:rPr>
                <w:rFonts w:ascii="Arial" w:eastAsia="Times New Roman" w:hAnsi="Arial" w:cs="Arial"/>
                <w:sz w:val="20"/>
                <w:szCs w:val="20"/>
                <w:lang w:val="de-DE" w:eastAsia="de-DE"/>
              </w:rPr>
              <w:t xml:space="preserve"> (</w:t>
            </w:r>
            <w:proofErr w:type="spellStart"/>
            <w:r w:rsidRPr="00CE6075">
              <w:rPr>
                <w:rFonts w:ascii="Arial" w:eastAsia="Times New Roman" w:hAnsi="Arial" w:cs="Arial"/>
                <w:sz w:val="20"/>
                <w:szCs w:val="20"/>
                <w:lang w:val="de-DE" w:eastAsia="de-DE"/>
              </w:rPr>
              <w:t>Notothenioidei</w:t>
            </w:r>
            <w:proofErr w:type="spellEnd"/>
            <w:r w:rsidRPr="00CE6075">
              <w:rPr>
                <w:rFonts w:ascii="Arial" w:eastAsia="Times New Roman" w:hAnsi="Arial" w:cs="Arial"/>
                <w:sz w:val="20"/>
                <w:szCs w:val="20"/>
                <w:lang w:val="de-DE" w:eastAsia="de-DE"/>
              </w:rPr>
              <w:t>)</w:t>
            </w:r>
          </w:p>
        </w:tc>
        <w:tc>
          <w:tcPr>
            <w:tcW w:w="1120" w:type="dxa"/>
            <w:shd w:val="clear" w:color="auto" w:fill="F2F2F2" w:themeFill="background1" w:themeFillShade="F2"/>
            <w:noWrap/>
          </w:tcPr>
          <w:p w14:paraId="5202ECDC" w14:textId="77777777" w:rsidR="00DD2BB1" w:rsidRDefault="00DD2BB1" w:rsidP="00DD2BB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7HmlaVwr","properties":{"formattedCitation":"\\super 67\\nosupersub{}","plainCitation":"67","noteIndex":0},"citationItems":[{"id":3319,"uris":["http://zotero.org/users/3032824/items/4UYCLUKQ"],"uri":["http://zotero.org/users/3032824/items/4UYCLUKQ"],"itemData":{"id":3319,"type":"article-journal","container-title":"Acta Parasitologica","page":"188-192","title":"Biometrical variability and occurrence of &lt;i&gt;Ascarophis nototheniae&lt;/i&gt; (Nematoda, Cystidicolidae), a parasitic nematode of Antarctic and subantarctic fishes.","volume":"44","author":[{"family":"Rocka","given":"Anna"}],"issued":{"date-parts":[["1999"]]}}}],"schema":"https://github.com/citation-style-language/schema/raw/master/csl-citation.json"} </w:instrText>
            </w:r>
            <w:r>
              <w:rPr>
                <w:rFonts w:ascii="Arial" w:eastAsia="Times New Roman" w:hAnsi="Arial" w:cs="Arial"/>
                <w:sz w:val="20"/>
                <w:szCs w:val="20"/>
                <w:lang w:val="de-DE" w:eastAsia="de-DE"/>
              </w:rPr>
              <w:fldChar w:fldCharType="separate"/>
            </w:r>
            <w:r w:rsidRPr="00DD2BB1">
              <w:rPr>
                <w:rFonts w:ascii="Arial" w:hAnsi="Arial" w:cs="Arial"/>
                <w:sz w:val="20"/>
                <w:szCs w:val="24"/>
                <w:vertAlign w:val="superscript"/>
              </w:rPr>
              <w:t>67</w:t>
            </w:r>
            <w:r>
              <w:rPr>
                <w:rFonts w:ascii="Arial" w:eastAsia="Times New Roman" w:hAnsi="Arial" w:cs="Arial"/>
                <w:sz w:val="20"/>
                <w:szCs w:val="20"/>
                <w:lang w:val="de-DE" w:eastAsia="de-DE"/>
              </w:rPr>
              <w:fldChar w:fldCharType="end"/>
            </w:r>
          </w:p>
        </w:tc>
      </w:tr>
      <w:tr w:rsidR="00DC1B83" w:rsidRPr="001557D4" w14:paraId="460DB286"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672B9138" w14:textId="77777777" w:rsidR="00DC1B83" w:rsidRPr="00CE6075" w:rsidRDefault="00DC1B83" w:rsidP="00DC1B83">
            <w:pPr>
              <w:rPr>
                <w:rFonts w:ascii="Arial" w:eastAsia="Times New Roman" w:hAnsi="Arial" w:cs="Arial"/>
                <w:sz w:val="20"/>
                <w:szCs w:val="20"/>
                <w:lang w:val="de-DE" w:eastAsia="de-DE"/>
              </w:rPr>
            </w:pPr>
          </w:p>
        </w:tc>
        <w:tc>
          <w:tcPr>
            <w:tcW w:w="3544" w:type="dxa"/>
            <w:shd w:val="clear" w:color="auto" w:fill="F2F2F2" w:themeFill="background1" w:themeFillShade="F2"/>
            <w:noWrap/>
            <w:hideMark/>
          </w:tcPr>
          <w:p w14:paraId="0D6EF993"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Pseudochaenichthy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georgianus</w:t>
            </w:r>
            <w:proofErr w:type="spellEnd"/>
          </w:p>
        </w:tc>
        <w:tc>
          <w:tcPr>
            <w:tcW w:w="3260" w:type="dxa"/>
            <w:shd w:val="clear" w:color="auto" w:fill="F2F2F2" w:themeFill="background1" w:themeFillShade="F2"/>
            <w:noWrap/>
            <w:hideMark/>
          </w:tcPr>
          <w:p w14:paraId="756922EA"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F2F2F2" w:themeFill="background1" w:themeFillShade="F2"/>
            <w:noWrap/>
            <w:hideMark/>
          </w:tcPr>
          <w:p w14:paraId="5D6D52C8"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dHBpecDu","properties":{"formattedCitation":"\\super 45\\nosupersub{}","plainCitation":"45","noteIndex":0},"citationItems":[{"id":3306,"uris":["http://zotero.org/users/3032824/items/GH8R7AVP"],"uri":["http://zotero.org/users/3032824/items/GH8R7AVP"],"itemData":{"id":3306,"type":"article-journal","abstract":"Due to its remote and isolated location, Antarctica is home to a unique diversity of species. The harsh conditions have shaped a primarily highly adapted endemic fauna. This includes the notothenioid family Channichthyidae. Their exceptional physiological adaptations have made this family of icefish the focus of many studies. However, studies on their ecology, especially on their parasite fauna, are comparatively rare. Parasites, directly linked to the food chain, can function as biological indicators and provide valuable information on host ecology (e.g., trophic interactions) even in remote habitats with limited accessibility, such as the Southern Ocean. In the present study, channichthyid fish (Champsocephalus gunnari: n = 25, Chaenodraco wilsoni: n = 33, Neopagetopsis ionah: n = 3, Pagetopsis macropterus: n = 4, Pseudochaenichthys georgianus: n = 15) were collected off South Shetland Island, Elephant Island, and the tip of the Antarctic Peninsula (CCAML statistical subarea 48.1). The parasite fauna consisted of 14 genera and 15 species, belonging to the six taxonomic groups including Digenea (four species), Nematoda (four), Cestoda (two), Acanthocephala (one), Hirudinea (three), and Copepoda (one). The stomach contents were less diverse with only Crustacea (Euphausiacea, Amphipoda) recovered from all examined fishes. Overall, 15 new parasite-host records could be established, and possibly a undescribed genotype or even species might exist among the nematodes.","container-title":"PeerJ","DOI":"10.7717/peerj.4638","ISSN":"2167-8359","journalAbbreviation":"PeerJ","language":"en","note":"publisher: PeerJ Inc.","page":"e4638","source":"peerj.com","title":"Lighten up the dark: metazoan parasites as indicators for the ecology of Antarctic crocodile icefish (Channichthyidae) from the north-west Antarctic Peninsula","title-short":"Lighten up the dark","volume":"6","author":[{"family":"Kuhn","given":"Thomas"},{"family":"Zizka","given":"Vera M. A."},{"family":"Münster","given":"Julian"},{"family":"Klapper","given":"Regina"},{"family":"Mattiucci","given":"Simonetta"},{"family":"Kochmann","given":"Judith"},{"family":"Klimpel","given":"Sven"}],"issued":{"date-parts":[["2018",5,11]]}}}],"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45</w:t>
            </w:r>
            <w:r>
              <w:rPr>
                <w:rFonts w:ascii="Arial" w:eastAsia="Times New Roman" w:hAnsi="Arial" w:cs="Arial"/>
                <w:sz w:val="20"/>
                <w:szCs w:val="20"/>
                <w:lang w:val="de-DE" w:eastAsia="de-DE"/>
              </w:rPr>
              <w:fldChar w:fldCharType="end"/>
            </w:r>
          </w:p>
        </w:tc>
      </w:tr>
      <w:tr w:rsidR="00DC1B83" w:rsidRPr="001557D4" w14:paraId="79A5F112"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16869FCA" w14:textId="77777777" w:rsidR="00DC1B83" w:rsidRPr="00CE6075" w:rsidRDefault="00DC1B83" w:rsidP="00DC1B83">
            <w:pPr>
              <w:rPr>
                <w:rFonts w:ascii="Arial" w:eastAsia="Times New Roman" w:hAnsi="Arial" w:cs="Arial"/>
                <w:sz w:val="20"/>
                <w:szCs w:val="20"/>
                <w:lang w:val="de-DE" w:eastAsia="de-DE"/>
              </w:rPr>
            </w:pPr>
          </w:p>
        </w:tc>
        <w:tc>
          <w:tcPr>
            <w:tcW w:w="3544" w:type="dxa"/>
            <w:shd w:val="clear" w:color="auto" w:fill="auto"/>
            <w:noWrap/>
            <w:hideMark/>
          </w:tcPr>
          <w:p w14:paraId="45ACCB72"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Harpagifer</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antarcticus</w:t>
            </w:r>
            <w:proofErr w:type="spellEnd"/>
          </w:p>
        </w:tc>
        <w:tc>
          <w:tcPr>
            <w:tcW w:w="3260" w:type="dxa"/>
            <w:shd w:val="clear" w:color="auto" w:fill="auto"/>
            <w:noWrap/>
            <w:hideMark/>
          </w:tcPr>
          <w:p w14:paraId="11059DB2"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roofErr w:type="spellStart"/>
            <w:r w:rsidRPr="00CE6075">
              <w:rPr>
                <w:rFonts w:ascii="Arial" w:eastAsia="Times New Roman" w:hAnsi="Arial" w:cs="Arial"/>
                <w:sz w:val="20"/>
                <w:szCs w:val="20"/>
                <w:lang w:val="de-DE" w:eastAsia="de-DE"/>
              </w:rPr>
              <w:t>Harpagiferidae</w:t>
            </w:r>
            <w:proofErr w:type="spellEnd"/>
            <w:r w:rsidRPr="00CE6075">
              <w:rPr>
                <w:rFonts w:ascii="Arial" w:eastAsia="Times New Roman" w:hAnsi="Arial" w:cs="Arial"/>
                <w:sz w:val="20"/>
                <w:szCs w:val="20"/>
                <w:lang w:val="de-DE" w:eastAsia="de-DE"/>
              </w:rPr>
              <w:t xml:space="preserve"> (</w:t>
            </w:r>
            <w:proofErr w:type="spellStart"/>
            <w:r w:rsidRPr="00CE6075">
              <w:rPr>
                <w:rFonts w:ascii="Arial" w:eastAsia="Times New Roman" w:hAnsi="Arial" w:cs="Arial"/>
                <w:sz w:val="20"/>
                <w:szCs w:val="20"/>
                <w:lang w:val="de-DE" w:eastAsia="de-DE"/>
              </w:rPr>
              <w:t>Notothenioidei</w:t>
            </w:r>
            <w:proofErr w:type="spellEnd"/>
            <w:r w:rsidRPr="00CE6075">
              <w:rPr>
                <w:rFonts w:ascii="Arial" w:eastAsia="Times New Roman" w:hAnsi="Arial" w:cs="Arial"/>
                <w:sz w:val="20"/>
                <w:szCs w:val="20"/>
                <w:lang w:val="de-DE" w:eastAsia="de-DE"/>
              </w:rPr>
              <w:t>)</w:t>
            </w:r>
          </w:p>
        </w:tc>
        <w:tc>
          <w:tcPr>
            <w:tcW w:w="1120" w:type="dxa"/>
            <w:shd w:val="clear" w:color="auto" w:fill="auto"/>
            <w:noWrap/>
            <w:hideMark/>
          </w:tcPr>
          <w:p w14:paraId="1F7F81DE" w14:textId="77777777" w:rsidR="00DC1B83" w:rsidRPr="00CE6075" w:rsidRDefault="00DC1B83" w:rsidP="00DD2BB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sidR="00DD2BB1">
              <w:rPr>
                <w:rFonts w:ascii="Arial" w:eastAsia="Times New Roman" w:hAnsi="Arial" w:cs="Arial"/>
                <w:sz w:val="20"/>
                <w:szCs w:val="20"/>
                <w:lang w:val="de-DE" w:eastAsia="de-DE"/>
              </w:rPr>
              <w:instrText xml:space="preserve"> ADDIN ZOTERO_ITEM CSL_CITATION {"citationID":"rOWI2ADw","properties":{"formattedCitation":"\\super 66\\nosupersub{}","plainCitation":"66","noteIndex":0},"citationItems":[{"id":3328,"uris":["http://zotero.org/users/3032824/items/MGVDH39U"],"uri":["http://zotero.org/users/3032824/items/MGVDH39U"],"itemData":{"id":3328,"type":"article-journal","container-title":"Acta Parasitologica","page":"125-130","title":"Endoparasitic worms of &lt;i&gt;Harpagifer antarcticus&lt;/i&gt; off the South Shetland Islands (Antarctic).","volume":"44","author":[{"family":"Zdzitowiecki","given":"Krzysztof"},{"family":"Zadrozny","given":"T."}],"issued":{"date-parts":[["1999"]]}}}],"schema":"https://github.com/citation-style-language/schema/raw/master/csl-citation.json"} </w:instrText>
            </w:r>
            <w:r>
              <w:rPr>
                <w:rFonts w:ascii="Arial" w:eastAsia="Times New Roman" w:hAnsi="Arial" w:cs="Arial"/>
                <w:sz w:val="20"/>
                <w:szCs w:val="20"/>
                <w:lang w:val="de-DE" w:eastAsia="de-DE"/>
              </w:rPr>
              <w:fldChar w:fldCharType="separate"/>
            </w:r>
            <w:r w:rsidR="00DD2BB1" w:rsidRPr="00DD2BB1">
              <w:rPr>
                <w:rFonts w:ascii="Arial" w:hAnsi="Arial" w:cs="Arial"/>
                <w:sz w:val="20"/>
                <w:szCs w:val="24"/>
                <w:vertAlign w:val="superscript"/>
              </w:rPr>
              <w:t>66</w:t>
            </w:r>
            <w:r>
              <w:rPr>
                <w:rFonts w:ascii="Arial" w:eastAsia="Times New Roman" w:hAnsi="Arial" w:cs="Arial"/>
                <w:sz w:val="20"/>
                <w:szCs w:val="20"/>
                <w:lang w:val="de-DE" w:eastAsia="de-DE"/>
              </w:rPr>
              <w:fldChar w:fldCharType="end"/>
            </w:r>
          </w:p>
        </w:tc>
      </w:tr>
      <w:tr w:rsidR="00DC1B83" w:rsidRPr="00023938" w14:paraId="2EB7F9D4"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6E1E2E0E" w14:textId="77777777" w:rsidR="00DC1B83" w:rsidRPr="00CE6075" w:rsidRDefault="00DC1B83" w:rsidP="00DC1B83">
            <w:pPr>
              <w:rPr>
                <w:rFonts w:ascii="Arial" w:eastAsia="Times New Roman" w:hAnsi="Arial" w:cs="Arial"/>
                <w:sz w:val="20"/>
                <w:szCs w:val="20"/>
                <w:lang w:val="de-DE" w:eastAsia="de-DE"/>
              </w:rPr>
            </w:pPr>
          </w:p>
        </w:tc>
        <w:tc>
          <w:tcPr>
            <w:tcW w:w="3544" w:type="dxa"/>
            <w:shd w:val="clear" w:color="auto" w:fill="F2F2F2" w:themeFill="background1" w:themeFillShade="F2"/>
            <w:noWrap/>
            <w:hideMark/>
          </w:tcPr>
          <w:p w14:paraId="16D9CC4B"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Macroururs</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carinatus</w:t>
            </w:r>
            <w:proofErr w:type="spellEnd"/>
          </w:p>
        </w:tc>
        <w:tc>
          <w:tcPr>
            <w:tcW w:w="3260" w:type="dxa"/>
            <w:shd w:val="clear" w:color="auto" w:fill="F2F2F2" w:themeFill="background1" w:themeFillShade="F2"/>
            <w:noWrap/>
            <w:hideMark/>
          </w:tcPr>
          <w:p w14:paraId="3C7F20CE"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roofErr w:type="spellStart"/>
            <w:r w:rsidRPr="00CE6075">
              <w:rPr>
                <w:rFonts w:ascii="Arial" w:eastAsia="Times New Roman" w:hAnsi="Arial" w:cs="Arial"/>
                <w:sz w:val="20"/>
                <w:szCs w:val="20"/>
                <w:lang w:val="de-DE" w:eastAsia="de-DE"/>
              </w:rPr>
              <w:t>Macrouridae</w:t>
            </w:r>
            <w:proofErr w:type="spellEnd"/>
            <w:r>
              <w:rPr>
                <w:rFonts w:ascii="Arial" w:eastAsia="Times New Roman" w:hAnsi="Arial" w:cs="Arial"/>
                <w:sz w:val="20"/>
                <w:szCs w:val="20"/>
                <w:lang w:val="de-DE" w:eastAsia="de-DE"/>
              </w:rPr>
              <w:t xml:space="preserve"> (</w:t>
            </w:r>
            <w:proofErr w:type="spellStart"/>
            <w:r>
              <w:rPr>
                <w:rFonts w:ascii="Arial" w:eastAsia="Times New Roman" w:hAnsi="Arial" w:cs="Arial"/>
                <w:sz w:val="20"/>
                <w:szCs w:val="20"/>
                <w:lang w:val="de-DE" w:eastAsia="de-DE"/>
              </w:rPr>
              <w:t>Gadiformes</w:t>
            </w:r>
            <w:proofErr w:type="spellEnd"/>
            <w:r>
              <w:rPr>
                <w:rFonts w:ascii="Arial" w:eastAsia="Times New Roman" w:hAnsi="Arial" w:cs="Arial"/>
                <w:sz w:val="20"/>
                <w:szCs w:val="20"/>
                <w:lang w:val="de-DE" w:eastAsia="de-DE"/>
              </w:rPr>
              <w:t>)</w:t>
            </w:r>
          </w:p>
        </w:tc>
        <w:tc>
          <w:tcPr>
            <w:tcW w:w="1120" w:type="dxa"/>
            <w:shd w:val="clear" w:color="auto" w:fill="F2F2F2" w:themeFill="background1" w:themeFillShade="F2"/>
            <w:noWrap/>
            <w:hideMark/>
          </w:tcPr>
          <w:p w14:paraId="741A4437" w14:textId="77777777" w:rsidR="00DC1B83" w:rsidRPr="00023938"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en-US" w:eastAsia="de-DE"/>
              </w:rPr>
              <w:instrText xml:space="preserve"> ADDIN ZOTERO_ITEM CSL_CITATION {"citationID":"Jr85Oq4h","properties":{"formattedCitation":"\\super 46\\nosupersub{}","plainCitation":"46","noteIndex":0},"citationItems":[{"id":3303,"uris":["http://zotero.org/users/3032824/items/UITM7ARU"],"uri":["http://zotero.org/users/3032824/items/UITM7ARU"],"itemData":{"id":3303,"type":"article-journal","container-title":"Biologicheskie Nauki","language":"Russian","page":"21-25","title":"Ecological characteristics of the parasite fauna of &lt;i&gt;Macrourus carinatus&lt;/i&gt; Gunther.","volume":"2","author":[{"family":"Gaevskaya","given":"A. V."},{"family":"Rodyuk","given":"G. N."}],"issued":{"date-parts":[["1988"]]}}}],"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46</w:t>
            </w:r>
            <w:r>
              <w:rPr>
                <w:rFonts w:ascii="Arial" w:eastAsia="Times New Roman" w:hAnsi="Arial" w:cs="Arial"/>
                <w:sz w:val="20"/>
                <w:szCs w:val="20"/>
                <w:lang w:val="de-DE" w:eastAsia="de-DE"/>
              </w:rPr>
              <w:fldChar w:fldCharType="end"/>
            </w:r>
          </w:p>
        </w:tc>
      </w:tr>
      <w:tr w:rsidR="00DD2BB1" w:rsidRPr="00023938" w14:paraId="1DD32E58" w14:textId="77777777" w:rsidTr="0016343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tcPr>
          <w:p w14:paraId="62F7F9A1" w14:textId="77777777" w:rsidR="00DD2BB1" w:rsidRPr="00CE6075" w:rsidRDefault="00DD2BB1" w:rsidP="00DC1B83">
            <w:pPr>
              <w:rPr>
                <w:rFonts w:ascii="Arial" w:eastAsia="Times New Roman" w:hAnsi="Arial" w:cs="Arial"/>
                <w:sz w:val="20"/>
                <w:szCs w:val="20"/>
                <w:lang w:val="de-DE" w:eastAsia="de-DE"/>
              </w:rPr>
            </w:pPr>
          </w:p>
        </w:tc>
        <w:tc>
          <w:tcPr>
            <w:tcW w:w="3544" w:type="dxa"/>
            <w:shd w:val="clear" w:color="auto" w:fill="FFFFFF" w:themeFill="background1"/>
            <w:noWrap/>
          </w:tcPr>
          <w:p w14:paraId="5E30777E" w14:textId="77777777" w:rsidR="00DD2BB1" w:rsidRPr="00CE6075" w:rsidRDefault="00DD2BB1"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Pr>
                <w:rFonts w:ascii="Arial" w:eastAsia="Times New Roman" w:hAnsi="Arial" w:cs="Arial"/>
                <w:i/>
                <w:iCs/>
                <w:sz w:val="20"/>
                <w:szCs w:val="20"/>
                <w:lang w:val="de-DE" w:eastAsia="de-DE"/>
              </w:rPr>
              <w:t>Dissostichus</w:t>
            </w:r>
            <w:proofErr w:type="spellEnd"/>
            <w:r>
              <w:rPr>
                <w:rFonts w:ascii="Arial" w:eastAsia="Times New Roman" w:hAnsi="Arial" w:cs="Arial"/>
                <w:i/>
                <w:iCs/>
                <w:sz w:val="20"/>
                <w:szCs w:val="20"/>
                <w:lang w:val="de-DE" w:eastAsia="de-DE"/>
              </w:rPr>
              <w:t xml:space="preserve"> </w:t>
            </w:r>
            <w:proofErr w:type="spellStart"/>
            <w:r>
              <w:rPr>
                <w:rFonts w:ascii="Arial" w:eastAsia="Times New Roman" w:hAnsi="Arial" w:cs="Arial"/>
                <w:i/>
                <w:iCs/>
                <w:sz w:val="20"/>
                <w:szCs w:val="20"/>
                <w:lang w:val="de-DE" w:eastAsia="de-DE"/>
              </w:rPr>
              <w:t>eleginoides</w:t>
            </w:r>
            <w:proofErr w:type="spellEnd"/>
          </w:p>
        </w:tc>
        <w:tc>
          <w:tcPr>
            <w:tcW w:w="3260" w:type="dxa"/>
            <w:shd w:val="clear" w:color="auto" w:fill="FFFFFF" w:themeFill="background1"/>
            <w:noWrap/>
          </w:tcPr>
          <w:p w14:paraId="04650D18" w14:textId="77777777" w:rsidR="00DD2BB1" w:rsidRPr="00CE6075" w:rsidRDefault="00DD2BB1"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roofErr w:type="spellStart"/>
            <w:r w:rsidRPr="00CE6075">
              <w:rPr>
                <w:rFonts w:ascii="Arial" w:eastAsia="Times New Roman" w:hAnsi="Arial" w:cs="Arial"/>
                <w:sz w:val="20"/>
                <w:szCs w:val="20"/>
                <w:lang w:val="de-DE" w:eastAsia="de-DE"/>
              </w:rPr>
              <w:t>Nototheniidae</w:t>
            </w:r>
            <w:proofErr w:type="spellEnd"/>
          </w:p>
        </w:tc>
        <w:tc>
          <w:tcPr>
            <w:tcW w:w="1120" w:type="dxa"/>
            <w:shd w:val="clear" w:color="auto" w:fill="FFFFFF" w:themeFill="background1"/>
            <w:noWrap/>
          </w:tcPr>
          <w:p w14:paraId="33B40FE9" w14:textId="77777777" w:rsidR="00DD2BB1" w:rsidRDefault="00DD2BB1" w:rsidP="00DD2BB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HKPeKUOD","properties":{"formattedCitation":"\\super 48\\nosupersub{}","plainCitation":"48","noteIndex":0},"citationItems":[{"id":3067,"uris":["http://zotero.org/users/3032824/items/AMGCQHGZ"],"uri":["http://zotero.org/users/3032824/items/AMGCQHGZ"],"itemData":{"id":3067,"type":"article-journal","container-title":"Polar Biology","journalAbbreviation":"Polar Biol.","page":"633-671","title":"Parasites of the Patagonian toothfish, &lt;i&gt;Dissostichus eleginoides&lt;/i&gt; Smitt 1898, in different parts of the Subantarctic.","volume":"288","author":[{"family":"Brickle","given":"P."},{"family":"MacKenzie","given":"K."},{"family":"Pike","given":"A."}],"issued":{"date-parts":[["2005"]]}}}],"schema":"https://github.com/citation-style-language/schema/raw/master/csl-citation.json"} </w:instrText>
            </w:r>
            <w:r>
              <w:rPr>
                <w:rFonts w:ascii="Arial" w:eastAsia="Times New Roman" w:hAnsi="Arial" w:cs="Arial"/>
                <w:sz w:val="20"/>
                <w:szCs w:val="20"/>
                <w:lang w:val="de-DE" w:eastAsia="de-DE"/>
              </w:rPr>
              <w:fldChar w:fldCharType="separate"/>
            </w:r>
            <w:r w:rsidRPr="00DD2BB1">
              <w:rPr>
                <w:rFonts w:ascii="Arial" w:hAnsi="Arial" w:cs="Arial"/>
                <w:sz w:val="20"/>
                <w:szCs w:val="24"/>
                <w:vertAlign w:val="superscript"/>
              </w:rPr>
              <w:t>48</w:t>
            </w:r>
            <w:r>
              <w:rPr>
                <w:rFonts w:ascii="Arial" w:eastAsia="Times New Roman" w:hAnsi="Arial" w:cs="Arial"/>
                <w:sz w:val="20"/>
                <w:szCs w:val="20"/>
                <w:lang w:val="de-DE" w:eastAsia="de-DE"/>
              </w:rPr>
              <w:fldChar w:fldCharType="end"/>
            </w:r>
          </w:p>
        </w:tc>
      </w:tr>
      <w:tr w:rsidR="00DC1B83" w:rsidRPr="00023938" w14:paraId="48373FF5"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49A5B17F" w14:textId="77777777" w:rsidR="00DC1B83" w:rsidRPr="00023938" w:rsidRDefault="00DC1B83" w:rsidP="00DC1B83">
            <w:pPr>
              <w:rPr>
                <w:rFonts w:ascii="Arial" w:eastAsia="Times New Roman" w:hAnsi="Arial" w:cs="Arial"/>
                <w:sz w:val="20"/>
                <w:szCs w:val="20"/>
                <w:lang w:val="en-US" w:eastAsia="de-DE"/>
              </w:rPr>
            </w:pPr>
          </w:p>
        </w:tc>
        <w:tc>
          <w:tcPr>
            <w:tcW w:w="3544" w:type="dxa"/>
            <w:shd w:val="clear" w:color="auto" w:fill="auto"/>
            <w:noWrap/>
            <w:hideMark/>
          </w:tcPr>
          <w:p w14:paraId="74973292"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Gobionotothen</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gibberifrons</w:t>
            </w:r>
            <w:proofErr w:type="spellEnd"/>
          </w:p>
        </w:tc>
        <w:tc>
          <w:tcPr>
            <w:tcW w:w="3260" w:type="dxa"/>
            <w:shd w:val="clear" w:color="auto" w:fill="auto"/>
            <w:noWrap/>
            <w:hideMark/>
          </w:tcPr>
          <w:p w14:paraId="677BF848"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19F0DC11"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HknA5nPO","properties":{"formattedCitation":"\\super 5\\nosupersub{}","plainCitation":"5","noteIndex":0},"citationItems":[{"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5</w:t>
            </w:r>
            <w:r>
              <w:rPr>
                <w:rFonts w:ascii="Arial" w:eastAsia="Times New Roman" w:hAnsi="Arial" w:cs="Arial"/>
                <w:sz w:val="20"/>
                <w:szCs w:val="20"/>
                <w:lang w:val="de-DE" w:eastAsia="de-DE"/>
              </w:rPr>
              <w:fldChar w:fldCharType="end"/>
            </w:r>
          </w:p>
        </w:tc>
      </w:tr>
      <w:tr w:rsidR="00DC1B83" w:rsidRPr="001557D4" w14:paraId="7340D641"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0A9D744C" w14:textId="77777777" w:rsidR="00DC1B83" w:rsidRPr="00CE6075" w:rsidRDefault="00DC1B83" w:rsidP="00DC1B83">
            <w:pPr>
              <w:rPr>
                <w:rFonts w:ascii="Arial" w:eastAsia="Times New Roman" w:hAnsi="Arial" w:cs="Arial"/>
                <w:sz w:val="20"/>
                <w:szCs w:val="20"/>
                <w:lang w:val="de-DE" w:eastAsia="de-DE"/>
              </w:rPr>
            </w:pPr>
          </w:p>
        </w:tc>
        <w:tc>
          <w:tcPr>
            <w:tcW w:w="3544" w:type="dxa"/>
            <w:shd w:val="clear" w:color="auto" w:fill="auto"/>
            <w:noWrap/>
            <w:hideMark/>
          </w:tcPr>
          <w:p w14:paraId="5583365D"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Lepidonotothen</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squamifrons</w:t>
            </w:r>
            <w:proofErr w:type="spellEnd"/>
          </w:p>
        </w:tc>
        <w:tc>
          <w:tcPr>
            <w:tcW w:w="3260" w:type="dxa"/>
            <w:shd w:val="clear" w:color="auto" w:fill="auto"/>
            <w:noWrap/>
            <w:hideMark/>
          </w:tcPr>
          <w:p w14:paraId="25C974D0"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3C932009"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yII3TSl4","properties":{"formattedCitation":"\\super 3,5,29\\nosupersub{}","plainCitation":"3,5,29","noteIndex":0},"citationItems":[{"id":3274,"uris":["http://zotero.org/users/3032824/items/QFQD895J"],"uri":["http://zotero.org/users/3032824/items/QFQD895J"],"itemData":{"id":3274,"type":"article-journal","container-title":"Vestnik Zoologii","language":"Russian","page":"90-94","title":"Parasitofauna of Notothenioidei from waters of the Atlantic and Indian Oceans.","volume":"3","author":[{"family":"Parukhin","given":"A. M."},{"family":"Lyadov","given":"V. N."}],"issued":{"date-parts":[["1981"]]}}},{"id":3252,"uris":["http://zotero.org/users/3032824/items/RN7U47YF"],"uri":["http://zotero.org/users/3032824/items/RN7U47YF"],"itemData":{"id":3252,"type":"article-journal","container-title":"Vestnik Zoologii","page":"6-10","title":"Peculiarities of nototheniid fish helminth fauna in subantarctic sector of Indian Ocean.","volume":"3","author":[{"family":"Parukhin","given":"A. M."}],"issued":{"date-parts":[["1986"]]}}},{"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3,5,29</w:t>
            </w:r>
            <w:r>
              <w:rPr>
                <w:rFonts w:ascii="Arial" w:eastAsia="Times New Roman" w:hAnsi="Arial" w:cs="Arial"/>
                <w:sz w:val="20"/>
                <w:szCs w:val="20"/>
                <w:lang w:val="de-DE" w:eastAsia="de-DE"/>
              </w:rPr>
              <w:fldChar w:fldCharType="end"/>
            </w:r>
          </w:p>
        </w:tc>
      </w:tr>
      <w:tr w:rsidR="00DC1B83" w:rsidRPr="00023938" w14:paraId="2536F000"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1968656A" w14:textId="77777777" w:rsidR="00DC1B83" w:rsidRPr="00CE6075" w:rsidRDefault="00DC1B83" w:rsidP="00DC1B83">
            <w:pPr>
              <w:rPr>
                <w:rFonts w:ascii="Arial" w:eastAsia="Times New Roman" w:hAnsi="Arial" w:cs="Arial"/>
                <w:sz w:val="20"/>
                <w:szCs w:val="20"/>
                <w:lang w:val="de-DE" w:eastAsia="de-DE"/>
              </w:rPr>
            </w:pPr>
          </w:p>
        </w:tc>
        <w:tc>
          <w:tcPr>
            <w:tcW w:w="3544" w:type="dxa"/>
            <w:shd w:val="clear" w:color="auto" w:fill="auto"/>
            <w:noWrap/>
            <w:hideMark/>
          </w:tcPr>
          <w:p w14:paraId="55075944"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Notothenia</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acuta</w:t>
            </w:r>
            <w:proofErr w:type="spellEnd"/>
          </w:p>
        </w:tc>
        <w:tc>
          <w:tcPr>
            <w:tcW w:w="3260" w:type="dxa"/>
            <w:shd w:val="clear" w:color="auto" w:fill="auto"/>
            <w:noWrap/>
            <w:hideMark/>
          </w:tcPr>
          <w:p w14:paraId="15F863AB"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7514420D" w14:textId="77777777" w:rsidR="00DC1B83" w:rsidRPr="00CE6075"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Kx6eTmXF","properties":{"formattedCitation":"\\super 29\\nosupersub{}","plainCitation":"29","noteIndex":0},"citationItems":[{"id":3274,"uris":["http://zotero.org/users/3032824/items/QFQD895J"],"uri":["http://zotero.org/users/3032824/items/QFQD895J"],"itemData":{"id":3274,"type":"article-journal","container-title":"Vestnik Zoologii","language":"Russian","page":"90-94","title":"Parasitofauna of Notothenioidei from waters of the Atlantic and Indian Oceans.","volume":"3","author":[{"family":"Parukhin","given":"A. M."},{"family":"Lyadov","given":"V. N."}],"issued":{"date-parts":[["1981"]]}}}],"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29</w:t>
            </w:r>
            <w:r>
              <w:rPr>
                <w:rFonts w:ascii="Arial" w:eastAsia="Times New Roman" w:hAnsi="Arial" w:cs="Arial"/>
                <w:sz w:val="20"/>
                <w:szCs w:val="20"/>
                <w:lang w:val="de-DE" w:eastAsia="de-DE"/>
              </w:rPr>
              <w:fldChar w:fldCharType="end"/>
            </w:r>
          </w:p>
        </w:tc>
      </w:tr>
      <w:tr w:rsidR="00DC1B83" w:rsidRPr="001557D4" w14:paraId="75AA0F93"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47A1EC78" w14:textId="77777777" w:rsidR="00DC1B83" w:rsidRPr="00CE6075" w:rsidRDefault="00DC1B83" w:rsidP="00DC1B83">
            <w:pPr>
              <w:rPr>
                <w:rFonts w:ascii="Arial" w:eastAsia="Times New Roman" w:hAnsi="Arial" w:cs="Arial"/>
                <w:sz w:val="20"/>
                <w:szCs w:val="20"/>
                <w:lang w:val="de-DE" w:eastAsia="de-DE"/>
              </w:rPr>
            </w:pPr>
          </w:p>
        </w:tc>
        <w:tc>
          <w:tcPr>
            <w:tcW w:w="3544" w:type="dxa"/>
            <w:shd w:val="clear" w:color="auto" w:fill="auto"/>
            <w:noWrap/>
            <w:hideMark/>
          </w:tcPr>
          <w:p w14:paraId="29F9817A"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CE6075">
              <w:rPr>
                <w:rFonts w:ascii="Arial" w:eastAsia="Times New Roman" w:hAnsi="Arial" w:cs="Arial"/>
                <w:i/>
                <w:iCs/>
                <w:sz w:val="20"/>
                <w:szCs w:val="20"/>
                <w:lang w:val="de-DE" w:eastAsia="de-DE"/>
              </w:rPr>
              <w:t>Notothenia</w:t>
            </w:r>
            <w:proofErr w:type="spellEnd"/>
            <w:r w:rsidRPr="00CE6075">
              <w:rPr>
                <w:rFonts w:ascii="Arial" w:eastAsia="Times New Roman" w:hAnsi="Arial" w:cs="Arial"/>
                <w:i/>
                <w:iCs/>
                <w:sz w:val="20"/>
                <w:szCs w:val="20"/>
                <w:lang w:val="de-DE" w:eastAsia="de-DE"/>
              </w:rPr>
              <w:t xml:space="preserve"> </w:t>
            </w:r>
            <w:proofErr w:type="spellStart"/>
            <w:r w:rsidRPr="00CE6075">
              <w:rPr>
                <w:rFonts w:ascii="Arial" w:eastAsia="Times New Roman" w:hAnsi="Arial" w:cs="Arial"/>
                <w:i/>
                <w:iCs/>
                <w:sz w:val="20"/>
                <w:szCs w:val="20"/>
                <w:lang w:val="de-DE" w:eastAsia="de-DE"/>
              </w:rPr>
              <w:t>coriiceps</w:t>
            </w:r>
            <w:proofErr w:type="spellEnd"/>
          </w:p>
        </w:tc>
        <w:tc>
          <w:tcPr>
            <w:tcW w:w="3260" w:type="dxa"/>
            <w:shd w:val="clear" w:color="auto" w:fill="auto"/>
            <w:noWrap/>
            <w:hideMark/>
          </w:tcPr>
          <w:p w14:paraId="63E8DC8A" w14:textId="77777777" w:rsidR="00DC1B83" w:rsidRPr="00CE6075"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77619550" w14:textId="77777777" w:rsidR="00DC1B83" w:rsidRPr="001557D4"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de-DE" w:eastAsia="de-DE"/>
              </w:rPr>
              <w:fldChar w:fldCharType="begin"/>
            </w:r>
            <w:r>
              <w:rPr>
                <w:rFonts w:ascii="Arial" w:eastAsia="Times New Roman" w:hAnsi="Arial" w:cs="Arial"/>
                <w:sz w:val="20"/>
                <w:szCs w:val="20"/>
                <w:lang w:val="de-DE" w:eastAsia="de-DE"/>
              </w:rPr>
              <w:instrText xml:space="preserve"> ADDIN ZOTERO_ITEM CSL_CITATION {"citationID":"x8C1Xwbt","properties":{"formattedCitation":"\\super 43,49,50\\nosupersub{}","plainCitation":"43,49,50","noteIndex":0},"citationItems":[{"id":3316,"uris":["http://zotero.org/users/3032824/items/GHRH4MXR"],"uri":["http://zotero.org/users/3032824/items/GHRH4MXR"],"itemData":{"id":3316,"type":"article-journal","abstract":"Fifty specimens of Notothenia coriiceps caught in Potter Cove, King George Island, were examined for ecto- and endoparasites. Of the 22 parasite species found, 18 were helminths, 2 were hirudineans and 2 were crustaceans. The isopod Aega antarctica and an unidentified hirudinean are reported for the first time from this fish host. Dominant parasites were the adults of Aspersentis megarhynchus, the invasive stage of Corynosoma spp. (cystacanth) and the adults of Macvicaria pennelli, with respective prevalences of infestation of 94, 76 and 74%. The preferred sites of infestation were the pylorus and intestine, where five different larval (nematodes and cestodes) and eight adult (digeneans and acanthocephalans) parasite species were found. No adult nematodes and cestodes were found and no parasites could be isolated from the musculature. The results of the present study are related to previous findings on the parasite fauna of N. coriiceps. The comparison implies a high parasite diversity in this benthic Antarctic fish species. Most parasites found appear to have a wide range of distribution within Antarctic waters together with a low host specificity. Besides its role as final host for several species of trematodes and acanthocephalans, N. coriiceps serves as transmitter of parasite larvae to piscivorous birds and seals. It is concluded that the parasite fauna in Antarctic fish species provides important insights into the different habitat use and trophic relationship of their fish hosts.","container-title":"Polar Biology","DOI":"10.1007/s003000050265","ISSN":"1432-2056","issue":"6","journalAbbreviation":"Polar Biol","language":"en","page":"399-406","source":"Springer Link","title":"The role of the rock cod &lt;i&gt;Notothenia coriiceps&lt;/i&gt; Richardson, 1844  in the life-cycle of Antarctic parasites","volume":"19","author":[{"family":"Palm","given":"H. W."},{"family":"Reimann","given":"N."},{"family":"Spindler","given":"M."},{"family":"Plötz","given":"J."}],"issued":{"date-parts":[["1998",5,1]]}}},{"id":3300,"uris":["http://zotero.org/users/3032824/items/RNZEVZ4X"],"uri":["http://zotero.org/users/3032824/items/RNZEVZ4X"],"itemData":{"id":3300,"type":"article-journal","container-title":"Acta Parasitologica","page":"71-74","title":"A list of fish parasitic worms collected off Adelie Land (Antarctica).","volume":"43","author":[{"family":"Zdzitowiecki","given":"Krzysztof"},{"family":"Rocka","given":"Anna"},{"family":"Pisano","given":"Eva"},{"family":"Ozouf-Costaz","given":"Catherine"}],"issued":{"date-parts":[["1998"]]}}},{"id":3320,"uris":["http://zotero.org/users/3032824/items/IUCBBDHD"],"uri":["http://zotero.org/users/3032824/items/IUCBBDHD"],"itemData":{"id":3320,"type":"article-journal","container-title":"Helminthologia","page":"201-207","title":"Helminths of an Antarctic fish, &lt;i&gt;Notothenia coriiceps&lt;/i&gt;, from the Vernadsky Station (Western Antarctica) in comparison with Admiralty Bay (South Shetland Islands).","volume":"41","author":[{"family":"Zdzitowiecki","given":"Krzysztof"},{"family":"Laskowski","given":"Zdzisław"}],"issued":{"date-parts":[["2004"]]}}}],"schema":"https://github.com/citation-style-language/schema/raw/master/csl-citation.json"} </w:instrText>
            </w:r>
            <w:r>
              <w:rPr>
                <w:rFonts w:ascii="Arial" w:eastAsia="Times New Roman" w:hAnsi="Arial" w:cs="Arial"/>
                <w:sz w:val="20"/>
                <w:szCs w:val="20"/>
                <w:lang w:val="de-DE" w:eastAsia="de-DE"/>
              </w:rPr>
              <w:fldChar w:fldCharType="separate"/>
            </w:r>
            <w:r w:rsidRPr="003E61FA">
              <w:rPr>
                <w:rFonts w:ascii="Arial" w:hAnsi="Arial" w:cs="Arial"/>
                <w:sz w:val="20"/>
                <w:szCs w:val="24"/>
                <w:vertAlign w:val="superscript"/>
              </w:rPr>
              <w:t>43,49,50</w:t>
            </w:r>
            <w:r>
              <w:rPr>
                <w:rFonts w:ascii="Arial" w:eastAsia="Times New Roman" w:hAnsi="Arial" w:cs="Arial"/>
                <w:sz w:val="20"/>
                <w:szCs w:val="20"/>
                <w:lang w:val="de-DE" w:eastAsia="de-DE"/>
              </w:rPr>
              <w:fldChar w:fldCharType="end"/>
            </w:r>
          </w:p>
        </w:tc>
      </w:tr>
      <w:tr w:rsidR="00DC1B83" w:rsidRPr="001557D4" w14:paraId="2BEDD7DE"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182481CD" w14:textId="77777777" w:rsidR="00DC1B83" w:rsidRPr="001557D4" w:rsidRDefault="00DC1B83" w:rsidP="00DC1B83">
            <w:pPr>
              <w:rPr>
                <w:rFonts w:ascii="Arial" w:eastAsia="Times New Roman" w:hAnsi="Arial" w:cs="Arial"/>
                <w:sz w:val="20"/>
                <w:szCs w:val="20"/>
                <w:lang w:val="de-DE" w:eastAsia="de-DE"/>
              </w:rPr>
            </w:pPr>
          </w:p>
        </w:tc>
        <w:tc>
          <w:tcPr>
            <w:tcW w:w="3544" w:type="dxa"/>
            <w:shd w:val="clear" w:color="auto" w:fill="auto"/>
            <w:noWrap/>
            <w:hideMark/>
          </w:tcPr>
          <w:p w14:paraId="4B9451A4" w14:textId="77777777" w:rsidR="00DC1B83" w:rsidRPr="001557D4"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de-DE" w:eastAsia="de-DE"/>
              </w:rPr>
            </w:pPr>
            <w:proofErr w:type="spellStart"/>
            <w:r w:rsidRPr="001557D4">
              <w:rPr>
                <w:rFonts w:ascii="Arial" w:eastAsia="Times New Roman" w:hAnsi="Arial" w:cs="Arial"/>
                <w:i/>
                <w:iCs/>
                <w:sz w:val="20"/>
                <w:szCs w:val="20"/>
                <w:lang w:val="de-DE" w:eastAsia="de-DE"/>
              </w:rPr>
              <w:t>Notothenia</w:t>
            </w:r>
            <w:proofErr w:type="spellEnd"/>
            <w:r w:rsidRPr="001557D4">
              <w:rPr>
                <w:rFonts w:ascii="Arial" w:eastAsia="Times New Roman" w:hAnsi="Arial" w:cs="Arial"/>
                <w:i/>
                <w:iCs/>
                <w:sz w:val="20"/>
                <w:szCs w:val="20"/>
                <w:lang w:val="de-DE" w:eastAsia="de-DE"/>
              </w:rPr>
              <w:t xml:space="preserve"> </w:t>
            </w:r>
            <w:proofErr w:type="spellStart"/>
            <w:r w:rsidRPr="001557D4">
              <w:rPr>
                <w:rFonts w:ascii="Arial" w:eastAsia="Times New Roman" w:hAnsi="Arial" w:cs="Arial"/>
                <w:i/>
                <w:iCs/>
                <w:sz w:val="20"/>
                <w:szCs w:val="20"/>
                <w:lang w:val="de-DE" w:eastAsia="de-DE"/>
              </w:rPr>
              <w:t>rossi</w:t>
            </w:r>
            <w:proofErr w:type="spellEnd"/>
          </w:p>
        </w:tc>
        <w:tc>
          <w:tcPr>
            <w:tcW w:w="3260" w:type="dxa"/>
            <w:shd w:val="clear" w:color="auto" w:fill="auto"/>
            <w:noWrap/>
            <w:hideMark/>
          </w:tcPr>
          <w:p w14:paraId="140CD4F3" w14:textId="77777777" w:rsidR="00DC1B83" w:rsidRPr="001557D4"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4B5235FC" w14:textId="77777777" w:rsidR="00DC1B83" w:rsidRPr="001557D4"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en-US" w:eastAsia="de-DE"/>
              </w:rPr>
              <w:fldChar w:fldCharType="begin"/>
            </w:r>
            <w:r>
              <w:rPr>
                <w:rFonts w:ascii="Arial" w:eastAsia="Times New Roman" w:hAnsi="Arial" w:cs="Arial"/>
                <w:sz w:val="20"/>
                <w:szCs w:val="20"/>
                <w:lang w:val="de-DE" w:eastAsia="de-DE"/>
              </w:rPr>
              <w:instrText xml:space="preserve"> ADDIN ZOTERO_ITEM CSL_CITATION {"citationID":"bgCQfop8","properties":{"formattedCitation":"\\super 29\\nosupersub{}","plainCitation":"29","noteIndex":0},"citationItems":[{"id":3274,"uris":["http://zotero.org/users/3032824/items/QFQD895J"],"uri":["http://zotero.org/users/3032824/items/QFQD895J"],"itemData":{"id":3274,"type":"article-journal","container-title":"Vestnik Zoologii","language":"Russian","page":"90-94","title":"Parasitofauna of Notothenioidei from waters of the Atlantic and Indian Oceans.","volume":"3","author":[{"family":"Parukhin","given":"A. M."},{"family":"Lyadov","given":"V. N."}],"issued":{"date-parts":[["1981"]]}}}],"schema":"https://github.com/citation-style-language/schema/raw/master/csl-citation.json"} </w:instrText>
            </w:r>
            <w:r>
              <w:rPr>
                <w:rFonts w:ascii="Arial" w:eastAsia="Times New Roman" w:hAnsi="Arial" w:cs="Arial"/>
                <w:sz w:val="20"/>
                <w:szCs w:val="20"/>
                <w:lang w:val="en-US" w:eastAsia="de-DE"/>
              </w:rPr>
              <w:fldChar w:fldCharType="separate"/>
            </w:r>
            <w:r w:rsidRPr="003E61FA">
              <w:rPr>
                <w:rFonts w:ascii="Arial" w:hAnsi="Arial" w:cs="Arial"/>
                <w:sz w:val="20"/>
                <w:szCs w:val="24"/>
                <w:vertAlign w:val="superscript"/>
              </w:rPr>
              <w:t>29</w:t>
            </w:r>
            <w:r>
              <w:rPr>
                <w:rFonts w:ascii="Arial" w:eastAsia="Times New Roman" w:hAnsi="Arial" w:cs="Arial"/>
                <w:sz w:val="20"/>
                <w:szCs w:val="20"/>
                <w:lang w:val="en-US" w:eastAsia="de-DE"/>
              </w:rPr>
              <w:fldChar w:fldCharType="end"/>
            </w:r>
          </w:p>
        </w:tc>
      </w:tr>
      <w:tr w:rsidR="00DC1B83" w:rsidRPr="00023938" w14:paraId="676CCDCB"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5E7F38E3" w14:textId="77777777" w:rsidR="00DC1B83" w:rsidRPr="001557D4" w:rsidRDefault="00DC1B83" w:rsidP="00DC1B83">
            <w:pPr>
              <w:rPr>
                <w:rFonts w:ascii="Arial" w:eastAsia="Times New Roman" w:hAnsi="Arial" w:cs="Arial"/>
                <w:sz w:val="20"/>
                <w:szCs w:val="20"/>
                <w:lang w:val="de-DE" w:eastAsia="de-DE"/>
              </w:rPr>
            </w:pPr>
          </w:p>
        </w:tc>
        <w:tc>
          <w:tcPr>
            <w:tcW w:w="3544" w:type="dxa"/>
            <w:shd w:val="clear" w:color="auto" w:fill="auto"/>
            <w:noWrap/>
            <w:hideMark/>
          </w:tcPr>
          <w:p w14:paraId="51B6431E" w14:textId="77777777" w:rsidR="00DC1B83" w:rsidRPr="001557D4"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de-DE" w:eastAsia="de-DE"/>
              </w:rPr>
            </w:pPr>
            <w:proofErr w:type="spellStart"/>
            <w:r w:rsidRPr="001557D4">
              <w:rPr>
                <w:rFonts w:ascii="Arial" w:eastAsia="Times New Roman" w:hAnsi="Arial" w:cs="Arial"/>
                <w:i/>
                <w:iCs/>
                <w:sz w:val="20"/>
                <w:szCs w:val="20"/>
                <w:lang w:val="de-DE" w:eastAsia="de-DE"/>
              </w:rPr>
              <w:t>Nototheniops</w:t>
            </w:r>
            <w:proofErr w:type="spellEnd"/>
            <w:r w:rsidRPr="001557D4">
              <w:rPr>
                <w:rFonts w:ascii="Arial" w:eastAsia="Times New Roman" w:hAnsi="Arial" w:cs="Arial"/>
                <w:i/>
                <w:iCs/>
                <w:sz w:val="20"/>
                <w:szCs w:val="20"/>
                <w:lang w:val="de-DE" w:eastAsia="de-DE"/>
              </w:rPr>
              <w:t xml:space="preserve"> </w:t>
            </w:r>
            <w:proofErr w:type="spellStart"/>
            <w:r w:rsidRPr="001557D4">
              <w:rPr>
                <w:rFonts w:ascii="Arial" w:eastAsia="Times New Roman" w:hAnsi="Arial" w:cs="Arial"/>
                <w:i/>
                <w:iCs/>
                <w:sz w:val="20"/>
                <w:szCs w:val="20"/>
                <w:lang w:val="de-DE" w:eastAsia="de-DE"/>
              </w:rPr>
              <w:t>larseni</w:t>
            </w:r>
            <w:proofErr w:type="spellEnd"/>
          </w:p>
        </w:tc>
        <w:tc>
          <w:tcPr>
            <w:tcW w:w="3260" w:type="dxa"/>
            <w:shd w:val="clear" w:color="auto" w:fill="auto"/>
            <w:noWrap/>
            <w:hideMark/>
          </w:tcPr>
          <w:p w14:paraId="5839A9E4" w14:textId="77777777" w:rsidR="00DC1B83" w:rsidRPr="001557D4"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de-DE" w:eastAsia="de-DE"/>
              </w:rPr>
            </w:pPr>
          </w:p>
        </w:tc>
        <w:tc>
          <w:tcPr>
            <w:tcW w:w="1120" w:type="dxa"/>
            <w:shd w:val="clear" w:color="auto" w:fill="auto"/>
            <w:noWrap/>
            <w:hideMark/>
          </w:tcPr>
          <w:p w14:paraId="3737816C" w14:textId="77777777" w:rsidR="00DC1B83" w:rsidRPr="00023938"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en-US" w:eastAsia="de-DE"/>
              </w:rPr>
              <w:fldChar w:fldCharType="begin"/>
            </w:r>
            <w:r>
              <w:rPr>
                <w:rFonts w:ascii="Arial" w:eastAsia="Times New Roman" w:hAnsi="Arial" w:cs="Arial"/>
                <w:sz w:val="20"/>
                <w:szCs w:val="20"/>
                <w:lang w:val="de-DE" w:eastAsia="de-DE"/>
              </w:rPr>
              <w:instrText xml:space="preserve"> ADDIN ZOTERO_ITEM CSL_CITATION {"citationID":"jvLd82DT","properties":{"formattedCitation":"\\super 5\\nosupersub{}","plainCitation":"5","noteIndex":0},"citationItems":[{"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schema":"https://github.com/citation-style-language/schema/raw/master/csl-citation.json"} </w:instrText>
            </w:r>
            <w:r>
              <w:rPr>
                <w:rFonts w:ascii="Arial" w:eastAsia="Times New Roman" w:hAnsi="Arial" w:cs="Arial"/>
                <w:sz w:val="20"/>
                <w:szCs w:val="20"/>
                <w:lang w:val="en-US" w:eastAsia="de-DE"/>
              </w:rPr>
              <w:fldChar w:fldCharType="separate"/>
            </w:r>
            <w:r w:rsidRPr="003E61FA">
              <w:rPr>
                <w:rFonts w:ascii="Arial" w:hAnsi="Arial" w:cs="Arial"/>
                <w:sz w:val="20"/>
                <w:szCs w:val="24"/>
                <w:vertAlign w:val="superscript"/>
              </w:rPr>
              <w:t>5</w:t>
            </w:r>
            <w:r>
              <w:rPr>
                <w:rFonts w:ascii="Arial" w:eastAsia="Times New Roman" w:hAnsi="Arial" w:cs="Arial"/>
                <w:sz w:val="20"/>
                <w:szCs w:val="20"/>
                <w:lang w:val="en-US" w:eastAsia="de-DE"/>
              </w:rPr>
              <w:fldChar w:fldCharType="end"/>
            </w:r>
          </w:p>
        </w:tc>
      </w:tr>
      <w:tr w:rsidR="00DC1B83" w:rsidRPr="001557D4" w14:paraId="28A03AE9"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541FE27A" w14:textId="77777777" w:rsidR="00DC1B83" w:rsidRPr="00023938" w:rsidRDefault="00DC1B83" w:rsidP="00DC1B83">
            <w:pPr>
              <w:rPr>
                <w:rFonts w:ascii="Arial" w:eastAsia="Times New Roman" w:hAnsi="Arial" w:cs="Arial"/>
                <w:sz w:val="20"/>
                <w:szCs w:val="20"/>
                <w:lang w:val="en-US" w:eastAsia="de-DE"/>
              </w:rPr>
            </w:pPr>
          </w:p>
        </w:tc>
        <w:tc>
          <w:tcPr>
            <w:tcW w:w="3544" w:type="dxa"/>
            <w:shd w:val="clear" w:color="auto" w:fill="auto"/>
            <w:noWrap/>
            <w:hideMark/>
          </w:tcPr>
          <w:p w14:paraId="66403437" w14:textId="77777777" w:rsidR="00DC1B83" w:rsidRPr="00023938"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en-US" w:eastAsia="de-DE"/>
              </w:rPr>
            </w:pPr>
            <w:proofErr w:type="spellStart"/>
            <w:r w:rsidRPr="00023938">
              <w:rPr>
                <w:rFonts w:ascii="Arial" w:eastAsia="Times New Roman" w:hAnsi="Arial" w:cs="Arial"/>
                <w:i/>
                <w:iCs/>
                <w:sz w:val="20"/>
                <w:szCs w:val="20"/>
                <w:lang w:val="en-US" w:eastAsia="de-DE"/>
              </w:rPr>
              <w:t>Nototheniops</w:t>
            </w:r>
            <w:proofErr w:type="spellEnd"/>
            <w:r w:rsidRPr="00023938">
              <w:rPr>
                <w:rFonts w:ascii="Arial" w:eastAsia="Times New Roman" w:hAnsi="Arial" w:cs="Arial"/>
                <w:i/>
                <w:iCs/>
                <w:sz w:val="20"/>
                <w:szCs w:val="20"/>
                <w:lang w:val="en-US" w:eastAsia="de-DE"/>
              </w:rPr>
              <w:t xml:space="preserve"> </w:t>
            </w:r>
            <w:proofErr w:type="spellStart"/>
            <w:r w:rsidRPr="00023938">
              <w:rPr>
                <w:rFonts w:ascii="Arial" w:eastAsia="Times New Roman" w:hAnsi="Arial" w:cs="Arial"/>
                <w:i/>
                <w:iCs/>
                <w:sz w:val="20"/>
                <w:szCs w:val="20"/>
                <w:lang w:val="en-US" w:eastAsia="de-DE"/>
              </w:rPr>
              <w:t>nudifrons</w:t>
            </w:r>
            <w:proofErr w:type="spellEnd"/>
          </w:p>
        </w:tc>
        <w:tc>
          <w:tcPr>
            <w:tcW w:w="3260" w:type="dxa"/>
            <w:shd w:val="clear" w:color="auto" w:fill="auto"/>
            <w:noWrap/>
            <w:hideMark/>
          </w:tcPr>
          <w:p w14:paraId="48201046" w14:textId="77777777" w:rsidR="00DC1B83" w:rsidRPr="00023938"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p>
        </w:tc>
        <w:tc>
          <w:tcPr>
            <w:tcW w:w="1120" w:type="dxa"/>
            <w:shd w:val="clear" w:color="auto" w:fill="auto"/>
            <w:noWrap/>
            <w:hideMark/>
          </w:tcPr>
          <w:p w14:paraId="111D35A8" w14:textId="77777777" w:rsidR="00DC1B83" w:rsidRPr="001557D4"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de-DE" w:eastAsia="de-DE"/>
              </w:rPr>
            </w:pPr>
            <w:r>
              <w:rPr>
                <w:rFonts w:ascii="Arial" w:eastAsia="Times New Roman" w:hAnsi="Arial" w:cs="Arial"/>
                <w:sz w:val="20"/>
                <w:szCs w:val="20"/>
                <w:lang w:val="en-US" w:eastAsia="de-DE"/>
              </w:rPr>
              <w:fldChar w:fldCharType="begin"/>
            </w:r>
            <w:r>
              <w:rPr>
                <w:rFonts w:ascii="Arial" w:eastAsia="Times New Roman" w:hAnsi="Arial" w:cs="Arial"/>
                <w:sz w:val="20"/>
                <w:szCs w:val="20"/>
                <w:lang w:val="de-DE" w:eastAsia="de-DE"/>
              </w:rPr>
              <w:instrText xml:space="preserve"> ADDIN ZOTERO_ITEM CSL_CITATION {"citationID":"pk1x7MOQ","properties":{"formattedCitation":"\\super 5,14\\nosupersub{}","plainCitation":"5,14","noteIndex":0},"citationItems":[{"id":3210,"uris":["http://zotero.org/users/3032824/items/EYVDEIFH"],"uri":["http://zotero.org/users/3032824/items/EYVDEIFH"],"itemData":{"id":3210,"type":"article-journal","container-title":"Polish Polar Research","issue":"4","journalAbbreviation":"Pol. Polar Res.","page":"315-324","title":"The helminth fauna of some notothenioid fishes collected from the shelf of Argentine Islands, West Antarctica","volume":"26","author":[{"family":"Laskowski","given":"Zdzisław"},{"family":"Zdzitowiecki","given":"Krzysztof"}],"issued":{"date-parts":[["2005"]]}}},{"id":238,"uris":["http://zotero.org/users/3032824/items/UIBCNWU9"],"uri":["http://zotero.org/users/3032824/items/UIBCNWU9"],"itemData":{"id":238,"type":"article-journal","container-title":"Polar Biology","DOI":"10.1007/s00300-007-0312-0","ISSN":"0722-4060, 1432-2056","issue":"12","journalAbbreviation":"Polar Biol","language":"en","page":"1513-1522","source":"link.springer.com","title":"Demersal fish parasite fauna around the South Shetland Islands: high species richness and low host specificity in deep Antarctic waters","title-short":"Demersal fish parasite fauna around the South Shetland Islands","volume":"30","author":[{"family":"Palm","given":"Harry W."},{"family":"Klimpel","given":"Sven"},{"family":"Walter","given":"Thorsten"}],"issued":{"date-parts":[["2007",6,2]]}}}],"schema":"https://github.com/citation-style-language/schema/raw/master/csl-citation.json"} </w:instrText>
            </w:r>
            <w:r>
              <w:rPr>
                <w:rFonts w:ascii="Arial" w:eastAsia="Times New Roman" w:hAnsi="Arial" w:cs="Arial"/>
                <w:sz w:val="20"/>
                <w:szCs w:val="20"/>
                <w:lang w:val="en-US" w:eastAsia="de-DE"/>
              </w:rPr>
              <w:fldChar w:fldCharType="separate"/>
            </w:r>
            <w:r w:rsidRPr="003E61FA">
              <w:rPr>
                <w:rFonts w:ascii="Arial" w:hAnsi="Arial" w:cs="Arial"/>
                <w:sz w:val="20"/>
                <w:szCs w:val="24"/>
                <w:vertAlign w:val="superscript"/>
              </w:rPr>
              <w:t>5,14</w:t>
            </w:r>
            <w:r>
              <w:rPr>
                <w:rFonts w:ascii="Arial" w:eastAsia="Times New Roman" w:hAnsi="Arial" w:cs="Arial"/>
                <w:sz w:val="20"/>
                <w:szCs w:val="20"/>
                <w:lang w:val="en-US" w:eastAsia="de-DE"/>
              </w:rPr>
              <w:fldChar w:fldCharType="end"/>
            </w:r>
          </w:p>
        </w:tc>
      </w:tr>
      <w:tr w:rsidR="00DC1B83" w:rsidRPr="00023938" w14:paraId="39FD0BA4"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2600BE0F" w14:textId="77777777" w:rsidR="00DC1B83" w:rsidRPr="001557D4" w:rsidRDefault="00DC1B83" w:rsidP="00DC1B83">
            <w:pPr>
              <w:rPr>
                <w:rFonts w:ascii="Arial" w:eastAsia="Times New Roman" w:hAnsi="Arial" w:cs="Arial"/>
                <w:sz w:val="20"/>
                <w:szCs w:val="20"/>
                <w:lang w:val="de-DE" w:eastAsia="de-DE"/>
              </w:rPr>
            </w:pPr>
          </w:p>
        </w:tc>
        <w:tc>
          <w:tcPr>
            <w:tcW w:w="3544" w:type="dxa"/>
            <w:shd w:val="clear" w:color="auto" w:fill="auto"/>
            <w:noWrap/>
            <w:hideMark/>
          </w:tcPr>
          <w:p w14:paraId="05880EE2" w14:textId="77777777" w:rsidR="00DC1B83" w:rsidRPr="00023938"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en-US" w:eastAsia="de-DE"/>
              </w:rPr>
            </w:pPr>
            <w:proofErr w:type="spellStart"/>
            <w:r w:rsidRPr="00023938">
              <w:rPr>
                <w:rFonts w:ascii="Arial" w:eastAsia="Times New Roman" w:hAnsi="Arial" w:cs="Arial"/>
                <w:i/>
                <w:iCs/>
                <w:sz w:val="20"/>
                <w:szCs w:val="20"/>
                <w:lang w:val="en-US" w:eastAsia="de-DE"/>
              </w:rPr>
              <w:t>Trematomus</w:t>
            </w:r>
            <w:proofErr w:type="spellEnd"/>
            <w:r w:rsidRPr="00023938">
              <w:rPr>
                <w:rFonts w:ascii="Arial" w:eastAsia="Times New Roman" w:hAnsi="Arial" w:cs="Arial"/>
                <w:i/>
                <w:iCs/>
                <w:sz w:val="20"/>
                <w:szCs w:val="20"/>
                <w:lang w:val="en-US" w:eastAsia="de-DE"/>
              </w:rPr>
              <w:t xml:space="preserve"> </w:t>
            </w:r>
            <w:proofErr w:type="spellStart"/>
            <w:r w:rsidRPr="00023938">
              <w:rPr>
                <w:rFonts w:ascii="Arial" w:eastAsia="Times New Roman" w:hAnsi="Arial" w:cs="Arial"/>
                <w:i/>
                <w:iCs/>
                <w:sz w:val="20"/>
                <w:szCs w:val="20"/>
                <w:lang w:val="en-US" w:eastAsia="de-DE"/>
              </w:rPr>
              <w:t>bernacchii</w:t>
            </w:r>
            <w:proofErr w:type="spellEnd"/>
          </w:p>
        </w:tc>
        <w:tc>
          <w:tcPr>
            <w:tcW w:w="3260" w:type="dxa"/>
            <w:shd w:val="clear" w:color="auto" w:fill="auto"/>
            <w:noWrap/>
            <w:hideMark/>
          </w:tcPr>
          <w:p w14:paraId="4FAFA7E0" w14:textId="77777777" w:rsidR="00DC1B83" w:rsidRPr="00023938"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p>
        </w:tc>
        <w:tc>
          <w:tcPr>
            <w:tcW w:w="1120" w:type="dxa"/>
            <w:shd w:val="clear" w:color="auto" w:fill="auto"/>
            <w:noWrap/>
            <w:hideMark/>
          </w:tcPr>
          <w:p w14:paraId="20C829EC" w14:textId="77777777" w:rsidR="00DC1B83" w:rsidRPr="00023938"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en-US" w:eastAsia="de-DE"/>
              </w:rPr>
              <w:fldChar w:fldCharType="begin"/>
            </w:r>
            <w:r>
              <w:rPr>
                <w:rFonts w:ascii="Arial" w:eastAsia="Times New Roman" w:hAnsi="Arial" w:cs="Arial"/>
                <w:sz w:val="20"/>
                <w:szCs w:val="20"/>
                <w:lang w:val="en-US" w:eastAsia="de-DE"/>
              </w:rPr>
              <w:instrText xml:space="preserve"> ADDIN ZOTERO_ITEM CSL_CITATION {"citationID":"Bylk7NQA","properties":{"formattedCitation":"\\super 14,43,51\\nosupersub{}","plainCitation":"14,43,51","noteIndex":0},"citationItems":[{"id":3060,"uris":["http://zotero.org/users/3032824/items/F8CMGB97"],"uri":["http://zotero.org/users/3032824/items/F8CMGB97"],"itemData":{"id":3060,"type":"article-journal","abstract":"McMurdo Sound, Antarctica, is suited for the study of the effects of eutrophication on diet-related parasites of Trematomus bernacchii (Boulenger, 1902) (Pisces). It has been relatively well studied, the environment is predictable, and there are significant differences in primary productivity over small distances. The differences in parasitism for 5 helminth species can be attributed to the enrichment processes in the sound. The prevalences of the acanthocephalan Echinorhynchus sp., the nematode Ascarophis nototheniae, the digenean Dinosoma sp., and the cestode Phyllobothrium sp. are significantly higher on the east side of the sound than on the west. The prevalence of the digenean Lepidepedon garrardi was significantly higher on the west side. We believe that the differences in the prevalences of infection between the east and west sides suggest that at least the benthic, adult fish do not readily move from one side of the sound to the other. We report the following (new host records are marked by asterisks): Echinorhynchus sp., Corynosoma hamanni (Acanthocephala); Phyllobothrium sp., Diphyllobothrium sp., Trypanorhyncha (Cestoidea); Clavellopsis tomoi (Copepoda); Dinosoma sp., Lepidepedon garrardi (Digenea); Pseudobenedenoides brachicola, Polyopisthocotylea (Monogenea); Contracaecum sp., Ascarophis nototheniae (Nematoda); Myxoproteus sp., Henneguya sp., Ceratomyxa sp., and Zschokkella sp. (Protozoa).","archive":"JSTOR","container-title":"The Journal of Parasitology","DOI":"10.2307/3283158","ISSN":"0022-3395","issue":"4","note":"publisher: [The American Society of Parasitologists, Allen Press]","page":"551-556","source":"JSTOR","title":"The effects of periodic eutrophication on parasitism and stock identification of &lt;i&gt;Trematomus bernacchii&lt;/i&gt; (Pisces: Nototheniidae) in McMurdo Sound, Antarctica","title-short":"The Effects of Periodic Eutrophication on Parasitism and Stock Identification of Trematomus bernacchii (Pisces","volume":"77","author":[{"family":"Moser","given":"Mike"},{"family":"Cowen","given":"Robert K."}],"issued":{"date-parts":[["1991"]]}}},{"id":3300,"uris":["http://zotero.org/users/3032824/items/RNZEVZ4X"],"uri":["http://zotero.org/users/3032824/items/RNZEVZ4X"],"itemData":{"id":3300,"type":"article-journal","container-title":"Acta Parasitologica","page":"71-74","title":"A list of fish parasitic worms collected off Adelie Land (Antarctica).","volume":"43","author":[{"family":"Zdzitowiecki","given":"Krzysztof"},{"family":"Rocka","given":"Anna"},{"family":"Pisano","given":"Eva"},{"family":"Ozouf-Costaz","given":"Catherine"}],"issued":{"date-parts":[["1998"]]}}},{"id":3210,"uris":["http://zotero.org/users/3032824/items/EYVDEIFH"],"uri":["http://zotero.org/users/3032824/items/EYVDEIFH"],"itemData":{"id":3210,"type":"article-journal","container-title":"Polish Polar Research","issue":"4","journalAbbreviation":"Pol. Polar Res.","page":"315-324","title":"The helminth fauna of some notothenioid fishes collected from the shelf of Argentine Islands, West Antarctica","volume":"26","author":[{"family":"Laskowski","given":"Zdzisław"},{"family":"Zdzitowiecki","given":"Krzysztof"}],"issued":{"date-parts":[["2005"]]}}}],"schema":"https://github.com/citation-style-language/schema/raw/master/csl-citation.json"} </w:instrText>
            </w:r>
            <w:r>
              <w:rPr>
                <w:rFonts w:ascii="Arial" w:eastAsia="Times New Roman" w:hAnsi="Arial" w:cs="Arial"/>
                <w:sz w:val="20"/>
                <w:szCs w:val="20"/>
                <w:lang w:val="en-US" w:eastAsia="de-DE"/>
              </w:rPr>
              <w:fldChar w:fldCharType="separate"/>
            </w:r>
            <w:r w:rsidRPr="003E61FA">
              <w:rPr>
                <w:rFonts w:ascii="Arial" w:hAnsi="Arial" w:cs="Arial"/>
                <w:sz w:val="20"/>
                <w:szCs w:val="24"/>
                <w:vertAlign w:val="superscript"/>
              </w:rPr>
              <w:t>14,43,51</w:t>
            </w:r>
            <w:r>
              <w:rPr>
                <w:rFonts w:ascii="Arial" w:eastAsia="Times New Roman" w:hAnsi="Arial" w:cs="Arial"/>
                <w:sz w:val="20"/>
                <w:szCs w:val="20"/>
                <w:lang w:val="en-US" w:eastAsia="de-DE"/>
              </w:rPr>
              <w:fldChar w:fldCharType="end"/>
            </w:r>
          </w:p>
        </w:tc>
      </w:tr>
      <w:tr w:rsidR="00DC1B83" w:rsidRPr="00023938" w14:paraId="424E4C3D" w14:textId="77777777" w:rsidTr="00976E9D">
        <w:trPr>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3BB4624D" w14:textId="77777777" w:rsidR="00DC1B83" w:rsidRPr="00023938" w:rsidRDefault="00DC1B83" w:rsidP="00DC1B83">
            <w:pPr>
              <w:rPr>
                <w:rFonts w:ascii="Arial" w:eastAsia="Times New Roman" w:hAnsi="Arial" w:cs="Arial"/>
                <w:sz w:val="20"/>
                <w:szCs w:val="20"/>
                <w:lang w:val="en-US" w:eastAsia="de-DE"/>
              </w:rPr>
            </w:pPr>
          </w:p>
        </w:tc>
        <w:tc>
          <w:tcPr>
            <w:tcW w:w="3544" w:type="dxa"/>
            <w:shd w:val="clear" w:color="auto" w:fill="auto"/>
            <w:noWrap/>
            <w:hideMark/>
          </w:tcPr>
          <w:p w14:paraId="122C0801" w14:textId="77777777" w:rsidR="00DC1B83" w:rsidRPr="00023938"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val="en-US" w:eastAsia="de-DE"/>
              </w:rPr>
            </w:pPr>
            <w:proofErr w:type="spellStart"/>
            <w:r w:rsidRPr="00023938">
              <w:rPr>
                <w:rFonts w:ascii="Arial" w:eastAsia="Times New Roman" w:hAnsi="Arial" w:cs="Arial"/>
                <w:i/>
                <w:iCs/>
                <w:sz w:val="20"/>
                <w:szCs w:val="20"/>
                <w:lang w:val="en-US" w:eastAsia="de-DE"/>
              </w:rPr>
              <w:t>Trematomus</w:t>
            </w:r>
            <w:proofErr w:type="spellEnd"/>
            <w:r w:rsidRPr="00023938">
              <w:rPr>
                <w:rFonts w:ascii="Arial" w:eastAsia="Times New Roman" w:hAnsi="Arial" w:cs="Arial"/>
                <w:i/>
                <w:iCs/>
                <w:sz w:val="20"/>
                <w:szCs w:val="20"/>
                <w:lang w:val="en-US" w:eastAsia="de-DE"/>
              </w:rPr>
              <w:t xml:space="preserve"> </w:t>
            </w:r>
            <w:proofErr w:type="spellStart"/>
            <w:r w:rsidRPr="00023938">
              <w:rPr>
                <w:rFonts w:ascii="Arial" w:eastAsia="Times New Roman" w:hAnsi="Arial" w:cs="Arial"/>
                <w:i/>
                <w:iCs/>
                <w:sz w:val="20"/>
                <w:szCs w:val="20"/>
                <w:lang w:val="en-US" w:eastAsia="de-DE"/>
              </w:rPr>
              <w:t>hansoni</w:t>
            </w:r>
            <w:proofErr w:type="spellEnd"/>
          </w:p>
        </w:tc>
        <w:tc>
          <w:tcPr>
            <w:tcW w:w="3260" w:type="dxa"/>
            <w:shd w:val="clear" w:color="auto" w:fill="auto"/>
            <w:noWrap/>
            <w:hideMark/>
          </w:tcPr>
          <w:p w14:paraId="3E3BD4A5" w14:textId="77777777" w:rsidR="00DC1B83" w:rsidRPr="00023938"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p>
        </w:tc>
        <w:tc>
          <w:tcPr>
            <w:tcW w:w="1120" w:type="dxa"/>
            <w:shd w:val="clear" w:color="auto" w:fill="auto"/>
            <w:noWrap/>
            <w:hideMark/>
          </w:tcPr>
          <w:p w14:paraId="1859A652" w14:textId="77777777" w:rsidR="00DC1B83" w:rsidRPr="001557D4" w:rsidRDefault="00DC1B83" w:rsidP="00DC1B8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en-US" w:eastAsia="de-DE"/>
              </w:rPr>
              <w:fldChar w:fldCharType="begin"/>
            </w:r>
            <w:r>
              <w:rPr>
                <w:rFonts w:ascii="Arial" w:eastAsia="Times New Roman" w:hAnsi="Arial" w:cs="Arial"/>
                <w:sz w:val="20"/>
                <w:szCs w:val="20"/>
                <w:lang w:val="en-US" w:eastAsia="de-DE"/>
              </w:rPr>
              <w:instrText xml:space="preserve"> ADDIN ZOTERO_ITEM CSL_CITATION {"citationID":"YoN85Lva","properties":{"formattedCitation":"\\super 43\\nosupersub{}","plainCitation":"43","noteIndex":0},"citationItems":[{"id":3300,"uris":["http://zotero.org/users/3032824/items/RNZEVZ4X"],"uri":["http://zotero.org/users/3032824/items/RNZEVZ4X"],"itemData":{"id":3300,"type":"article-journal","container-title":"Acta Parasitologica","page":"71-74","title":"A list of fish parasitic worms collected off Adelie Land (Antarctica).","volume":"43","author":[{"family":"Zdzitowiecki","given":"Krzysztof"},{"family":"Rocka","given":"Anna"},{"family":"Pisano","given":"Eva"},{"family":"Ozouf-Costaz","given":"Catherine"}],"issued":{"date-parts":[["1998"]]}}}],"schema":"https://github.com/citation-style-language/schema/raw/master/csl-citation.json"} </w:instrText>
            </w:r>
            <w:r>
              <w:rPr>
                <w:rFonts w:ascii="Arial" w:eastAsia="Times New Roman" w:hAnsi="Arial" w:cs="Arial"/>
                <w:sz w:val="20"/>
                <w:szCs w:val="20"/>
                <w:lang w:val="en-US" w:eastAsia="de-DE"/>
              </w:rPr>
              <w:fldChar w:fldCharType="separate"/>
            </w:r>
            <w:r w:rsidRPr="003E61FA">
              <w:rPr>
                <w:rFonts w:ascii="Arial" w:hAnsi="Arial" w:cs="Arial"/>
                <w:sz w:val="20"/>
                <w:szCs w:val="24"/>
                <w:vertAlign w:val="superscript"/>
              </w:rPr>
              <w:t>43</w:t>
            </w:r>
            <w:r>
              <w:rPr>
                <w:rFonts w:ascii="Arial" w:eastAsia="Times New Roman" w:hAnsi="Arial" w:cs="Arial"/>
                <w:sz w:val="20"/>
                <w:szCs w:val="20"/>
                <w:lang w:val="en-US" w:eastAsia="de-DE"/>
              </w:rPr>
              <w:fldChar w:fldCharType="end"/>
            </w:r>
          </w:p>
        </w:tc>
      </w:tr>
      <w:tr w:rsidR="00DC1B83" w:rsidRPr="00023938" w14:paraId="5886F8BE" w14:textId="77777777" w:rsidTr="00976E9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
          <w:p w14:paraId="50CF9FB1" w14:textId="77777777" w:rsidR="00DC1B83" w:rsidRPr="001557D4" w:rsidRDefault="00DC1B83" w:rsidP="00DC1B83">
            <w:pPr>
              <w:rPr>
                <w:rFonts w:ascii="Arial" w:eastAsia="Times New Roman" w:hAnsi="Arial" w:cs="Arial"/>
                <w:sz w:val="20"/>
                <w:szCs w:val="20"/>
                <w:lang w:val="en-US" w:eastAsia="de-DE"/>
              </w:rPr>
            </w:pPr>
          </w:p>
        </w:tc>
        <w:tc>
          <w:tcPr>
            <w:tcW w:w="3544" w:type="dxa"/>
            <w:shd w:val="clear" w:color="auto" w:fill="auto"/>
            <w:noWrap/>
            <w:hideMark/>
          </w:tcPr>
          <w:p w14:paraId="482E39D8" w14:textId="77777777" w:rsidR="00DC1B83" w:rsidRPr="00023938"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val="en-US" w:eastAsia="de-DE"/>
              </w:rPr>
            </w:pPr>
            <w:proofErr w:type="spellStart"/>
            <w:r w:rsidRPr="00023938">
              <w:rPr>
                <w:rFonts w:ascii="Arial" w:eastAsia="Times New Roman" w:hAnsi="Arial" w:cs="Arial"/>
                <w:i/>
                <w:iCs/>
                <w:sz w:val="20"/>
                <w:szCs w:val="20"/>
                <w:lang w:val="en-US" w:eastAsia="de-DE"/>
              </w:rPr>
              <w:t>Trematomus</w:t>
            </w:r>
            <w:proofErr w:type="spellEnd"/>
            <w:r w:rsidRPr="00023938">
              <w:rPr>
                <w:rFonts w:ascii="Arial" w:eastAsia="Times New Roman" w:hAnsi="Arial" w:cs="Arial"/>
                <w:i/>
                <w:iCs/>
                <w:sz w:val="20"/>
                <w:szCs w:val="20"/>
                <w:lang w:val="en-US" w:eastAsia="de-DE"/>
              </w:rPr>
              <w:t xml:space="preserve"> </w:t>
            </w:r>
            <w:proofErr w:type="spellStart"/>
            <w:r w:rsidRPr="00023938">
              <w:rPr>
                <w:rFonts w:ascii="Arial" w:eastAsia="Times New Roman" w:hAnsi="Arial" w:cs="Arial"/>
                <w:i/>
                <w:iCs/>
                <w:sz w:val="20"/>
                <w:szCs w:val="20"/>
                <w:lang w:val="en-US" w:eastAsia="de-DE"/>
              </w:rPr>
              <w:t>newnesi</w:t>
            </w:r>
            <w:proofErr w:type="spellEnd"/>
          </w:p>
        </w:tc>
        <w:tc>
          <w:tcPr>
            <w:tcW w:w="3260" w:type="dxa"/>
            <w:shd w:val="clear" w:color="auto" w:fill="auto"/>
            <w:noWrap/>
            <w:hideMark/>
          </w:tcPr>
          <w:p w14:paraId="306DE691" w14:textId="77777777" w:rsidR="00DC1B83" w:rsidRPr="00023938"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p>
        </w:tc>
        <w:tc>
          <w:tcPr>
            <w:tcW w:w="1120" w:type="dxa"/>
            <w:shd w:val="clear" w:color="auto" w:fill="auto"/>
            <w:noWrap/>
            <w:hideMark/>
          </w:tcPr>
          <w:p w14:paraId="03330D04" w14:textId="77777777" w:rsidR="00DC1B83" w:rsidRPr="00023938" w:rsidRDefault="00DC1B83" w:rsidP="00DC1B8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n-US" w:eastAsia="de-DE"/>
              </w:rPr>
            </w:pPr>
            <w:r>
              <w:rPr>
                <w:rFonts w:ascii="Arial" w:eastAsia="Times New Roman" w:hAnsi="Arial" w:cs="Arial"/>
                <w:sz w:val="20"/>
                <w:szCs w:val="20"/>
                <w:lang w:val="en-US" w:eastAsia="de-DE"/>
              </w:rPr>
              <w:fldChar w:fldCharType="begin"/>
            </w:r>
            <w:r>
              <w:rPr>
                <w:rFonts w:ascii="Arial" w:eastAsia="Times New Roman" w:hAnsi="Arial" w:cs="Arial"/>
                <w:sz w:val="20"/>
                <w:szCs w:val="20"/>
                <w:lang w:val="en-US" w:eastAsia="de-DE"/>
              </w:rPr>
              <w:instrText xml:space="preserve"> ADDIN ZOTERO_ITEM CSL_CITATION {"citationID":"HajKrNxG","properties":{"formattedCitation":"\\super 14\\nosupersub{}","plainCitation":"14","noteIndex":0},"citationItems":[{"id":3210,"uris":["http://zotero.org/users/3032824/items/EYVDEIFH"],"uri":["http://zotero.org/users/3032824/items/EYVDEIFH"],"itemData":{"id":3210,"type":"article-journal","container-title":"Polish Polar Research","issue":"4","journalAbbreviation":"Pol. Polar Res.","page":"315-324","title":"The helminth fauna of some notothenioid fishes collected from the shelf of Argentine Islands, West Antarctica","volume":"26","author":[{"family":"Laskowski","given":"Zdzisław"},{"family":"Zdzitowiecki","given":"Krzysztof"}],"issued":{"date-parts":[["2005"]]}}}],"schema":"https://github.com/citation-style-language/schema/raw/master/csl-citation.json"} </w:instrText>
            </w:r>
            <w:r>
              <w:rPr>
                <w:rFonts w:ascii="Arial" w:eastAsia="Times New Roman" w:hAnsi="Arial" w:cs="Arial"/>
                <w:sz w:val="20"/>
                <w:szCs w:val="20"/>
                <w:lang w:val="en-US" w:eastAsia="de-DE"/>
              </w:rPr>
              <w:fldChar w:fldCharType="separate"/>
            </w:r>
            <w:r w:rsidRPr="003E61FA">
              <w:rPr>
                <w:rFonts w:ascii="Arial" w:hAnsi="Arial" w:cs="Arial"/>
                <w:sz w:val="20"/>
                <w:szCs w:val="24"/>
                <w:vertAlign w:val="superscript"/>
              </w:rPr>
              <w:t>14</w:t>
            </w:r>
            <w:r>
              <w:rPr>
                <w:rFonts w:ascii="Arial" w:eastAsia="Times New Roman" w:hAnsi="Arial" w:cs="Arial"/>
                <w:sz w:val="20"/>
                <w:szCs w:val="20"/>
                <w:lang w:val="en-US" w:eastAsia="de-DE"/>
              </w:rPr>
              <w:fldChar w:fldCharType="end"/>
            </w:r>
          </w:p>
        </w:tc>
      </w:tr>
    </w:tbl>
    <w:p w14:paraId="4D0163E5" w14:textId="77777777" w:rsidR="001557D4" w:rsidRPr="001557D4" w:rsidRDefault="001557D4" w:rsidP="003E61FA">
      <w:pPr>
        <w:pStyle w:val="Literaturverzeichnis"/>
        <w:spacing w:line="276" w:lineRule="auto"/>
        <w:rPr>
          <w:b/>
          <w:sz w:val="24"/>
          <w:szCs w:val="24"/>
        </w:rPr>
      </w:pPr>
      <w:r w:rsidRPr="001557D4">
        <w:rPr>
          <w:b/>
          <w:sz w:val="24"/>
          <w:szCs w:val="24"/>
        </w:rPr>
        <w:t>References</w:t>
      </w:r>
    </w:p>
    <w:p w14:paraId="496234FD" w14:textId="77777777" w:rsidR="00DD2BB1" w:rsidRDefault="00394333" w:rsidP="007F5B18">
      <w:pPr>
        <w:pStyle w:val="Literaturverzeichnis"/>
        <w:spacing w:line="276" w:lineRule="auto"/>
      </w:pPr>
      <w:r>
        <w:fldChar w:fldCharType="begin"/>
      </w:r>
      <w:r w:rsidR="001557D4" w:rsidRPr="00030EBE">
        <w:rPr>
          <w:lang w:val="de-DE"/>
        </w:rPr>
        <w:instrText xml:space="preserve"> ADDIN ZOTERO_BIBL {"uncited":[],"omitted":[],"custom":[]} CSL_BIBLIOGRAPHY </w:instrText>
      </w:r>
      <w:r>
        <w:fldChar w:fldCharType="separate"/>
      </w:r>
      <w:r w:rsidR="00DD2BB1" w:rsidRPr="00DD2BB1">
        <w:rPr>
          <w:lang w:val="de-DE"/>
        </w:rPr>
        <w:t>1.</w:t>
      </w:r>
      <w:r w:rsidR="00DD2BB1" w:rsidRPr="00DD2BB1">
        <w:rPr>
          <w:lang w:val="de-DE"/>
        </w:rPr>
        <w:tab/>
        <w:t xml:space="preserve">Oğuz, M. C. </w:t>
      </w:r>
      <w:r w:rsidR="00DD2BB1" w:rsidRPr="00DD2BB1">
        <w:rPr>
          <w:i/>
          <w:iCs/>
          <w:lang w:val="de-DE"/>
        </w:rPr>
        <w:t>et al.</w:t>
      </w:r>
      <w:r w:rsidR="00DD2BB1" w:rsidRPr="00DD2BB1">
        <w:rPr>
          <w:lang w:val="de-DE"/>
        </w:rPr>
        <w:t xml:space="preserve"> </w:t>
      </w:r>
      <w:r w:rsidR="00DD2BB1">
        <w:t xml:space="preserve">Metazoan parasites of Antarctic fishes. </w:t>
      </w:r>
      <w:r w:rsidR="00DD2BB1">
        <w:rPr>
          <w:i/>
          <w:iCs/>
        </w:rPr>
        <w:t>Turkiye parazitolojii dergisi</w:t>
      </w:r>
      <w:r w:rsidR="00DD2BB1">
        <w:t xml:space="preserve"> (2015) doi:10.5152/tpd.2015.3661.</w:t>
      </w:r>
    </w:p>
    <w:p w14:paraId="57979DDC" w14:textId="77777777" w:rsidR="00DD2BB1" w:rsidRDefault="00DD2BB1" w:rsidP="007F5B18">
      <w:pPr>
        <w:pStyle w:val="Literaturverzeichnis"/>
        <w:spacing w:line="276" w:lineRule="auto"/>
      </w:pPr>
      <w:r>
        <w:t>2.</w:t>
      </w:r>
      <w:r>
        <w:tab/>
        <w:t>Gibson, D. I., Bray, R. A. &amp; Harris, E. A. Host-Parasite Database of the Natural History Museum, London. http://www.nhm.ac.uk/research-curation/scientific-resources/taxonomy-systematics/host-parasites/ (2005).</w:t>
      </w:r>
    </w:p>
    <w:p w14:paraId="6E8FD37E" w14:textId="77777777" w:rsidR="00DD2BB1" w:rsidRDefault="00DD2BB1" w:rsidP="007F5B18">
      <w:pPr>
        <w:pStyle w:val="Literaturverzeichnis"/>
        <w:spacing w:line="276" w:lineRule="auto"/>
      </w:pPr>
      <w:r>
        <w:t>3.</w:t>
      </w:r>
      <w:r>
        <w:tab/>
        <w:t xml:space="preserve">Parukhin, A. M. Peculiarities of nototheniid fish helminth fauna in subantarctic sector of Indian Ocean. </w:t>
      </w:r>
      <w:r>
        <w:rPr>
          <w:i/>
          <w:iCs/>
        </w:rPr>
        <w:t>Vestnik Zoologii</w:t>
      </w:r>
      <w:r>
        <w:t xml:space="preserve"> </w:t>
      </w:r>
      <w:r>
        <w:rPr>
          <w:b/>
          <w:bCs/>
        </w:rPr>
        <w:t>3</w:t>
      </w:r>
      <w:r>
        <w:t>, 6–10 (1986).</w:t>
      </w:r>
    </w:p>
    <w:p w14:paraId="1EB1690F" w14:textId="77777777" w:rsidR="00DD2BB1" w:rsidRDefault="00DD2BB1" w:rsidP="007F5B18">
      <w:pPr>
        <w:pStyle w:val="Literaturverzeichnis"/>
        <w:spacing w:line="276" w:lineRule="auto"/>
      </w:pPr>
      <w:r>
        <w:t>4.</w:t>
      </w:r>
      <w:r>
        <w:tab/>
        <w:t xml:space="preserve">Zdzitowiecki, K. Occurrence of digeneans in open sea fishes off the South Shetland Islands and South Georgia, and a list of fish digeneans in the Antarctic. </w:t>
      </w:r>
      <w:r>
        <w:rPr>
          <w:i/>
          <w:iCs/>
        </w:rPr>
        <w:t>Polish Polar Research</w:t>
      </w:r>
      <w:r>
        <w:t xml:space="preserve"> </w:t>
      </w:r>
      <w:r>
        <w:rPr>
          <w:b/>
          <w:bCs/>
        </w:rPr>
        <w:t>12</w:t>
      </w:r>
      <w:r>
        <w:t>, 55–72 (1991).</w:t>
      </w:r>
    </w:p>
    <w:p w14:paraId="171827AA" w14:textId="77777777" w:rsidR="00DD2BB1" w:rsidRDefault="00DD2BB1" w:rsidP="007F5B18">
      <w:pPr>
        <w:pStyle w:val="Literaturverzeichnis"/>
        <w:spacing w:line="276" w:lineRule="auto"/>
      </w:pPr>
      <w:r>
        <w:t>5.</w:t>
      </w:r>
      <w:r>
        <w:tab/>
        <w:t xml:space="preserve">Palm, H. W., Klimpel, S. &amp; Walter, T. Demersal fish parasite fauna around the South Shetland Islands: high species richness and low host specificity in deep Antarctic waters. </w:t>
      </w:r>
      <w:r>
        <w:rPr>
          <w:i/>
          <w:iCs/>
        </w:rPr>
        <w:t>Polar Biol</w:t>
      </w:r>
      <w:r>
        <w:t xml:space="preserve"> </w:t>
      </w:r>
      <w:r>
        <w:rPr>
          <w:b/>
          <w:bCs/>
        </w:rPr>
        <w:t>30</w:t>
      </w:r>
      <w:r>
        <w:t>, 1513–1522 (2007).</w:t>
      </w:r>
    </w:p>
    <w:p w14:paraId="14B6559D" w14:textId="77777777" w:rsidR="00DD2BB1" w:rsidRDefault="00DD2BB1" w:rsidP="007F5B18">
      <w:pPr>
        <w:pStyle w:val="Literaturverzeichnis"/>
        <w:spacing w:line="276" w:lineRule="auto"/>
      </w:pPr>
      <w:r>
        <w:t>6.</w:t>
      </w:r>
      <w:r>
        <w:tab/>
        <w:t xml:space="preserve">Ruhl, H. A., Hastings, P. A., Zarubick, L. A., Jensen, R. M. &amp; Zdzitowiecki, K. Fish populations of Port Foster, Deception Island, Antarctica and vicinity. </w:t>
      </w:r>
      <w:r>
        <w:rPr>
          <w:i/>
          <w:iCs/>
        </w:rPr>
        <w:t>Deep Sea Research Part II: Topical Studies in Oceanography</w:t>
      </w:r>
      <w:r>
        <w:t xml:space="preserve"> </w:t>
      </w:r>
      <w:r>
        <w:rPr>
          <w:b/>
          <w:bCs/>
        </w:rPr>
        <w:t>50</w:t>
      </w:r>
      <w:r>
        <w:t>, 1843–1858 (2003).</w:t>
      </w:r>
    </w:p>
    <w:p w14:paraId="31FF2BFF" w14:textId="77777777" w:rsidR="00DD2BB1" w:rsidRDefault="00DD2BB1" w:rsidP="007F5B18">
      <w:pPr>
        <w:pStyle w:val="Literaturverzeichnis"/>
        <w:spacing w:line="276" w:lineRule="auto"/>
      </w:pPr>
      <w:r>
        <w:t>7.</w:t>
      </w:r>
      <w:r>
        <w:tab/>
        <w:t xml:space="preserve">Zdzitowiecki, K., Pisano, E. &amp; Vacchi, M. Antarctic representatives of the genus </w:t>
      </w:r>
      <w:r>
        <w:rPr>
          <w:i/>
          <w:iCs/>
        </w:rPr>
        <w:t>Neolebouria</w:t>
      </w:r>
      <w:r>
        <w:t xml:space="preserve"> Gibson, 1976 (Digenea, Opecoelidae), with description of one new species. </w:t>
      </w:r>
      <w:r>
        <w:rPr>
          <w:i/>
          <w:iCs/>
        </w:rPr>
        <w:t>Acta Parasitologica</w:t>
      </w:r>
      <w:r>
        <w:t xml:space="preserve"> </w:t>
      </w:r>
      <w:r>
        <w:rPr>
          <w:b/>
          <w:bCs/>
        </w:rPr>
        <w:t>38</w:t>
      </w:r>
      <w:r>
        <w:t>, 11–14 (1993).</w:t>
      </w:r>
    </w:p>
    <w:p w14:paraId="2547A5D0" w14:textId="77777777" w:rsidR="00DD2BB1" w:rsidRDefault="00DD2BB1" w:rsidP="007F5B18">
      <w:pPr>
        <w:pStyle w:val="Literaturverzeichnis"/>
        <w:spacing w:line="276" w:lineRule="auto"/>
      </w:pPr>
      <w:r>
        <w:t>8.</w:t>
      </w:r>
      <w:r>
        <w:tab/>
        <w:t xml:space="preserve">Wojciechowska, A. The tetraphyllidean and tetrabothriid cercoids from Antarctic bony fishes. II. Occurrence of cercoids in various fish species. </w:t>
      </w:r>
      <w:r>
        <w:rPr>
          <w:i/>
          <w:iCs/>
        </w:rPr>
        <w:t>Acta Parasitologica</w:t>
      </w:r>
      <w:r>
        <w:t xml:space="preserve"> </w:t>
      </w:r>
      <w:r>
        <w:rPr>
          <w:b/>
          <w:bCs/>
        </w:rPr>
        <w:t>38</w:t>
      </w:r>
      <w:r>
        <w:t>, 113–118 (1993).</w:t>
      </w:r>
    </w:p>
    <w:p w14:paraId="48B0DDAD" w14:textId="77777777" w:rsidR="00DD2BB1" w:rsidRDefault="00DD2BB1" w:rsidP="007F5B18">
      <w:pPr>
        <w:pStyle w:val="Literaturverzeichnis"/>
        <w:spacing w:line="276" w:lineRule="auto"/>
      </w:pPr>
      <w:r>
        <w:t>9.</w:t>
      </w:r>
      <w:r>
        <w:tab/>
        <w:t xml:space="preserve">Zdzitowiecki, K. Occurrence of acanthocephalans in fishes of the open sea off the South Shetlands and South Georgia (Antarctic). </w:t>
      </w:r>
      <w:r>
        <w:rPr>
          <w:i/>
          <w:iCs/>
        </w:rPr>
        <w:t>Acta Parasitologica Polonica</w:t>
      </w:r>
      <w:r>
        <w:t xml:space="preserve"> </w:t>
      </w:r>
      <w:r>
        <w:rPr>
          <w:b/>
          <w:bCs/>
        </w:rPr>
        <w:t>35</w:t>
      </w:r>
      <w:r>
        <w:t>, 131–141 (1990).</w:t>
      </w:r>
    </w:p>
    <w:p w14:paraId="443509C4" w14:textId="77777777" w:rsidR="00DD2BB1" w:rsidRDefault="00DD2BB1" w:rsidP="007F5B18">
      <w:pPr>
        <w:pStyle w:val="Literaturverzeichnis"/>
        <w:spacing w:line="276" w:lineRule="auto"/>
      </w:pPr>
      <w:r>
        <w:t>10.</w:t>
      </w:r>
      <w:r>
        <w:tab/>
        <w:t xml:space="preserve">Palm, H. W. Ecology of </w:t>
      </w:r>
      <w:r>
        <w:rPr>
          <w:i/>
          <w:iCs/>
        </w:rPr>
        <w:t>Pseudoterranova decipiens</w:t>
      </w:r>
      <w:r>
        <w:t xml:space="preserve"> (Krabbe, 1878) (Nematoda : Anisakidae) from Antarctic waters. </w:t>
      </w:r>
      <w:r>
        <w:rPr>
          <w:i/>
          <w:iCs/>
        </w:rPr>
        <w:t>Parasitol. Res.</w:t>
      </w:r>
      <w:r>
        <w:t xml:space="preserve"> </w:t>
      </w:r>
      <w:r>
        <w:rPr>
          <w:b/>
          <w:bCs/>
        </w:rPr>
        <w:t>85</w:t>
      </w:r>
      <w:r>
        <w:t>, 638–646 (1999).</w:t>
      </w:r>
    </w:p>
    <w:p w14:paraId="41C48ED4" w14:textId="77777777" w:rsidR="00DD2BB1" w:rsidRDefault="00DD2BB1" w:rsidP="007F5B18">
      <w:pPr>
        <w:pStyle w:val="Literaturverzeichnis"/>
        <w:spacing w:line="276" w:lineRule="auto"/>
      </w:pPr>
      <w:r>
        <w:t>11.</w:t>
      </w:r>
      <w:r>
        <w:tab/>
        <w:t xml:space="preserve">Utevsky, A. Y. An Identification Key to Antarctic Fish leeches (Hirudinea: Piscicolidae). </w:t>
      </w:r>
      <w:r>
        <w:rPr>
          <w:i/>
          <w:iCs/>
        </w:rPr>
        <w:t>Ukrainian Antarctic Journal</w:t>
      </w:r>
      <w:r>
        <w:t xml:space="preserve"> (2005).</w:t>
      </w:r>
    </w:p>
    <w:p w14:paraId="2CA820B3" w14:textId="77777777" w:rsidR="00DD2BB1" w:rsidRDefault="00DD2BB1" w:rsidP="007F5B18">
      <w:pPr>
        <w:pStyle w:val="Literaturverzeichnis"/>
        <w:spacing w:line="276" w:lineRule="auto"/>
      </w:pPr>
      <w:r>
        <w:t>12.</w:t>
      </w:r>
      <w:r>
        <w:tab/>
        <w:t xml:space="preserve">García, R. G. G. F., Pradi-García, M. M., Del Valle, M. T. &amp; Rodríguez Diego. New species of hosts and localization for </w:t>
      </w:r>
      <w:r>
        <w:rPr>
          <w:i/>
          <w:iCs/>
        </w:rPr>
        <w:t>Pseudobenedenia nototheniae</w:t>
      </w:r>
      <w:r>
        <w:t xml:space="preserve"> and </w:t>
      </w:r>
      <w:r>
        <w:rPr>
          <w:i/>
          <w:iCs/>
        </w:rPr>
        <w:t>Pseudobenedenoides shorti</w:t>
      </w:r>
      <w:r>
        <w:t xml:space="preserve"> (Monogenea: Capsalidae) in Antarctic fishes. </w:t>
      </w:r>
      <w:r>
        <w:rPr>
          <w:i/>
          <w:iCs/>
        </w:rPr>
        <w:t>Revista de Salud Animal</w:t>
      </w:r>
      <w:r>
        <w:t xml:space="preserve"> </w:t>
      </w:r>
      <w:r>
        <w:rPr>
          <w:b/>
          <w:bCs/>
        </w:rPr>
        <w:t>22</w:t>
      </w:r>
      <w:r>
        <w:t>, 61–63 (2000).</w:t>
      </w:r>
    </w:p>
    <w:p w14:paraId="48FB4A05" w14:textId="77777777" w:rsidR="00DD2BB1" w:rsidRDefault="00DD2BB1" w:rsidP="007F5B18">
      <w:pPr>
        <w:pStyle w:val="Literaturverzeichnis"/>
        <w:spacing w:line="276" w:lineRule="auto"/>
      </w:pPr>
      <w:r>
        <w:t>13.</w:t>
      </w:r>
      <w:r>
        <w:tab/>
        <w:t xml:space="preserve">Rokicka, M. Report on species of </w:t>
      </w:r>
      <w:r>
        <w:rPr>
          <w:i/>
          <w:iCs/>
        </w:rPr>
        <w:t>Gyrodactylus</w:t>
      </w:r>
      <w:r>
        <w:t xml:space="preserve"> Nordmann, 1832, distribution in polar regions. </w:t>
      </w:r>
      <w:r>
        <w:rPr>
          <w:i/>
          <w:iCs/>
        </w:rPr>
        <w:t>Polar Science</w:t>
      </w:r>
      <w:r>
        <w:t xml:space="preserve"> </w:t>
      </w:r>
      <w:r>
        <w:rPr>
          <w:b/>
          <w:bCs/>
        </w:rPr>
        <w:t>3</w:t>
      </w:r>
      <w:r>
        <w:t>, 203–206 (2009).</w:t>
      </w:r>
    </w:p>
    <w:p w14:paraId="6B53773B" w14:textId="77777777" w:rsidR="00DD2BB1" w:rsidRDefault="00DD2BB1" w:rsidP="007F5B18">
      <w:pPr>
        <w:pStyle w:val="Literaturverzeichnis"/>
        <w:spacing w:line="276" w:lineRule="auto"/>
      </w:pPr>
      <w:r>
        <w:t>14.</w:t>
      </w:r>
      <w:r>
        <w:tab/>
        <w:t xml:space="preserve">Laskowski, Z. &amp; Zdzitowiecki, K. The helminth fauna of some notothenioid fishes collected from the shelf of Argentine Islands, West Antarctica. </w:t>
      </w:r>
      <w:r>
        <w:rPr>
          <w:i/>
          <w:iCs/>
        </w:rPr>
        <w:t>Pol. Polar Res.</w:t>
      </w:r>
      <w:r>
        <w:t xml:space="preserve"> </w:t>
      </w:r>
      <w:r>
        <w:rPr>
          <w:b/>
          <w:bCs/>
        </w:rPr>
        <w:t>26</w:t>
      </w:r>
      <w:r>
        <w:t>, 315–324 (2005).</w:t>
      </w:r>
    </w:p>
    <w:p w14:paraId="7C121554" w14:textId="77777777" w:rsidR="00DD2BB1" w:rsidRDefault="00DD2BB1" w:rsidP="007F5B18">
      <w:pPr>
        <w:pStyle w:val="Literaturverzeichnis"/>
        <w:spacing w:line="276" w:lineRule="auto"/>
      </w:pPr>
      <w:r>
        <w:t>15.</w:t>
      </w:r>
      <w:r>
        <w:tab/>
        <w:t xml:space="preserve">Zdzitowiecki, K. Digenetic trematodes in alimentary tracts of fishes of south Georgia and South Shetland Islands (Antarctica). </w:t>
      </w:r>
      <w:r>
        <w:rPr>
          <w:i/>
          <w:iCs/>
        </w:rPr>
        <w:t>Acta Ichthyologica et Piscatoria</w:t>
      </w:r>
      <w:r>
        <w:t xml:space="preserve"> </w:t>
      </w:r>
      <w:r>
        <w:rPr>
          <w:b/>
          <w:bCs/>
        </w:rPr>
        <w:t>9</w:t>
      </w:r>
      <w:r>
        <w:t>, 15–30 (1979).</w:t>
      </w:r>
    </w:p>
    <w:p w14:paraId="5CC9444E" w14:textId="77777777" w:rsidR="00DD2BB1" w:rsidRDefault="00DD2BB1" w:rsidP="007F5B18">
      <w:pPr>
        <w:pStyle w:val="Literaturverzeichnis"/>
        <w:spacing w:line="276" w:lineRule="auto"/>
      </w:pPr>
      <w:r>
        <w:t>16.</w:t>
      </w:r>
      <w:r>
        <w:tab/>
        <w:t xml:space="preserve">Zdzitowiecki, K. Antarctic representatives of the genus </w:t>
      </w:r>
      <w:r>
        <w:rPr>
          <w:i/>
          <w:iCs/>
        </w:rPr>
        <w:t>Lecithaster</w:t>
      </w:r>
      <w:r>
        <w:t xml:space="preserve"> Lühe, 1901 (Digenea, Hemiuridae), with the description of a new species. </w:t>
      </w:r>
      <w:r>
        <w:rPr>
          <w:i/>
          <w:iCs/>
        </w:rPr>
        <w:t>Acta Parasitologica</w:t>
      </w:r>
      <w:r>
        <w:t xml:space="preserve"> </w:t>
      </w:r>
      <w:r>
        <w:rPr>
          <w:b/>
          <w:bCs/>
        </w:rPr>
        <w:t>37</w:t>
      </w:r>
      <w:r>
        <w:t>, 57–63 (1992).</w:t>
      </w:r>
    </w:p>
    <w:p w14:paraId="304E49DD" w14:textId="77777777" w:rsidR="00DD2BB1" w:rsidRDefault="00DD2BB1" w:rsidP="007F5B18">
      <w:pPr>
        <w:pStyle w:val="Literaturverzeichnis"/>
        <w:spacing w:line="276" w:lineRule="auto"/>
      </w:pPr>
      <w:r>
        <w:lastRenderedPageBreak/>
        <w:t>17.</w:t>
      </w:r>
      <w:r>
        <w:tab/>
        <w:t xml:space="preserve">Zdzitowiecki, K. Occurrence of digenea in fishes of the family Nototheniidae in the Weddell Sea. </w:t>
      </w:r>
      <w:r>
        <w:rPr>
          <w:i/>
          <w:iCs/>
        </w:rPr>
        <w:t>Acta Parasitologica</w:t>
      </w:r>
      <w:r>
        <w:t xml:space="preserve"> </w:t>
      </w:r>
      <w:r>
        <w:rPr>
          <w:b/>
          <w:bCs/>
        </w:rPr>
        <w:t>47</w:t>
      </w:r>
      <w:r>
        <w:t>, 154–158 (2002).</w:t>
      </w:r>
    </w:p>
    <w:p w14:paraId="467481D8" w14:textId="77777777" w:rsidR="00DD2BB1" w:rsidRDefault="00DD2BB1" w:rsidP="007F5B18">
      <w:pPr>
        <w:pStyle w:val="Literaturverzeichnis"/>
        <w:spacing w:line="276" w:lineRule="auto"/>
      </w:pPr>
      <w:r>
        <w:t>18.</w:t>
      </w:r>
      <w:r>
        <w:tab/>
        <w:t xml:space="preserve">Bray, R. A. &amp; Gibson, D. I. The Lepocreadiidae (Digenea) of fishes of the North-East Atlantic - Review of the genera </w:t>
      </w:r>
      <w:r>
        <w:rPr>
          <w:i/>
          <w:iCs/>
        </w:rPr>
        <w:t>Opechona</w:t>
      </w:r>
      <w:r>
        <w:t xml:space="preserve"> Looss, 1907 and </w:t>
      </w:r>
      <w:r>
        <w:rPr>
          <w:i/>
          <w:iCs/>
        </w:rPr>
        <w:t>Prodistomum</w:t>
      </w:r>
      <w:r>
        <w:t xml:space="preserve"> Linton, 1910. </w:t>
      </w:r>
      <w:r>
        <w:rPr>
          <w:i/>
          <w:iCs/>
        </w:rPr>
        <w:t>Syst. Parasitol.</w:t>
      </w:r>
      <w:r>
        <w:t xml:space="preserve"> </w:t>
      </w:r>
      <w:r>
        <w:rPr>
          <w:b/>
          <w:bCs/>
        </w:rPr>
        <w:t>15</w:t>
      </w:r>
      <w:r>
        <w:t>, 159–202 (1990).</w:t>
      </w:r>
    </w:p>
    <w:p w14:paraId="7EA61E25" w14:textId="77777777" w:rsidR="00DD2BB1" w:rsidRDefault="00DD2BB1" w:rsidP="007F5B18">
      <w:pPr>
        <w:pStyle w:val="Literaturverzeichnis"/>
        <w:spacing w:line="276" w:lineRule="auto"/>
      </w:pPr>
      <w:r>
        <w:t>19.</w:t>
      </w:r>
      <w:r>
        <w:tab/>
        <w:t xml:space="preserve">Zdzitowiecki, K. </w:t>
      </w:r>
      <w:r>
        <w:rPr>
          <w:i/>
          <w:iCs/>
        </w:rPr>
        <w:t>Antarctic digenea parasites of fishes</w:t>
      </w:r>
      <w:r>
        <w:t>. (Koeltz Scientific Books, 1997).</w:t>
      </w:r>
    </w:p>
    <w:p w14:paraId="45DF7A1C" w14:textId="77777777" w:rsidR="00DD2BB1" w:rsidRDefault="00DD2BB1" w:rsidP="007F5B18">
      <w:pPr>
        <w:pStyle w:val="Literaturverzeichnis"/>
        <w:spacing w:line="276" w:lineRule="auto"/>
      </w:pPr>
      <w:r>
        <w:t>20.</w:t>
      </w:r>
      <w:r>
        <w:tab/>
        <w:t xml:space="preserve">Zdzitowiecki, K. Antarctic representatives of the genus </w:t>
      </w:r>
      <w:r>
        <w:rPr>
          <w:i/>
          <w:iCs/>
        </w:rPr>
        <w:t>Macvicaria</w:t>
      </w:r>
      <w:r>
        <w:t xml:space="preserve"> Gibson &amp; Bray, 1982 (Digenea Opecoelidae), with descriptions of two new species. </w:t>
      </w:r>
      <w:r>
        <w:rPr>
          <w:i/>
          <w:iCs/>
        </w:rPr>
        <w:t>Syst Parasitol</w:t>
      </w:r>
      <w:r>
        <w:t xml:space="preserve"> </w:t>
      </w:r>
      <w:r>
        <w:rPr>
          <w:b/>
          <w:bCs/>
        </w:rPr>
        <w:t>16</w:t>
      </w:r>
      <w:r>
        <w:t>, 169–179 (1990).</w:t>
      </w:r>
    </w:p>
    <w:p w14:paraId="295C6A00" w14:textId="77777777" w:rsidR="00DD2BB1" w:rsidRDefault="00DD2BB1" w:rsidP="007F5B18">
      <w:pPr>
        <w:pStyle w:val="Literaturverzeichnis"/>
        <w:spacing w:line="276" w:lineRule="auto"/>
      </w:pPr>
      <w:r>
        <w:t>21.</w:t>
      </w:r>
      <w:r>
        <w:tab/>
        <w:t xml:space="preserve">Zdzitowiecki, K. Occurrence of digenetic trematodes in fishes off South Shetlands (Antarctic). </w:t>
      </w:r>
      <w:r>
        <w:rPr>
          <w:i/>
          <w:iCs/>
        </w:rPr>
        <w:t>Acta Parasitologica Polonica</w:t>
      </w:r>
      <w:r>
        <w:t xml:space="preserve"> </w:t>
      </w:r>
      <w:r>
        <w:rPr>
          <w:b/>
          <w:bCs/>
        </w:rPr>
        <w:t>33</w:t>
      </w:r>
      <w:r>
        <w:t>, 155–167 (1988).</w:t>
      </w:r>
    </w:p>
    <w:p w14:paraId="595B5611" w14:textId="77777777" w:rsidR="00DD2BB1" w:rsidRDefault="00DD2BB1" w:rsidP="007F5B18">
      <w:pPr>
        <w:pStyle w:val="Literaturverzeichnis"/>
        <w:spacing w:line="276" w:lineRule="auto"/>
      </w:pPr>
      <w:r>
        <w:t>22.</w:t>
      </w:r>
      <w:r>
        <w:tab/>
        <w:t xml:space="preserve">Zdzitowiecki, K. &amp; White, M. G. Digenean Trematoda infection of inshore fish at South Georgia. </w:t>
      </w:r>
      <w:r>
        <w:rPr>
          <w:i/>
          <w:iCs/>
        </w:rPr>
        <w:t>Antarctic Science</w:t>
      </w:r>
      <w:r>
        <w:t xml:space="preserve"> </w:t>
      </w:r>
      <w:r>
        <w:rPr>
          <w:b/>
          <w:bCs/>
        </w:rPr>
        <w:t>4</w:t>
      </w:r>
      <w:r>
        <w:t>, 51–55 (1992).</w:t>
      </w:r>
    </w:p>
    <w:p w14:paraId="2001C2BD" w14:textId="77777777" w:rsidR="00DD2BB1" w:rsidRDefault="00DD2BB1" w:rsidP="007F5B18">
      <w:pPr>
        <w:pStyle w:val="Literaturverzeichnis"/>
        <w:spacing w:line="276" w:lineRule="auto"/>
      </w:pPr>
      <w:r>
        <w:t>23.</w:t>
      </w:r>
      <w:r>
        <w:tab/>
        <w:t xml:space="preserve">Zdzitowiecki, K. &amp; Rokosz, B. Prevalence of acanthocephalans in fishes of South Shetland Islands (Antarctic). II. </w:t>
      </w:r>
      <w:r>
        <w:rPr>
          <w:i/>
          <w:iCs/>
        </w:rPr>
        <w:t>Aspersentis austrinus</w:t>
      </w:r>
      <w:r>
        <w:t xml:space="preserve"> Van Cleave, 1929 and remarks on the validity of </w:t>
      </w:r>
      <w:r>
        <w:rPr>
          <w:i/>
          <w:iCs/>
        </w:rPr>
        <w:t>Heteracanthocephalus hureaui</w:t>
      </w:r>
      <w:r>
        <w:t xml:space="preserve"> Dollfus, 1965. </w:t>
      </w:r>
      <w:r>
        <w:rPr>
          <w:i/>
          <w:iCs/>
        </w:rPr>
        <w:t>Acta Parasitologica Polonica</w:t>
      </w:r>
      <w:r>
        <w:t xml:space="preserve"> </w:t>
      </w:r>
      <w:r>
        <w:rPr>
          <w:b/>
          <w:bCs/>
        </w:rPr>
        <w:t>30</w:t>
      </w:r>
      <w:r>
        <w:t>, 161–171 (1986).</w:t>
      </w:r>
    </w:p>
    <w:p w14:paraId="7E988A19" w14:textId="77777777" w:rsidR="00DD2BB1" w:rsidRDefault="00DD2BB1" w:rsidP="007F5B18">
      <w:pPr>
        <w:pStyle w:val="Literaturverzeichnis"/>
        <w:spacing w:line="276" w:lineRule="auto"/>
      </w:pPr>
      <w:r>
        <w:t>24.</w:t>
      </w:r>
      <w:r>
        <w:tab/>
        <w:t xml:space="preserve">Zdzitowiecki, K. Prevalence of acanthocephalans in fishes of South Shetland Islands (Antarctic) III </w:t>
      </w:r>
      <w:r>
        <w:rPr>
          <w:i/>
          <w:iCs/>
        </w:rPr>
        <w:t>Metacanthocephalus johnstoni</w:t>
      </w:r>
      <w:r>
        <w:t xml:space="preserve"> Zdzitowiecki, 1983, </w:t>
      </w:r>
      <w:r>
        <w:rPr>
          <w:i/>
          <w:iCs/>
        </w:rPr>
        <w:t>M. dalmori</w:t>
      </w:r>
      <w:r>
        <w:t xml:space="preserve"> Zdzitowiecki, 1983 and notes on other species; general conclusions. </w:t>
      </w:r>
      <w:r>
        <w:rPr>
          <w:i/>
          <w:iCs/>
        </w:rPr>
        <w:t>Acta Parasitologica Polonica</w:t>
      </w:r>
      <w:r>
        <w:t xml:space="preserve"> </w:t>
      </w:r>
      <w:r>
        <w:rPr>
          <w:b/>
          <w:bCs/>
        </w:rPr>
        <w:t>31</w:t>
      </w:r>
      <w:r>
        <w:t>, 125–141 (1986).</w:t>
      </w:r>
    </w:p>
    <w:p w14:paraId="3CF6DF30" w14:textId="77777777" w:rsidR="00DD2BB1" w:rsidRDefault="00DD2BB1" w:rsidP="007F5B18">
      <w:pPr>
        <w:pStyle w:val="Literaturverzeichnis"/>
        <w:spacing w:line="276" w:lineRule="auto"/>
      </w:pPr>
      <w:r>
        <w:t>25.</w:t>
      </w:r>
      <w:r>
        <w:tab/>
        <w:t xml:space="preserve">Rokicki, J., Rodjuk, G., Zdzitowiecki, K. &amp; Laskowski, Z. Larval ascaridoid nematodes (Anisakidae) in fish from the South Shetland Islands (Southern Ocean). </w:t>
      </w:r>
      <w:r>
        <w:rPr>
          <w:i/>
          <w:iCs/>
        </w:rPr>
        <w:t>Pol. Polar. Res.</w:t>
      </w:r>
      <w:r>
        <w:t xml:space="preserve"> </w:t>
      </w:r>
      <w:r>
        <w:rPr>
          <w:b/>
          <w:bCs/>
        </w:rPr>
        <w:t>30</w:t>
      </w:r>
      <w:r>
        <w:t>, 49–58 (2009).</w:t>
      </w:r>
    </w:p>
    <w:p w14:paraId="65DD02E3" w14:textId="77777777" w:rsidR="00DD2BB1" w:rsidRDefault="00DD2BB1" w:rsidP="007F5B18">
      <w:pPr>
        <w:pStyle w:val="Literaturverzeichnis"/>
        <w:spacing w:line="276" w:lineRule="auto"/>
      </w:pPr>
      <w:r>
        <w:t>26.</w:t>
      </w:r>
      <w:r>
        <w:tab/>
        <w:t xml:space="preserve">Kovalyova, A. A. &amp; Gaevskaya, A. V. Two species of Monogenea parasites of Antarctic fishes. </w:t>
      </w:r>
      <w:r>
        <w:rPr>
          <w:b/>
          <w:bCs/>
        </w:rPr>
        <w:t>56</w:t>
      </w:r>
      <w:r>
        <w:t>, 783–786 (1977).</w:t>
      </w:r>
    </w:p>
    <w:p w14:paraId="6AC49F1F" w14:textId="77777777" w:rsidR="00DD2BB1" w:rsidRDefault="00DD2BB1" w:rsidP="007F5B18">
      <w:pPr>
        <w:pStyle w:val="Literaturverzeichnis"/>
        <w:spacing w:line="276" w:lineRule="auto"/>
      </w:pPr>
      <w:r>
        <w:t>27.</w:t>
      </w:r>
      <w:r>
        <w:tab/>
        <w:t xml:space="preserve">Rohde, K., Ho, J.-S., Smales, L. &amp; Williams, R. Parasites of Antarctic fishes: Monogenea, Copepoda and Acanthocephala. </w:t>
      </w:r>
      <w:r>
        <w:rPr>
          <w:i/>
          <w:iCs/>
        </w:rPr>
        <w:t>Mar. Freshwater Res.</w:t>
      </w:r>
      <w:r>
        <w:t xml:space="preserve"> </w:t>
      </w:r>
      <w:r>
        <w:rPr>
          <w:b/>
          <w:bCs/>
        </w:rPr>
        <w:t>49</w:t>
      </w:r>
      <w:r>
        <w:t>, 121–125 (1998).</w:t>
      </w:r>
    </w:p>
    <w:p w14:paraId="14194E3E" w14:textId="77777777" w:rsidR="00DD2BB1" w:rsidRDefault="00DD2BB1" w:rsidP="007F5B18">
      <w:pPr>
        <w:pStyle w:val="Literaturverzeichnis"/>
        <w:spacing w:line="276" w:lineRule="auto"/>
      </w:pPr>
      <w:r>
        <w:t>28.</w:t>
      </w:r>
      <w:r>
        <w:tab/>
        <w:t xml:space="preserve">Rohde, K., Hayward, C. &amp; Heap, M. Aspects of the ecology of metazoan ectoparasites of marine fishes. </w:t>
      </w:r>
      <w:r>
        <w:rPr>
          <w:i/>
          <w:iCs/>
        </w:rPr>
        <w:t>International Journal for Parasitology</w:t>
      </w:r>
      <w:r>
        <w:t xml:space="preserve"> </w:t>
      </w:r>
      <w:r>
        <w:rPr>
          <w:b/>
          <w:bCs/>
        </w:rPr>
        <w:t>25</w:t>
      </w:r>
      <w:r>
        <w:t>, 945–970 (1995).</w:t>
      </w:r>
    </w:p>
    <w:p w14:paraId="29DB5C3E" w14:textId="77777777" w:rsidR="00DD2BB1" w:rsidRDefault="00DD2BB1" w:rsidP="007F5B18">
      <w:pPr>
        <w:pStyle w:val="Literaturverzeichnis"/>
        <w:spacing w:line="276" w:lineRule="auto"/>
      </w:pPr>
      <w:r>
        <w:t>29.</w:t>
      </w:r>
      <w:r>
        <w:tab/>
        <w:t xml:space="preserve">Parukhin, A. M. &amp; Lyadov, V. N. Parasitofauna of Notothenioidei from waters of the Atlantic and Indian Oceans. </w:t>
      </w:r>
      <w:r>
        <w:rPr>
          <w:i/>
          <w:iCs/>
        </w:rPr>
        <w:t>Vestnik Zoologii</w:t>
      </w:r>
      <w:r>
        <w:t xml:space="preserve"> </w:t>
      </w:r>
      <w:r>
        <w:rPr>
          <w:b/>
          <w:bCs/>
        </w:rPr>
        <w:t>3</w:t>
      </w:r>
      <w:r>
        <w:t>, 90–94 (1981).</w:t>
      </w:r>
    </w:p>
    <w:p w14:paraId="5F6E8772" w14:textId="77777777" w:rsidR="00DD2BB1" w:rsidRDefault="00DD2BB1" w:rsidP="007F5B18">
      <w:pPr>
        <w:pStyle w:val="Literaturverzeichnis"/>
        <w:spacing w:line="276" w:lineRule="auto"/>
      </w:pPr>
      <w:r>
        <w:t>30.</w:t>
      </w:r>
      <w:r>
        <w:tab/>
        <w:t xml:space="preserve">Parukhin, A. M. &amp; Lyadov, V. N. Helminth fauna of food Nototheniidae fishes from Kerguelen Subregion region. </w:t>
      </w:r>
      <w:r>
        <w:rPr>
          <w:i/>
          <w:iCs/>
        </w:rPr>
        <w:t>Ekologiya Morya</w:t>
      </w:r>
      <w:r>
        <w:t xml:space="preserve"> </w:t>
      </w:r>
      <w:r>
        <w:rPr>
          <w:b/>
          <w:bCs/>
        </w:rPr>
        <w:t>10</w:t>
      </w:r>
      <w:r>
        <w:t>, 49–56 (1982).</w:t>
      </w:r>
    </w:p>
    <w:p w14:paraId="2E4F00D9" w14:textId="77777777" w:rsidR="00DD2BB1" w:rsidRDefault="00DD2BB1" w:rsidP="007F5B18">
      <w:pPr>
        <w:pStyle w:val="Literaturverzeichnis"/>
        <w:spacing w:line="276" w:lineRule="auto"/>
      </w:pPr>
      <w:r>
        <w:t>31.</w:t>
      </w:r>
      <w:r>
        <w:tab/>
        <w:t xml:space="preserve">Bray, R. A. &amp; Zdzitowiecki, K. </w:t>
      </w:r>
      <w:r>
        <w:rPr>
          <w:i/>
          <w:iCs/>
        </w:rPr>
        <w:t>Boreascotia megavesicula</w:t>
      </w:r>
      <w:r>
        <w:t xml:space="preserve"> n. g., n. sp. (Digenea: Hemiuridae: Lecithochiriinae) in the nototheniid fish </w:t>
      </w:r>
      <w:r>
        <w:rPr>
          <w:i/>
          <w:iCs/>
        </w:rPr>
        <w:t>Lepidonotothen macrophthalma</w:t>
      </w:r>
      <w:r>
        <w:t xml:space="preserve"> (Norman) from the sub-Antarctic Atlantic. </w:t>
      </w:r>
      <w:r>
        <w:rPr>
          <w:i/>
          <w:iCs/>
        </w:rPr>
        <w:t>Syst Parasitol</w:t>
      </w:r>
      <w:r>
        <w:t xml:space="preserve"> </w:t>
      </w:r>
      <w:r>
        <w:rPr>
          <w:b/>
          <w:bCs/>
        </w:rPr>
        <w:t>46</w:t>
      </w:r>
      <w:r>
        <w:t>, 29–32 (2000).</w:t>
      </w:r>
    </w:p>
    <w:p w14:paraId="27E055E8" w14:textId="77777777" w:rsidR="00DD2BB1" w:rsidRDefault="00DD2BB1" w:rsidP="007F5B18">
      <w:pPr>
        <w:pStyle w:val="Literaturverzeichnis"/>
        <w:spacing w:line="276" w:lineRule="auto"/>
      </w:pPr>
      <w:r>
        <w:t>32.</w:t>
      </w:r>
      <w:r>
        <w:tab/>
        <w:t xml:space="preserve">Zdzitowiecki, K. Little known and new Antarctic Digenea species of the genera </w:t>
      </w:r>
      <w:r>
        <w:rPr>
          <w:i/>
          <w:iCs/>
        </w:rPr>
        <w:t>Neolepidapedon</w:t>
      </w:r>
      <w:r>
        <w:t xml:space="preserve"> and </w:t>
      </w:r>
      <w:r>
        <w:rPr>
          <w:i/>
          <w:iCs/>
        </w:rPr>
        <w:t>Lepidapedon</w:t>
      </w:r>
      <w:r>
        <w:t xml:space="preserve"> (Lepocreadiidae). </w:t>
      </w:r>
      <w:r>
        <w:rPr>
          <w:i/>
          <w:iCs/>
        </w:rPr>
        <w:t>Acta Parasitologica Polonica</w:t>
      </w:r>
      <w:r>
        <w:t xml:space="preserve"> </w:t>
      </w:r>
      <w:r>
        <w:rPr>
          <w:b/>
          <w:bCs/>
        </w:rPr>
        <w:t>35</w:t>
      </w:r>
      <w:r>
        <w:t>, 19–30 (1990).</w:t>
      </w:r>
    </w:p>
    <w:p w14:paraId="644C6D49" w14:textId="77777777" w:rsidR="00DD2BB1" w:rsidRDefault="00DD2BB1" w:rsidP="007F5B18">
      <w:pPr>
        <w:pStyle w:val="Literaturverzeichnis"/>
        <w:spacing w:line="276" w:lineRule="auto"/>
      </w:pPr>
      <w:r>
        <w:t>33.</w:t>
      </w:r>
      <w:r>
        <w:tab/>
        <w:t xml:space="preserve">Zdzitowiecki, K. Digeneans of the families Opecoelidae and Lepocreadiidae, parasites of </w:t>
      </w:r>
      <w:r>
        <w:rPr>
          <w:i/>
          <w:iCs/>
        </w:rPr>
        <w:t>Lepidonotothen macrophthalma</w:t>
      </w:r>
      <w:r>
        <w:t xml:space="preserve"> from the North Scotia Ridge, and remarks on the discrimination of </w:t>
      </w:r>
      <w:r>
        <w:rPr>
          <w:i/>
          <w:iCs/>
        </w:rPr>
        <w:t>Neolepidapedon magnatestis</w:t>
      </w:r>
      <w:r>
        <w:t xml:space="preserve"> and </w:t>
      </w:r>
      <w:r>
        <w:rPr>
          <w:i/>
          <w:iCs/>
        </w:rPr>
        <w:t>N. trematomi</w:t>
      </w:r>
      <w:r>
        <w:t xml:space="preserve">. </w:t>
      </w:r>
      <w:r>
        <w:rPr>
          <w:i/>
          <w:iCs/>
        </w:rPr>
        <w:t>Acta Parasitologica</w:t>
      </w:r>
      <w:r>
        <w:t xml:space="preserve"> </w:t>
      </w:r>
      <w:r>
        <w:rPr>
          <w:b/>
          <w:bCs/>
        </w:rPr>
        <w:t>44</w:t>
      </w:r>
      <w:r>
        <w:t>, 233–240 (1999).</w:t>
      </w:r>
    </w:p>
    <w:p w14:paraId="630978B6" w14:textId="77777777" w:rsidR="00DD2BB1" w:rsidRDefault="00DD2BB1" w:rsidP="007F5B18">
      <w:pPr>
        <w:pStyle w:val="Literaturverzeichnis"/>
        <w:spacing w:line="276" w:lineRule="auto"/>
      </w:pPr>
      <w:r>
        <w:t>34.</w:t>
      </w:r>
      <w:r>
        <w:tab/>
        <w:t xml:space="preserve">Wojciechowska, A., Pisano, E. &amp; Zdzitowiecki, K. Cestodes in fishes at the Heard Island (Subatarctic). </w:t>
      </w:r>
      <w:r>
        <w:rPr>
          <w:i/>
          <w:iCs/>
        </w:rPr>
        <w:t>Pol. Polar Res.</w:t>
      </w:r>
      <w:r>
        <w:t xml:space="preserve"> </w:t>
      </w:r>
      <w:r>
        <w:rPr>
          <w:b/>
          <w:bCs/>
        </w:rPr>
        <w:t>16</w:t>
      </w:r>
      <w:r>
        <w:t>, 205–212 (1995).</w:t>
      </w:r>
    </w:p>
    <w:p w14:paraId="7D68CD3B" w14:textId="77777777" w:rsidR="00DD2BB1" w:rsidRDefault="00DD2BB1" w:rsidP="007F5B18">
      <w:pPr>
        <w:pStyle w:val="Literaturverzeichnis"/>
        <w:spacing w:line="276" w:lineRule="auto"/>
      </w:pPr>
      <w:r>
        <w:lastRenderedPageBreak/>
        <w:t>35.</w:t>
      </w:r>
      <w:r>
        <w:tab/>
        <w:t xml:space="preserve">Zdzitowiecki, K. Occurrence of digenea in fishes of the family Artedidraconidae in the Weddell Sea and other areas of Antarctica. </w:t>
      </w:r>
      <w:r>
        <w:rPr>
          <w:i/>
          <w:iCs/>
        </w:rPr>
        <w:t>Acta Parasitologica</w:t>
      </w:r>
      <w:r>
        <w:t xml:space="preserve"> </w:t>
      </w:r>
      <w:r>
        <w:rPr>
          <w:b/>
          <w:bCs/>
        </w:rPr>
        <w:t>47</w:t>
      </w:r>
      <w:r>
        <w:t>, 306–309 (2002).</w:t>
      </w:r>
    </w:p>
    <w:p w14:paraId="38965EF3" w14:textId="77777777" w:rsidR="00DD2BB1" w:rsidRDefault="00DD2BB1" w:rsidP="007F5B18">
      <w:pPr>
        <w:pStyle w:val="Literaturverzeichnis"/>
        <w:spacing w:line="276" w:lineRule="auto"/>
      </w:pPr>
      <w:r>
        <w:t>36.</w:t>
      </w:r>
      <w:r>
        <w:tab/>
        <w:t xml:space="preserve">Laskowski, Z., Rocka, A., Ghigliotti, L. &amp; Pisano, E. New data on the occurrence of internal parasitic worms in the </w:t>
      </w:r>
      <w:r>
        <w:rPr>
          <w:i/>
          <w:iCs/>
        </w:rPr>
        <w:t>Gymnodraco acuticeps</w:t>
      </w:r>
      <w:r>
        <w:t xml:space="preserve"> and </w:t>
      </w:r>
      <w:r>
        <w:rPr>
          <w:i/>
          <w:iCs/>
        </w:rPr>
        <w:t>Cygnodraco mawsoni</w:t>
      </w:r>
      <w:r>
        <w:t xml:space="preserve"> [Bathydraconidae] fish in the Ross Sea, Antarctica. </w:t>
      </w:r>
      <w:r>
        <w:rPr>
          <w:i/>
          <w:iCs/>
        </w:rPr>
        <w:t>Polish Polar Research</w:t>
      </w:r>
      <w:r>
        <w:t xml:space="preserve"> </w:t>
      </w:r>
      <w:r>
        <w:rPr>
          <w:b/>
          <w:bCs/>
        </w:rPr>
        <w:t>26</w:t>
      </w:r>
      <w:r>
        <w:t>, 37–40 (2005).</w:t>
      </w:r>
    </w:p>
    <w:p w14:paraId="7BC55655" w14:textId="77777777" w:rsidR="00DD2BB1" w:rsidRDefault="00DD2BB1" w:rsidP="007F5B18">
      <w:pPr>
        <w:pStyle w:val="Literaturverzeichnis"/>
        <w:spacing w:line="276" w:lineRule="auto"/>
      </w:pPr>
      <w:r>
        <w:t>37.</w:t>
      </w:r>
      <w:r>
        <w:tab/>
        <w:t xml:space="preserve">Szidat, L. &amp; Graefe, G. </w:t>
      </w:r>
      <w:r>
        <w:rPr>
          <w:i/>
          <w:iCs/>
        </w:rPr>
        <w:t xml:space="preserve">Estudios sobre la fauna de parasitos de peces antarticos II-Los parasitos de </w:t>
      </w:r>
      <w:r>
        <w:t>Parachaenichthys charcoti. (Servicio de Hidrografia Naval, 1967).</w:t>
      </w:r>
    </w:p>
    <w:p w14:paraId="5C8DF4B6" w14:textId="77777777" w:rsidR="00DD2BB1" w:rsidRDefault="00DD2BB1" w:rsidP="007F5B18">
      <w:pPr>
        <w:pStyle w:val="Literaturverzeichnis"/>
        <w:spacing w:line="276" w:lineRule="auto"/>
      </w:pPr>
      <w:r>
        <w:t>38.</w:t>
      </w:r>
      <w:r>
        <w:tab/>
        <w:t xml:space="preserve">Zdzitowiecki, K. Occurrence of digenea in fishes of the family Channichthyidae in the Weddell Sea and other sub-continental areas of the Antarctica. </w:t>
      </w:r>
      <w:r>
        <w:rPr>
          <w:i/>
          <w:iCs/>
        </w:rPr>
        <w:t>Acta Parasitologica</w:t>
      </w:r>
      <w:r>
        <w:t xml:space="preserve"> </w:t>
      </w:r>
      <w:r>
        <w:rPr>
          <w:b/>
          <w:bCs/>
        </w:rPr>
        <w:t>47</w:t>
      </w:r>
      <w:r>
        <w:t>, 159–162 (2002).</w:t>
      </w:r>
    </w:p>
    <w:p w14:paraId="4CF1D171" w14:textId="77777777" w:rsidR="00DD2BB1" w:rsidRDefault="00DD2BB1" w:rsidP="007F5B18">
      <w:pPr>
        <w:pStyle w:val="Literaturverzeichnis"/>
        <w:spacing w:line="276" w:lineRule="auto"/>
      </w:pPr>
      <w:r>
        <w:t>39.</w:t>
      </w:r>
      <w:r>
        <w:tab/>
        <w:t xml:space="preserve">Kock, K.-H., Schneppenheim, R. &amp; Siegel, V. A contribution to the fish fauna of the Weddell sea. </w:t>
      </w:r>
      <w:r>
        <w:rPr>
          <w:i/>
          <w:iCs/>
        </w:rPr>
        <w:t>Archiv für Fischereiwissenschaft</w:t>
      </w:r>
      <w:r>
        <w:t xml:space="preserve"> </w:t>
      </w:r>
      <w:r>
        <w:rPr>
          <w:b/>
          <w:bCs/>
        </w:rPr>
        <w:t>34</w:t>
      </w:r>
      <w:r>
        <w:t>, 103–120 (1984).</w:t>
      </w:r>
    </w:p>
    <w:p w14:paraId="73FCC865" w14:textId="77777777" w:rsidR="00DD2BB1" w:rsidRDefault="00DD2BB1" w:rsidP="007F5B18">
      <w:pPr>
        <w:pStyle w:val="Literaturverzeichnis"/>
        <w:spacing w:line="276" w:lineRule="auto"/>
      </w:pPr>
      <w:r>
        <w:t>40.</w:t>
      </w:r>
      <w:r>
        <w:tab/>
        <w:t xml:space="preserve">Zdzitowiecki, K. Occurrence of digenea in fishes of the family Bathydraconidae in the Weddell Sea and other areas of Antarctica. </w:t>
      </w:r>
      <w:r>
        <w:rPr>
          <w:i/>
          <w:iCs/>
        </w:rPr>
        <w:t>Acta Parasitologica</w:t>
      </w:r>
      <w:r>
        <w:t xml:space="preserve"> </w:t>
      </w:r>
      <w:r>
        <w:rPr>
          <w:b/>
          <w:bCs/>
        </w:rPr>
        <w:t>47</w:t>
      </w:r>
      <w:r>
        <w:t>, 310–313 (2002).</w:t>
      </w:r>
    </w:p>
    <w:p w14:paraId="43A0BD8E" w14:textId="77777777" w:rsidR="00DD2BB1" w:rsidRDefault="00DD2BB1" w:rsidP="007F5B18">
      <w:pPr>
        <w:pStyle w:val="Literaturverzeichnis"/>
        <w:spacing w:line="276" w:lineRule="auto"/>
      </w:pPr>
      <w:r>
        <w:t>41.</w:t>
      </w:r>
      <w:r>
        <w:tab/>
        <w:t xml:space="preserve">Lyadov, V. N., Parukhin, A. M. &amp; Mironova, A. V. Helminth Fauna of the Family Chaenichthidae from the Region of Kerguelen Subregion Islands. </w:t>
      </w:r>
      <w:r>
        <w:rPr>
          <w:i/>
          <w:iCs/>
        </w:rPr>
        <w:t>Zoologicheskii Zhurnal</w:t>
      </w:r>
      <w:r>
        <w:t xml:space="preserve"> </w:t>
      </w:r>
      <w:r>
        <w:rPr>
          <w:b/>
          <w:bCs/>
        </w:rPr>
        <w:t>60</w:t>
      </w:r>
      <w:r>
        <w:t>, 142–144 (1981).</w:t>
      </w:r>
    </w:p>
    <w:p w14:paraId="0894DBF6" w14:textId="77777777" w:rsidR="00DD2BB1" w:rsidRDefault="00DD2BB1" w:rsidP="007F5B18">
      <w:pPr>
        <w:pStyle w:val="Literaturverzeichnis"/>
        <w:spacing w:line="276" w:lineRule="auto"/>
      </w:pPr>
      <w:r>
        <w:t>42.</w:t>
      </w:r>
      <w:r>
        <w:tab/>
        <w:t xml:space="preserve">Prudhoe, S. &amp; Bray, R. A. Digenetic trematodes from fishes. </w:t>
      </w:r>
      <w:r>
        <w:rPr>
          <w:i/>
          <w:iCs/>
        </w:rPr>
        <w:t>B.A.N.Z. Antarctic Res Expedition, Reports B (Zoology and Botany)</w:t>
      </w:r>
      <w:r>
        <w:t xml:space="preserve"> </w:t>
      </w:r>
      <w:r>
        <w:rPr>
          <w:b/>
          <w:bCs/>
        </w:rPr>
        <w:t>8</w:t>
      </w:r>
      <w:r>
        <w:t>, 195–225 (1973).</w:t>
      </w:r>
    </w:p>
    <w:p w14:paraId="51C72B02" w14:textId="77777777" w:rsidR="00DD2BB1" w:rsidRDefault="00DD2BB1" w:rsidP="007F5B18">
      <w:pPr>
        <w:pStyle w:val="Literaturverzeichnis"/>
        <w:spacing w:line="276" w:lineRule="auto"/>
      </w:pPr>
      <w:r>
        <w:t>43.</w:t>
      </w:r>
      <w:r>
        <w:tab/>
        <w:t xml:space="preserve">Zdzitowiecki, K., Rocka, A., Pisano, E. &amp; Ozouf-Costaz, C. A list of fish parasitic worms collected off Adelie Land (Antarctica). </w:t>
      </w:r>
      <w:r>
        <w:rPr>
          <w:i/>
          <w:iCs/>
        </w:rPr>
        <w:t>Acta Parasitologica</w:t>
      </w:r>
      <w:r>
        <w:t xml:space="preserve"> </w:t>
      </w:r>
      <w:r>
        <w:rPr>
          <w:b/>
          <w:bCs/>
        </w:rPr>
        <w:t>43</w:t>
      </w:r>
      <w:r>
        <w:t>, 71–74 (1998).</w:t>
      </w:r>
    </w:p>
    <w:p w14:paraId="60C9BFDF" w14:textId="77777777" w:rsidR="00DD2BB1" w:rsidRDefault="00DD2BB1" w:rsidP="007F5B18">
      <w:pPr>
        <w:pStyle w:val="Literaturverzeichnis"/>
        <w:spacing w:line="276" w:lineRule="auto"/>
      </w:pPr>
      <w:r>
        <w:t>44.</w:t>
      </w:r>
      <w:r>
        <w:tab/>
        <w:t xml:space="preserve">Zdzitowiecki, K. New data on the occuurence of fish endoparasitic worms off Adelie Land, Antarctica. </w:t>
      </w:r>
      <w:r>
        <w:rPr>
          <w:i/>
          <w:iCs/>
        </w:rPr>
        <w:t>Pol. Polar Res.</w:t>
      </w:r>
      <w:r>
        <w:t xml:space="preserve"> </w:t>
      </w:r>
      <w:r>
        <w:rPr>
          <w:b/>
          <w:bCs/>
        </w:rPr>
        <w:t>22</w:t>
      </w:r>
      <w:r>
        <w:t>, 159–165 (2001).</w:t>
      </w:r>
    </w:p>
    <w:p w14:paraId="36D2A72D" w14:textId="77777777" w:rsidR="00DD2BB1" w:rsidRDefault="00DD2BB1" w:rsidP="007F5B18">
      <w:pPr>
        <w:pStyle w:val="Literaturverzeichnis"/>
        <w:spacing w:line="276" w:lineRule="auto"/>
      </w:pPr>
      <w:r>
        <w:t>45.</w:t>
      </w:r>
      <w:r>
        <w:tab/>
        <w:t xml:space="preserve">Kuhn, T. </w:t>
      </w:r>
      <w:r>
        <w:rPr>
          <w:i/>
          <w:iCs/>
        </w:rPr>
        <w:t>et al.</w:t>
      </w:r>
      <w:r>
        <w:t xml:space="preserve"> Lighten up the dark: metazoan parasites as indicators for the ecology of Antarctic crocodile icefish (Channichthyidae) from the north-west Antarctic Peninsula. </w:t>
      </w:r>
      <w:r>
        <w:rPr>
          <w:i/>
          <w:iCs/>
        </w:rPr>
        <w:t>PeerJ</w:t>
      </w:r>
      <w:r>
        <w:t xml:space="preserve"> </w:t>
      </w:r>
      <w:r>
        <w:rPr>
          <w:b/>
          <w:bCs/>
        </w:rPr>
        <w:t>6</w:t>
      </w:r>
      <w:r>
        <w:t>, e4638 (2018).</w:t>
      </w:r>
    </w:p>
    <w:p w14:paraId="4A644908" w14:textId="77777777" w:rsidR="00DD2BB1" w:rsidRDefault="00DD2BB1" w:rsidP="007F5B18">
      <w:pPr>
        <w:pStyle w:val="Literaturverzeichnis"/>
        <w:spacing w:line="276" w:lineRule="auto"/>
      </w:pPr>
      <w:r>
        <w:t>46.</w:t>
      </w:r>
      <w:r>
        <w:tab/>
        <w:t xml:space="preserve">Gaevskaya, A. V. &amp; Rodyuk, G. N. Ecological characteristics of the parasite fauna of </w:t>
      </w:r>
      <w:r>
        <w:rPr>
          <w:i/>
          <w:iCs/>
        </w:rPr>
        <w:t>Macrourus carinatus</w:t>
      </w:r>
      <w:r>
        <w:t xml:space="preserve"> Gunther. </w:t>
      </w:r>
      <w:r>
        <w:rPr>
          <w:i/>
          <w:iCs/>
        </w:rPr>
        <w:t>Biologicheskie Nauki</w:t>
      </w:r>
      <w:r>
        <w:t xml:space="preserve"> </w:t>
      </w:r>
      <w:r>
        <w:rPr>
          <w:b/>
          <w:bCs/>
        </w:rPr>
        <w:t>2</w:t>
      </w:r>
      <w:r>
        <w:t>, 21–25 (1988).</w:t>
      </w:r>
    </w:p>
    <w:p w14:paraId="04529007" w14:textId="77777777" w:rsidR="00DD2BB1" w:rsidRDefault="00DD2BB1" w:rsidP="007F5B18">
      <w:pPr>
        <w:pStyle w:val="Literaturverzeichnis"/>
        <w:spacing w:line="276" w:lineRule="auto"/>
      </w:pPr>
      <w:r>
        <w:t>47.</w:t>
      </w:r>
      <w:r>
        <w:tab/>
        <w:t xml:space="preserve">Gaevskaya, A. V., Kovalyova, A. A. &amp; Parukhin, A. M. Peculiarities and formation of parasitofauna of the Patagonian toothfish </w:t>
      </w:r>
      <w:r>
        <w:rPr>
          <w:i/>
          <w:iCs/>
        </w:rPr>
        <w:t>Dissostichus eleginoides</w:t>
      </w:r>
      <w:r>
        <w:t xml:space="preserve">. </w:t>
      </w:r>
      <w:r>
        <w:rPr>
          <w:i/>
          <w:iCs/>
        </w:rPr>
        <w:t>Biologiya Morya</w:t>
      </w:r>
      <w:r>
        <w:t xml:space="preserve"> </w:t>
      </w:r>
      <w:r>
        <w:rPr>
          <w:b/>
          <w:bCs/>
        </w:rPr>
        <w:t>4</w:t>
      </w:r>
      <w:r>
        <w:t>, 23–28 (1990).</w:t>
      </w:r>
    </w:p>
    <w:p w14:paraId="6E6C0108" w14:textId="77777777" w:rsidR="00DD2BB1" w:rsidRDefault="00DD2BB1" w:rsidP="007F5B18">
      <w:pPr>
        <w:pStyle w:val="Literaturverzeichnis"/>
        <w:spacing w:line="276" w:lineRule="auto"/>
      </w:pPr>
      <w:r>
        <w:t>48.</w:t>
      </w:r>
      <w:r>
        <w:tab/>
        <w:t xml:space="preserve">Brickle, P., MacKenzie, K. &amp; Pike, A. Parasites of the Patagonian toothfish, </w:t>
      </w:r>
      <w:r>
        <w:rPr>
          <w:i/>
          <w:iCs/>
        </w:rPr>
        <w:t>Dissostichus eleginoides</w:t>
      </w:r>
      <w:r>
        <w:t xml:space="preserve"> Smitt 1898, in different parts of the Subantarctic. </w:t>
      </w:r>
      <w:r>
        <w:rPr>
          <w:i/>
          <w:iCs/>
        </w:rPr>
        <w:t>Polar Biol.</w:t>
      </w:r>
      <w:r>
        <w:t xml:space="preserve"> </w:t>
      </w:r>
      <w:r>
        <w:rPr>
          <w:b/>
          <w:bCs/>
        </w:rPr>
        <w:t>288</w:t>
      </w:r>
      <w:r>
        <w:t>, 633–671 (2005).</w:t>
      </w:r>
    </w:p>
    <w:p w14:paraId="40707B5B" w14:textId="77777777" w:rsidR="00DD2BB1" w:rsidRDefault="00DD2BB1" w:rsidP="007F5B18">
      <w:pPr>
        <w:pStyle w:val="Literaturverzeichnis"/>
        <w:spacing w:line="276" w:lineRule="auto"/>
      </w:pPr>
      <w:r>
        <w:t>49.</w:t>
      </w:r>
      <w:r>
        <w:tab/>
        <w:t xml:space="preserve">Palm, H. W., Reimann, N., Spindler, M. &amp; Plötz, J. The role of the rock cod </w:t>
      </w:r>
      <w:r>
        <w:rPr>
          <w:i/>
          <w:iCs/>
        </w:rPr>
        <w:t>Notothenia coriiceps</w:t>
      </w:r>
      <w:r>
        <w:t xml:space="preserve"> Richardson, 1844  in the life-cycle of Antarctic parasites. </w:t>
      </w:r>
      <w:r>
        <w:rPr>
          <w:i/>
          <w:iCs/>
        </w:rPr>
        <w:t>Polar Biol</w:t>
      </w:r>
      <w:r>
        <w:t xml:space="preserve"> </w:t>
      </w:r>
      <w:r>
        <w:rPr>
          <w:b/>
          <w:bCs/>
        </w:rPr>
        <w:t>19</w:t>
      </w:r>
      <w:r>
        <w:t>, 399–406 (1998).</w:t>
      </w:r>
    </w:p>
    <w:p w14:paraId="363917D1" w14:textId="77777777" w:rsidR="00DD2BB1" w:rsidRDefault="00DD2BB1" w:rsidP="007F5B18">
      <w:pPr>
        <w:pStyle w:val="Literaturverzeichnis"/>
        <w:spacing w:line="276" w:lineRule="auto"/>
      </w:pPr>
      <w:r>
        <w:t>50.</w:t>
      </w:r>
      <w:r>
        <w:tab/>
        <w:t xml:space="preserve">Zdzitowiecki, K. &amp; Laskowski, Z. Helminths of an Antarctic fish, </w:t>
      </w:r>
      <w:r>
        <w:rPr>
          <w:i/>
          <w:iCs/>
        </w:rPr>
        <w:t>Notothenia coriiceps</w:t>
      </w:r>
      <w:r>
        <w:t xml:space="preserve">, from the Vernadsky Station (Western Antarctica) in comparison with Admiralty Bay (South Shetland Islands). </w:t>
      </w:r>
      <w:r>
        <w:rPr>
          <w:i/>
          <w:iCs/>
        </w:rPr>
        <w:t>Helminthologia</w:t>
      </w:r>
      <w:r>
        <w:t xml:space="preserve"> </w:t>
      </w:r>
      <w:r>
        <w:rPr>
          <w:b/>
          <w:bCs/>
        </w:rPr>
        <w:t>41</w:t>
      </w:r>
      <w:r>
        <w:t>, 201–207 (2004).</w:t>
      </w:r>
    </w:p>
    <w:p w14:paraId="47538AE3" w14:textId="77777777" w:rsidR="00DD2BB1" w:rsidRDefault="00DD2BB1" w:rsidP="007F5B18">
      <w:pPr>
        <w:pStyle w:val="Literaturverzeichnis"/>
        <w:spacing w:line="276" w:lineRule="auto"/>
      </w:pPr>
      <w:r>
        <w:lastRenderedPageBreak/>
        <w:t>51.</w:t>
      </w:r>
      <w:r>
        <w:tab/>
        <w:t xml:space="preserve">Moser, M. &amp; Cowen, R. K. The effects of periodic eutrophication on parasitism and stock identification of </w:t>
      </w:r>
      <w:r>
        <w:rPr>
          <w:i/>
          <w:iCs/>
        </w:rPr>
        <w:t>Trematomus bernacchii</w:t>
      </w:r>
      <w:r>
        <w:t xml:space="preserve"> (Pisces: Nototheniidae) in McMurdo Sound, Antarctica. </w:t>
      </w:r>
      <w:r>
        <w:rPr>
          <w:i/>
          <w:iCs/>
        </w:rPr>
        <w:t>The Journal of Parasitology</w:t>
      </w:r>
      <w:r>
        <w:t xml:space="preserve"> </w:t>
      </w:r>
      <w:r>
        <w:rPr>
          <w:b/>
          <w:bCs/>
        </w:rPr>
        <w:t>77</w:t>
      </w:r>
      <w:r>
        <w:t>, 551–556 (1991).</w:t>
      </w:r>
    </w:p>
    <w:p w14:paraId="6B03F7C2" w14:textId="77777777" w:rsidR="00DD2BB1" w:rsidRDefault="00DD2BB1" w:rsidP="007F5B18">
      <w:pPr>
        <w:pStyle w:val="Literaturverzeichnis"/>
        <w:spacing w:line="276" w:lineRule="auto"/>
      </w:pPr>
      <w:r>
        <w:t>52.</w:t>
      </w:r>
      <w:r>
        <w:tab/>
        <w:t xml:space="preserve">Laskowski, Z., A, R., K, Z. &amp; C, O.-C. Occurrence of endoparasitic worms in dusky notothen, </w:t>
      </w:r>
      <w:r>
        <w:rPr>
          <w:i/>
          <w:iCs/>
        </w:rPr>
        <w:t>Trematomus newnesi</w:t>
      </w:r>
      <w:r>
        <w:t xml:space="preserve"> [Actinopterygii Nototheniidae], at Adelie Land, Antarctica. </w:t>
      </w:r>
      <w:r>
        <w:rPr>
          <w:i/>
          <w:iCs/>
        </w:rPr>
        <w:t>Polish Polar Research</w:t>
      </w:r>
      <w:r>
        <w:t xml:space="preserve"> </w:t>
      </w:r>
      <w:r>
        <w:rPr>
          <w:b/>
          <w:bCs/>
        </w:rPr>
        <w:t>1</w:t>
      </w:r>
      <w:r>
        <w:t>, (2007).</w:t>
      </w:r>
    </w:p>
    <w:p w14:paraId="1244D0C1" w14:textId="77777777" w:rsidR="00DD2BB1" w:rsidRDefault="00DD2BB1" w:rsidP="007F5B18">
      <w:pPr>
        <w:pStyle w:val="Literaturverzeichnis"/>
        <w:spacing w:line="276" w:lineRule="auto"/>
      </w:pPr>
      <w:r>
        <w:t>53.</w:t>
      </w:r>
      <w:r>
        <w:tab/>
        <w:t xml:space="preserve">Zdzitowiecki, K. &amp; Cielecka, D. Digenea of fishes of the Weddell Sea. III. The Lepocreadiidae (genera </w:t>
      </w:r>
      <w:r>
        <w:rPr>
          <w:i/>
          <w:iCs/>
        </w:rPr>
        <w:t>Neolepidapedon</w:t>
      </w:r>
      <w:r>
        <w:t xml:space="preserve"> and </w:t>
      </w:r>
      <w:r>
        <w:rPr>
          <w:i/>
          <w:iCs/>
        </w:rPr>
        <w:t>Lepidapedon</w:t>
      </w:r>
      <w:r>
        <w:t xml:space="preserve">), parasites of Notothenioidea. </w:t>
      </w:r>
      <w:r>
        <w:rPr>
          <w:i/>
          <w:iCs/>
        </w:rPr>
        <w:t>Acta Parasitologica</w:t>
      </w:r>
      <w:r>
        <w:t xml:space="preserve"> </w:t>
      </w:r>
      <w:r>
        <w:rPr>
          <w:b/>
          <w:bCs/>
        </w:rPr>
        <w:t>42</w:t>
      </w:r>
      <w:r>
        <w:t>, 84–91 (1997).</w:t>
      </w:r>
    </w:p>
    <w:p w14:paraId="75093894" w14:textId="77777777" w:rsidR="00DD2BB1" w:rsidRDefault="00DD2BB1" w:rsidP="007F5B18">
      <w:pPr>
        <w:pStyle w:val="Literaturverzeichnis"/>
        <w:spacing w:line="276" w:lineRule="auto"/>
      </w:pPr>
      <w:r>
        <w:t>54.</w:t>
      </w:r>
      <w:r>
        <w:tab/>
        <w:t xml:space="preserve">Zdzitowiecki, K. Occurrence of endoparasitic worms in fish, </w:t>
      </w:r>
      <w:r>
        <w:rPr>
          <w:i/>
          <w:iCs/>
        </w:rPr>
        <w:t>Parachaenichthys charcoti</w:t>
      </w:r>
      <w:r>
        <w:t xml:space="preserve"> (Bathydraconidae), off the South Shetland Islands (Antarctica). </w:t>
      </w:r>
      <w:r>
        <w:rPr>
          <w:i/>
          <w:iCs/>
        </w:rPr>
        <w:t>Acta Parasitologica</w:t>
      </w:r>
      <w:r>
        <w:t xml:space="preserve"> </w:t>
      </w:r>
      <w:r>
        <w:rPr>
          <w:b/>
          <w:bCs/>
        </w:rPr>
        <w:t>46</w:t>
      </w:r>
      <w:r>
        <w:t>, 18–23 (2001).</w:t>
      </w:r>
    </w:p>
    <w:p w14:paraId="7DCC7601" w14:textId="77777777" w:rsidR="00DD2BB1" w:rsidRDefault="00DD2BB1" w:rsidP="007F5B18">
      <w:pPr>
        <w:pStyle w:val="Literaturverzeichnis"/>
        <w:spacing w:line="276" w:lineRule="auto"/>
      </w:pPr>
      <w:r>
        <w:t>55.</w:t>
      </w:r>
      <w:r>
        <w:tab/>
        <w:t xml:space="preserve">Münster, J., Kochmann, J., Grigat, J., Klimpel, S. &amp; Kuhn, T. Parasite fauna of the Antarctic dragonfish </w:t>
      </w:r>
      <w:r>
        <w:rPr>
          <w:i/>
          <w:iCs/>
        </w:rPr>
        <w:t>Parachaenichthys charcoti</w:t>
      </w:r>
      <w:r>
        <w:t xml:space="preserve"> (Perciformes: Bathydraconidae) and closely related Bathydraconidae from the Antarctic Peninsula, Southern Ocean. </w:t>
      </w:r>
      <w:r>
        <w:rPr>
          <w:i/>
          <w:iCs/>
        </w:rPr>
        <w:t>Parasites Vectors</w:t>
      </w:r>
      <w:r>
        <w:t xml:space="preserve"> </w:t>
      </w:r>
      <w:r>
        <w:rPr>
          <w:b/>
          <w:bCs/>
        </w:rPr>
        <w:t>10</w:t>
      </w:r>
      <w:r>
        <w:t>, 235 (2017).</w:t>
      </w:r>
    </w:p>
    <w:p w14:paraId="27D80877" w14:textId="77777777" w:rsidR="00DD2BB1" w:rsidRDefault="00DD2BB1" w:rsidP="007F5B18">
      <w:pPr>
        <w:pStyle w:val="Literaturverzeichnis"/>
        <w:spacing w:line="276" w:lineRule="auto"/>
      </w:pPr>
      <w:r>
        <w:t>56.</w:t>
      </w:r>
      <w:r>
        <w:tab/>
        <w:t xml:space="preserve">Zdzitowiecki, K. Digenea of fishes of the Weddell Sea. IV. Three Opecoelid species of the genera </w:t>
      </w:r>
      <w:r>
        <w:rPr>
          <w:i/>
          <w:iCs/>
        </w:rPr>
        <w:t>Neolebouria, Helicometra</w:t>
      </w:r>
      <w:r>
        <w:t xml:space="preserve">, and </w:t>
      </w:r>
      <w:r>
        <w:rPr>
          <w:i/>
          <w:iCs/>
        </w:rPr>
        <w:t>Stenakron</w:t>
      </w:r>
      <w:r>
        <w:t xml:space="preserve">. </w:t>
      </w:r>
      <w:r>
        <w:rPr>
          <w:i/>
          <w:iCs/>
        </w:rPr>
        <w:t>Acta Parasitologica</w:t>
      </w:r>
      <w:r>
        <w:t xml:space="preserve"> </w:t>
      </w:r>
      <w:r>
        <w:rPr>
          <w:b/>
          <w:bCs/>
        </w:rPr>
        <w:t>42</w:t>
      </w:r>
      <w:r>
        <w:t>, 138–143 (1997).</w:t>
      </w:r>
    </w:p>
    <w:p w14:paraId="25C979B3" w14:textId="77777777" w:rsidR="00DD2BB1" w:rsidRDefault="00DD2BB1" w:rsidP="007F5B18">
      <w:pPr>
        <w:pStyle w:val="Literaturverzeichnis"/>
        <w:spacing w:line="276" w:lineRule="auto"/>
      </w:pPr>
      <w:r>
        <w:t>57.</w:t>
      </w:r>
      <w:r>
        <w:tab/>
        <w:t xml:space="preserve">Zdzitowiecki, K. Acanthocephala in fish in the Weddell Sea (Antarctic). </w:t>
      </w:r>
      <w:r>
        <w:rPr>
          <w:i/>
          <w:iCs/>
        </w:rPr>
        <w:t>Acta Parasitologica</w:t>
      </w:r>
      <w:r>
        <w:t xml:space="preserve"> </w:t>
      </w:r>
      <w:r>
        <w:rPr>
          <w:b/>
          <w:bCs/>
        </w:rPr>
        <w:t>41</w:t>
      </w:r>
      <w:r>
        <w:t>, 199–203 (1996).</w:t>
      </w:r>
    </w:p>
    <w:p w14:paraId="3D4E91E8" w14:textId="77777777" w:rsidR="00DD2BB1" w:rsidRDefault="00DD2BB1" w:rsidP="007F5B18">
      <w:pPr>
        <w:pStyle w:val="Literaturverzeichnis"/>
        <w:spacing w:line="276" w:lineRule="auto"/>
      </w:pPr>
      <w:r>
        <w:t>58.</w:t>
      </w:r>
      <w:r>
        <w:tab/>
        <w:t xml:space="preserve">Gordeev, I. I. &amp; Sokolov, S. G. Parasites of the Antarctic toothfish (Dissostichus mawsoni Norman, 1937) (Perciformes, Nototheniidae) in the Pacific sector of the Antarctic. </w:t>
      </w:r>
      <w:r>
        <w:rPr>
          <w:i/>
          <w:iCs/>
        </w:rPr>
        <w:t>Polar Research</w:t>
      </w:r>
      <w:r>
        <w:t xml:space="preserve"> </w:t>
      </w:r>
      <w:r>
        <w:rPr>
          <w:b/>
          <w:bCs/>
        </w:rPr>
        <w:t>35</w:t>
      </w:r>
      <w:r>
        <w:t>, 29364 (2016).</w:t>
      </w:r>
    </w:p>
    <w:p w14:paraId="0A404EDF" w14:textId="77777777" w:rsidR="00DD2BB1" w:rsidRDefault="00DD2BB1" w:rsidP="007F5B18">
      <w:pPr>
        <w:pStyle w:val="Literaturverzeichnis"/>
        <w:spacing w:line="276" w:lineRule="auto"/>
      </w:pPr>
      <w:r>
        <w:t>59.</w:t>
      </w:r>
      <w:r>
        <w:tab/>
        <w:t xml:space="preserve">Zdzitowiecki, K. Acanthocephalans of marine fishes in the regions of South Georgia and South Orkneys (Antarctic). </w:t>
      </w:r>
      <w:r>
        <w:rPr>
          <w:i/>
          <w:iCs/>
        </w:rPr>
        <w:t>Acta Parasitologica</w:t>
      </w:r>
      <w:r>
        <w:t xml:space="preserve"> </w:t>
      </w:r>
      <w:r>
        <w:rPr>
          <w:b/>
          <w:bCs/>
        </w:rPr>
        <w:t>31</w:t>
      </w:r>
      <w:r>
        <w:t>, 211–217 (1987).</w:t>
      </w:r>
    </w:p>
    <w:p w14:paraId="601E6F77" w14:textId="77777777" w:rsidR="00DD2BB1" w:rsidRDefault="00DD2BB1" w:rsidP="007F5B18">
      <w:pPr>
        <w:pStyle w:val="Literaturverzeichnis"/>
        <w:spacing w:line="276" w:lineRule="auto"/>
      </w:pPr>
      <w:r>
        <w:t>60.</w:t>
      </w:r>
      <w:r>
        <w:tab/>
        <w:t xml:space="preserve">Zdzitowiecki, K. &amp; White, M. G. Acanthocephalan infection of inshore fishes at the South Orkney Islands. </w:t>
      </w:r>
      <w:r>
        <w:rPr>
          <w:i/>
          <w:iCs/>
        </w:rPr>
        <w:t>Antarctic Science</w:t>
      </w:r>
      <w:r>
        <w:t xml:space="preserve"> </w:t>
      </w:r>
      <w:r>
        <w:rPr>
          <w:b/>
          <w:bCs/>
        </w:rPr>
        <w:t>8</w:t>
      </w:r>
      <w:r>
        <w:t>, 273–276 (1996).</w:t>
      </w:r>
    </w:p>
    <w:p w14:paraId="0AA719C0" w14:textId="77777777" w:rsidR="00DD2BB1" w:rsidRDefault="00DD2BB1" w:rsidP="007F5B18">
      <w:pPr>
        <w:pStyle w:val="Literaturverzeichnis"/>
        <w:spacing w:line="276" w:lineRule="auto"/>
      </w:pPr>
      <w:r>
        <w:t>61.</w:t>
      </w:r>
      <w:r>
        <w:tab/>
        <w:t xml:space="preserve">Laskowski, Z., Jeżewski, W. &amp; Zdzitowiecki, K. Cystacanths of Acanthocephala in notothenioid fish from the Beagle Channel (sub-Antarctica). </w:t>
      </w:r>
      <w:r>
        <w:rPr>
          <w:i/>
          <w:iCs/>
        </w:rPr>
        <w:t>Syst Parasitol</w:t>
      </w:r>
      <w:r>
        <w:t xml:space="preserve"> </w:t>
      </w:r>
      <w:r>
        <w:rPr>
          <w:b/>
          <w:bCs/>
        </w:rPr>
        <w:t>70</w:t>
      </w:r>
      <w:r>
        <w:t>, 107–117 (2008).</w:t>
      </w:r>
    </w:p>
    <w:p w14:paraId="47939558" w14:textId="77777777" w:rsidR="00DD2BB1" w:rsidRDefault="00DD2BB1" w:rsidP="007F5B18">
      <w:pPr>
        <w:pStyle w:val="Literaturverzeichnis"/>
        <w:spacing w:line="276" w:lineRule="auto"/>
      </w:pPr>
      <w:r>
        <w:t>62.</w:t>
      </w:r>
      <w:r>
        <w:tab/>
        <w:t xml:space="preserve">Laskowski, Z. &amp; Zdzitowiecki, K. Occurrence of Acanthocephalans in Notothenioid Fishes in the Beagle Channel (Magellanic Sub-Region, Sub-Antarctic). </w:t>
      </w:r>
      <w:r>
        <w:rPr>
          <w:i/>
          <w:iCs/>
        </w:rPr>
        <w:t>Pol. Polar Res.</w:t>
      </w:r>
      <w:r>
        <w:t xml:space="preserve"> </w:t>
      </w:r>
      <w:r>
        <w:rPr>
          <w:b/>
          <w:bCs/>
        </w:rPr>
        <w:t>30</w:t>
      </w:r>
      <w:r>
        <w:t>, 179–186 (2009).</w:t>
      </w:r>
    </w:p>
    <w:p w14:paraId="03D52C76" w14:textId="77777777" w:rsidR="00DD2BB1" w:rsidRDefault="00DD2BB1" w:rsidP="007F5B18">
      <w:pPr>
        <w:pStyle w:val="Literaturverzeichnis"/>
        <w:spacing w:line="276" w:lineRule="auto"/>
      </w:pPr>
      <w:r>
        <w:t>63.</w:t>
      </w:r>
      <w:r>
        <w:tab/>
        <w:t xml:space="preserve">Münster, J., Kochmann, J., Klimpel, S., Klapper, R. &amp; Kuhn, T. Parasite fauna of Antarctic </w:t>
      </w:r>
      <w:r>
        <w:rPr>
          <w:i/>
          <w:iCs/>
        </w:rPr>
        <w:t>Macrourus whitsoni</w:t>
      </w:r>
      <w:r>
        <w:t xml:space="preserve"> (Gadiformes: Macrouridae) in comparison with closely related macrourids. </w:t>
      </w:r>
      <w:r>
        <w:rPr>
          <w:i/>
          <w:iCs/>
        </w:rPr>
        <w:t>Parasites &amp; Vectors</w:t>
      </w:r>
      <w:r>
        <w:t xml:space="preserve"> </w:t>
      </w:r>
      <w:r>
        <w:rPr>
          <w:b/>
          <w:bCs/>
        </w:rPr>
        <w:t>9</w:t>
      </w:r>
      <w:r>
        <w:t>, 403 (2016).</w:t>
      </w:r>
    </w:p>
    <w:p w14:paraId="24175607" w14:textId="77777777" w:rsidR="00DD2BB1" w:rsidRDefault="00DD2BB1" w:rsidP="007F5B18">
      <w:pPr>
        <w:pStyle w:val="Literaturverzeichnis"/>
        <w:spacing w:line="276" w:lineRule="auto"/>
      </w:pPr>
      <w:r>
        <w:t>64.</w:t>
      </w:r>
      <w:r>
        <w:tab/>
        <w:t>Brickle, P., MacKenzie, K. &amp; Pike, A. Variations in the parasite fauna of the Patagonian toothfish (</w:t>
      </w:r>
      <w:r>
        <w:rPr>
          <w:i/>
          <w:iCs/>
        </w:rPr>
        <w:t>Dissostichus eleginoides</w:t>
      </w:r>
      <w:r>
        <w:t xml:space="preserve"> Smitt, 1898), with length, season and depth of habitat around the Falkland Islands. </w:t>
      </w:r>
      <w:r>
        <w:rPr>
          <w:i/>
          <w:iCs/>
        </w:rPr>
        <w:t>J Parasitol</w:t>
      </w:r>
      <w:r>
        <w:t xml:space="preserve"> </w:t>
      </w:r>
      <w:r>
        <w:rPr>
          <w:b/>
          <w:bCs/>
        </w:rPr>
        <w:t>92</w:t>
      </w:r>
      <w:r>
        <w:t>, 282–291 (2006).</w:t>
      </w:r>
    </w:p>
    <w:p w14:paraId="2E4C15FF" w14:textId="77777777" w:rsidR="00DD2BB1" w:rsidRDefault="00DD2BB1" w:rsidP="007F5B18">
      <w:pPr>
        <w:pStyle w:val="Literaturverzeichnis"/>
        <w:spacing w:line="276" w:lineRule="auto"/>
      </w:pPr>
      <w:r>
        <w:t>65.</w:t>
      </w:r>
      <w:r>
        <w:tab/>
        <w:t xml:space="preserve">Klöser, H., Plötz, J., Palm, H., Bartsch, A. &amp; Hubold, G. Adjustment of anisakid nematode life cycles to the high Antarctic food web as shown by &amp;lt;span class=&amp;quot;italic&amp;quot;&amp;gt;Contracaecum radiatum&amp;lt;/span&amp;gt; and &amp;lt;span class=&amp;quot;italic&amp;quot;&amp;gt;C. osculatum&amp;lt;/span&amp;gt; in the Weddell Sea. </w:t>
      </w:r>
      <w:r>
        <w:rPr>
          <w:i/>
          <w:iCs/>
        </w:rPr>
        <w:t>Antarctic Science</w:t>
      </w:r>
      <w:r>
        <w:t xml:space="preserve"> (1992).</w:t>
      </w:r>
    </w:p>
    <w:p w14:paraId="37F4AE1B" w14:textId="77777777" w:rsidR="00DD2BB1" w:rsidRDefault="00DD2BB1" w:rsidP="007F5B18">
      <w:pPr>
        <w:pStyle w:val="Literaturverzeichnis"/>
        <w:spacing w:line="276" w:lineRule="auto"/>
      </w:pPr>
      <w:r>
        <w:lastRenderedPageBreak/>
        <w:t>66.</w:t>
      </w:r>
      <w:r>
        <w:tab/>
        <w:t xml:space="preserve">Zdzitowiecki, K. &amp; Zadrozny, T. Endoparasitic worms of </w:t>
      </w:r>
      <w:r>
        <w:rPr>
          <w:i/>
          <w:iCs/>
        </w:rPr>
        <w:t>Harpagifer antarcticus</w:t>
      </w:r>
      <w:r>
        <w:t xml:space="preserve"> off the South Shetland Islands (Antarctic). </w:t>
      </w:r>
      <w:r>
        <w:rPr>
          <w:i/>
          <w:iCs/>
        </w:rPr>
        <w:t>Acta Parasitologica</w:t>
      </w:r>
      <w:r>
        <w:t xml:space="preserve"> </w:t>
      </w:r>
      <w:r>
        <w:rPr>
          <w:b/>
          <w:bCs/>
        </w:rPr>
        <w:t>44</w:t>
      </w:r>
      <w:r>
        <w:t>, 125–130 (1999).</w:t>
      </w:r>
    </w:p>
    <w:p w14:paraId="40C80CD0" w14:textId="77777777" w:rsidR="00DD2BB1" w:rsidRDefault="00DD2BB1" w:rsidP="007F5B18">
      <w:pPr>
        <w:pStyle w:val="Literaturverzeichnis"/>
        <w:spacing w:line="276" w:lineRule="auto"/>
      </w:pPr>
      <w:r>
        <w:t>67.</w:t>
      </w:r>
      <w:r>
        <w:tab/>
        <w:t xml:space="preserve">Rocka, A. Biometrical variability and occurrence of </w:t>
      </w:r>
      <w:r>
        <w:rPr>
          <w:i/>
          <w:iCs/>
        </w:rPr>
        <w:t>Ascarophis nototheniae</w:t>
      </w:r>
      <w:r>
        <w:t xml:space="preserve"> (Nematoda, Cystidicolidae), a parasitic nematode of Antarctic and subantarctic fishes. </w:t>
      </w:r>
      <w:r>
        <w:rPr>
          <w:i/>
          <w:iCs/>
        </w:rPr>
        <w:t>Acta Parasitologica</w:t>
      </w:r>
      <w:r>
        <w:t xml:space="preserve"> </w:t>
      </w:r>
      <w:r>
        <w:rPr>
          <w:b/>
          <w:bCs/>
        </w:rPr>
        <w:t>44</w:t>
      </w:r>
      <w:r>
        <w:t>, 188–192 (1999).</w:t>
      </w:r>
    </w:p>
    <w:p w14:paraId="55A05A95" w14:textId="52E8DB20" w:rsidR="00461E72" w:rsidRDefault="00394333" w:rsidP="007F5B18">
      <w:pPr>
        <w:spacing w:line="276" w:lineRule="auto"/>
      </w:pPr>
      <w:r>
        <w:fldChar w:fldCharType="end"/>
      </w:r>
    </w:p>
    <w:p w14:paraId="4A2B2BB2" w14:textId="77777777" w:rsidR="00461E72" w:rsidRDefault="00461E72">
      <w:r>
        <w:br w:type="page"/>
      </w:r>
    </w:p>
    <w:p w14:paraId="1582B866" w14:textId="77777777" w:rsidR="00C94FBD" w:rsidRDefault="00C94FBD" w:rsidP="007F5B18">
      <w:pPr>
        <w:spacing w:line="276" w:lineRule="auto"/>
      </w:pPr>
    </w:p>
    <w:p w14:paraId="10B0998E" w14:textId="13D64F76" w:rsidR="005C4BFC" w:rsidRDefault="005C4BFC" w:rsidP="007F5B18">
      <w:pPr>
        <w:spacing w:line="276" w:lineRule="auto"/>
        <w:rPr>
          <w:sz w:val="24"/>
          <w:szCs w:val="24"/>
          <w:lang w:val="en-US"/>
        </w:rPr>
      </w:pPr>
      <w:r w:rsidRPr="00461E72">
        <w:rPr>
          <w:b/>
          <w:bCs/>
          <w:iCs/>
          <w:sz w:val="24"/>
          <w:szCs w:val="24"/>
          <w:lang w:val="en-US"/>
        </w:rPr>
        <w:t>Data S1:</w:t>
      </w:r>
      <w:r>
        <w:rPr>
          <w:iCs/>
          <w:sz w:val="24"/>
          <w:szCs w:val="24"/>
          <w:lang w:val="en-US"/>
        </w:rPr>
        <w:t xml:space="preserve"> Sequences of </w:t>
      </w:r>
      <w:r w:rsidRPr="00092BA9">
        <w:rPr>
          <w:sz w:val="24"/>
          <w:szCs w:val="24"/>
          <w:lang w:val="en-US"/>
        </w:rPr>
        <w:t xml:space="preserve">Nematoda subsamples from </w:t>
      </w:r>
      <w:proofErr w:type="spellStart"/>
      <w:r w:rsidRPr="00092BA9">
        <w:rPr>
          <w:i/>
          <w:iCs/>
          <w:sz w:val="24"/>
          <w:szCs w:val="24"/>
          <w:lang w:val="en-US"/>
        </w:rPr>
        <w:t>Nototheniops</w:t>
      </w:r>
      <w:proofErr w:type="spellEnd"/>
      <w:r w:rsidRPr="00092BA9">
        <w:rPr>
          <w:i/>
          <w:iCs/>
          <w:sz w:val="24"/>
          <w:szCs w:val="24"/>
          <w:lang w:val="en-US"/>
        </w:rPr>
        <w:t xml:space="preserve"> </w:t>
      </w:r>
      <w:proofErr w:type="spellStart"/>
      <w:r w:rsidRPr="00092BA9">
        <w:rPr>
          <w:i/>
          <w:iCs/>
          <w:sz w:val="24"/>
          <w:szCs w:val="24"/>
          <w:lang w:val="en-US"/>
        </w:rPr>
        <w:t>larseni</w:t>
      </w:r>
      <w:proofErr w:type="spellEnd"/>
      <w:r w:rsidRPr="00092BA9">
        <w:rPr>
          <w:sz w:val="24"/>
          <w:szCs w:val="24"/>
          <w:lang w:val="en-US"/>
        </w:rPr>
        <w:t xml:space="preserve">, </w:t>
      </w:r>
      <w:r w:rsidRPr="00092BA9">
        <w:rPr>
          <w:i/>
          <w:iCs/>
          <w:sz w:val="24"/>
          <w:szCs w:val="24"/>
          <w:lang w:val="en-US"/>
        </w:rPr>
        <w:t xml:space="preserve">N. </w:t>
      </w:r>
      <w:proofErr w:type="spellStart"/>
      <w:r w:rsidRPr="00092BA9">
        <w:rPr>
          <w:i/>
          <w:iCs/>
          <w:sz w:val="24"/>
          <w:szCs w:val="24"/>
          <w:lang w:val="en-US"/>
        </w:rPr>
        <w:t>nudifrons</w:t>
      </w:r>
      <w:proofErr w:type="spellEnd"/>
      <w:r w:rsidRPr="00092BA9">
        <w:rPr>
          <w:sz w:val="24"/>
          <w:szCs w:val="24"/>
          <w:lang w:val="en-US"/>
        </w:rPr>
        <w:t xml:space="preserve"> and </w:t>
      </w:r>
      <w:proofErr w:type="spellStart"/>
      <w:r w:rsidRPr="00092BA9">
        <w:rPr>
          <w:i/>
          <w:iCs/>
          <w:sz w:val="24"/>
          <w:szCs w:val="24"/>
          <w:lang w:val="en-US"/>
        </w:rPr>
        <w:t>Lepidonotothen</w:t>
      </w:r>
      <w:proofErr w:type="spellEnd"/>
      <w:r w:rsidRPr="00092BA9">
        <w:rPr>
          <w:i/>
          <w:iCs/>
          <w:sz w:val="24"/>
          <w:szCs w:val="24"/>
          <w:lang w:val="en-US"/>
        </w:rPr>
        <w:t xml:space="preserve"> </w:t>
      </w:r>
      <w:proofErr w:type="spellStart"/>
      <w:r w:rsidRPr="00092BA9">
        <w:rPr>
          <w:i/>
          <w:iCs/>
          <w:sz w:val="24"/>
          <w:szCs w:val="24"/>
          <w:lang w:val="en-US"/>
        </w:rPr>
        <w:t>squamifrons</w:t>
      </w:r>
      <w:proofErr w:type="spellEnd"/>
      <w:r>
        <w:rPr>
          <w:sz w:val="24"/>
          <w:szCs w:val="24"/>
          <w:lang w:val="en-US"/>
        </w:rPr>
        <w:t xml:space="preserve"> </w:t>
      </w:r>
      <w:proofErr w:type="gramStart"/>
      <w:r>
        <w:rPr>
          <w:sz w:val="24"/>
          <w:szCs w:val="24"/>
          <w:lang w:val="en-US"/>
        </w:rPr>
        <w:t>in .</w:t>
      </w:r>
      <w:proofErr w:type="spellStart"/>
      <w:r>
        <w:rPr>
          <w:sz w:val="24"/>
          <w:szCs w:val="24"/>
          <w:lang w:val="en-US"/>
        </w:rPr>
        <w:t>fasta</w:t>
      </w:r>
      <w:proofErr w:type="spellEnd"/>
      <w:proofErr w:type="gramEnd"/>
      <w:r>
        <w:rPr>
          <w:sz w:val="24"/>
          <w:szCs w:val="24"/>
          <w:lang w:val="en-US"/>
        </w:rPr>
        <w:t xml:space="preserve"> format.</w:t>
      </w:r>
    </w:p>
    <w:p w14:paraId="06CD4C50" w14:textId="77777777" w:rsidR="005C4BFC" w:rsidRPr="005C4BFC" w:rsidRDefault="005C4BFC" w:rsidP="005C4BFC">
      <w:pPr>
        <w:spacing w:line="276" w:lineRule="auto"/>
        <w:rPr>
          <w:rFonts w:ascii="Andale Mono" w:hAnsi="Andale Mono"/>
        </w:rPr>
      </w:pPr>
      <w:r w:rsidRPr="005C4BFC">
        <w:rPr>
          <w:rFonts w:ascii="Andale Mono" w:hAnsi="Andale Mono"/>
        </w:rPr>
        <w:t>&gt;ant-Nlar-1.521.1_NC5</w:t>
      </w:r>
    </w:p>
    <w:p w14:paraId="0CF55D40" w14:textId="77777777" w:rsidR="005C4BFC" w:rsidRPr="005C4BFC" w:rsidRDefault="005C4BFC" w:rsidP="005C4BFC">
      <w:pPr>
        <w:spacing w:line="276" w:lineRule="auto"/>
        <w:rPr>
          <w:rFonts w:ascii="Andale Mono" w:hAnsi="Andale Mono"/>
        </w:rPr>
      </w:pPr>
      <w:r w:rsidRPr="005C4BFC">
        <w:rPr>
          <w:rFonts w:ascii="Andale Mono" w:hAnsi="Andale Mono"/>
        </w:rPr>
        <w:t>TCATTATCGAGCGAATCCAAAACGAANAAGTCTCCCAACGTGCATACCATCCATTTGCATGTTGTTGTGAGCCGCATAGAAACTCATACACGCGTGGTGGCAGCCGTCTGCTGTGCTTTATCGTGCAGACAATGGCTTATGAGTGGCTGTGTGATTGTTGAACAACGGTGACCAATTTGGCGTCTACGCCGTATCTAGCTTCCGCCTGGACCGTCGGTAGCGATGAAAGATGCGGAGGAAGTTCCTCTGTTTTGGTTTCAACGCTAACGCAGAGTTGAGCAGACTTAATGAGCCACGCTTGGTGGCCGCCAAAACCCAAAACACAACCAGTCTATTTTAACGTTTGTTGATATGTTAATGTACAAATCTTGGCGGTGGATCACTCGGTTCGTGGATCGATGAAGAACGCAGCCAGCTGCGATAAATAGTGCGAATTGCAGACACATTGAGCACTAAGAATTCGAACGCACATTGCGCTATCGGGTTCATTCCCGATGGCACGTCTGGCTGAGGGTCGAATTGTAGTAAACTGTCTTCAAGTACTTTTTATGGTCGTGAAGTATTCGGCAAGCAGTTGTCGGATAGTTGTTTTTGTTGATCGTCCGTTCGTTCGGTCGGTCCAGAGCAATATTCTGAGGCTCCTTGCTTAGTTGCGTTTTGGTAGACGTTAACACCCGAACAATATGTGGTGGTGATATTTGGNNNNRNTGGCGAGAATCATNGCCGCTTCAATGGNGGCAGCAACCAGCATACGCTAATGACAGTTGGTTGATTGAAGCCAGGGCAACGGAGTGATGTGTGGCGATCATTTAACGTTTGTATTTGACCTCAGCTCAGTCGTGATTACCCGCTGAATTTAAGCATATAATTAAGCGGAGAAAAAAAAAAYYAAAAAAN</w:t>
      </w:r>
    </w:p>
    <w:p w14:paraId="3C071EF7" w14:textId="77777777" w:rsidR="005C4BFC" w:rsidRPr="005C4BFC" w:rsidRDefault="005C4BFC" w:rsidP="005C4BFC">
      <w:pPr>
        <w:spacing w:line="276" w:lineRule="auto"/>
        <w:rPr>
          <w:rFonts w:ascii="Andale Mono" w:hAnsi="Andale Mono"/>
        </w:rPr>
      </w:pPr>
    </w:p>
    <w:p w14:paraId="783BC4D7" w14:textId="77777777" w:rsidR="005C4BFC" w:rsidRPr="005C4BFC" w:rsidRDefault="005C4BFC" w:rsidP="005C4BFC">
      <w:pPr>
        <w:spacing w:line="276" w:lineRule="auto"/>
        <w:rPr>
          <w:rFonts w:ascii="Andale Mono" w:hAnsi="Andale Mono"/>
        </w:rPr>
      </w:pPr>
      <w:r w:rsidRPr="005C4BFC">
        <w:rPr>
          <w:rFonts w:ascii="Andale Mono" w:hAnsi="Andale Mono"/>
        </w:rPr>
        <w:t>&gt;ant-Nlar-1.522.1_NC5</w:t>
      </w:r>
    </w:p>
    <w:p w14:paraId="27FB6784" w14:textId="77777777" w:rsidR="005C4BFC" w:rsidRPr="005C4BFC" w:rsidRDefault="005C4BFC" w:rsidP="005C4BFC">
      <w:pPr>
        <w:spacing w:line="276" w:lineRule="auto"/>
        <w:rPr>
          <w:rFonts w:ascii="Andale Mono" w:hAnsi="Andale Mono"/>
        </w:rPr>
      </w:pPr>
      <w:r w:rsidRPr="005C4BFC">
        <w:rPr>
          <w:rFonts w:ascii="Andale Mono" w:hAnsi="Andale Mono"/>
        </w:rPr>
        <w:t>TCTCCCAACGTGCATACCATCCATTTGCATGTTGTTGTGAGCCGCATAGAAACTCATACACGCGTGGTGGCAGCCGTCTGCTGTGCTTTATCGTGCAGACAATGGCTTATGAGTGGCTGTGTGATTGTTGAACAACGGTGACCAATTTGGCGTCTACGCCGTATCTAGCTTCCGCCTGGACCGTCGGTAGCGATGAAAGATGCGGAGGAAGTTCCTCTGTTTTGGTTTCAACGCTAACGCAGAGTTGAGCAGACTTAATGAGCCACGCTTGGTGGCCGCCAAAACCCAAAACACAACCAGTCTATTTTAACGTTTGTTGATATGTTAATGTACAAATCTTGGCGGTGGATCACTCGGTTCGTGGATCGATGAAGAACGCAGCCAGCTGCGATAAATAGTGCGAATTGCAGACACATTGAGCACTAAGAATTCGAACGCACATTGCGCTATCGGGTTCATTCCCGATGGCACGTCTGGCTGAGGGTCGAATTGTAGTAAACTGTCTTCAAGTACTTTTTATGGTCGTGAAGTATTCGGCAAGCAGTTGTCGGATAGTTGTTTTTGTTGATCGTCCGTTCGTTCGGTCGGTCCAGAGCAATATTCTGAGGCTCCTTGCTTAGTTGCGTTTTGGTAGACGTTAACACCCGAACAATATGTGGTGGTGATATTGGTGATGNNNASAA</w:t>
      </w:r>
    </w:p>
    <w:p w14:paraId="72BEECB8" w14:textId="77777777" w:rsidR="005C4BFC" w:rsidRPr="005C4BFC" w:rsidRDefault="005C4BFC" w:rsidP="005C4BFC">
      <w:pPr>
        <w:spacing w:line="276" w:lineRule="auto"/>
        <w:rPr>
          <w:rFonts w:ascii="Andale Mono" w:hAnsi="Andale Mono"/>
        </w:rPr>
      </w:pPr>
    </w:p>
    <w:p w14:paraId="218C50C6" w14:textId="77777777" w:rsidR="005C4BFC" w:rsidRPr="005C4BFC" w:rsidRDefault="005C4BFC" w:rsidP="005C4BFC">
      <w:pPr>
        <w:spacing w:line="276" w:lineRule="auto"/>
        <w:rPr>
          <w:rFonts w:ascii="Andale Mono" w:hAnsi="Andale Mono"/>
        </w:rPr>
      </w:pPr>
      <w:r w:rsidRPr="005C4BFC">
        <w:rPr>
          <w:rFonts w:ascii="Andale Mono" w:hAnsi="Andale Mono"/>
        </w:rPr>
        <w:t>&gt;ant-Nlar-10.555.1_NC5</w:t>
      </w:r>
    </w:p>
    <w:p w14:paraId="1F036E35" w14:textId="77777777" w:rsidR="005C4BFC" w:rsidRPr="005C4BFC" w:rsidRDefault="005C4BFC" w:rsidP="005C4BFC">
      <w:pPr>
        <w:spacing w:line="276" w:lineRule="auto"/>
        <w:rPr>
          <w:rFonts w:ascii="Andale Mono" w:hAnsi="Andale Mono"/>
        </w:rPr>
      </w:pPr>
      <w:r w:rsidRPr="005C4BFC">
        <w:rPr>
          <w:rFonts w:ascii="Andale Mono" w:hAnsi="Andale Mono"/>
        </w:rPr>
        <w:t>TCTCCCAACGTGCATACCATCCATTTGCATGTTGTTGTGAGCCGCATAGAAACTCATACACGCGTGGTGGCAGCCGTCTGCTGTGCTTTATCGTGCAGACAATGGCTTATGAGTGGCTGTGTGATTGTTGAACAACGGTGACCAATTTGGCGTCTACGCCGTATCTAGCTTCCGCCTGGACCGTCGGTAGCGATGAAAGATGCGGAGGAAGTTCCTCTGTTTTGGTTTCAACGCTAACGCAGAGTTGAGCAGACTTAATGAGCCACGCTTGGTGGCCGCCAAAACCCAAAACACAACCAGTCTATTTTAACGTTT</w:t>
      </w:r>
      <w:r w:rsidRPr="005C4BFC">
        <w:rPr>
          <w:rFonts w:ascii="Andale Mono" w:hAnsi="Andale Mono"/>
        </w:rPr>
        <w:lastRenderedPageBreak/>
        <w:t>GTTGATATGTTAATGTACAAATCTTGGCGGTGGATCACTCGGTTCGTGGATCGATGAAGAACGCAGCCAGCTGCGATAAATAGTGCGAATTGCAGACACATTGAGCACTAAGAATTCGAACGCACATTGCGCTATCGGGTTCATTCCCGATGGCACGTCTGGCTGAGGGTCGAATTGTAGTAAACTGTCTTCAAGTACTTTTTATGGTCGTGAAGTATTCGGCAAGCAGTTGTCGGATAGTTGTTTTTGTTGATCGTCCGTTCGTTCGGTCGGTCCAGAGCAATATTCTGAGGCTCCTTGCTTAGTTGCGTTTTGGTAGACGTTAACACCCGAACAATATGTGGTGGTGATATTGKTGATGSWGAG</w:t>
      </w:r>
    </w:p>
    <w:p w14:paraId="61A7BC85" w14:textId="77777777" w:rsidR="005C4BFC" w:rsidRPr="005C4BFC" w:rsidRDefault="005C4BFC" w:rsidP="005C4BFC">
      <w:pPr>
        <w:spacing w:line="276" w:lineRule="auto"/>
        <w:rPr>
          <w:rFonts w:ascii="Andale Mono" w:hAnsi="Andale Mono"/>
        </w:rPr>
      </w:pPr>
    </w:p>
    <w:p w14:paraId="7AF82F47" w14:textId="77777777" w:rsidR="005C4BFC" w:rsidRPr="005C4BFC" w:rsidRDefault="005C4BFC" w:rsidP="005C4BFC">
      <w:pPr>
        <w:spacing w:line="276" w:lineRule="auto"/>
        <w:rPr>
          <w:rFonts w:ascii="Andale Mono" w:hAnsi="Andale Mono"/>
        </w:rPr>
      </w:pPr>
      <w:r w:rsidRPr="005C4BFC">
        <w:rPr>
          <w:rFonts w:ascii="Andale Mono" w:hAnsi="Andale Mono"/>
        </w:rPr>
        <w:t>&gt;ant-Nlar-14.562.1_NC5</w:t>
      </w:r>
    </w:p>
    <w:p w14:paraId="1E3AA564" w14:textId="77777777" w:rsidR="005C4BFC" w:rsidRPr="005C4BFC" w:rsidRDefault="005C4BFC" w:rsidP="005C4BFC">
      <w:pPr>
        <w:spacing w:line="276" w:lineRule="auto"/>
        <w:rPr>
          <w:rFonts w:ascii="Andale Mono" w:hAnsi="Andale Mono"/>
        </w:rPr>
      </w:pPr>
      <w:r w:rsidRPr="005C4BFC">
        <w:rPr>
          <w:rFonts w:ascii="Andale Mono" w:hAnsi="Andale Mono"/>
        </w:rPr>
        <w:t>ANTCTCCCAACGTGCATACCATCCATTTGCATGTTGTTGTGAGCCGCATAGAAACTCATACACGCGTGGTGGCAGCCGTCTGCTGTGCTTTATCGTGCAGACAATGGCTTATGAGTGGCTGTGTGATTGTTGAACAACGGTGACCAATTTGGCGTCTACGCCGTATCTAGCTTCCGCCTGGACCGTCGGTAGCGATGAAAGATGCGGAGGAAGTTCCTCTGTTTTGGTTTCAACGCTAACGCAGAGTTGAGCAGACTTAATGAGCCACGCTTGGTGGCCGCCAAAACCCAAAACACAACCAGTCTATTTTAACGTTTGTTGATATGTTAATGTACAAATCTTGGCGGTGGATCACTCGGTTCGTGGATCGATGAAGAACGCAGCCAGCTGCGATAAATAGTGCGAATTGCAGACACATTGAGCACTAAGAATTCGAACGCACATTGCGCTATCGGGTTCATTCCCGATGGCACGTCTGGCTGAGGGTCGAATTGTAGTAAACTGTCTTCAAGTACTTTTTATGGTCGTGAAGTATTCGGCAAGCAGTTGTCGGATAGTTGTTTTTGTTGATCGNCCGWYCGNTCG</w:t>
      </w:r>
    </w:p>
    <w:p w14:paraId="4AE7A4B3" w14:textId="77777777" w:rsidR="005C4BFC" w:rsidRPr="005C4BFC" w:rsidRDefault="005C4BFC" w:rsidP="005C4BFC">
      <w:pPr>
        <w:spacing w:line="276" w:lineRule="auto"/>
        <w:rPr>
          <w:rFonts w:ascii="Andale Mono" w:hAnsi="Andale Mono"/>
        </w:rPr>
      </w:pPr>
    </w:p>
    <w:p w14:paraId="33A649C9" w14:textId="77777777" w:rsidR="005C4BFC" w:rsidRPr="005C4BFC" w:rsidRDefault="005C4BFC" w:rsidP="005C4BFC">
      <w:pPr>
        <w:spacing w:line="276" w:lineRule="auto"/>
        <w:rPr>
          <w:rFonts w:ascii="Andale Mono" w:hAnsi="Andale Mono"/>
        </w:rPr>
      </w:pPr>
      <w:r w:rsidRPr="005C4BFC">
        <w:rPr>
          <w:rFonts w:ascii="Andale Mono" w:hAnsi="Andale Mono"/>
        </w:rPr>
        <w:t>&gt;ant-Nlar-15.568.1_NC5</w:t>
      </w:r>
    </w:p>
    <w:p w14:paraId="0D6966EF" w14:textId="77777777" w:rsidR="005C4BFC" w:rsidRPr="005C4BFC" w:rsidRDefault="005C4BFC" w:rsidP="005C4BFC">
      <w:pPr>
        <w:spacing w:line="276" w:lineRule="auto"/>
        <w:rPr>
          <w:rFonts w:ascii="Andale Mono" w:hAnsi="Andale Mono"/>
        </w:rPr>
      </w:pPr>
      <w:r w:rsidRPr="005C4BFC">
        <w:rPr>
          <w:rFonts w:ascii="Andale Mono" w:hAnsi="Andale Mono"/>
        </w:rPr>
        <w:t>TCTCCCAACGTGCATACCATCCATTTGCATGTTGTTGTGAGCCGCATAGAAACTCATACACGCGTGGTGGCAGCCGTCTGCTGTGCTTTATCGTGCAGACAATGGCTTATGAGTGGCTGTGTGATTGTTGAACAACGGTGACCAATTTGGCGTCTACGCCGTATCTAGCTTCCGCCTGGACCGTCGGTAGCGATGAAAGATGCGGAGGAAGTTCCTCTGTTTTGGTTTCAACGCTAACGCAGAGTTGAGCAGACTTAATGAGCCACGCTTGGTGGCCGCCAAAACCCAAAACACAACCAGTCTATTTTAACGTTTGTTGATATGTTAATGTACAAATCTTGGCGGTGGATCACTCGGTTCGTGGATCGATGAAGAACGCAGCCAGCTGCGATAAATAGTGCGAATTGCAGACACATTGAGCACTAAGAATTCGAACGCACATTGCGCTATCGGGTTCATTCCCGATGGCACGTCTGGCTGAGGGTCGAATTGTAGTAAACTGTCTTCAAGTACTTTTTATGGTCGTGAAGTATTCGGCAAGCAGTTGTCGGATAGTTGTTTTTGTTGATCGNCCGTTCGTTCGGTCGGTCCAGAGYAATATTCTGAGGCTCCTTGCTTAGTTGCGTTTTGGTAGACGTTAACACCCGAACAATATGWGKTGNNG</w:t>
      </w:r>
    </w:p>
    <w:p w14:paraId="1F9E9A2B" w14:textId="77777777" w:rsidR="005C4BFC" w:rsidRPr="005C4BFC" w:rsidRDefault="005C4BFC" w:rsidP="005C4BFC">
      <w:pPr>
        <w:spacing w:line="276" w:lineRule="auto"/>
        <w:rPr>
          <w:rFonts w:ascii="Andale Mono" w:hAnsi="Andale Mono"/>
        </w:rPr>
      </w:pPr>
    </w:p>
    <w:p w14:paraId="228D3811" w14:textId="77777777" w:rsidR="005C4BFC" w:rsidRPr="005C4BFC" w:rsidRDefault="005C4BFC" w:rsidP="005C4BFC">
      <w:pPr>
        <w:spacing w:line="276" w:lineRule="auto"/>
        <w:rPr>
          <w:rFonts w:ascii="Andale Mono" w:hAnsi="Andale Mono"/>
        </w:rPr>
      </w:pPr>
      <w:r w:rsidRPr="005C4BFC">
        <w:rPr>
          <w:rFonts w:ascii="Andale Mono" w:hAnsi="Andale Mono"/>
        </w:rPr>
        <w:t>&gt;ant-Nlar-18.576.1_NC5</w:t>
      </w:r>
    </w:p>
    <w:p w14:paraId="1EACB2DA" w14:textId="77777777" w:rsidR="005C4BFC" w:rsidRPr="005C4BFC" w:rsidRDefault="005C4BFC" w:rsidP="005C4BFC">
      <w:pPr>
        <w:spacing w:line="276" w:lineRule="auto"/>
        <w:rPr>
          <w:rFonts w:ascii="Andale Mono" w:hAnsi="Andale Mono"/>
        </w:rPr>
      </w:pPr>
      <w:r w:rsidRPr="005C4BFC">
        <w:rPr>
          <w:rFonts w:ascii="Andale Mono" w:hAnsi="Andale Mono"/>
        </w:rPr>
        <w:t>NNTCTCCCAACGTGCATACCATCCATTTGCATGTTGTTGTGAGCCGCATAGAAACTCATACACGCGTGGTGGCAGCCGTCTGCTGTGCTTTATCGTGCAGACAATGGCTTATGAGTGGCTGTGTGATTGTTGAACAACGGTGACCAATTTGGCGTCTACGCCGTATCTAGCTTCCGCCTGGACCGTCGGTAGCGATGAAAGATGCGGAGGAAGTTCCTCTGTTTTGGTTTCAACGCTAACGCAGAGTTGAGCAGACTTAATGAGCCACGCTTGGTGGCCGCCAAAACCCAAAACACAACCAGTCTATTTTAACGT</w:t>
      </w:r>
      <w:r w:rsidRPr="005C4BFC">
        <w:rPr>
          <w:rFonts w:ascii="Andale Mono" w:hAnsi="Andale Mono"/>
        </w:rPr>
        <w:lastRenderedPageBreak/>
        <w:t>TTGTTGATATGTTAATGTACAAATCTTGGCGGTGGATCACTCGGTTCGTGGATCGATGAAGAACGCAGCCAGCTGCGATAAATAGTGCGAATTGCAGACACATTGAGCACTAAGAATTCGAACGCACATTGCGCTATCGGGTTCATTCCCGATGGCACGTCTGGCTGAGGGTCGAATTGTAGTAAACTGTCTTCAAGTACTTTTTATGGTCGTGAAGTATTCGGCAAGCAGTTGTCGGATAGTTGTTTTTGTTGATCGTCCGTTCGTTCGGTCGGTCCAGAGCAATATTCTGAGGCTCCTTGCTTAGTTGCGTTTTGGTAGACGTTAACACCCGAACAATATGTGGTGGTGATATTGGTGATGSCGAGAANCAN</w:t>
      </w:r>
    </w:p>
    <w:p w14:paraId="62562465" w14:textId="77777777" w:rsidR="005C4BFC" w:rsidRPr="005C4BFC" w:rsidRDefault="005C4BFC" w:rsidP="005C4BFC">
      <w:pPr>
        <w:spacing w:line="276" w:lineRule="auto"/>
        <w:rPr>
          <w:rFonts w:ascii="Andale Mono" w:hAnsi="Andale Mono"/>
        </w:rPr>
      </w:pPr>
    </w:p>
    <w:p w14:paraId="1DBF104F" w14:textId="77777777" w:rsidR="005C4BFC" w:rsidRPr="005C4BFC" w:rsidRDefault="005C4BFC" w:rsidP="005C4BFC">
      <w:pPr>
        <w:spacing w:line="276" w:lineRule="auto"/>
        <w:rPr>
          <w:rFonts w:ascii="Andale Mono" w:hAnsi="Andale Mono"/>
        </w:rPr>
      </w:pPr>
      <w:r w:rsidRPr="005C4BFC">
        <w:rPr>
          <w:rFonts w:ascii="Andale Mono" w:hAnsi="Andale Mono"/>
        </w:rPr>
        <w:t>&gt;ant-Nlar-2.526.1_NC5</w:t>
      </w:r>
    </w:p>
    <w:p w14:paraId="45E16377" w14:textId="77777777" w:rsidR="005C4BFC" w:rsidRPr="005C4BFC" w:rsidRDefault="005C4BFC" w:rsidP="005C4BFC">
      <w:pPr>
        <w:spacing w:line="276" w:lineRule="auto"/>
        <w:rPr>
          <w:rFonts w:ascii="Andale Mono" w:hAnsi="Andale Mono"/>
        </w:rPr>
      </w:pPr>
      <w:r w:rsidRPr="005C4BFC">
        <w:rPr>
          <w:rFonts w:ascii="Andale Mono" w:hAnsi="Andale Mono"/>
        </w:rPr>
        <w:t>NTCTCCCAACGTGCATACCATCCATTTGCATGTTGTTGTGAGCCGCATAGAAACTCATACACGCGTGGTGGCAGCCGTCTGCTGTGCTTTATCGTGCAGACAATGGCTTATGAGTGGCTGTGTGATTGTTGAACAACGGTGACCAATTTGGCGTCTACGCCGTATCTAGCTTCCGCCTGGACCGTCGGTAGCGATGAAAGATGCGGAGGAAGTTCCTCTGTTTTGGTTTCAACGCTAACGCAGAGTTGAGCAGACTTAATGAGCCACGCTTGGTGGCCGCCAAAACCCAAAACACAACCAGTCTATTTTAACGTTTGTTGATATGTTAATGTACAAATCTTGGCGGTGGATCACTCGGTTCGTGGATCGATGAAGAACGCAGCCAGCTGCGATAAATAGTGCGAATTGCAGACACATTGAGCACTAAGAATTCGAACGCACATTGCGCTATCGGGTTCATTCCCGATGGCACGTCTGGCTGAGGGTCGAATTGTAGTAAACTGTCTTCAAGTACTTTTTATGGTCGTGAAGTATTCGGCAAGCAGTTGTCGGATAGTTGTTTTTGTTGATCGTCCGTTCGTTCGGTCGGTCCAGAGCAATATTCTGAGGCTCCTTGCTTAGTTGCGTTTTGGTAGACGTTAACACCCGAACAATATGTGGTGGTGATAWTTGGGTGRAGGNCRRAGAATCATGCCGNCTTCAATGGGNGCAGCAACCAGCATACGCTAATGACAGTTGGTTGATTGAAGCCAGGGCAACGGAGTGATGTGTGGCGATCATTTAACGTTTGTATTTGACCTCAGCTCAGTCGTGATTACCCGCTGAATTTAAGCATATAATTAAGCGAGAANN</w:t>
      </w:r>
    </w:p>
    <w:p w14:paraId="72B1B1FB" w14:textId="77777777" w:rsidR="005C4BFC" w:rsidRPr="005C4BFC" w:rsidRDefault="005C4BFC" w:rsidP="005C4BFC">
      <w:pPr>
        <w:spacing w:line="276" w:lineRule="auto"/>
        <w:rPr>
          <w:rFonts w:ascii="Andale Mono" w:hAnsi="Andale Mono"/>
        </w:rPr>
      </w:pPr>
    </w:p>
    <w:p w14:paraId="2605DDA6" w14:textId="77777777" w:rsidR="005C4BFC" w:rsidRPr="005C4BFC" w:rsidRDefault="005C4BFC" w:rsidP="005C4BFC">
      <w:pPr>
        <w:spacing w:line="276" w:lineRule="auto"/>
        <w:rPr>
          <w:rFonts w:ascii="Andale Mono" w:hAnsi="Andale Mono"/>
        </w:rPr>
      </w:pPr>
      <w:r w:rsidRPr="005C4BFC">
        <w:rPr>
          <w:rFonts w:ascii="Andale Mono" w:hAnsi="Andale Mono"/>
        </w:rPr>
        <w:t>&gt;ant-Nlar-2.527.1_NC5</w:t>
      </w:r>
    </w:p>
    <w:p w14:paraId="4A14FFB2" w14:textId="77777777" w:rsidR="005C4BFC" w:rsidRPr="005C4BFC" w:rsidRDefault="005C4BFC" w:rsidP="005C4BFC">
      <w:pPr>
        <w:spacing w:line="276" w:lineRule="auto"/>
        <w:rPr>
          <w:rFonts w:ascii="Andale Mono" w:hAnsi="Andale Mono"/>
        </w:rPr>
      </w:pPr>
      <w:r w:rsidRPr="005C4BFC">
        <w:rPr>
          <w:rFonts w:ascii="Andale Mono" w:hAnsi="Andale Mono"/>
        </w:rPr>
        <w:t>TTATCGAGCGAATCCAAAACGAAAAAGTCTCCCAACGTGCATACCATCCATTTGCATGTTGTTGTGAGCCGCATAGAAACTCATACACGCGTGGTGGCAGCCGTCTGCTGTGCTTTATCGTGCAGACAATGGCTTATGAGTGGCTGTGTGATTGTTGAACAACGGTGACCAATTTGGCGTCTACGCCGTATCTAGCTTCCGCCTGGACCGTCGGTAGCGATGAAAGATGCGGAGGAAGTTCCTCTGTTTTGGTTTCAACGCTAACGCAGAGTTGAGCAGACTTAATGAGCCACGCTTGGTGGCCGCCAAAACCCAAAACACAACCAGTCTATTTTAACGTTTGTTGATATGTTAATGTACAAATCTTGGCGGTGGATCACTCGGTTCGTGGATCGATGAAGAACGCAGCCAGCTGCGATAAATAGTGCGAATTGCAGACACATTGAGCACTAAGAATTCGAACGCACATTGCGCTATCGGGTTCATTCCCGATGGCACGTCTGGCTGAGGGTCGAATTGTAGTAAACTGTCTTCAAGTACTTTTTATGGTCGTGAAGTATTCGGCAAGCAGTTGTCGGATAGTTGTTTTTGTTGATCGTCCGTTCGTTCGGTCGGTCCAGAGCAATATTCTGAGGCTCCTTGCTTAGTTGCGTTTTGGTAGACGTTAACACCCGAACAATATGTGGTGGTGATAWTTGGNTGATGNNCNAGAATCATGCCGCTTCAATGGGGCAGCAACCAGCATACGCTAATGACAGTTGGTTGATTGAAGCCAGGGCAACGGAGTGATGTGTGGCGATCATTTAACGTTTGTATTTGACCTCAGCTCAGTCGTGATTACCCGCTGAATTTAAGCATATAATTAAGCGGAGGAAAANAAAACTAAAAANNN</w:t>
      </w:r>
    </w:p>
    <w:p w14:paraId="22A23A10" w14:textId="77777777" w:rsidR="005C4BFC" w:rsidRPr="005C4BFC" w:rsidRDefault="005C4BFC" w:rsidP="005C4BFC">
      <w:pPr>
        <w:spacing w:line="276" w:lineRule="auto"/>
        <w:rPr>
          <w:rFonts w:ascii="Andale Mono" w:hAnsi="Andale Mono"/>
        </w:rPr>
      </w:pPr>
    </w:p>
    <w:p w14:paraId="449A4EF4" w14:textId="77777777" w:rsidR="005C4BFC" w:rsidRPr="005C4BFC" w:rsidRDefault="005C4BFC" w:rsidP="005C4BFC">
      <w:pPr>
        <w:spacing w:line="276" w:lineRule="auto"/>
        <w:rPr>
          <w:rFonts w:ascii="Andale Mono" w:hAnsi="Andale Mono"/>
        </w:rPr>
      </w:pPr>
      <w:r w:rsidRPr="005C4BFC">
        <w:rPr>
          <w:rFonts w:ascii="Andale Mono" w:hAnsi="Andale Mono"/>
        </w:rPr>
        <w:lastRenderedPageBreak/>
        <w:t>&gt;ant-Nlar-20.584.1_NC5</w:t>
      </w:r>
    </w:p>
    <w:p w14:paraId="6ED3C9FE" w14:textId="77777777" w:rsidR="005C4BFC" w:rsidRPr="005C4BFC" w:rsidRDefault="005C4BFC" w:rsidP="005C4BFC">
      <w:pPr>
        <w:spacing w:line="276" w:lineRule="auto"/>
        <w:rPr>
          <w:rFonts w:ascii="Andale Mono" w:hAnsi="Andale Mono"/>
        </w:rPr>
      </w:pPr>
      <w:r w:rsidRPr="005C4BFC">
        <w:rPr>
          <w:rFonts w:ascii="Andale Mono" w:hAnsi="Andale Mono"/>
        </w:rPr>
        <w:t>ATACCATCCATTTGCATGTTGTTGTGAGCCGCATAGAAACTCATACACGCGTGGTGGCAGCCGTCTGCTGTGCTTTATCGTGCAGACAATGGCTTATGAGTGGCTGTGTGATTGTTGAACAACGGTGACCAATTTGGCGTCTACGCCGTATCTAGCTTCCGCCTGGACCGTCGGTAGCGATGAAAGATGCGGAGGAAGTTCCTCTGTTTTGGTTTCAACGCTAACGCAGAGTTGAGCAGACTTAATGAGCCACGCTTGGTGGCCGCCAAAACCCAAAACACAACCAGTCTATTTTAACGTTTGTTGATATGTTAATGTACAAATCTTGGCGGTGGATCACTCGGTTCGTGGATCGATGAAGAACGCAGCCAGCTGCGATAAATAGTGCGAATTGCAGACACATTGAGCACTAAGAATTCGAACGCACATTGCGCTATCGGGTTCATTCCCGATGGCACGTCTGGCTGAGGGTCGAATTGTAGTAAACTGTCTTCAAGTACTTTTTATGGTCGTGAAGTATTCGGCAAGCAGTTGTCGGATAGTTGTTTTTGTTGATCGTCCGTTCGTTCGGTCGGTCCAGAGCAATATTCTGAGGCTCCTTGCTTAGTTGCGTTTTGGTAGACGTTAACACCCGAACAATATGTGGTGGTGAT</w:t>
      </w:r>
    </w:p>
    <w:p w14:paraId="4DF90FEE" w14:textId="77777777" w:rsidR="005C4BFC" w:rsidRPr="005C4BFC" w:rsidRDefault="005C4BFC" w:rsidP="005C4BFC">
      <w:pPr>
        <w:spacing w:line="276" w:lineRule="auto"/>
        <w:rPr>
          <w:rFonts w:ascii="Andale Mono" w:hAnsi="Andale Mono"/>
        </w:rPr>
      </w:pPr>
    </w:p>
    <w:p w14:paraId="66E504A3" w14:textId="77777777" w:rsidR="005C4BFC" w:rsidRPr="005C4BFC" w:rsidRDefault="005C4BFC" w:rsidP="005C4BFC">
      <w:pPr>
        <w:spacing w:line="276" w:lineRule="auto"/>
        <w:rPr>
          <w:rFonts w:ascii="Andale Mono" w:hAnsi="Andale Mono"/>
        </w:rPr>
      </w:pPr>
      <w:r w:rsidRPr="005C4BFC">
        <w:rPr>
          <w:rFonts w:ascii="Andale Mono" w:hAnsi="Andale Mono"/>
        </w:rPr>
        <w:t>&gt;ant-Nlar-21.588.1_NC5</w:t>
      </w:r>
    </w:p>
    <w:p w14:paraId="7AEFBF9F" w14:textId="77777777" w:rsidR="005C4BFC" w:rsidRPr="005C4BFC" w:rsidRDefault="005C4BFC" w:rsidP="005C4BFC">
      <w:pPr>
        <w:spacing w:line="276" w:lineRule="auto"/>
        <w:rPr>
          <w:rFonts w:ascii="Andale Mono" w:hAnsi="Andale Mono"/>
        </w:rPr>
      </w:pPr>
      <w:r w:rsidRPr="005C4BFC">
        <w:rPr>
          <w:rFonts w:ascii="Andale Mono" w:hAnsi="Andale Mono"/>
        </w:rPr>
        <w:t>NTCTCCCAACGTGCATACCATCCATTTGCATGTTGTTGTGAGCCGCATAGAAACTCATACACGCGTGGTGGCAGCCGTCTGCTGTGCTTTATCGTGCAGACAATGGCTTATGAGTGGCTGTGTGATTGTTGAACAACGGTGACCAATTTGGCGTCTACGCCGTATCTAGCTTCCGCCTGGACCGTCGGTAGCGATGAAAGATGCGGAGGAAGTTCCTCTGTTTTGGTTTCAACGCTAACGCAGAGTTGAGCAGACTTAATGAGCCACGCTTGGTGGCCGCCAAAACCCAAAACACAACCAGTCTATTTTAACGTTTGTTGATATGTTAATGTACAAATCTTGGCGGTGGATCACTCGGTTCGTGGATCGATGAAGAACGCAGCCAGCTGCGATAAATAGTGCGAATTGCAGACACATTGAGCACTAAGAATTCGAACGCACATTGCGCTATCGGGTTCATTCCCGATGGCACGTCTGGCTGAGGGTCGAATTGTAGTAAACTGTCTTCAAGTACTTTTTATGGTCGTGAAGTATTCGGCAAGCAGTTGTCGGATAGTTGTTTTTGTTGATCGNCCGTTCGTTCGGTCGGTCCAGAGCAATATTCTGAGGYTCCTTGCTTAGYTGCGTTTTGGTAGACGTTAACACCCGAACAAYAYGCGKTGK</w:t>
      </w:r>
    </w:p>
    <w:p w14:paraId="5A9731DE" w14:textId="77777777" w:rsidR="005C4BFC" w:rsidRPr="005C4BFC" w:rsidRDefault="005C4BFC" w:rsidP="005C4BFC">
      <w:pPr>
        <w:spacing w:line="276" w:lineRule="auto"/>
        <w:rPr>
          <w:rFonts w:ascii="Andale Mono" w:hAnsi="Andale Mono"/>
        </w:rPr>
      </w:pPr>
    </w:p>
    <w:p w14:paraId="7560FC45" w14:textId="77777777" w:rsidR="005C4BFC" w:rsidRPr="005C4BFC" w:rsidRDefault="005C4BFC" w:rsidP="005C4BFC">
      <w:pPr>
        <w:spacing w:line="276" w:lineRule="auto"/>
        <w:rPr>
          <w:rFonts w:ascii="Andale Mono" w:hAnsi="Andale Mono"/>
        </w:rPr>
      </w:pPr>
      <w:r w:rsidRPr="005C4BFC">
        <w:rPr>
          <w:rFonts w:ascii="Andale Mono" w:hAnsi="Andale Mono"/>
        </w:rPr>
        <w:t>&gt;ant-Nlar-22.591.1_NC5</w:t>
      </w:r>
    </w:p>
    <w:p w14:paraId="24BACF1D" w14:textId="77777777" w:rsidR="005C4BFC" w:rsidRPr="005C4BFC" w:rsidRDefault="005C4BFC" w:rsidP="005C4BFC">
      <w:pPr>
        <w:spacing w:line="276" w:lineRule="auto"/>
        <w:rPr>
          <w:rFonts w:ascii="Andale Mono" w:hAnsi="Andale Mono"/>
        </w:rPr>
      </w:pPr>
      <w:r w:rsidRPr="005C4BFC">
        <w:rPr>
          <w:rFonts w:ascii="Andale Mono" w:hAnsi="Andale Mono"/>
        </w:rPr>
        <w:t>TCTCCCAACGTGCATACCATCCATTTGCATGTTGTTGTGAGCCGCATAGAAACTCATACACGCGTGGTGGCAGCCGTCTGCTGTGCTTTATCGTGCAGACAATGGCTTATGAGTGGCTGTGTGATTGTTGAACAACGGTGACCAATTTGGCGTCTACGCCGTATCTAGCTTCCGCCTGGACCGTCGGTAGCGATGAAAGATGCGGAGGAAGTTCCTCTGTTTTGGTTTCAACGCTAACGCAGAGTTGAGCAGACTTAATGAGCCACGCTTGGTGGCCGCCAAAACCCAAAACACAACCAGTCTATTTTAACGTTTGTTGATATGTTAATGTACAAATCTTGGCGGTGGATCACTCGGTTCGTGGATCGATGAAGAACGCAGCCAGCTGCGATAAATAGTGCGAATTGCAGACACATTGAGCACTAAGAATTCGAACGCACATTGCGCTATCGGGTTCATTCCCGATGGCACGTCTGGCTGAGGGTCGAATTGTAGTAAACTGTCTTCAAGTACTTTTTATGGTCGTGAAGTATTCGGCAAGCAGTTGTCGGATAGTTGTTTTTGTTGATCGTCCGTTCGTTCGGTCGGTCCAGAGCAATATTCTGAGGCTCCTTGCTTAGTTGCGTTTTGGTAGACGTTAACACCCGAACAATATGTGGTGGTGATATTGNTGATGYNGAGA</w:t>
      </w:r>
    </w:p>
    <w:p w14:paraId="2DA862AE" w14:textId="77777777" w:rsidR="005C4BFC" w:rsidRPr="005C4BFC" w:rsidRDefault="005C4BFC" w:rsidP="005C4BFC">
      <w:pPr>
        <w:spacing w:line="276" w:lineRule="auto"/>
        <w:rPr>
          <w:rFonts w:ascii="Andale Mono" w:hAnsi="Andale Mono"/>
        </w:rPr>
      </w:pPr>
    </w:p>
    <w:p w14:paraId="2FDE6A34" w14:textId="77777777" w:rsidR="005C4BFC" w:rsidRPr="005C4BFC" w:rsidRDefault="005C4BFC" w:rsidP="005C4BFC">
      <w:pPr>
        <w:spacing w:line="276" w:lineRule="auto"/>
        <w:rPr>
          <w:rFonts w:ascii="Andale Mono" w:hAnsi="Andale Mono"/>
        </w:rPr>
      </w:pPr>
      <w:r w:rsidRPr="005C4BFC">
        <w:rPr>
          <w:rFonts w:ascii="Andale Mono" w:hAnsi="Andale Mono"/>
        </w:rPr>
        <w:lastRenderedPageBreak/>
        <w:t>&gt;ant-Nlar-23.594.1_NC5</w:t>
      </w:r>
    </w:p>
    <w:p w14:paraId="029D2130" w14:textId="77777777" w:rsidR="005C4BFC" w:rsidRPr="005C4BFC" w:rsidRDefault="005C4BFC" w:rsidP="005C4BFC">
      <w:pPr>
        <w:spacing w:line="276" w:lineRule="auto"/>
        <w:rPr>
          <w:rFonts w:ascii="Andale Mono" w:hAnsi="Andale Mono"/>
        </w:rPr>
      </w:pPr>
      <w:r w:rsidRPr="005C4BFC">
        <w:rPr>
          <w:rFonts w:ascii="Andale Mono" w:hAnsi="Andale Mono"/>
        </w:rPr>
        <w:t>TCTCCCAACGTGCATACCATCCATTTGCATGTTGTTGTGAGCCGCATAGAAACTCATACACGCGTGGTGGCAGCCGTCTGCTGTGCTTTATCGTGCAGACAATGGCTTATGAGTGGCTGTGTGATTGTTGAACAACGGTGACCAATTTGGCGTCTACGCCGTATCTAGCTTCCGCCTGGACCGTCGGTAGCGATGAAAGATGCGGAGGAAGTTCCTCTGTTTTGGTTTCAACGCTAACGCAGAGTTGAGCAGACTTAATGAGCCACGCTTGGTGGCCGCCAAAACCCAAAACACAACCAGTCTATTTTAACGTTTGTTGATATGTTAATGTACAAATCTTGGCGGTGGATCACTCGGTTCGTGGATCGATGAAGAACGCAGCCAGCTGCGATAAATAGTGCGAATTGCAGACACATTGAGCACTAAGAATTCGAACGCACATTGCGCTATCGGGTTCATTCCCGATGGCACGTCTGGCTGAGGGTCGAATTGTAGTAAACTGTCTTCAAGTACTTTTTATGGTCGTGAAGTATTCGGCAAGCAGTTGTCGGATAGTTGTTTTTGTTGATCGTCCGTTCGTTCGGTCGGTCCAGAGCAATATTCTGAGGCTCCTTGCTTAGTTGCGTTTTGGTAGACGTTAACACCCGAACAATATGTGGTGGTGATATTGGTGATGGCGAGAATCATGCCGCTTCAATGGNGNAGSMMCSAGCAWACGCTAATGACAGATGGYTGATTGMAGCCAGGKAAAMGKAWTGATGTGTGTCGATCATTTAGCGTWTGTATKTGAC</w:t>
      </w:r>
    </w:p>
    <w:p w14:paraId="610EEF2D" w14:textId="77777777" w:rsidR="005C4BFC" w:rsidRPr="005C4BFC" w:rsidRDefault="005C4BFC" w:rsidP="005C4BFC">
      <w:pPr>
        <w:spacing w:line="276" w:lineRule="auto"/>
        <w:rPr>
          <w:rFonts w:ascii="Andale Mono" w:hAnsi="Andale Mono"/>
        </w:rPr>
      </w:pPr>
    </w:p>
    <w:p w14:paraId="14FA68CB" w14:textId="77777777" w:rsidR="005C4BFC" w:rsidRPr="005C4BFC" w:rsidRDefault="005C4BFC" w:rsidP="005C4BFC">
      <w:pPr>
        <w:spacing w:line="276" w:lineRule="auto"/>
        <w:rPr>
          <w:rFonts w:ascii="Andale Mono" w:hAnsi="Andale Mono"/>
        </w:rPr>
      </w:pPr>
      <w:r w:rsidRPr="005C4BFC">
        <w:rPr>
          <w:rFonts w:ascii="Andale Mono" w:hAnsi="Andale Mono"/>
        </w:rPr>
        <w:t>&gt;ant-Nlar-24.595.1_NC5</w:t>
      </w:r>
    </w:p>
    <w:p w14:paraId="6592FD40" w14:textId="77777777" w:rsidR="005C4BFC" w:rsidRPr="005C4BFC" w:rsidRDefault="005C4BFC" w:rsidP="005C4BFC">
      <w:pPr>
        <w:spacing w:line="276" w:lineRule="auto"/>
        <w:rPr>
          <w:rFonts w:ascii="Andale Mono" w:hAnsi="Andale Mono"/>
        </w:rPr>
      </w:pPr>
      <w:r w:rsidRPr="005C4BFC">
        <w:rPr>
          <w:rFonts w:ascii="Andale Mono" w:hAnsi="Andale Mono"/>
        </w:rPr>
        <w:t>TCTCCCAACGTGCATACCATCCATTTGCATGTTGTTGTGAGCCGCATAGAAACTCATACACGCGTGGTGGCAGCCGTCTGCTGTGCTTTATCGTGCAGACAATGGCTTATGAGTGGCTGTGTGATTGTTGAACAACGGTGACCAATTTGGCGTCTACGCCGTATCTAGCTTCCGCCTGGACCGTCGGTAGCGATGAAAGATGCGGAGGAAGTTCCTCTGTTTTGGTTTCAACGCTAACGCAGAGTTGAGCAGACTTAATGAGCCACGCTTGGTGGCCGCCAAAACCCAAAACACAACCAGTCTATTTTAACGTTTGTTGATATGTTAATGTACAAATCTTGGCGGTGGATCACTCGGTTCGTGGATCGATGAAGAACGCAGCCAGCTGCGATAAATAGTGCGAATTGCAGACACATTGAGCACTAAGAATTCGAACGCACATTGCGCTATCGGGTTCATTCCCGATGGCACGTCTGGCTGAGGGTCGAATTGTAGTAAACTGTCTTCAAGTACTTTTTATGGTCGTGAAGTATTCGGCAAGCAGTTGTCGGATAGTTGTTTTTGTTGATCGTCCGTTCGTTCGGTCGGTCCAGAGCAATATTCTGAGGCTCCTTGCTTAGTTGCGTTTTGGTAGACGTTAACACCCGAACAATATGTGGTGNTGATA</w:t>
      </w:r>
    </w:p>
    <w:p w14:paraId="530A615B" w14:textId="77777777" w:rsidR="005C4BFC" w:rsidRPr="005C4BFC" w:rsidRDefault="005C4BFC" w:rsidP="005C4BFC">
      <w:pPr>
        <w:spacing w:line="276" w:lineRule="auto"/>
        <w:rPr>
          <w:rFonts w:ascii="Andale Mono" w:hAnsi="Andale Mono"/>
        </w:rPr>
      </w:pPr>
    </w:p>
    <w:p w14:paraId="5045C97B" w14:textId="77777777" w:rsidR="005C4BFC" w:rsidRPr="005C4BFC" w:rsidRDefault="005C4BFC" w:rsidP="005C4BFC">
      <w:pPr>
        <w:spacing w:line="276" w:lineRule="auto"/>
        <w:rPr>
          <w:rFonts w:ascii="Andale Mono" w:hAnsi="Andale Mono"/>
        </w:rPr>
      </w:pPr>
      <w:r w:rsidRPr="005C4BFC">
        <w:rPr>
          <w:rFonts w:ascii="Andale Mono" w:hAnsi="Andale Mono"/>
        </w:rPr>
        <w:t>&gt;ant-Nlar-26.598.1_NC5</w:t>
      </w:r>
    </w:p>
    <w:p w14:paraId="204F6354" w14:textId="77777777" w:rsidR="005C4BFC" w:rsidRPr="005C4BFC" w:rsidRDefault="005C4BFC" w:rsidP="005C4BFC">
      <w:pPr>
        <w:spacing w:line="276" w:lineRule="auto"/>
        <w:rPr>
          <w:rFonts w:ascii="Andale Mono" w:hAnsi="Andale Mono"/>
        </w:rPr>
      </w:pPr>
      <w:r w:rsidRPr="005C4BFC">
        <w:rPr>
          <w:rFonts w:ascii="Andale Mono" w:hAnsi="Andale Mono"/>
        </w:rPr>
        <w:t>CGTGCATAAATTCCATTTGCGCGTAATCGTGAGCCATGCAGCAAGCCATACACATGTGGTGGCAGCCGTCAGCTGTTTYGTGGCAGACAATGGCTTTGGCTTGCTGTGTGTGTTGAGGGGAAGTGAGTGACCCGATATGCTTCAAAGGCGGGTCGATTGCGCTCATTTTCTCGTTATTCGTAAAAACGGTATCCACTTTGGCGTCTACGCCGTACCTAGCTACTGCCTGGACCGTCGGTAGCGATGAAAGGTGCGGAGAAAGTTCCTCATTTTGAGTTGAGCAGACTTAATGAGCCCGGCAAGAGGGCCGCCAAAACCAAAACACAACCATTTCTTTATTTTTAATAGTTGATCGGTGAATCGGGGTGTTCGTTATGTGACAACATGTGGTTGTCGCTGCGGATGTCTTGGTGAATCGTTAACTACAAATCTTGGCGGTGGATCACTCGGTTCGTGGATCGATGAAGAACGCAGCCAGCTGCGATAAATAGTGCGAATTGCAGACACATTGAGCACTAAAATTTCGAACGCACATTGCGCCATCGGGTTCATTCCCGCTGGCACGTCTGGCTGAGGGTCGAAATGTTCGACACTATCCGCACAATACTTCCTGTGAGCAGGGAAGTGTGTGGTGCATTCGGCAAGCAGTGATTCTTGAGCATTGCTCTCGAAAGCGCTCCTTGCTTAGACGGAACGGTAAATAATTGCTAAATTTTACTCGGTAAGGTGCAATTA</w:t>
      </w:r>
      <w:r w:rsidRPr="005C4BFC">
        <w:rPr>
          <w:rFonts w:ascii="Andale Mono" w:hAnsi="Andale Mono"/>
        </w:rPr>
        <w:lastRenderedPageBreak/>
        <w:t>TAGCCGCGAATATGTTGCTTCTCGATGCGGCTTCCAGTATTTGTTGATTGTCGATAGCGACTGGAAGTATGGCATCGGATGCCTGATAGAGTGATATGTCTTGNTTGNTATG</w:t>
      </w:r>
    </w:p>
    <w:p w14:paraId="20A259B8" w14:textId="77777777" w:rsidR="005C4BFC" w:rsidRPr="005C4BFC" w:rsidRDefault="005C4BFC" w:rsidP="005C4BFC">
      <w:pPr>
        <w:spacing w:line="276" w:lineRule="auto"/>
        <w:rPr>
          <w:rFonts w:ascii="Andale Mono" w:hAnsi="Andale Mono"/>
        </w:rPr>
      </w:pPr>
    </w:p>
    <w:p w14:paraId="0F58B745" w14:textId="77777777" w:rsidR="005C4BFC" w:rsidRPr="005C4BFC" w:rsidRDefault="005C4BFC" w:rsidP="005C4BFC">
      <w:pPr>
        <w:spacing w:line="276" w:lineRule="auto"/>
        <w:rPr>
          <w:rFonts w:ascii="Andale Mono" w:hAnsi="Andale Mono"/>
        </w:rPr>
      </w:pPr>
      <w:r w:rsidRPr="005C4BFC">
        <w:rPr>
          <w:rFonts w:ascii="Andale Mono" w:hAnsi="Andale Mono"/>
        </w:rPr>
        <w:t>&gt;ant-Nlar-27.602.1_NC5</w:t>
      </w:r>
    </w:p>
    <w:p w14:paraId="597B9A39" w14:textId="77777777" w:rsidR="005C4BFC" w:rsidRPr="005C4BFC" w:rsidRDefault="005C4BFC" w:rsidP="005C4BFC">
      <w:pPr>
        <w:spacing w:line="276" w:lineRule="auto"/>
        <w:rPr>
          <w:rFonts w:ascii="Andale Mono" w:hAnsi="Andale Mono"/>
        </w:rPr>
      </w:pPr>
      <w:r w:rsidRPr="005C4BFC">
        <w:rPr>
          <w:rFonts w:ascii="Andale Mono" w:hAnsi="Andale Mono"/>
        </w:rPr>
        <w:t>ACGTGCATACCATCCATTTGCATGTTGTTGTGAGCCGCATAGAAACTCATACACGCGTGGTGGCAGCCGTCTGCTGTGCTTTATCGTGCAGACAATGGCTTATGAGTGGCTGTGTGATTGTTGAACAACGGTGACCAATTTGGCGTCTACGCCGTATCTAGCTTCCGCCTGGACCGTCGGTAGCGATGAAAGATGCGGAGGAAGTTCCTCTGTTTTGGTTTCAACGCTAACGCAGAGTTGAGCAGACTTAATGAGCCACGCTTGGTGGCCGCCAAAACCCAAAACACAACCAGTCTATTTTAACGTTTGTTGATATGTTAATGTACAAATCTTGGCGGTGGATCACTCGGTTCGTGGATCGATGAANAACGCAGCCAGCTGCGATAAATAGNGCGAATTGCAGACACNTTGAGCACTA</w:t>
      </w:r>
    </w:p>
    <w:p w14:paraId="75D85379" w14:textId="77777777" w:rsidR="005C4BFC" w:rsidRPr="005C4BFC" w:rsidRDefault="005C4BFC" w:rsidP="005C4BFC">
      <w:pPr>
        <w:spacing w:line="276" w:lineRule="auto"/>
        <w:rPr>
          <w:rFonts w:ascii="Andale Mono" w:hAnsi="Andale Mono"/>
        </w:rPr>
      </w:pPr>
    </w:p>
    <w:p w14:paraId="07072FD6" w14:textId="77777777" w:rsidR="005C4BFC" w:rsidRPr="005C4BFC" w:rsidRDefault="005C4BFC" w:rsidP="005C4BFC">
      <w:pPr>
        <w:spacing w:line="276" w:lineRule="auto"/>
        <w:rPr>
          <w:rFonts w:ascii="Andale Mono" w:hAnsi="Andale Mono"/>
        </w:rPr>
      </w:pPr>
      <w:r w:rsidRPr="005C4BFC">
        <w:rPr>
          <w:rFonts w:ascii="Andale Mono" w:hAnsi="Andale Mono"/>
        </w:rPr>
        <w:t>&gt;ant-Nlar-28.605.1_NC5</w:t>
      </w:r>
    </w:p>
    <w:p w14:paraId="39C2E75B" w14:textId="77777777" w:rsidR="005C4BFC" w:rsidRPr="005C4BFC" w:rsidRDefault="005C4BFC" w:rsidP="005C4BFC">
      <w:pPr>
        <w:spacing w:line="276" w:lineRule="auto"/>
        <w:rPr>
          <w:rFonts w:ascii="Andale Mono" w:hAnsi="Andale Mono"/>
        </w:rPr>
      </w:pPr>
      <w:r w:rsidRPr="005C4BFC">
        <w:rPr>
          <w:rFonts w:ascii="Andale Mono" w:hAnsi="Andale Mono"/>
        </w:rPr>
        <w:t>NTCTCCCAACGTGCATACCATCCATTTGCATGTTGTTGTGAGCCGCATAGAAACTCATACACGCGTGGTGGCAGCCGTCTGCTGTGCTTTATCGTGCAGACAATGGCTTATGAGTGGCTGTGTGATTGTTGAACAACGGTGACCAATTTGGCGTCTACGCCGTATCTAGCTTCCGCCTGGACCGTCGGTAGCGATGAAAGATGCGGAGGAAGTTCCTCTGTTTTGGTTTCAACGCTAACGCAGAGTTGAGCAGACTTAATGAGCCACGCTTGGTGGCCGCCAAAACCCAAAACACAACCAGTCTATTTTAACGTTTGTTGATATGTTAATGTACAAATCTTGGCGGTGGATCACTCGGTTCGTGGATCGATGAAGAACGCAGCCAGCTGCGATAAATAGTGCGAATTGCAGACACATTGAGCACTAAGAATTCGAACGCACATTGCGCTATCGGGTTCATTCCCGATGGCACGTCTGGCTGAGGGTCGAATTGTAGTAAACTGTCTTCAAGTACTTTTTATGGTCGTGAAGTATTCGGCAAGCAGTTGTCGGATAGTTGTTTTTGTTGATCGTCCGTTCGTTCGGTCGGTCCAGAGCAATATTCTGAGGCTCCTTGCTTAGTTGCGTTTTGGTAGACGTTAACACCCGAACAATATGTGGTGGTGATATTGGTGATGSCGAGAANCANGN</w:t>
      </w:r>
    </w:p>
    <w:p w14:paraId="053253E5" w14:textId="77777777" w:rsidR="005C4BFC" w:rsidRPr="005C4BFC" w:rsidRDefault="005C4BFC" w:rsidP="005C4BFC">
      <w:pPr>
        <w:spacing w:line="276" w:lineRule="auto"/>
        <w:rPr>
          <w:rFonts w:ascii="Andale Mono" w:hAnsi="Andale Mono"/>
        </w:rPr>
      </w:pPr>
    </w:p>
    <w:p w14:paraId="76C936C1" w14:textId="77777777" w:rsidR="005C4BFC" w:rsidRPr="005C4BFC" w:rsidRDefault="005C4BFC" w:rsidP="005C4BFC">
      <w:pPr>
        <w:spacing w:line="276" w:lineRule="auto"/>
        <w:rPr>
          <w:rFonts w:ascii="Andale Mono" w:hAnsi="Andale Mono"/>
        </w:rPr>
      </w:pPr>
      <w:r w:rsidRPr="005C4BFC">
        <w:rPr>
          <w:rFonts w:ascii="Andale Mono" w:hAnsi="Andale Mono"/>
        </w:rPr>
        <w:t>&gt;ant-Nlar-29.606.1_NC5</w:t>
      </w:r>
    </w:p>
    <w:p w14:paraId="20467DA8" w14:textId="77777777" w:rsidR="005C4BFC" w:rsidRPr="005C4BFC" w:rsidRDefault="005C4BFC" w:rsidP="005C4BFC">
      <w:pPr>
        <w:spacing w:line="276" w:lineRule="auto"/>
        <w:rPr>
          <w:rFonts w:ascii="Andale Mono" w:hAnsi="Andale Mono"/>
        </w:rPr>
      </w:pPr>
      <w:r w:rsidRPr="005C4BFC">
        <w:rPr>
          <w:rFonts w:ascii="Andale Mono" w:hAnsi="Andale Mono"/>
        </w:rPr>
        <w:t>CGTGCATACCATCCATTTGCATGTTGTTGTGAGCCGCATAGAAACTCATACACGCGTGGTGGCAGCCGTCTGCTGTGCTTTATCGTGCAGACAATGGCTTATGAGTGGCTGTGTGATTGTTGAACAACGGTGACCAATTTGGCGTCTACGCCGTATCTAGCTTCCGCCTGGACCGTCGGTAGCGATGAAAGATGCGGAGGAAGTTCCTCTGTTTTGGTTTCAACGCTAACGCAGAGTTGAGCAGACTTAATGAGCCACGCTTGGTGGCCGCCAAAACCCAAAACACAACCAGTCTATTTTAACGTTTGTTGATATGTTAATGTACAAATCTTGGCGGTGGATCACTCGGTTCGTGGATCGATGAAGAACGCAGCCAGCTGCGATAAATAGTGCGAATTGCAGACACATTGAGCACTAAGAATTCGAACGCACATTGCGCTATCGGGTTCATTCCCGATGGCACGTCTGGCTGAGGGTCGAATTGTAGTAAACTGTCTTCAAGTACTTTTTATGGTCGTGAAGTATTCGGCAAGCAGTTGTCGGATAGTTGTTTTTGTTGATCGTCCGTTCGTTCGGTCGGTCCAGAGCAATATTCTGAGGCTCCTTGCTTAGTTG</w:t>
      </w:r>
    </w:p>
    <w:p w14:paraId="4B4F4D1A" w14:textId="77777777" w:rsidR="005C4BFC" w:rsidRPr="005C4BFC" w:rsidRDefault="005C4BFC" w:rsidP="005C4BFC">
      <w:pPr>
        <w:spacing w:line="276" w:lineRule="auto"/>
        <w:rPr>
          <w:rFonts w:ascii="Andale Mono" w:hAnsi="Andale Mono"/>
        </w:rPr>
      </w:pPr>
    </w:p>
    <w:p w14:paraId="3C4DCBB1" w14:textId="77777777" w:rsidR="005C4BFC" w:rsidRPr="005C4BFC" w:rsidRDefault="005C4BFC" w:rsidP="005C4BFC">
      <w:pPr>
        <w:spacing w:line="276" w:lineRule="auto"/>
        <w:rPr>
          <w:rFonts w:ascii="Andale Mono" w:hAnsi="Andale Mono"/>
        </w:rPr>
      </w:pPr>
      <w:r w:rsidRPr="005C4BFC">
        <w:rPr>
          <w:rFonts w:ascii="Andale Mono" w:hAnsi="Andale Mono"/>
        </w:rPr>
        <w:lastRenderedPageBreak/>
        <w:t>&gt;ant-Nlar-3.530.1_NC5</w:t>
      </w:r>
    </w:p>
    <w:p w14:paraId="0F8C18B3" w14:textId="77777777" w:rsidR="005C4BFC" w:rsidRPr="005C4BFC" w:rsidRDefault="005C4BFC" w:rsidP="005C4BFC">
      <w:pPr>
        <w:spacing w:line="276" w:lineRule="auto"/>
        <w:rPr>
          <w:rFonts w:ascii="Andale Mono" w:hAnsi="Andale Mono"/>
        </w:rPr>
      </w:pPr>
      <w:r w:rsidRPr="005C4BFC">
        <w:rPr>
          <w:rFonts w:ascii="Andale Mono" w:hAnsi="Andale Mono"/>
        </w:rPr>
        <w:t>CCCAACGTGCATACCATCCATTTGCATGTTGTTGTGAGCCGCATAGAAACTCATACACGCGTGGTGGCAGCCGTCTGCTGTGCTTTATCGTGCAGACAATGGCTTATGAGTGGCTGTGTGATTGTTGAACAACGGTGACCAATTTGGCGTCTACGCCGTATCTAGCTTCCGCCTGGACCGTCGGTAGCGATGAAAGATGCGGAGGAAGTTCCTCTGTTTTGGTTTCAACGCTAACGCAGAGTTGAGCAGACTTAATGAGCCACGCTTGGTGGCCGCCAAAACCCAAAACACAACCAGTCTATTTTAACGTTTGTTGATATGTTAATGTACAAATCTTGGCGGTGGATCACTCGGTTCGTGGATCGATGAAGAACGCAGCCAGCTGCGATAAATAGTGCGAATTGCAGACACATTGAGCACTAAGAATTCGAACGCACATTGCGCTATCGGGTTCATTCCCGATGGCACGTCTGGCTGAGGGTCGAATTGTAGTAAACTGTCTTCAAGTACTTTTTATGGTCGTGAAGTATTCGGCAAGCAGTTGTCGGATAGTTGTTTTTGTTGATCGTCCGTTCGTTCGGTCGGTCCAGAGCAATATTCTGAGGCTCCTTGCTTAGTTGCGTTTTGGTAGACGTTAACACCCGAACAATATGTGGTGNTG</w:t>
      </w:r>
    </w:p>
    <w:p w14:paraId="0C9C44E0" w14:textId="77777777" w:rsidR="005C4BFC" w:rsidRPr="005C4BFC" w:rsidRDefault="005C4BFC" w:rsidP="005C4BFC">
      <w:pPr>
        <w:spacing w:line="276" w:lineRule="auto"/>
        <w:rPr>
          <w:rFonts w:ascii="Andale Mono" w:hAnsi="Andale Mono"/>
        </w:rPr>
      </w:pPr>
    </w:p>
    <w:p w14:paraId="620B018A" w14:textId="77777777" w:rsidR="005C4BFC" w:rsidRPr="005C4BFC" w:rsidRDefault="005C4BFC" w:rsidP="005C4BFC">
      <w:pPr>
        <w:spacing w:line="276" w:lineRule="auto"/>
        <w:rPr>
          <w:rFonts w:ascii="Andale Mono" w:hAnsi="Andale Mono"/>
        </w:rPr>
      </w:pPr>
      <w:r w:rsidRPr="005C4BFC">
        <w:rPr>
          <w:rFonts w:ascii="Andale Mono" w:hAnsi="Andale Mono"/>
        </w:rPr>
        <w:t>&gt;ant-Nlar-3.531.1_NC5</w:t>
      </w:r>
    </w:p>
    <w:p w14:paraId="5B4705DD" w14:textId="77777777" w:rsidR="005C4BFC" w:rsidRPr="005C4BFC" w:rsidRDefault="005C4BFC" w:rsidP="005C4BFC">
      <w:pPr>
        <w:spacing w:line="276" w:lineRule="auto"/>
        <w:rPr>
          <w:rFonts w:ascii="Andale Mono" w:hAnsi="Andale Mono"/>
        </w:rPr>
      </w:pPr>
      <w:r w:rsidRPr="005C4BFC">
        <w:rPr>
          <w:rFonts w:ascii="Andale Mono" w:hAnsi="Andale Mono"/>
        </w:rPr>
        <w:t>ACGTGCATAAATTCCATTTGCGCGTAATCGTGAGCCATGCAGCAAGCCATACACATGTGGTGGCAGCCGTCAGCTGTTTTGTGGCAGACAATGGCTTTGGCTTGCTGTGTGTGTTGAGGGGAAGTGAGTGACCCGATATGCTTCAAAGGCGGGTCGATTGCGCTCATTTTCTCGTTATTCGTAAAAACGGTATCCACTTTGGCGTCTACGCCGTACCTAGCTACTGCCTGGACCGTCGGTAGCGATGAAAGGTGCGGAGAAAGTTCCTCATTTTGAGTTGAGCAGACTTAATGAGCCCGGCAAGAGGGCCGCCAAAACCAAAACACAACCATTTCTTTATTTTTAATAGTTGATCGGTGAATCGGGGTGTTCGTTATGTGGCAACATGTGGTTGTCGCTGCGGATGTCTTGGTGAATCGTTAACTACAAATCTTGGCGGTGGATCACTCGGTTCGTGGATCGATGAAGAACGCAGCCAGCTGCGATAAATAGTGCGAATTGCAGACACATTGAGCACTAAAATTTCGAACGCACATTGCGCCATCGGGTTCATTCCCGCTGGCACGTCTGGCTGAGGGTCGAAATGTTCGACACTATCCGCACAATACTTCCTGTGAGCAGGGAAGTGTGTGGTGCATTCGGCAAGCAGTGATTCTTGAGCATTGCTCTCGAAAGCGCTCCTTGCTTAGACGGAACGGTAAATAATTGCTAAATTTTACTCGGTAAGGTGCAATTATAGCCGCGAATATGTTGCTTCTCGATGCGGCTTCCAGTATTTGTTGATTGTCGATAGCGACTGGAAGTATGGCATCGGATGCCTGATAGAGTGATATGTCTTGGTTGGTAATGTGTTTTTGACCTCAKCTCAGTCGTGATTACCCGCTGAATTTAAGCATATAATTAAKCGGAGGAAAAW</w:t>
      </w:r>
    </w:p>
    <w:p w14:paraId="4EB8DD5B" w14:textId="77777777" w:rsidR="005C4BFC" w:rsidRPr="005C4BFC" w:rsidRDefault="005C4BFC" w:rsidP="005C4BFC">
      <w:pPr>
        <w:spacing w:line="276" w:lineRule="auto"/>
        <w:rPr>
          <w:rFonts w:ascii="Andale Mono" w:hAnsi="Andale Mono"/>
        </w:rPr>
      </w:pPr>
    </w:p>
    <w:p w14:paraId="2510BF61" w14:textId="77777777" w:rsidR="005C4BFC" w:rsidRPr="005C4BFC" w:rsidRDefault="005C4BFC" w:rsidP="005C4BFC">
      <w:pPr>
        <w:spacing w:line="276" w:lineRule="auto"/>
        <w:rPr>
          <w:rFonts w:ascii="Andale Mono" w:hAnsi="Andale Mono"/>
        </w:rPr>
      </w:pPr>
      <w:r w:rsidRPr="005C4BFC">
        <w:rPr>
          <w:rFonts w:ascii="Andale Mono" w:hAnsi="Andale Mono"/>
        </w:rPr>
        <w:t>&gt;ant-Nlar-31.612.1_NC5</w:t>
      </w:r>
    </w:p>
    <w:p w14:paraId="0E8AC57B" w14:textId="77777777" w:rsidR="005C4BFC" w:rsidRPr="005C4BFC" w:rsidRDefault="005C4BFC" w:rsidP="005C4BFC">
      <w:pPr>
        <w:spacing w:line="276" w:lineRule="auto"/>
        <w:rPr>
          <w:rFonts w:ascii="Andale Mono" w:hAnsi="Andale Mono"/>
        </w:rPr>
      </w:pPr>
      <w:r w:rsidRPr="005C4BFC">
        <w:rPr>
          <w:rFonts w:ascii="Andale Mono" w:hAnsi="Andale Mono"/>
        </w:rPr>
        <w:t>TCTCCCAACGTGCATACCATCCATTTGCATGTTGTTGTGAGCCGCATAGAAACTCATACACGCGTGGTGGCAGCCGTCTGCTGTGCTTTATCGTGCAGACAATGGCTTATGAGTGGCTGTGTGATTGTTGAACAACGGTGACCAATTTGGCGTCTACGCCGTATCTAGCTTCCGCCTGGACCGTCGGTAGCGATGAAAGATGCGGAGGAAGTTCCTCTGTTTTGGTTTCAACGCTAACGCAGAGTTGAGCAGACTTAATGAGCCACGCTTGGTGGCCGCCAAAACCCAAAACACAACCAGTCTATTTTAACGTTTGTTGATATGTTAATGTACAAATCTTGGCGGTG</w:t>
      </w:r>
    </w:p>
    <w:p w14:paraId="7CC6BFF8" w14:textId="77777777" w:rsidR="005C4BFC" w:rsidRPr="005C4BFC" w:rsidRDefault="005C4BFC" w:rsidP="005C4BFC">
      <w:pPr>
        <w:spacing w:line="276" w:lineRule="auto"/>
        <w:rPr>
          <w:rFonts w:ascii="Andale Mono" w:hAnsi="Andale Mono"/>
        </w:rPr>
      </w:pPr>
    </w:p>
    <w:p w14:paraId="6FBF8773" w14:textId="77777777" w:rsidR="005C4BFC" w:rsidRPr="005C4BFC" w:rsidRDefault="005C4BFC" w:rsidP="005C4BFC">
      <w:pPr>
        <w:spacing w:line="276" w:lineRule="auto"/>
        <w:rPr>
          <w:rFonts w:ascii="Andale Mono" w:hAnsi="Andale Mono"/>
        </w:rPr>
      </w:pPr>
      <w:r w:rsidRPr="005C4BFC">
        <w:rPr>
          <w:rFonts w:ascii="Andale Mono" w:hAnsi="Andale Mono"/>
        </w:rPr>
        <w:lastRenderedPageBreak/>
        <w:t>&gt;ant-Nlar-32.615.1_NC5</w:t>
      </w:r>
    </w:p>
    <w:p w14:paraId="21BC3872" w14:textId="77777777" w:rsidR="005C4BFC" w:rsidRPr="005C4BFC" w:rsidRDefault="005C4BFC" w:rsidP="005C4BFC">
      <w:pPr>
        <w:spacing w:line="276" w:lineRule="auto"/>
        <w:rPr>
          <w:rFonts w:ascii="Andale Mono" w:hAnsi="Andale Mono"/>
        </w:rPr>
      </w:pPr>
      <w:r w:rsidRPr="005C4BFC">
        <w:rPr>
          <w:rFonts w:ascii="Andale Mono" w:hAnsi="Andale Mono"/>
        </w:rPr>
        <w:t>GTGCATAAATTCCATTTGCGCGTAATCGTGAGCCATGCAGCAAGCCATACACATGTGGTGGCAGCCGTCAGCTGTTTTGTGGCAGACAATGGCTTTGGCTTGCTGTGTGTGTTGAGGGGAAGTGAGTGACCCGATATGCTTCAAAGGCGGGTCGATTGCGCTCATTTTCTCGTTATTCGTAAAAACGGTATCCACTTTGGCGTCTACGCCGTACCTAGCTACTGCCTGGACCGTCGGTAGCGATGAAAGGTGCGGAGAAAGTTCCTCATTTTGAGTTGAGCAGACTTAATGAGCCCGGCAAGAGGGCCGCCAAAACCAAAACACAACCATTTCTTTATTTTTAATAGTTGATCGGTGAATCGGGGTGTTCGTTATGTGGCAACATGTGGTTGTCGCTGCGSATGTCTTGGKGAATCGNTAACTACAAATCTTGGSGGTGGATCACTCGGTTCGTGSATCGATGAAGAACGCAGCCAGCTGCGATAAATAGTGCGAATTGCAGACACATTGAGCACTAAAATTTCGAACGCACATTGCGCCATCGKKTTCATTCCCGCTGSCACGTCTGGSTGAGKSRCGAAATGTGCGACACTATCCGCAYAATACTTCCTGTGAGCA</w:t>
      </w:r>
    </w:p>
    <w:p w14:paraId="4CCE3605" w14:textId="77777777" w:rsidR="005C4BFC" w:rsidRPr="005C4BFC" w:rsidRDefault="005C4BFC" w:rsidP="005C4BFC">
      <w:pPr>
        <w:spacing w:line="276" w:lineRule="auto"/>
        <w:rPr>
          <w:rFonts w:ascii="Andale Mono" w:hAnsi="Andale Mono"/>
        </w:rPr>
      </w:pPr>
    </w:p>
    <w:p w14:paraId="1DFB3808" w14:textId="77777777" w:rsidR="005C4BFC" w:rsidRPr="005C4BFC" w:rsidRDefault="005C4BFC" w:rsidP="005C4BFC">
      <w:pPr>
        <w:spacing w:line="276" w:lineRule="auto"/>
        <w:rPr>
          <w:rFonts w:ascii="Andale Mono" w:hAnsi="Andale Mono"/>
        </w:rPr>
      </w:pPr>
      <w:r w:rsidRPr="005C4BFC">
        <w:rPr>
          <w:rFonts w:ascii="Andale Mono" w:hAnsi="Andale Mono"/>
        </w:rPr>
        <w:t>&gt;ant-Nlar-33.616.1_NC5</w:t>
      </w:r>
    </w:p>
    <w:p w14:paraId="49A1590E" w14:textId="77777777" w:rsidR="005C4BFC" w:rsidRPr="005C4BFC" w:rsidRDefault="005C4BFC" w:rsidP="005C4BFC">
      <w:pPr>
        <w:spacing w:line="276" w:lineRule="auto"/>
        <w:rPr>
          <w:rFonts w:ascii="Andale Mono" w:hAnsi="Andale Mono"/>
        </w:rPr>
      </w:pPr>
      <w:r w:rsidRPr="005C4BFC">
        <w:rPr>
          <w:rFonts w:ascii="Andale Mono" w:hAnsi="Andale Mono"/>
        </w:rPr>
        <w:t>NNTCTCCCAACGTGCATACCATCCATTTGCATGTTGTTGTGAGCCGCATAGAAACTCATACACGCGTGGTGGCAGCCGTCTGCTGTGCTTTATCGTGCAGACAATGGCTTATGAGTGGCTGTGTGATTGTTGAACAACGGTGACCAATTTGGCGTCTACGCCGTATCTAGCTTCCGCCTGGACCGTCGGTAGCGATGAAAGATGCGGAGGAAGTTCCTCTGTTTTGGTTTCAACGCTAACGCAGAGTTGAGCAGACTTAATGAGCCACGCTTGGTGGCCGCCAAAACCCAAAACACAACCAGTCTATTTTAACGTTTGTTGATATGTTAATGTACAAATCTTGGCGGTGGATCACTCGGTTCGTGGATCGATGAAGAACGCAGCCAGCTGCGATAAATAGTGCGAATTGCAGACACATTGAGCACTAAGAATTCGAACGCACATTGCGCTATCGGGTTCATTCCCGATGGCACGTCTGGCTGAGGGTCGAATTGTAGTAAACTGTCTTCAAGTACTTTTTATGGTCGTGAAGTATTCGGCAAGCAGTTGTCGGATAGTTGTTTTTGTTGATCGTCCGTTCGTTCGGTCGGTCCAGAGCAATATTCTGAGGCTCCTTGCTTAGTTGCGTTTTGGTAGACGTTAACACCCGAACAATATGTGGTGKTGATATTGKTGWTGC</w:t>
      </w:r>
    </w:p>
    <w:p w14:paraId="4DE2593C" w14:textId="77777777" w:rsidR="005C4BFC" w:rsidRPr="005C4BFC" w:rsidRDefault="005C4BFC" w:rsidP="005C4BFC">
      <w:pPr>
        <w:spacing w:line="276" w:lineRule="auto"/>
        <w:rPr>
          <w:rFonts w:ascii="Andale Mono" w:hAnsi="Andale Mono"/>
        </w:rPr>
      </w:pPr>
    </w:p>
    <w:p w14:paraId="7F8622E4" w14:textId="77777777" w:rsidR="005C4BFC" w:rsidRPr="005C4BFC" w:rsidRDefault="005C4BFC" w:rsidP="005C4BFC">
      <w:pPr>
        <w:spacing w:line="276" w:lineRule="auto"/>
        <w:rPr>
          <w:rFonts w:ascii="Andale Mono" w:hAnsi="Andale Mono"/>
        </w:rPr>
      </w:pPr>
      <w:r w:rsidRPr="005C4BFC">
        <w:rPr>
          <w:rFonts w:ascii="Andale Mono" w:hAnsi="Andale Mono"/>
        </w:rPr>
        <w:t>&gt;ant-Nlar-34.620.1_NC5</w:t>
      </w:r>
    </w:p>
    <w:p w14:paraId="57F58BB3" w14:textId="77777777" w:rsidR="005C4BFC" w:rsidRPr="005C4BFC" w:rsidRDefault="005C4BFC" w:rsidP="005C4BFC">
      <w:pPr>
        <w:spacing w:line="276" w:lineRule="auto"/>
        <w:rPr>
          <w:rFonts w:ascii="Andale Mono" w:hAnsi="Andale Mono"/>
        </w:rPr>
      </w:pPr>
      <w:r w:rsidRPr="005C4BFC">
        <w:rPr>
          <w:rFonts w:ascii="Andale Mono" w:hAnsi="Andale Mono"/>
        </w:rPr>
        <w:t>NTCTCCCAACGTGCATACCATCCATTTGCATGTTGTTGTGAGCCGCATAGAAACTCATACACGCGTGGTGGCAGCCGTCTGCTGTGCTTTATCGTGCAGACAATGGCTTATGAGTGGCTGTGTGATTGTTGAACAACGGTGACCAATTTGGCGTCTACGCCGTATCTAGCTTCCGCCTGGACCGTCGGTAGCGATGAAAGATGCGGAGGAAGTTCCTCTGTTTTGGTTTCAACGCTAACGCAGAGTTGAGCAGACTTAATGAGCCACGCTTGGTGGCCGCCAAAACCCAAAACACAACCAGTCTATTTTAACGTTTGTTGATATGTTAATGTACAAATCTTGGCGGTGGATCACTCGGTTCGTGGATCGATGAAGAACGCAGCCAGCTGCGATAAATAGTGCGAATTGCAGACACATTGAGCACTAAGAATTCGAACGCACATTGCGCTATCGGGTTCATTCCCGATGGCACGTCTGGCTGAGGGTCGAATTGTAGTAAACTGTCTTCAAGTACTTTTTATGGTCGTGAAGTATTCGGCAAGCAGTTGTCGGATAGTTGTTTTTGTTGATCGTCCGTTCGTTCGGTCGGTCCAGAGCAATATTCTGAGGCTCCTTGCTTAGTTGCGTTTTGGTAGACGTTAACACCCGAACAATATGYGGWGKNGATATTGKTGATGC</w:t>
      </w:r>
    </w:p>
    <w:p w14:paraId="01FD2A12" w14:textId="77777777" w:rsidR="005C4BFC" w:rsidRPr="005C4BFC" w:rsidRDefault="005C4BFC" w:rsidP="005C4BFC">
      <w:pPr>
        <w:spacing w:line="276" w:lineRule="auto"/>
        <w:rPr>
          <w:rFonts w:ascii="Andale Mono" w:hAnsi="Andale Mono"/>
        </w:rPr>
      </w:pPr>
    </w:p>
    <w:p w14:paraId="6843B86C" w14:textId="77777777" w:rsidR="005C4BFC" w:rsidRPr="005C4BFC" w:rsidRDefault="005C4BFC" w:rsidP="005C4BFC">
      <w:pPr>
        <w:spacing w:line="276" w:lineRule="auto"/>
        <w:rPr>
          <w:rFonts w:ascii="Andale Mono" w:hAnsi="Andale Mono"/>
        </w:rPr>
      </w:pPr>
      <w:r w:rsidRPr="005C4BFC">
        <w:rPr>
          <w:rFonts w:ascii="Andale Mono" w:hAnsi="Andale Mono"/>
        </w:rPr>
        <w:lastRenderedPageBreak/>
        <w:t>&gt;ant-Nlar-35.623.1_NC5</w:t>
      </w:r>
    </w:p>
    <w:p w14:paraId="0906F6CF" w14:textId="77777777" w:rsidR="005C4BFC" w:rsidRPr="005C4BFC" w:rsidRDefault="005C4BFC" w:rsidP="005C4BFC">
      <w:pPr>
        <w:spacing w:line="276" w:lineRule="auto"/>
        <w:rPr>
          <w:rFonts w:ascii="Andale Mono" w:hAnsi="Andale Mono"/>
        </w:rPr>
      </w:pPr>
      <w:r w:rsidRPr="005C4BFC">
        <w:rPr>
          <w:rFonts w:ascii="Andale Mono" w:hAnsi="Andale Mono"/>
        </w:rPr>
        <w:t>ATAAATTCCNTTTGCGCGTAATCGTGAGCCATGCAGCAAGCCATACACATGTGGTGGCAGCCGTCAGCTGTTTTGTGGCAGACAATGGCTTTGGCTTGCTGTGTGTGTTGAGGGGAAGTGAGTGACCCGATATGCTTCAAAGGCGGGTCGATTGCGCTCATTTTCTCGTTATTCGTAAAAACGGTATCCACTTTGGCGTCTACGCCGTACCTAGCTACTGCCTGGACCGTCGGTAGCGATGAAAGGTGCGGAGAAAGTTCCTCATTTTGAGTTGAGCAGACTTAATGAGCCCGGCAAGAGGGCCGCCAAAACCAAAACACAACCATTTCTTTATTTTTAATAGTTGATCGGTGAATCGGGGTGTTCGTTATGTGGCAACATGTGGTTGTCGCTGCGGATGTCTTGGTGAATCGTTAACTACAAATCTTGGCGGTGGATCACTCGGTTCGTGGATCGATGAAGAACGCAGCCAGCTGCGATAAATAGTGCGAATTGCAGACACATTGAGCACTAAAATTTCGAACGCACATTGCGCCATCGGGTTCATTCCCGCTGGCACGTCTGGCTGAGGGTCGAAATGTTCGACACTATCCGCACAATACTTCCTGTGAGCAGGGAAGTGTGTGGTGCATTCGGCAAGCAGTGATTCTTGAGCATTGCTCTCGAAAGCGCTCCTTGCTTAGACGGAACGGTAAATAATTGCTAAATTTTACTCGGTAAGGTGCAATTATAGCCGCGAATATGTTGCTTCTCGATGCGGCTTCCAGTATTTGTTGATTGTCGATAGCGACTGGAAGTATGGCATCGGATGCCTGATAGAGTGATATGTCTTGKTTGTTATGNGTTTTTGACCTCAGCTCAGTCGTGATTACCCGCTGAATTTAAKCATATAAT</w:t>
      </w:r>
    </w:p>
    <w:p w14:paraId="6B371912" w14:textId="77777777" w:rsidR="005C4BFC" w:rsidRPr="005C4BFC" w:rsidRDefault="005C4BFC" w:rsidP="005C4BFC">
      <w:pPr>
        <w:spacing w:line="276" w:lineRule="auto"/>
        <w:rPr>
          <w:rFonts w:ascii="Andale Mono" w:hAnsi="Andale Mono"/>
        </w:rPr>
      </w:pPr>
    </w:p>
    <w:p w14:paraId="3BC9B862" w14:textId="77777777" w:rsidR="005C4BFC" w:rsidRPr="005C4BFC" w:rsidRDefault="005C4BFC" w:rsidP="005C4BFC">
      <w:pPr>
        <w:spacing w:line="276" w:lineRule="auto"/>
        <w:rPr>
          <w:rFonts w:ascii="Andale Mono" w:hAnsi="Andale Mono"/>
        </w:rPr>
      </w:pPr>
      <w:r w:rsidRPr="005C4BFC">
        <w:rPr>
          <w:rFonts w:ascii="Andale Mono" w:hAnsi="Andale Mono"/>
        </w:rPr>
        <w:t>&gt;ant-Nlar-37.629.1_NC5</w:t>
      </w:r>
    </w:p>
    <w:p w14:paraId="44B3505B" w14:textId="77777777" w:rsidR="005C4BFC" w:rsidRPr="005C4BFC" w:rsidRDefault="005C4BFC" w:rsidP="005C4BFC">
      <w:pPr>
        <w:spacing w:line="276" w:lineRule="auto"/>
        <w:rPr>
          <w:rFonts w:ascii="Andale Mono" w:hAnsi="Andale Mono"/>
        </w:rPr>
      </w:pPr>
      <w:r w:rsidRPr="005C4BFC">
        <w:rPr>
          <w:rFonts w:ascii="Andale Mono" w:hAnsi="Andale Mono"/>
        </w:rPr>
        <w:t>NTCTCCCAACGTGCATACCATCCATTTGCATGTTGTTGTGAGCCGCATAGAAACTCATACACGCGTGGTGGCAGCCGTCTGCTGTGCTTTATCGTGCAGACAATGGCTTATGAGTGGCTGTGTGATTGTTGAACAACGGTGACCAATTTGGCGTCTACGCCGTATCTAGCTTCCGCCTGGACCGTCGGTAGCGATGAAAGATGCGGAGGAAGTTCCTCTGTTTTGGTTTCAACGCTAACGCAGAGTTGAGCAGACTTAATGAGCCACGCTTGGTGGCCGCCAAAACCCAAAACACAACCAGTCTATTTTAACGTTTGTTGATATGTTAATGTACAAATCTTGGCGGTGGATCACTCGGTTCGTGGATCGATGAAGAACGCAGCCAGCTGCGATAAATAGTGCGAATTGCAGACACATTGAGCACTAAGAATTCGAACGCACATTGCGCTATCGGGTTCATTCCCGATGGCACGTCTGGCTGAGGGTCGAATTGTAGTAAACTGTCTTCAAGTACTTTTTATGGTCGTGAAGTATTCGGCAAGCAGTTGTCGGATAGTTGGTTTTTGTTGATCGTCCGTTCGTTCGGTCGGTCCAGAGCAATATTCTGAGGCTCCTTGCTTAGTTGCGTTTTGGTAGACGTTAACACCCGAACATATGTGGTGGTGAWAWTTGGTKGANNGNCAANAATCATGCCGCTTCAATGGGGCAGCAACCAGCATACGCTAATGACAGTTGGTTGATTGAAGCCAGGNCAACGGAGTGATGTGTGGCGATCATTTAACGTTTGTATTTGACCTCAGCTCAGTCGTGATTACCCGCTGAATTTAAGCATATAATTATCCGAGA</w:t>
      </w:r>
    </w:p>
    <w:p w14:paraId="2E1E9B36" w14:textId="77777777" w:rsidR="005C4BFC" w:rsidRPr="005C4BFC" w:rsidRDefault="005C4BFC" w:rsidP="005C4BFC">
      <w:pPr>
        <w:spacing w:line="276" w:lineRule="auto"/>
        <w:rPr>
          <w:rFonts w:ascii="Andale Mono" w:hAnsi="Andale Mono"/>
        </w:rPr>
      </w:pPr>
    </w:p>
    <w:p w14:paraId="67352C86" w14:textId="77777777" w:rsidR="005C4BFC" w:rsidRPr="005C4BFC" w:rsidRDefault="005C4BFC" w:rsidP="005C4BFC">
      <w:pPr>
        <w:spacing w:line="276" w:lineRule="auto"/>
        <w:rPr>
          <w:rFonts w:ascii="Andale Mono" w:hAnsi="Andale Mono"/>
        </w:rPr>
      </w:pPr>
      <w:r w:rsidRPr="005C4BFC">
        <w:rPr>
          <w:rFonts w:ascii="Andale Mono" w:hAnsi="Andale Mono"/>
        </w:rPr>
        <w:t>&gt;ant-Nlar-38.633.1_NC5</w:t>
      </w:r>
    </w:p>
    <w:p w14:paraId="7DF9FC93" w14:textId="77777777" w:rsidR="005C4BFC" w:rsidRPr="005C4BFC" w:rsidRDefault="005C4BFC" w:rsidP="005C4BFC">
      <w:pPr>
        <w:spacing w:line="276" w:lineRule="auto"/>
        <w:rPr>
          <w:rFonts w:ascii="Andale Mono" w:hAnsi="Andale Mono"/>
        </w:rPr>
      </w:pPr>
      <w:r w:rsidRPr="005C4BFC">
        <w:rPr>
          <w:rFonts w:ascii="Andale Mono" w:hAnsi="Andale Mono"/>
        </w:rPr>
        <w:t>TCTCCCAACGTGCATACCATCCATTTGCATGTTGTTGTGAGCCGCATAGAAACTCATACACGCGTGGTGGCAGCCGTCTGCTGTGCTTTATCGTGCAGACAATGGCTTATGAGTGGCTGTGTGATTGTTGAACAACGGTGACCAATTTGGCGTCTACGCCGTATCTAGCTTCCGCCTGGACCGTCGGTAGCGATGAAAGATGCGGAGGAAGTTCCTCTGTTTTGGTTTCAACGCTAACGCAGAGTTGAGCAGACTTAATGAGCCACGCTTGGTGGCCGCCAAAACCCAAAACACAACCAGTCTATTTTAACGTTTGTTGATATGTTAATGTACAAATCTTGGCGGTGGATCACTCGGTTCGTGGATCGATGAAGAACGCAGCCAGCTGCGATAAATAGTGCGAATTGCAGACACATTGAG</w:t>
      </w:r>
      <w:r w:rsidRPr="005C4BFC">
        <w:rPr>
          <w:rFonts w:ascii="Andale Mono" w:hAnsi="Andale Mono"/>
        </w:rPr>
        <w:lastRenderedPageBreak/>
        <w:t>CACTAAGAATTCGAACGCACATTGCGCTATCGGGTTCATTCCCGATGGCACGTCTGGCTGAGGGTCGAATTGTAGTAAACTGTCTTCAAGTACTTTTTATGGTCGTGAAGTATTCGGCAAGCAGTTGTCGGATAGTTGTTTTTGTTGATCGTCCGTTCGTTCGGTCGGTCCAGAGCAATATTCTGAGGCTCCTTGCTTAGTTGCGTTTTGGTAGACGTTAACACCCGAACAATATGTGGTGGTGATATTGGTGATGNCGAGAATCATGCCGCTTCAATGGGGCAGCAACCAGCATACGCTAATGACAGWTGGTTGATTGAAGCCAGGNCAACGGAGTGATGTGTGGCGATCATTRARCGTTTGKATTTGACCTCAGSTCAGCCGWGATTACCCGTTGAATTTMAGCATATAATKATACG</w:t>
      </w:r>
    </w:p>
    <w:p w14:paraId="7A5B82D1" w14:textId="77777777" w:rsidR="005C4BFC" w:rsidRPr="005C4BFC" w:rsidRDefault="005C4BFC" w:rsidP="005C4BFC">
      <w:pPr>
        <w:spacing w:line="276" w:lineRule="auto"/>
        <w:rPr>
          <w:rFonts w:ascii="Andale Mono" w:hAnsi="Andale Mono"/>
        </w:rPr>
      </w:pPr>
    </w:p>
    <w:p w14:paraId="23B69007" w14:textId="77777777" w:rsidR="005C4BFC" w:rsidRPr="005C4BFC" w:rsidRDefault="005C4BFC" w:rsidP="005C4BFC">
      <w:pPr>
        <w:spacing w:line="276" w:lineRule="auto"/>
        <w:rPr>
          <w:rFonts w:ascii="Andale Mono" w:hAnsi="Andale Mono"/>
        </w:rPr>
      </w:pPr>
      <w:r w:rsidRPr="005C4BFC">
        <w:rPr>
          <w:rFonts w:ascii="Andale Mono" w:hAnsi="Andale Mono"/>
        </w:rPr>
        <w:t>&gt;ant-Nlar-38.635.1_NC5</w:t>
      </w:r>
    </w:p>
    <w:p w14:paraId="2DC01903" w14:textId="77777777" w:rsidR="005C4BFC" w:rsidRPr="005C4BFC" w:rsidRDefault="005C4BFC" w:rsidP="005C4BFC">
      <w:pPr>
        <w:spacing w:line="276" w:lineRule="auto"/>
        <w:rPr>
          <w:rFonts w:ascii="Andale Mono" w:hAnsi="Andale Mono"/>
        </w:rPr>
      </w:pPr>
      <w:r w:rsidRPr="005C4BFC">
        <w:rPr>
          <w:rFonts w:ascii="Andale Mono" w:hAnsi="Andale Mono"/>
        </w:rPr>
        <w:t>GTGCATAAATTCCATTTGCGCGTAATCGTGAGCCATGCAGCAAGCCATACACATGTGGTGGCAGCCGTCAGCTGTTTCGTGGCAGACAATGGCTTTGGCTTGCTGTGTGTGTTGAGGGGAAGTGAGTGACCCGATATGCTTCAAAGGCGGGTCGATTGCGCTCATTTTCTCGTTATTCGTAAAAACGGTATCCACTTTGGCGTCTACGCCGTACCTAGCTACTGCCTGGACCGTCGGTAGCGATGAAAGGTGCGGAGAAAGTTCCTCATTTTGAGTTGAGCAGACTTAATGAGCCCGGCAAGAGGGCCGCCAAAACCAAAACACAACCATTTCTTTATTTTTAATAGTTGATCGGTGAATCGGKGTGTTCGTTATGTGGCAACATGTGGTTGTCGCTGCGGATGTCTTGSTGAATCGTTAACTACAAATCTTGGCGRTGGATCACTCGGTTCGTGGATCGATGAAGAACGCAGCCAGCTGCGATAAATAGTGCGAATTGCAGACACATTGAGCACTAAAATTTCGAACGCACATTGCGCCATCGGSTTCATTCCCGCTGGCACGTCTGGCTGAGGGTCGAAATGTTCGACACTATCCGCACAATACTTCCTGTGAGCAGGGAAGTGTGTGGTGCATTCGGCAAGCAGTGATTCTTGAGCATTGCTCTCGAAAGCGCTCCTTGCTTAGACGGAACGGTAAATAATTGCTAAATTTTACTCGGTAAGGTGCAATTATAGCCGCGAATATGTTGCTTCTCGATGCGGCTTCCAGTATTTGTTGATTGTCGATAGCGACTGGAAGTATGGCATCGGATGCCTGATAGAGTGATATGTCTTGGTTGTTATGNGNTTTTGN</w:t>
      </w:r>
    </w:p>
    <w:p w14:paraId="3D8C51F8" w14:textId="77777777" w:rsidR="005C4BFC" w:rsidRPr="005C4BFC" w:rsidRDefault="005C4BFC" w:rsidP="005C4BFC">
      <w:pPr>
        <w:spacing w:line="276" w:lineRule="auto"/>
        <w:rPr>
          <w:rFonts w:ascii="Andale Mono" w:hAnsi="Andale Mono"/>
        </w:rPr>
      </w:pPr>
    </w:p>
    <w:p w14:paraId="4B3174AE" w14:textId="77777777" w:rsidR="005C4BFC" w:rsidRPr="005C4BFC" w:rsidRDefault="005C4BFC" w:rsidP="005C4BFC">
      <w:pPr>
        <w:spacing w:line="276" w:lineRule="auto"/>
        <w:rPr>
          <w:rFonts w:ascii="Andale Mono" w:hAnsi="Andale Mono"/>
        </w:rPr>
      </w:pPr>
      <w:r w:rsidRPr="005C4BFC">
        <w:rPr>
          <w:rFonts w:ascii="Andale Mono" w:hAnsi="Andale Mono"/>
        </w:rPr>
        <w:t>&gt;ant-Nlar-38.637.1_NC5</w:t>
      </w:r>
    </w:p>
    <w:p w14:paraId="43560C08" w14:textId="77777777" w:rsidR="005C4BFC" w:rsidRPr="005C4BFC" w:rsidRDefault="005C4BFC" w:rsidP="005C4BFC">
      <w:pPr>
        <w:spacing w:line="276" w:lineRule="auto"/>
        <w:rPr>
          <w:rFonts w:ascii="Andale Mono" w:hAnsi="Andale Mono"/>
        </w:rPr>
      </w:pPr>
      <w:r w:rsidRPr="005C4BFC">
        <w:rPr>
          <w:rFonts w:ascii="Andale Mono" w:hAnsi="Andale Mono"/>
        </w:rPr>
        <w:t>TACGTGCATAAATTCCATTTGTGCGTAATCGTGAGCCATGCATCAAGCCATACACATGTGGTGGCAGCCGTCCGCTGTTTTGTGGCAGACAATGGCTTTGGCTTGATGTGTGATGAGGGGAAN</w:t>
      </w:r>
    </w:p>
    <w:p w14:paraId="57185A0F" w14:textId="77777777" w:rsidR="005C4BFC" w:rsidRPr="005C4BFC" w:rsidRDefault="005C4BFC" w:rsidP="005C4BFC">
      <w:pPr>
        <w:spacing w:line="276" w:lineRule="auto"/>
        <w:rPr>
          <w:rFonts w:ascii="Andale Mono" w:hAnsi="Andale Mono"/>
        </w:rPr>
      </w:pPr>
    </w:p>
    <w:p w14:paraId="5C43D268" w14:textId="77777777" w:rsidR="005C4BFC" w:rsidRPr="005C4BFC" w:rsidRDefault="005C4BFC" w:rsidP="005C4BFC">
      <w:pPr>
        <w:spacing w:line="276" w:lineRule="auto"/>
        <w:rPr>
          <w:rFonts w:ascii="Andale Mono" w:hAnsi="Andale Mono"/>
        </w:rPr>
      </w:pPr>
      <w:r w:rsidRPr="005C4BFC">
        <w:rPr>
          <w:rFonts w:ascii="Andale Mono" w:hAnsi="Andale Mono"/>
        </w:rPr>
        <w:t>&gt;ant-Nlar-4.534.1_NC5</w:t>
      </w:r>
    </w:p>
    <w:p w14:paraId="30EBBB45" w14:textId="77777777" w:rsidR="005C4BFC" w:rsidRPr="005C4BFC" w:rsidRDefault="005C4BFC" w:rsidP="005C4BFC">
      <w:pPr>
        <w:spacing w:line="276" w:lineRule="auto"/>
        <w:rPr>
          <w:rFonts w:ascii="Andale Mono" w:hAnsi="Andale Mono"/>
        </w:rPr>
      </w:pPr>
      <w:r w:rsidRPr="005C4BFC">
        <w:rPr>
          <w:rFonts w:ascii="Andale Mono" w:hAnsi="Andale Mono"/>
        </w:rPr>
        <w:t>CGAGCGAATCCAAAACGAAAAAGTCTCCCAACGTGCATACCATCCATTTGCATGTTGTTGTGAGCCGCATAGAAACTCATACACGCGTGGTGGCAGCCGTCTGCTGTGCTTTATCGTGCAGACAATGGCTTATGAGTGGCTGTGTGATTGTTGAACAACGGTGACCAATTTGGCGTCTACGCCGTATCTAGCTTCCGCCTGGACCGTCGGTAGCGATGAAAGATGCGGAGGAAGTTCCTCTGTTTTGGTTTCAACGCTAACGCAGAGTTGAGCAGACTTAATGAGCCACGCTTGGTGGCCGCCAAAACCCAAAACACAACCAGTCTATTTTAACGTTTGTTGATATGTTAATGTACAAATCTTGGCGGTGGATCACTCGGTTCGTGGATCGATGAAGAACGCAGCCAGCTGCGATAAATAGTGCGAATTGCAGACACATTGAGCACTAAGAATTCGAACGCACATTGCGCTATCGGGTTCATTCCCGATGGCACGTCTGGCTGAGGGTCGAATTGTAGTAAACTG</w:t>
      </w:r>
      <w:r w:rsidRPr="005C4BFC">
        <w:rPr>
          <w:rFonts w:ascii="Andale Mono" w:hAnsi="Andale Mono"/>
        </w:rPr>
        <w:lastRenderedPageBreak/>
        <w:t>TCTTCAAGTACTTTTTATGGTCGTGAAGTATTCGGCAAGCAGTTGTCGGATAGTTGTTTTTGTTGATCGTCCGTTCGTTCGGTCGGTCCAGAGCAATATTCTGAGGCTCCTTGCTTAGTTGCGTTTTGGTAGACGTTAACACCCGAACAATATGTGGTGGTGATATTGGTGATGGCGAGAATCATGCCGCTTCAATGGGGCAGCAACCAGCATACGCTAATGACAGTTGGTTGATTGAAGCCAGGGCAACGGAGTGATGTGTGGCGATCATTTAACGTTTGTATTTGACCTCAGCTCAGTCGTGATTACCCGCTGAATTTAAGCATATAATTAAGCGAGAAANNNAAA</w:t>
      </w:r>
    </w:p>
    <w:p w14:paraId="5E7C1796" w14:textId="77777777" w:rsidR="005C4BFC" w:rsidRPr="005C4BFC" w:rsidRDefault="005C4BFC" w:rsidP="005C4BFC">
      <w:pPr>
        <w:spacing w:line="276" w:lineRule="auto"/>
        <w:rPr>
          <w:rFonts w:ascii="Andale Mono" w:hAnsi="Andale Mono"/>
        </w:rPr>
      </w:pPr>
    </w:p>
    <w:p w14:paraId="59A1C74F" w14:textId="77777777" w:rsidR="005C4BFC" w:rsidRPr="005C4BFC" w:rsidRDefault="005C4BFC" w:rsidP="005C4BFC">
      <w:pPr>
        <w:spacing w:line="276" w:lineRule="auto"/>
        <w:rPr>
          <w:rFonts w:ascii="Andale Mono" w:hAnsi="Andale Mono"/>
        </w:rPr>
      </w:pPr>
      <w:r w:rsidRPr="005C4BFC">
        <w:rPr>
          <w:rFonts w:ascii="Andale Mono" w:hAnsi="Andale Mono"/>
        </w:rPr>
        <w:t>&gt;ant-Nlar-4.535.1_NC5</w:t>
      </w:r>
    </w:p>
    <w:p w14:paraId="2E67F82B" w14:textId="77777777" w:rsidR="005C4BFC" w:rsidRPr="005C4BFC" w:rsidRDefault="005C4BFC" w:rsidP="005C4BFC">
      <w:pPr>
        <w:spacing w:line="276" w:lineRule="auto"/>
        <w:rPr>
          <w:rFonts w:ascii="Andale Mono" w:hAnsi="Andale Mono"/>
        </w:rPr>
      </w:pPr>
      <w:r w:rsidRPr="005C4BFC">
        <w:rPr>
          <w:rFonts w:ascii="Andale Mono" w:hAnsi="Andale Mono"/>
        </w:rPr>
        <w:t>GAATCCAAAACGAAAAAGTCTCCCAACGTGCATACCATCCATTTGCATGTTGTTGTGAGCCGCATAGAAACTCATACACGCGTGGTGGCAGCCGTCTGCTGTGCTTTATCGTGCAGACAATGGCTTATGAGTGGCTGTGTGATTGTTGAACAACGGTGACCAATTTGGCGTCTACGCCGTATCTAGCTTCCGCCTGGACCGTCGGTAGCGATGAAAGATGCGGAGGAAGTTCCTCTGTTTTGGTTTCAACGCTAACGCAGAGTTGAGCAGACTTAATGAGCCACGCTTGGTGGCCGCCAAAACCCAAAACACAACCAGTCTATTTTAACGTTTGTTGATATGTTAATGTACAAATCTTGGCGGTGGATCACTCGGTTCGTGGATCGATGAAGAACGCAGCCAGCTGCGATAAATAGTGCGAATTGCAGACACATTGAGCACTAAGAATTCGAACGCACATTGCGCTATCGGGTTCATTCCCGATGGCACGTCTGGCTGAGGGTCGAATTGTAGTAAACTGTCTTCAAGTACTTTTTATGGTCGTGAAGTATTCGGCAAGCAGTTGTCGGATAGTTGTTTTTGTTGATCGTCCGTTCGTTCGGTCGGTCCAGAGCAATATTCTGAGGCTCCTTGCTTAGTTGCGTTTTGGTAGACGTTAACACCCGAACAATATGTGGTGGTGATATTTGGGTGATGGCNGAGAATCATGCCGCTTCAATGGGGCAGCAACCAGCATACGCTAATGACAGTTGGTTGATTGAAGCCAGGGCAACGGAGTGATGTGTGGCGATCATTTAACGTTTGTATTTGACCTCAGCTCAGTCGTGATTACCCGCTGAATTTAAGCATATAATTAAGCGGAGAAAANANA</w:t>
      </w:r>
    </w:p>
    <w:p w14:paraId="65A8549F" w14:textId="77777777" w:rsidR="005C4BFC" w:rsidRPr="005C4BFC" w:rsidRDefault="005C4BFC" w:rsidP="005C4BFC">
      <w:pPr>
        <w:spacing w:line="276" w:lineRule="auto"/>
        <w:rPr>
          <w:rFonts w:ascii="Andale Mono" w:hAnsi="Andale Mono"/>
        </w:rPr>
      </w:pPr>
    </w:p>
    <w:p w14:paraId="05C35126" w14:textId="77777777" w:rsidR="005C4BFC" w:rsidRPr="005C4BFC" w:rsidRDefault="005C4BFC" w:rsidP="005C4BFC">
      <w:pPr>
        <w:spacing w:line="276" w:lineRule="auto"/>
        <w:rPr>
          <w:rFonts w:ascii="Andale Mono" w:hAnsi="Andale Mono"/>
        </w:rPr>
      </w:pPr>
      <w:r w:rsidRPr="005C4BFC">
        <w:rPr>
          <w:rFonts w:ascii="Andale Mono" w:hAnsi="Andale Mono"/>
        </w:rPr>
        <w:t>&gt;ant-Nlar-40.643.1_NC5</w:t>
      </w:r>
    </w:p>
    <w:p w14:paraId="310CDC2C" w14:textId="77777777" w:rsidR="005C4BFC" w:rsidRPr="005C4BFC" w:rsidRDefault="005C4BFC" w:rsidP="005C4BFC">
      <w:pPr>
        <w:spacing w:line="276" w:lineRule="auto"/>
        <w:rPr>
          <w:rFonts w:ascii="Andale Mono" w:hAnsi="Andale Mono"/>
        </w:rPr>
      </w:pPr>
      <w:r w:rsidRPr="005C4BFC">
        <w:rPr>
          <w:rFonts w:ascii="Andale Mono" w:hAnsi="Andale Mono"/>
        </w:rPr>
        <w:t>NTCTCCCAACGTGCATACCATCCATTTGCATGTTGTTGTGAGCCGCATAGAAACTCATACACGCGTGGTGGCAGCCGTCTGCTGTGCTTTATCGTGCAGACAATGGCTTATGAGTGGCTGTGTGATTGTTGAACAACGGTGACCAATTTGGCGTCTACGCCGTATCTAGCTTCCGCCTGGACCGTCGGTAGCGATGAAAGATGCGGAGGAAGTTCCTCTGTTTTGGTTTCAACGCTAACGCAGAGTTGAGCAGACTTAATGAGCCACGCTTGGTGGCCGCCAAAACCCAAAACACAACCAGTCTATTTTAACGTTTGTTGATATGTTAATGTACAAATCTTGGCGGTGGATCACTCGGTTCGTGGATCGATGAAGAACGCAGCCAGCTGCGATAAATAGTGCGAATTGCAGACACATTGAGCACTAAGAATTCGAACGCACATTGCGCTATCGGGTTCATTCCCGATGGCACGTCTGGCTGAGGGTCGAATTGTAGTAAACTGTCTTCAAGTACTTTTTATGGTCGTGAAGTATTCGGCAAGCAGTTGTCGGATAGTTGTTTTTGTTGATCGTCCGTTCGTTCGGTCGGTCCAGAGCAATATTCTGAGGCTCCTTGCTTAGTTGCGTTTTGGTAGACGTTAACACCCGAACAATATGTGGTGGTGATATTGKTGATGNCGAGAMTCATGCCGCTTCAAYGSNGNTKGYNCGASCATACGCTAATGACAGATGGYTGMYTGCAGGCRGGY</w:t>
      </w:r>
    </w:p>
    <w:p w14:paraId="556754C2" w14:textId="77777777" w:rsidR="005C4BFC" w:rsidRPr="005C4BFC" w:rsidRDefault="005C4BFC" w:rsidP="005C4BFC">
      <w:pPr>
        <w:spacing w:line="276" w:lineRule="auto"/>
        <w:rPr>
          <w:rFonts w:ascii="Andale Mono" w:hAnsi="Andale Mono"/>
        </w:rPr>
      </w:pPr>
    </w:p>
    <w:p w14:paraId="782B68F8" w14:textId="77777777" w:rsidR="005C4BFC" w:rsidRPr="005C4BFC" w:rsidRDefault="005C4BFC" w:rsidP="005C4BFC">
      <w:pPr>
        <w:spacing w:line="276" w:lineRule="auto"/>
        <w:rPr>
          <w:rFonts w:ascii="Andale Mono" w:hAnsi="Andale Mono"/>
        </w:rPr>
      </w:pPr>
      <w:r w:rsidRPr="005C4BFC">
        <w:rPr>
          <w:rFonts w:ascii="Andale Mono" w:hAnsi="Andale Mono"/>
        </w:rPr>
        <w:t>&gt;ant-Nlar-5.536.1_NC5</w:t>
      </w:r>
    </w:p>
    <w:p w14:paraId="3466F1C6" w14:textId="77777777" w:rsidR="005C4BFC" w:rsidRPr="005C4BFC" w:rsidRDefault="005C4BFC" w:rsidP="005C4BFC">
      <w:pPr>
        <w:spacing w:line="276" w:lineRule="auto"/>
        <w:rPr>
          <w:rFonts w:ascii="Andale Mono" w:hAnsi="Andale Mono"/>
        </w:rPr>
      </w:pPr>
      <w:r w:rsidRPr="005C4BFC">
        <w:rPr>
          <w:rFonts w:ascii="Andale Mono" w:hAnsi="Andale Mono"/>
        </w:rPr>
        <w:lastRenderedPageBreak/>
        <w:t>NTCTCCCAACGTGCATACCATCCATTTGCATGTTGTTGTGAGCCGCATAGAAACTCATACACGCGTGGTGGCAGCCGTCTGCTGTGCTTTATCGTGCAGACAATGGCTTATGAGTGGCTGTGTGATTGTTGAACAACGGTGACCAATTTGGCGTCTACGCCGTATCTAGCTTCCGCCTGGACCGTCGGTAGCGATGAAAGATGCGGAGGAAGTTCCTCTGTTTTGGTTTCAACGCTAACGCAGAGTTGAGCAGACTTAATGAGCCACGCTTGGTGGCCGCCAAAACCCAAAACACAACCAGTCTATTTTAACGTTTGTTGATATGTTAATGTACAAATCTTGGCGGTGGATCACTCGGTTCGTGGATCGATGAAGAACGCAGCCAGCTGCGATAAATAGTGCGAATTGCAGACACATTGAGCACTAAGAATTCGAACGCACATTGCGCTATCGGGTTCATTCCCGATGGCACGTCTGGCTGAGGGTCGAATTGTAGTAAACTGTCTTCAAGTACTTTTTATGGTCGTGAAGTATTCGGCAAGCAGTTGTCGGATAGTTGGTTTTTGTTGATCGTCCGTTCGTTCGGTCGGTCCAGAGCAATATTCTGAGGCTCCTTGCTTAGTTGCGTTTTGGTAGACGTTAACACCCGAACAATATGTGGTGGTGATATTTGNTGATGNCNANAATCATGCCGCTTCAATGGGGCAGCAACCAGCATACGCTAATGACAGWTGGYTGATTGAAGCCAGGRCAACGGAGTGATGTGTGRCGATCATTTAACGTWTGTATTTGACCTCAGCTCAGTCGTGATTACCCGCTGAATTTAAGCATATAATTATKCGGAGGA</w:t>
      </w:r>
    </w:p>
    <w:p w14:paraId="6C56002F" w14:textId="77777777" w:rsidR="005C4BFC" w:rsidRPr="005C4BFC" w:rsidRDefault="005C4BFC" w:rsidP="005C4BFC">
      <w:pPr>
        <w:spacing w:line="276" w:lineRule="auto"/>
        <w:rPr>
          <w:rFonts w:ascii="Andale Mono" w:hAnsi="Andale Mono"/>
        </w:rPr>
      </w:pPr>
    </w:p>
    <w:p w14:paraId="3A520150" w14:textId="77777777" w:rsidR="005C4BFC" w:rsidRPr="005C4BFC" w:rsidRDefault="005C4BFC" w:rsidP="005C4BFC">
      <w:pPr>
        <w:spacing w:line="276" w:lineRule="auto"/>
        <w:rPr>
          <w:rFonts w:ascii="Andale Mono" w:hAnsi="Andale Mono"/>
        </w:rPr>
      </w:pPr>
      <w:r w:rsidRPr="005C4BFC">
        <w:rPr>
          <w:rFonts w:ascii="Andale Mono" w:hAnsi="Andale Mono"/>
        </w:rPr>
        <w:t>&gt;ant-Nlar-5.537.1_NC5</w:t>
      </w:r>
    </w:p>
    <w:p w14:paraId="770925D0" w14:textId="77777777" w:rsidR="005C4BFC" w:rsidRPr="005C4BFC" w:rsidRDefault="005C4BFC" w:rsidP="005C4BFC">
      <w:pPr>
        <w:spacing w:line="276" w:lineRule="auto"/>
        <w:rPr>
          <w:rFonts w:ascii="Andale Mono" w:hAnsi="Andale Mono"/>
        </w:rPr>
      </w:pPr>
      <w:r w:rsidRPr="005C4BFC">
        <w:rPr>
          <w:rFonts w:ascii="Andale Mono" w:hAnsi="Andale Mono"/>
        </w:rPr>
        <w:t>GTGCATAAATTCCATTTGCGCGTAATCGTGAGCCATGCAGCAGGCCATACACATGTGGTGGCAGCCGTCAGCTGTTTTGTGGCAGACAATGGCTTTGGCTTGCTGTGTGTGTTGAGGGGAAGTGAGTGACCCGATATGCTTCAAAGGCGGGTCGAATGCGCTCATTTTCTCGTTATTCGTAAAAACGGTATCCACTTTGGCGTCTACGCCTCACCTAGCTACTGCCTGGACCGTCGGTAGCTATGAAAGGTGCGGAGAAAGTTCCTCATTTTGAGTTGAGCAGACTTAATGAGCCCGGCAAGAGGGCCGCCAAAACCAAAACACAACCATTTCTTTATTTTTAATAGTTGATCGGTGAATCGGGGTGTTCGTTATGTGGCAACATGTGGTTGTCGCTGCGGATGTCTCGGTGAATCGTTAACTACAAATCTTGGCGGTGGATCACTCGGTTCGTGGATCGATGAAGAACGCAGCCAGCTGCGATAAATAGTGCGAATTGCAGACACATTGAGCACTAAAATTTCGAACGCACATTGCGCCATCGGGTTCATTCCCGCTGGCACGTCTGGCTGAGGGTCGAAATGTTCGACACTATCCGCACAGGGTTTCCTACGATTAGGGAACTGTGTGTGGTGCATTCGGCAAGCAGTGATTCTTGAGCGTTGCTCTCGAAAGCGCTCCTTGCTTAGACGGAACGGTAAATAATTGCTAAATTTTACTCGGTAAGGTGCAATTATGGWCGCGAATATGTTGCTTCTCGATGCGGCTTCCAGTATTTGTTGATTGTCGATAGTGACTGGAAGTATGNCATCGYATGCCTGATAGA</w:t>
      </w:r>
    </w:p>
    <w:p w14:paraId="34FC8EE7" w14:textId="77777777" w:rsidR="005C4BFC" w:rsidRPr="005C4BFC" w:rsidRDefault="005C4BFC" w:rsidP="005C4BFC">
      <w:pPr>
        <w:spacing w:line="276" w:lineRule="auto"/>
        <w:rPr>
          <w:rFonts w:ascii="Andale Mono" w:hAnsi="Andale Mono"/>
        </w:rPr>
      </w:pPr>
    </w:p>
    <w:p w14:paraId="580314F3" w14:textId="77777777" w:rsidR="005C4BFC" w:rsidRPr="005C4BFC" w:rsidRDefault="005C4BFC" w:rsidP="005C4BFC">
      <w:pPr>
        <w:spacing w:line="276" w:lineRule="auto"/>
        <w:rPr>
          <w:rFonts w:ascii="Andale Mono" w:hAnsi="Andale Mono"/>
        </w:rPr>
      </w:pPr>
      <w:r w:rsidRPr="005C4BFC">
        <w:rPr>
          <w:rFonts w:ascii="Andale Mono" w:hAnsi="Andale Mono"/>
        </w:rPr>
        <w:t>&gt;ant-Nlar-8.544.1_NC5</w:t>
      </w:r>
    </w:p>
    <w:p w14:paraId="1FB32C46" w14:textId="198849B3" w:rsidR="005C4BFC" w:rsidRDefault="005C4BFC" w:rsidP="005C4BFC">
      <w:pPr>
        <w:spacing w:line="276" w:lineRule="auto"/>
        <w:rPr>
          <w:rFonts w:ascii="Andale Mono" w:hAnsi="Andale Mono"/>
        </w:rPr>
      </w:pPr>
      <w:r w:rsidRPr="005C4BFC">
        <w:rPr>
          <w:rFonts w:ascii="Andale Mono" w:hAnsi="Andale Mono"/>
        </w:rPr>
        <w:t>AACGTGCATACCATCCATTTGCATGTTGTTGTGAGCCGCATAGAAACTCATACACGCGTGGTGGCAGCCGTCTGCTGTGCTTTATCGTGCAGACAATGGCTTATGAGTGGCTGTGTGATTGTTGAACAACGGTGACCAATTTGGCGTCTACGCCGTATCTAGCTTCCGCCTGGACCGTCGGTAGCGATGAAAGATGCGGAGGAAGTTCCTCTGTTTTGGTTTCAACGCTAACGCAGAGTTGAGCAGACTTAATGAGCCNCGCTTGGNGGCCGCCAAAACCCAAAACACAACCAGTCTATTTTAACGTTTGTTGATATGTTA</w:t>
      </w:r>
    </w:p>
    <w:p w14:paraId="69D84EE5" w14:textId="77777777" w:rsidR="005C4BFC" w:rsidRPr="005C4BFC" w:rsidRDefault="005C4BFC" w:rsidP="005C4BFC">
      <w:pPr>
        <w:spacing w:line="276" w:lineRule="auto"/>
        <w:rPr>
          <w:rFonts w:ascii="Andale Mono" w:hAnsi="Andale Mono"/>
        </w:rPr>
      </w:pPr>
      <w:r w:rsidRPr="005C4BFC">
        <w:rPr>
          <w:rFonts w:ascii="Andale Mono" w:hAnsi="Andale Mono"/>
        </w:rPr>
        <w:t>&gt;ant-Nnud-1.373.1_NC5</w:t>
      </w:r>
    </w:p>
    <w:p w14:paraId="2A5796C3" w14:textId="77777777" w:rsidR="005C4BFC" w:rsidRPr="005C4BFC" w:rsidRDefault="005C4BFC" w:rsidP="005C4BFC">
      <w:pPr>
        <w:spacing w:line="276" w:lineRule="auto"/>
        <w:rPr>
          <w:rFonts w:ascii="Andale Mono" w:hAnsi="Andale Mono"/>
        </w:rPr>
      </w:pPr>
      <w:r w:rsidRPr="005C4BFC">
        <w:rPr>
          <w:rFonts w:ascii="Andale Mono" w:hAnsi="Andale Mono"/>
        </w:rPr>
        <w:lastRenderedPageBreak/>
        <w:t>CCCARCGTGCATACCATCCATTTGCATGTTGTTGTGAGCCGCATAGAAACTCATACACGCGTGGTGGCAGCCGTCTGCTGTGCTTTATCGTGCAGACAATGGCTTATGAGTGGCTGTGTGATTGTTGAACAACGGTGACCAATTTGGCGTCTACGCCGTATCTAGCTTCCGCCTGGACCGTCGGTAGCGATGAAAGATGCGGAGGAAGTTCCTCTGTTTTGGTTTCAACGCTAACGCAGAGTTGAGCAGACTTAATGAGCCACGCTTGGTGGCCGCCAAAACCCAAAACACAACCAGTCTATTTTAACGTTTGTTGATATGTTAATGTACAAATCTTGGCGGTGGATCACTCGGTTCGTGGATCGATGAAGAACGCAGCCAGCTGCGATAAATAGTGCGAATTGCAGACACATTGAGCACTAAGAATTCGAACGCACATTGCGCTATCGGGTTCATTCCCGATGGCACGTCTGGCTGAGGGTCGAATTGTAGTAAACTGTCTTCAAGTACTTTTTATGGTCGTGAAGTATTCGGCAAGCAGTTGTCGGATAGTTGTTTTTGTTGATCGTCCGTTCGTTCGGTCGGTCCAGAGCAATATTCTGAGGCTCCTTGCTTAGTTGCGTTTTGGTAGACGTTAACACCCGAACAATATGTGGTGGTGATATTTGGTGATGGCGAGAATCATGCCGCTTCAATGGGGCAGCAACCAGCATACGCTAATGACAGTTGGTTGATTGAAGCCAGGGCAACGGAGTGATGTGTGGCGATCATTTAACGTTTGTATTTGACCTCAGCTCAGTCGTGATTACCCGCTGAATTTAAGCATATAATTAAGCGGAGAAAANNN</w:t>
      </w:r>
    </w:p>
    <w:p w14:paraId="7D3F7C12" w14:textId="77777777" w:rsidR="005C4BFC" w:rsidRPr="005C4BFC" w:rsidRDefault="005C4BFC" w:rsidP="005C4BFC">
      <w:pPr>
        <w:spacing w:line="276" w:lineRule="auto"/>
        <w:rPr>
          <w:rFonts w:ascii="Andale Mono" w:hAnsi="Andale Mono"/>
        </w:rPr>
      </w:pPr>
    </w:p>
    <w:p w14:paraId="0787B873" w14:textId="77777777" w:rsidR="005C4BFC" w:rsidRPr="005C4BFC" w:rsidRDefault="005C4BFC" w:rsidP="005C4BFC">
      <w:pPr>
        <w:spacing w:line="276" w:lineRule="auto"/>
        <w:rPr>
          <w:rFonts w:ascii="Andale Mono" w:hAnsi="Andale Mono"/>
        </w:rPr>
      </w:pPr>
      <w:r w:rsidRPr="005C4BFC">
        <w:rPr>
          <w:rFonts w:ascii="Andale Mono" w:hAnsi="Andale Mono"/>
        </w:rPr>
        <w:t>&gt;ant-Nnud-1.375.1_NC5</w:t>
      </w:r>
    </w:p>
    <w:p w14:paraId="7CBBDBA1" w14:textId="77777777" w:rsidR="005C4BFC" w:rsidRPr="005C4BFC" w:rsidRDefault="005C4BFC" w:rsidP="005C4BFC">
      <w:pPr>
        <w:spacing w:line="276" w:lineRule="auto"/>
        <w:rPr>
          <w:rFonts w:ascii="Andale Mono" w:hAnsi="Andale Mono"/>
        </w:rPr>
      </w:pPr>
      <w:r w:rsidRPr="005C4BFC">
        <w:rPr>
          <w:rFonts w:ascii="Andale Mono" w:hAnsi="Andale Mono"/>
        </w:rPr>
        <w:t>GCATAAATTCCATTTGCGCGTAATCGTGAGCCATGCAGCAAGCCATACACATGTGGTGGCAGCCGTCAGCTGTTTTGTGGCAGACAATGGCTTTGGCTTGCTGTGTGTGTTGAGGGGAAGTGAGTGACCCGATATGCTTCAAAGGCGGGTCGATTGCGCTCATTTTCTCGTTATTCGTAAAAACGGTATCCACTTTGGCGTCTACGCCGTACCTAGCTACTGCCTGGACCGTCGGTAGCGATGAAAGGTGCGGAGAAAGTTCCTCATTTTGAGTTGAGCAGACTTAATGAGCCCGGCAAGAGGGCCGCCAAAACCAAAACACAACCATTTCTTTATTTTTAATAGTTGATCGGTGAATCGGGGTGTTCGTTATGTGACAACATGTGGTTGTCGCTGCGGATGTCTTGGTGAATCGTTAACTACAAATCTTGGCGGTGGATCACTCGGTTCGTGGATCGATGAAGAACGCAGCCAGCTGCGATAAATAGTGCGAATTGCAGACACATTGAGCACTAAAATTTCGAACGCACATTGCGCCATCGGGTTCATTCCCGCTGGCACGTCTGGCTGAGGGTCGAAATGTTCGACACTATCCGCACAATACTTCCTGTGAGCAGGGAAGTGTGTGGTGCATTCGGCAAGCAGTGATTCTTGAGCATTGCTCTCGAAAGCGCTCCTTGCTTAGACGGAACGGTAAATAATTGCTAAATTTTACTCGGTAAGGTGCAATTATAGCCGCGAATATGTTGCTTCTCGATGCGGCTTCCAGTATTTGTTGATTGTCGATAGCGACTGGAAGTATGGCATCGGATGCCTGATAGAGTGATATGTCTTGGTTGGTTATGTGTTTTTGACCTCAGCTCAGNCGTGATTACCCGCTGAATTTAAGCATATAATTAAGCGGAGG</w:t>
      </w:r>
    </w:p>
    <w:p w14:paraId="4DE5B71C" w14:textId="77777777" w:rsidR="005C4BFC" w:rsidRPr="005C4BFC" w:rsidRDefault="005C4BFC" w:rsidP="005C4BFC">
      <w:pPr>
        <w:spacing w:line="276" w:lineRule="auto"/>
        <w:rPr>
          <w:rFonts w:ascii="Andale Mono" w:hAnsi="Andale Mono"/>
        </w:rPr>
      </w:pPr>
    </w:p>
    <w:p w14:paraId="00AE7E53" w14:textId="77777777" w:rsidR="005C4BFC" w:rsidRPr="005C4BFC" w:rsidRDefault="005C4BFC" w:rsidP="005C4BFC">
      <w:pPr>
        <w:spacing w:line="276" w:lineRule="auto"/>
        <w:rPr>
          <w:rFonts w:ascii="Andale Mono" w:hAnsi="Andale Mono"/>
        </w:rPr>
      </w:pPr>
      <w:r w:rsidRPr="005C4BFC">
        <w:rPr>
          <w:rFonts w:ascii="Andale Mono" w:hAnsi="Andale Mono"/>
        </w:rPr>
        <w:t>&gt;ant-Nnud-11.413.1_93</w:t>
      </w:r>
    </w:p>
    <w:p w14:paraId="4130DEC4" w14:textId="77777777" w:rsidR="005C4BFC" w:rsidRPr="005C4BFC" w:rsidRDefault="005C4BFC" w:rsidP="005C4BFC">
      <w:pPr>
        <w:spacing w:line="276" w:lineRule="auto"/>
        <w:rPr>
          <w:rFonts w:ascii="Andale Mono" w:hAnsi="Andale Mono"/>
        </w:rPr>
      </w:pPr>
      <w:r w:rsidRPr="005C4BFC">
        <w:rPr>
          <w:rFonts w:ascii="Andale Mono" w:hAnsi="Andale Mono"/>
        </w:rPr>
        <w:t>TGTCTGCCTTATCAACTTTCGATGGTAGTTTATGTGCCTACCATGGTTGTAACGGGTAACGGAGAATAARGGTTCGACTCCGGARAGGGAGCCTGAGAAACGGCTACCACATCCAAGGAAGGCRGCAGGCGCGCAAATTACCCACTCTCGKCATGAGGAGGTAGTGACGAAAAATAACGAGACCGTTCTCTTCGAGGCCGGTTATCGGAATGGGTACAATTTAAACCCGTTAACGAGGATCTATGAGAGGGCAAGTCTGGTGCCAGCAGCCGCGGTAATTCCAGCTCTCAAAGTGTATATCGGCATTGCTGCGGGTAARAAGCTCGTAGTTGGATCTGCGCCTCAGGACCTGGTCCGTCTTTTGSACGAGAACTGGGATCCTAGGCKAGTACTGTCGGTTTTCCCTGCGTTGCCTTCATCGGTCGCGCAGGGTGGCCGGYGAGTTTACCTTGARAAAATTAGAGTGCTCAACGCGGKCTGACGCCTGAATACTCGTGCATGGAATAATGARATARGATCTCGGTT</w:t>
      </w:r>
      <w:r w:rsidRPr="005C4BFC">
        <w:rPr>
          <w:rFonts w:ascii="Andale Mono" w:hAnsi="Andale Mono"/>
        </w:rPr>
        <w:lastRenderedPageBreak/>
        <w:t>CTATTTTGTTGGTTTTCTGATCTGAGATCGGTCGCGCAGGGTGGCCGGYGAGTTTACCTTGAAAAAATTAGAGTGCTCAACGCGGRCTGACGCCTGAATACTCGTGCATGGAATAATGAGATAGGATCTCGGTTCTATTTTGTTGYTTTTCTGATCTGAGATAATGGTTA</w:t>
      </w:r>
    </w:p>
    <w:p w14:paraId="0ADEC9EB" w14:textId="77777777" w:rsidR="005C4BFC" w:rsidRPr="005C4BFC" w:rsidRDefault="005C4BFC" w:rsidP="005C4BFC">
      <w:pPr>
        <w:spacing w:line="276" w:lineRule="auto"/>
        <w:rPr>
          <w:rFonts w:ascii="Andale Mono" w:hAnsi="Andale Mono"/>
        </w:rPr>
      </w:pPr>
    </w:p>
    <w:p w14:paraId="1FF4EA9B" w14:textId="77777777" w:rsidR="005C4BFC" w:rsidRPr="005C4BFC" w:rsidRDefault="005C4BFC" w:rsidP="005C4BFC">
      <w:pPr>
        <w:spacing w:line="276" w:lineRule="auto"/>
        <w:rPr>
          <w:rFonts w:ascii="Andale Mono" w:hAnsi="Andale Mono"/>
        </w:rPr>
      </w:pPr>
      <w:r w:rsidRPr="005C4BFC">
        <w:rPr>
          <w:rFonts w:ascii="Andale Mono" w:hAnsi="Andale Mono"/>
        </w:rPr>
        <w:t>&gt;ant-Nnud-13.419.1_NC5</w:t>
      </w:r>
    </w:p>
    <w:p w14:paraId="11D8F28F" w14:textId="77777777" w:rsidR="005C4BFC" w:rsidRPr="005C4BFC" w:rsidRDefault="005C4BFC" w:rsidP="005C4BFC">
      <w:pPr>
        <w:spacing w:line="276" w:lineRule="auto"/>
        <w:rPr>
          <w:rFonts w:ascii="Andale Mono" w:hAnsi="Andale Mono"/>
        </w:rPr>
      </w:pPr>
      <w:r w:rsidRPr="005C4BFC">
        <w:rPr>
          <w:rFonts w:ascii="Andale Mono" w:hAnsi="Andale Mono"/>
        </w:rPr>
        <w:t>NGTCTCCCAACGTGCATACCATCCATTTGCATGTTGTTGTGAGCCGCATAGAAACTCATACACGCGTGGTGGCAGCCGTCTGCTGTGCTTTATCGTGCAGACAATGGCTTATGAGTGGCTGTGTGATTGTTGAACAACGGTGACCAATTTGGCGTCTACGCCGTATCTAGCTTCCGCCTGGACCGTCGGTAGCGATGAAAGATGCGGAGGAAGTTCCTCTGTTTTGGTTTCAACGCTAACGCAGAGTTGAGCAGACTTAATGAGCCACGCTTGGTGGCCGCCAAAACCCAAAACACAACCAGTCTATTTTAACGTTTGTTGATATGTTAATGTACAAATCTTGGCGGTGGATCACTCGGTTCGTGGATCGATGAAGAACGCAGCCAGCTGCGATAAATAGTGCGAATTGCAGACACATTGAGCACTAAGAATTCGAACGCACATTGCGCTATCGGGTTCATTCCCGATGGCACGTCTGGCTGAGGGWCGAATTGTAGTAAACTGTCTTCTGTACTTTTTATGK</w:t>
      </w:r>
    </w:p>
    <w:p w14:paraId="4ADE1EE8" w14:textId="77777777" w:rsidR="005C4BFC" w:rsidRPr="005C4BFC" w:rsidRDefault="005C4BFC" w:rsidP="005C4BFC">
      <w:pPr>
        <w:spacing w:line="276" w:lineRule="auto"/>
        <w:rPr>
          <w:rFonts w:ascii="Andale Mono" w:hAnsi="Andale Mono"/>
        </w:rPr>
      </w:pPr>
    </w:p>
    <w:p w14:paraId="465484A5" w14:textId="77777777" w:rsidR="005C4BFC" w:rsidRPr="005C4BFC" w:rsidRDefault="005C4BFC" w:rsidP="005C4BFC">
      <w:pPr>
        <w:spacing w:line="276" w:lineRule="auto"/>
        <w:rPr>
          <w:rFonts w:ascii="Andale Mono" w:hAnsi="Andale Mono"/>
        </w:rPr>
      </w:pPr>
      <w:r w:rsidRPr="005C4BFC">
        <w:rPr>
          <w:rFonts w:ascii="Andale Mono" w:hAnsi="Andale Mono"/>
        </w:rPr>
        <w:t>&gt;ant-Nnud-14.429.1_93</w:t>
      </w:r>
    </w:p>
    <w:p w14:paraId="33718A08" w14:textId="77777777" w:rsidR="005C4BFC" w:rsidRPr="005C4BFC" w:rsidRDefault="005C4BFC" w:rsidP="005C4BFC">
      <w:pPr>
        <w:spacing w:line="276" w:lineRule="auto"/>
        <w:rPr>
          <w:rFonts w:ascii="Andale Mono" w:hAnsi="Andale Mono"/>
        </w:rPr>
      </w:pPr>
      <w:r w:rsidRPr="005C4BFC">
        <w:rPr>
          <w:rFonts w:ascii="Andale Mono" w:hAnsi="Andale Mono"/>
        </w:rPr>
        <w:t>TTGGTGACTCTGAATAGCTATGGCTGATCGCATGGTCTTGTACCGGCGACATGTCTATCAMGTGTCTGCCTTATCAACTTTCGATGGTAGTTTATGTGCCTACCATGGTTGTAACGGGTAACGGASAATAARGGTTCGACTCCGGARAGGGAGCCTGAGAAACGGCTACCACATCCMAGGAAGGCRGCARGCGCGCAAATTACCCACTCTCGKCATGAGGAGGTAGTGACGAAAAATAACGAGACCGTTCTCTTCGAGGCCGGTTATCGGAATGGGTACAATTTAAACCCGTTAACGAGGATCTATGAGAGGGCAAGTCTGGTGCCAGCAGCCGCGGTAATTCCAGCTCTCAAAGTGTATATCGKCATTGCTGCGKKTAARAAGCTCGTAGTTGGATCTGCGCCTCAGGACCTGGTCCGTCTTTTGSACGAGAACTGGGATCCTAGCTGCGGGTAARAAGCTCGTAGTTGGATCTGCGCCTCAGGACCTGGTCCGTCTTTTGGACGAGAACTGGGATCCTAGGCTAGTACTGTCGTTTTTCCCTGCGTTGCCTTCATCGGTCG</w:t>
      </w:r>
    </w:p>
    <w:p w14:paraId="25C91173" w14:textId="77777777" w:rsidR="005C4BFC" w:rsidRPr="005C4BFC" w:rsidRDefault="005C4BFC" w:rsidP="005C4BFC">
      <w:pPr>
        <w:spacing w:line="276" w:lineRule="auto"/>
        <w:rPr>
          <w:rFonts w:ascii="Andale Mono" w:hAnsi="Andale Mono"/>
        </w:rPr>
      </w:pPr>
    </w:p>
    <w:p w14:paraId="2DAF39A0" w14:textId="77777777" w:rsidR="005C4BFC" w:rsidRPr="005C4BFC" w:rsidRDefault="005C4BFC" w:rsidP="005C4BFC">
      <w:pPr>
        <w:spacing w:line="276" w:lineRule="auto"/>
        <w:rPr>
          <w:rFonts w:ascii="Andale Mono" w:hAnsi="Andale Mono"/>
        </w:rPr>
      </w:pPr>
      <w:r w:rsidRPr="005C4BFC">
        <w:rPr>
          <w:rFonts w:ascii="Andale Mono" w:hAnsi="Andale Mono"/>
        </w:rPr>
        <w:t>&gt;ant-Nnud-15.435.1_93</w:t>
      </w:r>
    </w:p>
    <w:p w14:paraId="36428897" w14:textId="77777777" w:rsidR="005C4BFC" w:rsidRPr="005C4BFC" w:rsidRDefault="005C4BFC" w:rsidP="005C4BFC">
      <w:pPr>
        <w:spacing w:line="276" w:lineRule="auto"/>
        <w:rPr>
          <w:rFonts w:ascii="Andale Mono" w:hAnsi="Andale Mono"/>
        </w:rPr>
      </w:pPr>
      <w:r w:rsidRPr="005C4BFC">
        <w:rPr>
          <w:rFonts w:ascii="Andale Mono" w:hAnsi="Andale Mono"/>
        </w:rPr>
        <w:t>TTTGCTCGTCAATTGGTGACTCTGAATAGCTATGGCTGATCGCATGGTCTTGTACCGGCGACATGTCTATCAAGTGTCTGCCTTATCAACTTTCGATGGTAGTTTATGTGCCTACCATGGTTGTAACGGGTAACGGAGAATAARGGTTCGACTCCGGARAGGGAGCCTGAGAAACGGCTACCACATCCMAGGAAGGCRGCARGCGCGCAAATTACCCACTCTCGKCATGAGGAGGTAGTGACGAAAAATAACGAGACCGTTCTCTTCGAGGCCGGTTATCGGAATGGGTACAATTTAAACCCGTTAACGAGGATCTATGAGAGGGCAAGTCTGGTGCCAGCAGCCGCGGTAATTCCAGCTCTCAAAGTGTATATCGKCATTGCTGCGGKTAARAAGCTCGTAGTTGGATCTGCGCCTCAGGACCTGGTCCGTCTTTTGSACGAGAACTGGGATCCTAGGCKAGTACTGTCGGTTTTCCCTGCGTTGCCTTCATCGGTCGMGCAGGGTGGCCGGYGAGTTTACCTTGAAAAAATTAGAGTGCTCAACGCGGKCTGACGCCTGAATACTCGTGCATGGAATAATGARATAGGATCTCGGTTCTATTTTGTTGGTTTTCTGATCTGAACTCGTGCATGGAATAATGAAATAGGATCTCGGTTCTATTTTGTTGGTTTTCTGATCTGAGATAATGGTTAAGA</w:t>
      </w:r>
    </w:p>
    <w:p w14:paraId="317EDE0D" w14:textId="77777777" w:rsidR="005C4BFC" w:rsidRPr="005C4BFC" w:rsidRDefault="005C4BFC" w:rsidP="005C4BFC">
      <w:pPr>
        <w:spacing w:line="276" w:lineRule="auto"/>
        <w:rPr>
          <w:rFonts w:ascii="Andale Mono" w:hAnsi="Andale Mono"/>
        </w:rPr>
      </w:pPr>
    </w:p>
    <w:p w14:paraId="6B19605A" w14:textId="77777777" w:rsidR="005C4BFC" w:rsidRPr="005C4BFC" w:rsidRDefault="005C4BFC" w:rsidP="005C4BFC">
      <w:pPr>
        <w:spacing w:line="276" w:lineRule="auto"/>
        <w:rPr>
          <w:rFonts w:ascii="Andale Mono" w:hAnsi="Andale Mono"/>
        </w:rPr>
      </w:pPr>
      <w:r w:rsidRPr="005C4BFC">
        <w:rPr>
          <w:rFonts w:ascii="Andale Mono" w:hAnsi="Andale Mono"/>
        </w:rPr>
        <w:t>&gt;ant-Nnud-18.451.1_93</w:t>
      </w:r>
    </w:p>
    <w:p w14:paraId="47924F69" w14:textId="77777777" w:rsidR="005C4BFC" w:rsidRPr="005C4BFC" w:rsidRDefault="005C4BFC" w:rsidP="005C4BFC">
      <w:pPr>
        <w:spacing w:line="276" w:lineRule="auto"/>
        <w:rPr>
          <w:rFonts w:ascii="Andale Mono" w:hAnsi="Andale Mono"/>
        </w:rPr>
      </w:pPr>
      <w:r w:rsidRPr="005C4BFC">
        <w:rPr>
          <w:rFonts w:ascii="Andale Mono" w:hAnsi="Andale Mono"/>
        </w:rPr>
        <w:t>TCGTCAATTGGTGACTCTGAATAGCTATGGCTGATCGCATGGTCTTGTACCGGCGACATGTCTATCAAGTGTCTGCCTTATCAACTTTCGATGGTAGTTTATGTGCCTACCATGGTTGTAACGGGTAACGGAGAATAARGGTTCGACTCCGGARAGGGAGCCTGAGAAACGGCTACCACATCCMAGGAAGGCRGCARGCGCGCAAATTACCCACTCTCGKCATGAGGAGGTAGTGACGAAAAATAACGAGACCGTTCTCTTCGAGGCCGGTTATCGGAATGGGTACAATTTAAACCCGTTAACGAGGATCTATGAGAGGGCAAGTCTGGTGCCAGCAGCCGCGGTAATTCCAGCTCTCAAAGTGTATATCGKCATTGCTGCGGKTAARAAGCTCGTAGTTGGATCTGCGCCTCAGGACCTGGTCCGTCTTTTGSACGAGAACTGGGATCCTAGGCKAGTACTGTCGGTTTTCCCTGCGTTGCCTTCATCGGTCGTCCGTCTTTTGGACGAGAACTGGGATCCTAGGCTAGTACTGTCGGTTTTCCCTGCGTTGCCTTCATCGGTCGCGCAGGGTGGCCGG</w:t>
      </w:r>
    </w:p>
    <w:p w14:paraId="52FD4C94" w14:textId="77777777" w:rsidR="005C4BFC" w:rsidRPr="005C4BFC" w:rsidRDefault="005C4BFC" w:rsidP="005C4BFC">
      <w:pPr>
        <w:spacing w:line="276" w:lineRule="auto"/>
        <w:rPr>
          <w:rFonts w:ascii="Andale Mono" w:hAnsi="Andale Mono"/>
        </w:rPr>
      </w:pPr>
    </w:p>
    <w:p w14:paraId="5A6FB703" w14:textId="77777777" w:rsidR="005C4BFC" w:rsidRPr="005C4BFC" w:rsidRDefault="005C4BFC" w:rsidP="005C4BFC">
      <w:pPr>
        <w:spacing w:line="276" w:lineRule="auto"/>
        <w:rPr>
          <w:rFonts w:ascii="Andale Mono" w:hAnsi="Andale Mono"/>
        </w:rPr>
      </w:pPr>
      <w:r w:rsidRPr="005C4BFC">
        <w:rPr>
          <w:rFonts w:ascii="Andale Mono" w:hAnsi="Andale Mono"/>
        </w:rPr>
        <w:t>&gt;ant-Nnud-19.455.1_93</w:t>
      </w:r>
    </w:p>
    <w:p w14:paraId="0ACCC17D" w14:textId="77777777" w:rsidR="005C4BFC" w:rsidRPr="005C4BFC" w:rsidRDefault="005C4BFC" w:rsidP="005C4BFC">
      <w:pPr>
        <w:spacing w:line="276" w:lineRule="auto"/>
        <w:rPr>
          <w:rFonts w:ascii="Andale Mono" w:hAnsi="Andale Mono"/>
        </w:rPr>
      </w:pPr>
      <w:r w:rsidRPr="005C4BFC">
        <w:rPr>
          <w:rFonts w:ascii="Andale Mono" w:hAnsi="Andale Mono"/>
        </w:rPr>
        <w:t>TCGTCAATTGGTGACTCTGAATAGCTATGGCTGATCGCATGGTCTTGTACCGGCGACATGTCTATCAMGTGTCTGCCTTATCAACTTTCGATGGTAGTTTATGTGCCTACCATGGTTGTAACGGGTAACGGAGAATAARGGTTCGACTCCGGARAGGGAGCCTGAGAAACGGCTACCACATCCAAGGAAGGCRGCARGCGCGCAAATTACCCACTCTCGKCATGAGGAGGTAGTGACGAAAAATAACGAGACCGTTCTCTTCGAGGCCGGTTATCGGAATGGGTACAATTTAAACCCGTTAACGAGGATCTATGAGAGGGCAAGTCTGGTGCCAGCAGCCGCGGTAATTCCAGCTCTCAAAGTGTATATCGKCATTGCTGCGGKTAARAAGCTCGTAGTTGGATCTGCGCCTCAGGACCTGGTCCGTCTTTTGGACGAGAACTGGGATCCTAGGCKAGTACTGTCGGTTTTCCCTGCGTTGCCTTCATCGGTCGCGCAGGGTGGCCGGYGAGTTTACCTTGAAAAAATTAGAGTGCTCAACGCGGKCTGACGCCTGAATACTCGTGCATGGAATAATGARATAGGATCTCGGTTCTATTTTGTTGGTTTTCTGATCTGAGATA</w:t>
      </w:r>
    </w:p>
    <w:p w14:paraId="6C279241" w14:textId="77777777" w:rsidR="005C4BFC" w:rsidRPr="005C4BFC" w:rsidRDefault="005C4BFC" w:rsidP="005C4BFC">
      <w:pPr>
        <w:spacing w:line="276" w:lineRule="auto"/>
        <w:rPr>
          <w:rFonts w:ascii="Andale Mono" w:hAnsi="Andale Mono"/>
        </w:rPr>
      </w:pPr>
    </w:p>
    <w:p w14:paraId="4522AA25" w14:textId="77777777" w:rsidR="005C4BFC" w:rsidRPr="005C4BFC" w:rsidRDefault="005C4BFC" w:rsidP="005C4BFC">
      <w:pPr>
        <w:spacing w:line="276" w:lineRule="auto"/>
        <w:rPr>
          <w:rFonts w:ascii="Andale Mono" w:hAnsi="Andale Mono"/>
        </w:rPr>
      </w:pPr>
      <w:r w:rsidRPr="005C4BFC">
        <w:rPr>
          <w:rFonts w:ascii="Andale Mono" w:hAnsi="Andale Mono"/>
        </w:rPr>
        <w:t>&gt;ant-Nnud-2.379.1_NC5</w:t>
      </w:r>
    </w:p>
    <w:p w14:paraId="5DE621E2" w14:textId="77777777" w:rsidR="005C4BFC" w:rsidRPr="005C4BFC" w:rsidRDefault="005C4BFC" w:rsidP="005C4BFC">
      <w:pPr>
        <w:spacing w:line="276" w:lineRule="auto"/>
        <w:rPr>
          <w:rFonts w:ascii="Andale Mono" w:hAnsi="Andale Mono"/>
        </w:rPr>
      </w:pPr>
      <w:r w:rsidRPr="005C4BFC">
        <w:rPr>
          <w:rFonts w:ascii="Andale Mono" w:hAnsi="Andale Mono"/>
        </w:rPr>
        <w:t>TCTCCCAACGTGCATACCATCCATTTGCATGTTGTTGTGAGCCGCATAGAAACTCATACACGCGTGGTGGCAGCCGTCTGCTGTGCTTTATCGTGCAGACAATGGCTTATGAGTGGCTGTGTGATTGTTGAACAACGGTGACCAATTTGGCGTCTACGCCGTATCTAGCTTCCGCCTGGACCGTCGGTAGCGATGAAAGATGCGGAGGAAGTTCCTCTGTTTTGGTTTCAACGCTAACGCAGAGTTGAGCAGACTTAATGAGCCACGCTTGGTGGCCGCCAAAACCCAAAACACAACCAGTCTATTTTAACGTTTGTTGATATGTTAATGTACAAATCTTGGCGGTGGATCACTCGGTTCGTGGATCGATGAAGAACGCAGCCAGCTGCGATAAATAGTGCGAATTGCAGACACATTGAGCACTAAGAATTCGAACGCACATTGCGCTATCGGGTTCATTCCCGATGGCACGTCTGGCTGAGGGTCGAATTGTAGTAAACTGTCTTCAAGTACTTTTTATGGTCGTGAAGTATTCGGCAAGCAGTTGTCGGATAGTTGTTTTTGTTGATCGTCCGTTCGTTCGGTCGGTCCAGAGCAATATTCTGAGGCTCCTTGCTTAGTTGCGTTTTGGTAGACGTTAACACCCGAACAATATGTGGTGGTGATATTTGGTGATGGCGAGAATCATGCCGCTTCAATGGGGCAGCAACCAGCATACGCTAATGACAGTTGGTTGATTGAAGCCAGGGCAACGGAGTGATGTGTGGCGATCATTTAACGTTTGTATTTGACCTCAGCTCAGTCGTGATTACCCGCTGAATTTAAGCATATAATTAAGCGGAGAAANNNAAA</w:t>
      </w:r>
    </w:p>
    <w:p w14:paraId="60AED023" w14:textId="77777777" w:rsidR="005C4BFC" w:rsidRPr="005C4BFC" w:rsidRDefault="005C4BFC" w:rsidP="005C4BFC">
      <w:pPr>
        <w:spacing w:line="276" w:lineRule="auto"/>
        <w:rPr>
          <w:rFonts w:ascii="Andale Mono" w:hAnsi="Andale Mono"/>
        </w:rPr>
      </w:pPr>
    </w:p>
    <w:p w14:paraId="2D73C447" w14:textId="77777777" w:rsidR="005C4BFC" w:rsidRPr="005C4BFC" w:rsidRDefault="005C4BFC" w:rsidP="005C4BFC">
      <w:pPr>
        <w:spacing w:line="276" w:lineRule="auto"/>
        <w:rPr>
          <w:rFonts w:ascii="Andale Mono" w:hAnsi="Andale Mono"/>
        </w:rPr>
      </w:pPr>
      <w:r w:rsidRPr="005C4BFC">
        <w:rPr>
          <w:rFonts w:ascii="Andale Mono" w:hAnsi="Andale Mono"/>
        </w:rPr>
        <w:t>&gt;ant-Nnud-21.460.1_93</w:t>
      </w:r>
    </w:p>
    <w:p w14:paraId="4D3DB168" w14:textId="77777777" w:rsidR="005C4BFC" w:rsidRPr="005C4BFC" w:rsidRDefault="005C4BFC" w:rsidP="005C4BFC">
      <w:pPr>
        <w:spacing w:line="276" w:lineRule="auto"/>
        <w:rPr>
          <w:rFonts w:ascii="Andale Mono" w:hAnsi="Andale Mono"/>
        </w:rPr>
      </w:pPr>
      <w:r w:rsidRPr="005C4BFC">
        <w:rPr>
          <w:rFonts w:ascii="Andale Mono" w:hAnsi="Andale Mono"/>
        </w:rPr>
        <w:t>TTGGTGACTCTGAATAGCTATGGCTGATCGCATGGTCTTGTACCGGCAGCATGTCTATCAMGTGTCTGCCTTATCAACTTTCGATGGTAGTTTATGTGCCTACCATGGTTGTAACGGGTAACGGAGAATAARGGTTCGACTCCGGARAGGGAGCCTGAGAAACGGMTACCACATCCAAGGAAGGCRGCARGCGCGCAAATTACCCACTCTCGKCATGAGGAGGTAGTGACGAAAAATAACGAGACCGTTCTCTTCGAGGCCGGTTATCGGAATGGGTACAATTTAAACCCGTTAACGAGGATCTATGAGAGGGCAAGTCTGGTGCCAGCAGCCGCGGTAATTCCAGCTCTCAAAGTGTATATCGKCATTGCTGCATGAGAGGGCAAGTCTGGTGCCAGCAGCCGCGGTAATTCCAGCTCTCAAAGTGTATATCGGCATTGCTGCGGGTAAGAAGCTCGTAGTTGGATCTGCGCCTCAGGACCTGGTCCGTCTTTT</w:t>
      </w:r>
    </w:p>
    <w:p w14:paraId="52CBC5E9" w14:textId="77777777" w:rsidR="005C4BFC" w:rsidRPr="005C4BFC" w:rsidRDefault="005C4BFC" w:rsidP="005C4BFC">
      <w:pPr>
        <w:spacing w:line="276" w:lineRule="auto"/>
        <w:rPr>
          <w:rFonts w:ascii="Andale Mono" w:hAnsi="Andale Mono"/>
        </w:rPr>
      </w:pPr>
    </w:p>
    <w:p w14:paraId="6E746165" w14:textId="77777777" w:rsidR="005C4BFC" w:rsidRPr="005C4BFC" w:rsidRDefault="005C4BFC" w:rsidP="005C4BFC">
      <w:pPr>
        <w:spacing w:line="276" w:lineRule="auto"/>
        <w:rPr>
          <w:rFonts w:ascii="Andale Mono" w:hAnsi="Andale Mono"/>
        </w:rPr>
      </w:pPr>
      <w:r w:rsidRPr="005C4BFC">
        <w:rPr>
          <w:rFonts w:ascii="Andale Mono" w:hAnsi="Andale Mono"/>
        </w:rPr>
        <w:t>&gt;ant-Nnud-27.479.1_93</w:t>
      </w:r>
    </w:p>
    <w:p w14:paraId="01C95329" w14:textId="77777777" w:rsidR="005C4BFC" w:rsidRPr="005C4BFC" w:rsidRDefault="005C4BFC" w:rsidP="005C4BFC">
      <w:pPr>
        <w:spacing w:line="276" w:lineRule="auto"/>
        <w:rPr>
          <w:rFonts w:ascii="Andale Mono" w:hAnsi="Andale Mono"/>
        </w:rPr>
      </w:pPr>
      <w:r w:rsidRPr="005C4BFC">
        <w:rPr>
          <w:rFonts w:ascii="Andale Mono" w:hAnsi="Andale Mono"/>
        </w:rPr>
        <w:t>CTTTCGATGGTAGTTTATGTGCCTACCATGGTTGTAACGGGTAACGGAGAATAARGGTTCGACTCCGGARAGGGAGCCTGAGAAACGGMTACCACATCCMAGGAAGGCRGCARGCGCGCAAATTACCCACTCTCGKCATGAGGAGGTAGTGACGAAAAATAACGAGACCGTTCTCTTCGAGGCCGGTTATCGGAATGGGTACAATTTAAACCCGTTAACGAGGATCTATGAGAGGGCAAGTCTGGTGCCAGCAGCCGCGGTAATTCCAGCTCTCAAAGTGTATATCGKCATTGCTGCGKKTAARAAGCTCGTAGTTGGATCTGCGCCTCAGGACCTGGTCCGTCTTTTGSACGAGAACTGGGATCCTAGGCKAGTACTGTCGGTTTTCCCTGCGTTGCCTTCATCGGTCGCGCAKGGTGGCCGGYGAGTTTACCTTGAAAAAATTAGAGTGCTCAACGCGGKCTGACGCCTGAATACTCGTGCATGGAATAATGARATAGGATCTCGGTTCTATTTTGTTGGTTTTCTGATCTGAGATCCTGCGTTGCCTTCATCGGTCGCGCAGGGTGGCCGGYGAGTTTACCTTGAAAAAATTAGAGTGCTCAACGCGGGCTGACGCCTGAATACTCGTGCATGGAATAATGARATAGGATCTCGGTTCTATTTTGTTGGTTTTCTGATCTGAGATAATGGTTAA</w:t>
      </w:r>
    </w:p>
    <w:p w14:paraId="2387FBED" w14:textId="77777777" w:rsidR="005C4BFC" w:rsidRPr="005C4BFC" w:rsidRDefault="005C4BFC" w:rsidP="005C4BFC">
      <w:pPr>
        <w:spacing w:line="276" w:lineRule="auto"/>
        <w:rPr>
          <w:rFonts w:ascii="Andale Mono" w:hAnsi="Andale Mono"/>
        </w:rPr>
      </w:pPr>
    </w:p>
    <w:p w14:paraId="32D87723" w14:textId="3838A3A3" w:rsidR="005C4BFC" w:rsidRPr="005C4BFC" w:rsidRDefault="005C4BFC" w:rsidP="005C4BFC">
      <w:pPr>
        <w:spacing w:line="276" w:lineRule="auto"/>
        <w:rPr>
          <w:rFonts w:ascii="Andale Mono" w:hAnsi="Andale Mono"/>
        </w:rPr>
      </w:pPr>
      <w:r w:rsidRPr="005C4BFC">
        <w:rPr>
          <w:rFonts w:ascii="Andale Mono" w:hAnsi="Andale Mono"/>
        </w:rPr>
        <w:t>&gt;ant-Nnud-28.486.1_93_</w:t>
      </w:r>
      <w:r>
        <w:rPr>
          <w:rFonts w:ascii="Andale Mono" w:hAnsi="Andale Mono"/>
        </w:rPr>
        <w:t>edit</w:t>
      </w:r>
    </w:p>
    <w:p w14:paraId="355F417F" w14:textId="77777777" w:rsidR="005C4BFC" w:rsidRPr="005C4BFC" w:rsidRDefault="005C4BFC" w:rsidP="005C4BFC">
      <w:pPr>
        <w:spacing w:line="276" w:lineRule="auto"/>
        <w:rPr>
          <w:rFonts w:ascii="Andale Mono" w:hAnsi="Andale Mono"/>
        </w:rPr>
      </w:pPr>
      <w:r w:rsidRPr="005C4BFC">
        <w:rPr>
          <w:rFonts w:ascii="Andale Mono" w:hAnsi="Andale Mono"/>
        </w:rPr>
        <w:t>TTTACTGGACGAGCGCATCTATTAGGTTAAAACCAATCGGGCTTTGCTCGTCAATTGGTGACTCTGAATAGCTATGGCTGATCGCATGGTCTTGTACCGGCGACATGTCTATCAAGTGTCTGCCTTATCAACTTTCGATGGTAGTTTATGTGCCTACCATGGTTGTAACGGGTAACGGAGAATAARGGTTCGACTCCGGAGAGGGAGCCTGAGAAACGGCTACCACATCCAAGGAAGGCRGCARGCGCGCAAATTACCCACTCTCGKCATGAGGAGGTAGTGACGAAAAATAACGAGACCGTTCTCTTCGAGGCCGGTTATCGGAATGGGTACAATTTAAACCCGTTAACGAGGATCTATGAGAGGGCAAGTCTGGTGCCAGCAGCCGCGGTAATTCCAGCTCTCAAAGTGTATATCGKCATTGCTGCGGKTAARAAGCTCGTAGTTGGATCTGCGCCTCAGGACCTGGTCCGTCTTTTGGACGAGAACTGGGATCCTAGGCKAGTACTGTCGGTTTTCCCTGCGTTGCCTTCATCGGTCGCGCAGGGTGGCCGGYGAGTTTACCTTGAAAAAATTAGAGTGCTCAACGCGGKCTGACGCCTGAATACTCGTGCATGGAATAATGARATAGGATCTCGGTTCTATTTTGTTGGTTTTCTGATCTGAGATAATGGATCTGAGATAATGGG</w:t>
      </w:r>
    </w:p>
    <w:p w14:paraId="22607F6D" w14:textId="77777777" w:rsidR="005C4BFC" w:rsidRPr="005C4BFC" w:rsidRDefault="005C4BFC" w:rsidP="005C4BFC">
      <w:pPr>
        <w:spacing w:line="276" w:lineRule="auto"/>
        <w:rPr>
          <w:rFonts w:ascii="Andale Mono" w:hAnsi="Andale Mono"/>
        </w:rPr>
      </w:pPr>
    </w:p>
    <w:p w14:paraId="6B054DB7" w14:textId="77777777" w:rsidR="005C4BFC" w:rsidRPr="005C4BFC" w:rsidRDefault="005C4BFC" w:rsidP="005C4BFC">
      <w:pPr>
        <w:spacing w:line="276" w:lineRule="auto"/>
        <w:rPr>
          <w:rFonts w:ascii="Andale Mono" w:hAnsi="Andale Mono"/>
        </w:rPr>
      </w:pPr>
      <w:r w:rsidRPr="005C4BFC">
        <w:rPr>
          <w:rFonts w:ascii="Andale Mono" w:hAnsi="Andale Mono"/>
        </w:rPr>
        <w:lastRenderedPageBreak/>
        <w:t>&gt;ant-Nnud-33.496.1_NC5</w:t>
      </w:r>
    </w:p>
    <w:p w14:paraId="45834C82" w14:textId="77777777" w:rsidR="005C4BFC" w:rsidRPr="005C4BFC" w:rsidRDefault="005C4BFC" w:rsidP="005C4BFC">
      <w:pPr>
        <w:spacing w:line="276" w:lineRule="auto"/>
        <w:rPr>
          <w:rFonts w:ascii="Andale Mono" w:hAnsi="Andale Mono"/>
        </w:rPr>
      </w:pPr>
      <w:r w:rsidRPr="005C4BFC">
        <w:rPr>
          <w:rFonts w:ascii="Andale Mono" w:hAnsi="Andale Mono"/>
        </w:rPr>
        <w:t>GTGCATAAATTCCATTTGCGCGTAATCGTGAGCCATGCAGCAAGCCATACACATGTGGTGGCAGCCGTCAGCTGTTTTGTGGCAGACAATGGCTTTGGCTTGCTGTGTGTGTTGAGGGGAAGTGAGTGACCCGATATGCTTCAAAGGCGGGTCGATTGCGCTCATTTTCTCGTTATTCGTAAAAACGGTATCCACTTTGGCGTCTACGCCGTACCTAGCTACTGCCTGGACCGTCGGTAGCGATGAAAGGTGCGGAGAAAGTTCCTCATTTTGAGTTGAGCAGACTTAATGAGCCCGGCAAGAGGGCCGCCAAAACCAAAACACAACCATTTCTTTATTTTTAATAGTTGATCGGTGAATCGGGGTGTTCGTTATGTGGCAACATGTGGTTGTCGCTGCGGATGTCTTGGTGAATCGTTAACTACAAATCTTGGCGGTGGATCACTCGGTTCGTGGATCGATGAAGAACGCAGCCAGCTGCGATAAATAGTGCGAATTGCAGACACATTGAGCACTAAAATTTCGAACGCACATTGCGCCATCGGGTTCATTCCCGCTGGCACGTCTGGCTGAGGGTCGAAATGTTCGACACTATCCGCACAATACTTCCTGTGAGCAGGGAAGTGTGTGGTGCATTCGGCAAGCAGTGATTCTTGAGCATTGCTCTCGAAAGCGCTCCTTGCTTAGACGGAACGGTAAATAATTGCTAAATTTTACTCGGTAAGGTGCAATTATAGCCGCGAATATGTTGCTTCTCGATGCGGCTTCCAGTATTTGTTGATTGTCGATAGCGACTGGAAGTATGGCATCGGATGCCTGATAGAGTGATATGTCTTGGTTGTTAAKGTGTTTTTGACCTCAGCTCAGTCGTGATTACCCGCTGAATTTAAGCATATAATTAAGCGAGAAA</w:t>
      </w:r>
    </w:p>
    <w:p w14:paraId="591AE7C6" w14:textId="77777777" w:rsidR="005C4BFC" w:rsidRPr="005C4BFC" w:rsidRDefault="005C4BFC" w:rsidP="005C4BFC">
      <w:pPr>
        <w:spacing w:line="276" w:lineRule="auto"/>
        <w:rPr>
          <w:rFonts w:ascii="Andale Mono" w:hAnsi="Andale Mono"/>
        </w:rPr>
      </w:pPr>
    </w:p>
    <w:p w14:paraId="783A7AE2" w14:textId="77777777" w:rsidR="005C4BFC" w:rsidRPr="005C4BFC" w:rsidRDefault="005C4BFC" w:rsidP="005C4BFC">
      <w:pPr>
        <w:spacing w:line="276" w:lineRule="auto"/>
        <w:rPr>
          <w:rFonts w:ascii="Andale Mono" w:hAnsi="Andale Mono"/>
        </w:rPr>
      </w:pPr>
      <w:r w:rsidRPr="005C4BFC">
        <w:rPr>
          <w:rFonts w:ascii="Andale Mono" w:hAnsi="Andale Mono"/>
        </w:rPr>
        <w:t>&gt;ant-Nnud-35.503.1_93</w:t>
      </w:r>
    </w:p>
    <w:p w14:paraId="768915C7" w14:textId="77777777" w:rsidR="005C4BFC" w:rsidRPr="005C4BFC" w:rsidRDefault="005C4BFC" w:rsidP="005C4BFC">
      <w:pPr>
        <w:spacing w:line="276" w:lineRule="auto"/>
        <w:rPr>
          <w:rFonts w:ascii="Andale Mono" w:hAnsi="Andale Mono"/>
        </w:rPr>
      </w:pPr>
      <w:r w:rsidRPr="005C4BFC">
        <w:rPr>
          <w:rFonts w:ascii="Andale Mono" w:hAnsi="Andale Mono"/>
        </w:rPr>
        <w:t>TCAATTGGTGACTCTGAATAGCTATGGCTGATCGCATGGTCTTGTACCGGCGACATGTCTATCAAGTGTCTGCCTTATCAACTTTCGATGGTAGTTTATGTGCCTACCATGGTTGTAACGGGTAACGGAGAATAARGGTTCGACTCCGGARAGGGAGCCTGAGAAACGGMTACCACATCCAAGGAAGGCRGCARGCGCGCAAATTACCCACTCTCGKCATGAGGAGGTAGTGACGAAAAATAACGAGACCGTTCTCTTCGAGGCCGGTTATCGGAATGGGTACAATTTAAACCCGTTAACGAGGATCTATGAGAGGGCAAGTCTGGTGCCAGCAGCCGCGGTAATTCCAGCTCTCAAAGTGTATATCGKCATTGCTGCGAGAGGGCAAGTCTGGTGCCAGCAGCCGCGGTAATTCCAGCTCTCAAAGTGTATATCGGCATTGCTGCGGGTAARAAGCTCGTAGTTGGATCTGCGCCTCAGGACCTGGTCCGTCTTTTGGACGAGAACTGGGATCCTAGGCTAGTACTGTCGGTTTTCCCTGCGTTGCCTTCATCGGTCGCGCAGGGTGGCCGGYGAGTTTACCTTGAAAAAATTAGAGTGCTCAACGCGGGCTGACGCCTGAATACTCGTGCATGGAATAATG</w:t>
      </w:r>
    </w:p>
    <w:p w14:paraId="04155FDE" w14:textId="77777777" w:rsidR="005C4BFC" w:rsidRPr="005C4BFC" w:rsidRDefault="005C4BFC" w:rsidP="005C4BFC">
      <w:pPr>
        <w:spacing w:line="276" w:lineRule="auto"/>
        <w:rPr>
          <w:rFonts w:ascii="Andale Mono" w:hAnsi="Andale Mono"/>
        </w:rPr>
      </w:pPr>
    </w:p>
    <w:p w14:paraId="430B82C4" w14:textId="77777777" w:rsidR="005C4BFC" w:rsidRPr="005C4BFC" w:rsidRDefault="005C4BFC" w:rsidP="005C4BFC">
      <w:pPr>
        <w:spacing w:line="276" w:lineRule="auto"/>
        <w:rPr>
          <w:rFonts w:ascii="Andale Mono" w:hAnsi="Andale Mono"/>
        </w:rPr>
      </w:pPr>
      <w:r w:rsidRPr="005C4BFC">
        <w:rPr>
          <w:rFonts w:ascii="Andale Mono" w:hAnsi="Andale Mono"/>
        </w:rPr>
        <w:t>&gt;ant-Nnud-36.504.1_93</w:t>
      </w:r>
    </w:p>
    <w:p w14:paraId="2BA47F1B" w14:textId="77777777" w:rsidR="005C4BFC" w:rsidRPr="005C4BFC" w:rsidRDefault="005C4BFC" w:rsidP="005C4BFC">
      <w:pPr>
        <w:spacing w:line="276" w:lineRule="auto"/>
        <w:rPr>
          <w:rFonts w:ascii="Andale Mono" w:hAnsi="Andale Mono"/>
        </w:rPr>
      </w:pPr>
      <w:r w:rsidRPr="005C4BFC">
        <w:rPr>
          <w:rFonts w:ascii="Andale Mono" w:hAnsi="Andale Mono"/>
        </w:rPr>
        <w:t>ATTGGTGACTCTGAATAGCTATGGCTGATCGCATGGTCTTGTACCGGCGACATGTCTATCAAGTGTCTGCCTTATCAACTTTCGATGGTAGTTTATGTGCCTACCATGGTTGTAACGGGTAACGGAGAATAARGGTTCGACTCCGGAGAGGGAGCCTGAGAAACGGCTACCACATCCAAGGAAGGCRGCARGCGCGCAAATTACCCACTCTCGKCATGAGGAGGTAGTGACGAAAAATAACGAGACCGTTCTCTTCGAGGCCGGTTATCGGAATGGGTACAATTTAAACCCGTTAACGAGGATCTATGAGAGGGCAAGTCTGGTGCCAGCAGCCGCGGTAATTCCAGCTCTCAAAGTGTATATCGKCATTGCTGCGGKTAARAAGCTCGTAGTTGGATCTGCGCCTCAGGACCTGGTCCGTCTTTTGGACGAGAACTGGGATCCTAGGCTAGTACTGTCGGTTTTCCCTGCGTTGCCTTCATCGGTCGMGCA</w:t>
      </w:r>
    </w:p>
    <w:p w14:paraId="60AD09D8" w14:textId="77777777" w:rsidR="005C4BFC" w:rsidRPr="005C4BFC" w:rsidRDefault="005C4BFC" w:rsidP="005C4BFC">
      <w:pPr>
        <w:spacing w:line="276" w:lineRule="auto"/>
        <w:rPr>
          <w:rFonts w:ascii="Andale Mono" w:hAnsi="Andale Mono"/>
        </w:rPr>
      </w:pPr>
    </w:p>
    <w:p w14:paraId="695F97E8" w14:textId="77777777" w:rsidR="005C4BFC" w:rsidRPr="005C4BFC" w:rsidRDefault="005C4BFC" w:rsidP="005C4BFC">
      <w:pPr>
        <w:spacing w:line="276" w:lineRule="auto"/>
        <w:rPr>
          <w:rFonts w:ascii="Andale Mono" w:hAnsi="Andale Mono"/>
        </w:rPr>
      </w:pPr>
      <w:r w:rsidRPr="005C4BFC">
        <w:rPr>
          <w:rFonts w:ascii="Andale Mono" w:hAnsi="Andale Mono"/>
        </w:rPr>
        <w:lastRenderedPageBreak/>
        <w:t>&gt;ant-Nnud-38.509.1_93</w:t>
      </w:r>
    </w:p>
    <w:p w14:paraId="13538377" w14:textId="77777777" w:rsidR="005C4BFC" w:rsidRPr="005C4BFC" w:rsidRDefault="005C4BFC" w:rsidP="005C4BFC">
      <w:pPr>
        <w:spacing w:line="276" w:lineRule="auto"/>
        <w:rPr>
          <w:rFonts w:ascii="Andale Mono" w:hAnsi="Andale Mono"/>
        </w:rPr>
      </w:pPr>
      <w:r w:rsidRPr="005C4BFC">
        <w:rPr>
          <w:rFonts w:ascii="Andale Mono" w:hAnsi="Andale Mono"/>
        </w:rPr>
        <w:t>GCATCTATTAGGTTAAAACCWATCGGGCTTTGCTCGTCAATTGGTGACTCTGAATAGCTATGGCTGATCGCATGGTCTTGTACCGGCGACATGTCTATCAAGTGTCTGCCTTATCAACTTTCGATGGTAGTTTATGTGCCTACCATGGTTGTAACGGGTAACGGAGAATAARGGTTCGACTCCGGAGAGGGAGCCTGAGAAACGGCTACCACATCCAAGGAAGGCRGCARGCGCGCAAATTACCCACTCTCGKCATGAGGAGGTAGTGACGAAAAATAACGAGACCGTTCTCTTCGAGGCCGGTTATCGGAATGGGTACAATTTAAACCCGTTAACGAGGATCTATGAGAGGGCAAGTCTGGTGCCAGCAGCCGCGGTAATTCCAGCTCTCAAAGTGTATATCGKCATTGCTGCGGKTAARAAGCTCGTAGTTGGATCTGCGCCTCAGGACCTGGTCCGTCTTTTGGACGAGAACTGGGATCCTAGGCKAGTACTGTCGGTTTTCCCTGCGTTGCCTTCATCGGTCGCGCAGGGTGGCCGGYGAGTTTACCTTGAAAAAATTAGAGTGCTCAACGCGGGCTGACGCCTGAATACTCGTGCATGGAATAATGARATAGGATCTCGGTTCTATTTTGTTGGTTTTCTGATCTGAGATAATGGTTAAGAGGGACGKACGGRTTTTGTTGGTTTTCTGATCTGAGATAATGGTTAAGAGGGACGKACGGRGGYATTC</w:t>
      </w:r>
    </w:p>
    <w:p w14:paraId="05E71A17" w14:textId="77777777" w:rsidR="005C4BFC" w:rsidRPr="005C4BFC" w:rsidRDefault="005C4BFC" w:rsidP="005C4BFC">
      <w:pPr>
        <w:spacing w:line="276" w:lineRule="auto"/>
        <w:rPr>
          <w:rFonts w:ascii="Andale Mono" w:hAnsi="Andale Mono"/>
        </w:rPr>
      </w:pPr>
    </w:p>
    <w:p w14:paraId="0DE09E21" w14:textId="77777777" w:rsidR="005C4BFC" w:rsidRPr="005C4BFC" w:rsidRDefault="005C4BFC" w:rsidP="005C4BFC">
      <w:pPr>
        <w:spacing w:line="276" w:lineRule="auto"/>
        <w:rPr>
          <w:rFonts w:ascii="Andale Mono" w:hAnsi="Andale Mono"/>
        </w:rPr>
      </w:pPr>
      <w:r w:rsidRPr="005C4BFC">
        <w:rPr>
          <w:rFonts w:ascii="Andale Mono" w:hAnsi="Andale Mono"/>
        </w:rPr>
        <w:t>&gt;ant-Nnud-39.512.1_93</w:t>
      </w:r>
    </w:p>
    <w:p w14:paraId="7D1F0D2F" w14:textId="77777777" w:rsidR="005C4BFC" w:rsidRPr="005C4BFC" w:rsidRDefault="005C4BFC" w:rsidP="005C4BFC">
      <w:pPr>
        <w:spacing w:line="276" w:lineRule="auto"/>
        <w:rPr>
          <w:rFonts w:ascii="Andale Mono" w:hAnsi="Andale Mono"/>
        </w:rPr>
      </w:pPr>
      <w:r w:rsidRPr="005C4BFC">
        <w:rPr>
          <w:rFonts w:ascii="Andale Mono" w:hAnsi="Andale Mono"/>
        </w:rPr>
        <w:t>TTGGTGACTCTGAATAGCTATGGCTGATCGCATGGTCTTGTACCGGCGACATGTCTATCAMGTGTCTGCCTTATCAACTTTCGATGGTAGTTTATGTGCCTACCATGGTTGTAACGGGTAACGGAGAATAARGGTTCGACTCCGGARAGGGAGCCTGAGAAACGGMTACCACATCCAAGGAAGGCRGCARGCGCGCAAATTACCCACTCTCGKCATGAGGAGGTAGTGACGAAAAATAACGAGACCGTTCTCTTCGAGGCCGGTTATCGGAATGGGTACAATTTAAACCCGTTAACGAGGATCTATGAGAGGGCAAGTCTGGTGCCAGCAGCCGCGGTAATTCCAGCTCTCAAAGTGTATATCGYCATTGCTGCGGKTAARAAGCTCGTAGTTGGATCTGCGCCTCAGGACCTGGTCCGTCTTTTGRACGAGAACTGGGATCCTAGGCTAGTACTGTCGGTTTTCCCTGCGTTGCCTTCATC</w:t>
      </w:r>
    </w:p>
    <w:p w14:paraId="2B49C2EE" w14:textId="77777777" w:rsidR="005C4BFC" w:rsidRPr="005C4BFC" w:rsidRDefault="005C4BFC" w:rsidP="005C4BFC">
      <w:pPr>
        <w:spacing w:line="276" w:lineRule="auto"/>
        <w:rPr>
          <w:rFonts w:ascii="Andale Mono" w:hAnsi="Andale Mono"/>
        </w:rPr>
      </w:pPr>
    </w:p>
    <w:p w14:paraId="47C7EBDE" w14:textId="77777777" w:rsidR="005C4BFC" w:rsidRPr="005C4BFC" w:rsidRDefault="005C4BFC" w:rsidP="005C4BFC">
      <w:pPr>
        <w:spacing w:line="276" w:lineRule="auto"/>
        <w:rPr>
          <w:rFonts w:ascii="Andale Mono" w:hAnsi="Andale Mono"/>
        </w:rPr>
      </w:pPr>
      <w:r w:rsidRPr="005C4BFC">
        <w:rPr>
          <w:rFonts w:ascii="Andale Mono" w:hAnsi="Andale Mono"/>
        </w:rPr>
        <w:t>&gt;ant-Nnud-40.515.1_NC5</w:t>
      </w:r>
    </w:p>
    <w:p w14:paraId="5BB08175" w14:textId="77777777" w:rsidR="005C4BFC" w:rsidRPr="005C4BFC" w:rsidRDefault="005C4BFC" w:rsidP="005C4BFC">
      <w:pPr>
        <w:spacing w:line="276" w:lineRule="auto"/>
        <w:rPr>
          <w:rFonts w:ascii="Andale Mono" w:hAnsi="Andale Mono"/>
        </w:rPr>
      </w:pPr>
      <w:r w:rsidRPr="005C4BFC">
        <w:rPr>
          <w:rFonts w:ascii="Andale Mono" w:hAnsi="Andale Mono"/>
        </w:rPr>
        <w:t>TCTCCCAACGTGCATACCATCCATTTGCATGTTGTTGTGAGCCGCATAGAAACTCATACACGCGTGGTGGCAGCCGTCTGCTGTGCTTTATCGTGCAGACAATGGCTTATGAGTGGCTGTGTGATTGTTGAACAACGGTGACCAATTTGGCGTCTACGCCGTATCTAGCTTCCGCCTGGACCGTCGGTAGCGATGAAAGATGCGGAGGAAGTTCCTCTGTTTTGGTTTCAACGCTAACGCAGAGTTGAGCAGACTTAATGAGCCACGCTTGGTGGCCGCCAAAACCCAAAACACAACCAGTCTATTTTAACGTTTGTTGATATGTTAATGTACAAATCTTGGCGGTGGATCACTCGGTTCGTGGATCGATGAAGAACGCAGCCAGCTGCGATAAATAGTGCGAATTGCAGACACATTGAGCACTAAGAATTCGAACGCACATTGCGCTATCGGGTTCATTCCCGATGGCACGTCTGGCTGAGGGTCGAATTGTAGTAAACTGTCTTCAAGTACTTTTTATGGTCGTGAAGTATTCGGCAAGCAGTTGTCGGATAGNTTGTTTTTGTTGATCGTCCGTTCGTTCGGTCGGTCCAGAGCAATATTCTGAGGCTCCTTGCTTAGTTGCGTTTTGGTAGACGTTAACACCCGAACAATATGTGGTGGTGATAWTKGNTGATGNCNANAATCATGCCGCTTCAATGNNGCAGCAACCAGCATACGCTAATGACAGTTGGTTGATTGAAGCCAGGNCAACGGAGTGATGTGTGGCGATCATTTAACGTTTGTATTTGACCTCAGCTCAGTCGTGATTACCCGCTGAATTTAAGCATATAATTANCGGA</w:t>
      </w:r>
    </w:p>
    <w:p w14:paraId="1D634F3B" w14:textId="77777777" w:rsidR="005C4BFC" w:rsidRPr="005C4BFC" w:rsidRDefault="005C4BFC" w:rsidP="005C4BFC">
      <w:pPr>
        <w:spacing w:line="276" w:lineRule="auto"/>
        <w:rPr>
          <w:rFonts w:ascii="Andale Mono" w:hAnsi="Andale Mono"/>
        </w:rPr>
      </w:pPr>
    </w:p>
    <w:p w14:paraId="05E3493A" w14:textId="77777777" w:rsidR="005C4BFC" w:rsidRPr="005C4BFC" w:rsidRDefault="005C4BFC" w:rsidP="005C4BFC">
      <w:pPr>
        <w:spacing w:line="276" w:lineRule="auto"/>
        <w:rPr>
          <w:rFonts w:ascii="Andale Mono" w:hAnsi="Andale Mono"/>
        </w:rPr>
      </w:pPr>
      <w:r w:rsidRPr="005C4BFC">
        <w:rPr>
          <w:rFonts w:ascii="Andale Mono" w:hAnsi="Andale Mono"/>
        </w:rPr>
        <w:lastRenderedPageBreak/>
        <w:t>&gt;ant-Nnud-6.392.1_NC5</w:t>
      </w:r>
    </w:p>
    <w:p w14:paraId="7B7CF1C9" w14:textId="77777777" w:rsidR="005C4BFC" w:rsidRPr="005C4BFC" w:rsidRDefault="005C4BFC" w:rsidP="005C4BFC">
      <w:pPr>
        <w:spacing w:line="276" w:lineRule="auto"/>
        <w:rPr>
          <w:rFonts w:ascii="Andale Mono" w:hAnsi="Andale Mono"/>
        </w:rPr>
      </w:pPr>
      <w:r w:rsidRPr="005C4BFC">
        <w:rPr>
          <w:rFonts w:ascii="Andale Mono" w:hAnsi="Andale Mono"/>
        </w:rPr>
        <w:t>TCTCCCANCGTGCATACCATCCATTTGCATGTTGTTGTGAGCCGCATAGAAACTCATACACGCGTGGTGGCAGCCGTCTGCTGTGCTTTATCGTGCAGACAATGGCTTATGAGTGGCTGTGTGATTGTTGAACAACGGTGACCAATTTGGCGTCTACGCCGTATCTAGCTTCCGCCTGGACCGTCGGTAGCGATGAAAGATGCGGAGGAAGTTCCTCTGTTTTGGTTTCAACGCTAACGCAGAGTTGAGCAGACTTAATGAGCCACGCTTGGTGGCCGCCAAAACCCAAAACACAACCAGTCTATTTTAACGTTTGTTGATATGTTAATGTACAAATCTTGGCGGTGGATCACTCGGTTCGTGGATCGATGAAGAACGCAGCCAGCTGCGATAAATAGTGCGAATTGCAGACACATTGAGCACTAAGAATTCGAACGCACATTGCGCTATCGGGTTCATTCCCGATGGCACGTCTGGCTGAGGGTCGAATTGTAGTAAACTGTCTTCAAGTACTTTTTATGGTCGTGAAGTATTCGGCAAGCAGTTGTCGGATAGTTGTTTTTGTTGATCGTCCGTTCGTTCGGTCGGTCCAGAGCAATATTCTGAGGCTCCTTGCTTAGTTGCGTTTTGGTAGACGTTAACACCCGAACAATATGTGGTGGTGATATTGNTGATGNCGAGAATCATGCCGCTTCAATGGGGCAGCAACCAGCATACGCTAATGACAGTTGGTTGATTGAAGCCAGGNCAACGGAGTGATGTGTGKCGATCATTTARCGTTTGKATTTGACCTCAGCTCAGNCGYGATTACCCGCTGAATTC</w:t>
      </w:r>
    </w:p>
    <w:p w14:paraId="0354A34F" w14:textId="77777777" w:rsidR="005C4BFC" w:rsidRPr="005C4BFC" w:rsidRDefault="005C4BFC" w:rsidP="005C4BFC">
      <w:pPr>
        <w:spacing w:line="276" w:lineRule="auto"/>
        <w:rPr>
          <w:rFonts w:ascii="Andale Mono" w:hAnsi="Andale Mono"/>
        </w:rPr>
      </w:pPr>
    </w:p>
    <w:p w14:paraId="6109C7C4" w14:textId="77777777" w:rsidR="005C4BFC" w:rsidRPr="005C4BFC" w:rsidRDefault="005C4BFC" w:rsidP="005C4BFC">
      <w:pPr>
        <w:spacing w:line="276" w:lineRule="auto"/>
        <w:rPr>
          <w:rFonts w:ascii="Andale Mono" w:hAnsi="Andale Mono"/>
        </w:rPr>
      </w:pPr>
      <w:r w:rsidRPr="005C4BFC">
        <w:rPr>
          <w:rFonts w:ascii="Andale Mono" w:hAnsi="Andale Mono"/>
        </w:rPr>
        <w:t>&gt;ant-Nnud-6.394.1_NC5</w:t>
      </w:r>
    </w:p>
    <w:p w14:paraId="4F41A1A4" w14:textId="77777777" w:rsidR="005C4BFC" w:rsidRPr="005C4BFC" w:rsidRDefault="005C4BFC" w:rsidP="005C4BFC">
      <w:pPr>
        <w:spacing w:line="276" w:lineRule="auto"/>
        <w:rPr>
          <w:rFonts w:ascii="Andale Mono" w:hAnsi="Andale Mono"/>
        </w:rPr>
      </w:pPr>
      <w:r w:rsidRPr="005C4BFC">
        <w:rPr>
          <w:rFonts w:ascii="Andale Mono" w:hAnsi="Andale Mono"/>
        </w:rPr>
        <w:t>TNNNTNTGCGCGTAATCGTGAGCCATGCAGCAAGCCATACACATGTGGTGGCAGCCGTCAGCTGTTTTGTGGCAGACAATGGCTTTGGCTTGCTGTGTGTGTTGAGGGGAAGTGAGTGACCCGATATGCTTCAAAGGCGGGTCGATTGCGCTCATTTTCTCGTTATTCGTAAAAACGGTATCCACTTTGGCGTCTACGCCGTACCTAGCTACTGCCTGGACCGTCGGTAGCGATGAAAGGTGCGGAGAAAGTTCCTCATTTTGAGTTGAGCAGACTTAATGAGCCCGGCAAGAGGGCCGCCAAAACCAAAACACAACCATTTCTTTATTTTTAATAGTTGATCGGTGAATCGGGGTGTTCGTTATGTGGCAACATGTGGTTGTCGCTGCGGATGTCTTGGTGAATCGTTAACTACAAATCTTGGCGGTGGATCACTCGGTTCGTGGATCGATGAAGAACGCAGCCAGCTGCGATAAATAGTGCGAATTGCAGACACATTGAGCACTAAAATTTCGAACGCACATTGCGCCATCGGGTTCATTCCCGCTGGCACGTCTGGCTGAGGGTCGAAATGTTCGACACTATCCGCACAATACTTCCTGTGAGCAGGGAAGTGTGTGGTGCATTCGGCAAGCAGTGATTCTTGAGCATTGCTCTCGAAAGCGCTCCTTGCTTAGACGGAACGGTAAATAATTGCTAAATTTTACTCGGTAAGGTGCAATTATAGCCGCGAATATGTTGCTTCTCGATGCGGCTTCCAGTATTTGTTGATTGYCGATAGCGACTGKAAGTATGGCATCKSATGCCTGATAMAK</w:t>
      </w:r>
    </w:p>
    <w:p w14:paraId="23E2EF97" w14:textId="77777777" w:rsidR="005C4BFC" w:rsidRPr="005C4BFC" w:rsidRDefault="005C4BFC" w:rsidP="005C4BFC">
      <w:pPr>
        <w:spacing w:line="276" w:lineRule="auto"/>
        <w:rPr>
          <w:rFonts w:ascii="Andale Mono" w:hAnsi="Andale Mono"/>
        </w:rPr>
      </w:pPr>
    </w:p>
    <w:p w14:paraId="540E339E" w14:textId="77777777" w:rsidR="005C4BFC" w:rsidRPr="005C4BFC" w:rsidRDefault="005C4BFC" w:rsidP="005C4BFC">
      <w:pPr>
        <w:spacing w:line="276" w:lineRule="auto"/>
        <w:rPr>
          <w:rFonts w:ascii="Andale Mono" w:hAnsi="Andale Mono"/>
        </w:rPr>
      </w:pPr>
      <w:r w:rsidRPr="005C4BFC">
        <w:rPr>
          <w:rFonts w:ascii="Andale Mono" w:hAnsi="Andale Mono"/>
        </w:rPr>
        <w:t>&gt;ant-Nnud-8.401.1_NC5</w:t>
      </w:r>
    </w:p>
    <w:p w14:paraId="3FDF2457" w14:textId="77777777" w:rsidR="005C4BFC" w:rsidRPr="005C4BFC" w:rsidRDefault="005C4BFC" w:rsidP="005C4BFC">
      <w:pPr>
        <w:spacing w:line="276" w:lineRule="auto"/>
        <w:rPr>
          <w:rFonts w:ascii="Andale Mono" w:hAnsi="Andale Mono"/>
        </w:rPr>
      </w:pPr>
      <w:r w:rsidRPr="005C4BFC">
        <w:rPr>
          <w:rFonts w:ascii="Andale Mono" w:hAnsi="Andale Mono"/>
        </w:rPr>
        <w:t>YATACACGCGTGGTGGCAGCCGTCTGCTGTGCTTTATCGTGCAGACAATGGCTTATGAGTGGCTGTGTGATTGTTGAACAACGGTGACCAATTTGGCGTCTACGCCGTATCTAGCTTCCGCCTGGACCGTCGGTAGCGATGAAAGATGCGGAGGAAGTTCCTCTGTTTTGGTTTCAACGCTAACGCAGAGTTGAGCAGACTTAATGAGCCACGCTTGGTGGCCGCCAAAACCCAAAACACAACCAGTCTATTTTAACGTTTGTTGATATGTTAATGTACAAATCTTGGCGGTGGATCACTCGGTTCGTGGATCGATGAAGAACGCAGCCAGCTGCGATAAATAGTGCGAATTGCAGACACATTGAGCACTAAGAATTCGAACGCACATTGCGCTATCGGGTTCATTCCCGATGGCACGTCTGGCTGAGGGTCGAATTGTAGTAAACTGTCTTCAAGTACTTTTTATGGTCGTGAAGTATTCGGCAAGCAGTTGTCGGATAGTTGTTTTTGTTGATCGTCCGTTCGTTCGGTCGGTCCAGAGCAATATTCTGAGGCTCCTTGCTTAGTTGCGTTTTGGTAGACGTTAACACCCGAACAATATGTGGTGGTGATATTGGTGATGGCGAGAAT</w:t>
      </w:r>
      <w:r w:rsidRPr="005C4BFC">
        <w:rPr>
          <w:rFonts w:ascii="Andale Mono" w:hAnsi="Andale Mono"/>
        </w:rPr>
        <w:lastRenderedPageBreak/>
        <w:t>CATGCCGCTTCAATGGGGCAGCAACCAGCATACGCTAATGACAGTTGGTTGATTGAAGCCAGGGCAACGGAGTGATGTGTGGCGATCATTTAACGTTTGTATTTGACCTCAGCTCAGTCGTGATTACCCGCTGAATTTAAGCATATAATTAAGCGGAGGAAAANAAAAC</w:t>
      </w:r>
    </w:p>
    <w:p w14:paraId="4F316FBA" w14:textId="77777777" w:rsidR="005C4BFC" w:rsidRPr="005C4BFC" w:rsidRDefault="005C4BFC" w:rsidP="005C4BFC">
      <w:pPr>
        <w:spacing w:line="276" w:lineRule="auto"/>
        <w:rPr>
          <w:rFonts w:ascii="Andale Mono" w:hAnsi="Andale Mono"/>
        </w:rPr>
      </w:pPr>
    </w:p>
    <w:p w14:paraId="0D20C984" w14:textId="77777777" w:rsidR="005C4BFC" w:rsidRPr="005C4BFC" w:rsidRDefault="005C4BFC" w:rsidP="005C4BFC">
      <w:pPr>
        <w:spacing w:line="276" w:lineRule="auto"/>
        <w:rPr>
          <w:rFonts w:ascii="Andale Mono" w:hAnsi="Andale Mono"/>
        </w:rPr>
      </w:pPr>
      <w:r w:rsidRPr="005C4BFC">
        <w:rPr>
          <w:rFonts w:ascii="Andale Mono" w:hAnsi="Andale Mono"/>
        </w:rPr>
        <w:t>&gt;ant-Nnud-9.408.1_93</w:t>
      </w:r>
    </w:p>
    <w:p w14:paraId="1C8023DB" w14:textId="45A1A75A" w:rsidR="005C4BFC" w:rsidRDefault="005C4BFC" w:rsidP="005C4BFC">
      <w:pPr>
        <w:spacing w:line="276" w:lineRule="auto"/>
        <w:rPr>
          <w:rFonts w:ascii="Andale Mono" w:hAnsi="Andale Mono"/>
        </w:rPr>
      </w:pPr>
      <w:r w:rsidRPr="005C4BFC">
        <w:rPr>
          <w:rFonts w:ascii="Andale Mono" w:hAnsi="Andale Mono"/>
        </w:rPr>
        <w:t>TTTACTGGACGAGCGCATCTATTAGGTTAAAACCAATCGGGCTTTGCTCGTCAATTGGTGACTCTGAATAGCTATGGCTGATCGCATGGTCTTGTACCGGCGACATGTCTATCAAGTGTCTGCCTTATCAACTTTCGATGGTAGTTTATGTGCCTACCATGGTTGTAACGGGTAACGGAGAATAARGGTTCGACTCCGGAGAGGGAGCCTGAGAAACGGCTACCACATCCAAGGAAGGCRGCARGCGCGCAAATTACCCACTCTCGGCATGAGGAGGTAGTGACGAAAAATAACGAGACCGTTCTCTTCGAGGCCGGTTATCGGAATGGGTACAATTTAAACCCGTTAACGAGGATCTATGAGAGGGCAAGTCTGGTGCCAGCAGCCGCGGTAATTCCAGCTCTCAAAGTGTATATCGKCATTGCTGCGGKTAAAAAGCTCGTAGTTGGATCTGCGCCTCAGGACCTGGTCCGTCTTTTGGACGAGAACTGGGATCCTAGGCKAGTACTGTCGGTTTTCCCTGCGTTGCCTTCATCGGTCGCGCAGGGTGGCCGGYGAGTTTACCTTGAAAAAATTAGAGTGCTCAACGCGGTCTGACGCCTGAATACTCGTGCATGGAATAATGARATAGGATCTCGGTTCTATTTTGTTGGTTTTCTGATCTGAGATAATGGTTAAGAGGGACGKACGGKTAAGAGGGACGKACG</w:t>
      </w:r>
    </w:p>
    <w:p w14:paraId="659E08E0" w14:textId="3697FF39" w:rsidR="005C4BFC" w:rsidRDefault="005C4BFC" w:rsidP="005C4BFC">
      <w:pPr>
        <w:spacing w:line="276" w:lineRule="auto"/>
        <w:rPr>
          <w:rFonts w:ascii="Andale Mono" w:hAnsi="Andale Mono"/>
        </w:rPr>
      </w:pPr>
    </w:p>
    <w:p w14:paraId="20D2D56A" w14:textId="77777777" w:rsidR="005C4BFC" w:rsidRPr="005C4BFC" w:rsidRDefault="005C4BFC" w:rsidP="005C4BFC">
      <w:pPr>
        <w:spacing w:line="276" w:lineRule="auto"/>
        <w:rPr>
          <w:rFonts w:ascii="Andale Mono" w:hAnsi="Andale Mono"/>
        </w:rPr>
      </w:pPr>
      <w:r w:rsidRPr="005C4BFC">
        <w:rPr>
          <w:rFonts w:ascii="Andale Mono" w:hAnsi="Andale Mono"/>
        </w:rPr>
        <w:t>&gt;ant-Lsqu-1.1.1_NC5</w:t>
      </w:r>
    </w:p>
    <w:p w14:paraId="5351FABB" w14:textId="77777777" w:rsidR="005C4BFC" w:rsidRPr="005C4BFC" w:rsidRDefault="005C4BFC" w:rsidP="005C4BFC">
      <w:pPr>
        <w:spacing w:line="276" w:lineRule="auto"/>
        <w:rPr>
          <w:rFonts w:ascii="Andale Mono" w:hAnsi="Andale Mono"/>
        </w:rPr>
      </w:pPr>
      <w:r w:rsidRPr="005C4BFC">
        <w:rPr>
          <w:rFonts w:ascii="Andale Mono" w:hAnsi="Andale Mono"/>
        </w:rPr>
        <w:t>NGTCTCCCAACGTGCATACCATCCATTTGCATGTTGTTGTGAGCCGCATAGAAACTCATACACGCGTGGTGGCAGCCGTCTGCTGTGCTTTATCGTGCAGACAATGGCTTATGAGTGGCTGTGTGATTGTTGAACAACGGTGACCAATTTGGCGTCTACGCCGTATCTAGCTTCCGCCTGGACCGTCGGTAGCGATGAAAGATGCGGAGGAAGTTCCTCTGTTTTGGTTTCAACGCTAACGCAGAGTTGAGCAGACTTAATGAGCCACGCTTGGTGGCCGCCAAAACCCAAAACACAACCAGTCTATTTTAACGTTTGTTAATATGTTAATGTACAAATCTTGGCGGTGGATCACTCGGTTCGTGGATCGATGAAGAACGCAGCCAGCTGCGATAAATAGTGCGAATTGCAGACACATTGAGCACTAAGAATTCGAACGCACATTGCGCTATCGGGTTCATTCCCGATGRCACGTCTGGCTGAGGRTCGAATTGTAGTAAACTGTCTTCAAGTACTTTTTATGRTCGTGAAGTATTCGGCAAGCAGTTGTCGGATAGTTGTTTTTGTTGANNGN</w:t>
      </w:r>
    </w:p>
    <w:p w14:paraId="0B0CACC2" w14:textId="77777777" w:rsidR="005C4BFC" w:rsidRPr="005C4BFC" w:rsidRDefault="005C4BFC" w:rsidP="005C4BFC">
      <w:pPr>
        <w:spacing w:line="276" w:lineRule="auto"/>
        <w:rPr>
          <w:rFonts w:ascii="Andale Mono" w:hAnsi="Andale Mono"/>
        </w:rPr>
      </w:pPr>
    </w:p>
    <w:p w14:paraId="004C3345" w14:textId="77777777" w:rsidR="005C4BFC" w:rsidRPr="005C4BFC" w:rsidRDefault="005C4BFC" w:rsidP="005C4BFC">
      <w:pPr>
        <w:spacing w:line="276" w:lineRule="auto"/>
        <w:rPr>
          <w:rFonts w:ascii="Andale Mono" w:hAnsi="Andale Mono"/>
        </w:rPr>
      </w:pPr>
      <w:r w:rsidRPr="005C4BFC">
        <w:rPr>
          <w:rFonts w:ascii="Andale Mono" w:hAnsi="Andale Mono"/>
        </w:rPr>
        <w:t>&gt;ant-Lsqu-14.131.1_NC5</w:t>
      </w:r>
    </w:p>
    <w:p w14:paraId="065798AA" w14:textId="77777777" w:rsidR="005C4BFC" w:rsidRPr="005C4BFC" w:rsidRDefault="005C4BFC" w:rsidP="005C4BFC">
      <w:pPr>
        <w:spacing w:line="276" w:lineRule="auto"/>
        <w:rPr>
          <w:rFonts w:ascii="Andale Mono" w:hAnsi="Andale Mono"/>
        </w:rPr>
      </w:pPr>
      <w:r w:rsidRPr="005C4BFC">
        <w:rPr>
          <w:rFonts w:ascii="Andale Mono" w:hAnsi="Andale Mono"/>
        </w:rPr>
        <w:t>GNGCCATGCAGCAAGCCATACACATGTGGTGGCAGCCGTCAGCTGTTTTGTGGCAGACAATGGCTTTGGCTTGCTGTGTGTGTTGAGGGGAAGTGAGTGACCCGATATGCTTCAAAGGCGGGTCGATTGCGCTCATTTTCTCGTTATTCGTAAAAACGGTATCCACTTTGGCGTCTACGCCGTACCTAGCTACTGCCTGGACCGTCGGTAGCGATGAAAGGTGCGGAGAAAGTTCCTCATTTTGAGTTGAGCAGACTTAATGAGCCCGGCAAGAGGGCCGCCAAAACCAAAACACAACCATTTCTTTATTTTTAATAGTTGATCGGTGAATCGGGGTGTTCGTTATGTGGCAACATGTGGTTGTCGCTGCGGATGTCTTGGTGAATCGTTAACTACAAATCTTGGCGGTGGATCACTCGGTTCGTGGATCGATGAAGAACGCAGCCAGCTGCGATAAATAGTGCGAATTGCAGACACATTGAGCACTAAAATTTCGAACGCACATTGCGCCATCGGGTTCATTCC</w:t>
      </w:r>
      <w:r w:rsidRPr="005C4BFC">
        <w:rPr>
          <w:rFonts w:ascii="Andale Mono" w:hAnsi="Andale Mono"/>
        </w:rPr>
        <w:lastRenderedPageBreak/>
        <w:t>CGCTGGCACGTCTGGCTGAGGGTCGAAATGTTCGACACTATCCGCACAATACTTCCTGTGAGCAGGGAAGTGTGTGGTGCATTCGGCAAGCAGTGATTCTTGAGCATTGCTCTCGAAAGCGCTCCTTGCTTAGACGGAACGGTAAATAATTGCTAAATTTTACTCGGTAAGGTGCAATTATAGCCGCGAATATGTTGCTTCTCGATGCGGCTTCCAGTATTTGTTGATTGTCGATAGCGACTGGAAGTATGGCATCGGATGCCTGATAGAGTGATATGTCTTGSYTGTTATG</w:t>
      </w:r>
    </w:p>
    <w:p w14:paraId="698866E2" w14:textId="77777777" w:rsidR="005C4BFC" w:rsidRPr="005C4BFC" w:rsidRDefault="005C4BFC" w:rsidP="005C4BFC">
      <w:pPr>
        <w:spacing w:line="276" w:lineRule="auto"/>
        <w:rPr>
          <w:rFonts w:ascii="Andale Mono" w:hAnsi="Andale Mono"/>
        </w:rPr>
      </w:pPr>
    </w:p>
    <w:p w14:paraId="30DFCBFF" w14:textId="77777777" w:rsidR="005C4BFC" w:rsidRPr="005C4BFC" w:rsidRDefault="005C4BFC" w:rsidP="005C4BFC">
      <w:pPr>
        <w:spacing w:line="276" w:lineRule="auto"/>
        <w:rPr>
          <w:rFonts w:ascii="Andale Mono" w:hAnsi="Andale Mono"/>
        </w:rPr>
      </w:pPr>
      <w:r w:rsidRPr="005C4BFC">
        <w:rPr>
          <w:rFonts w:ascii="Andale Mono" w:hAnsi="Andale Mono"/>
        </w:rPr>
        <w:t>&gt;ant-Lsqu-15.143.1_NC5</w:t>
      </w:r>
    </w:p>
    <w:p w14:paraId="14A1CBCF" w14:textId="77777777" w:rsidR="005C4BFC" w:rsidRPr="005C4BFC" w:rsidRDefault="005C4BFC" w:rsidP="005C4BFC">
      <w:pPr>
        <w:spacing w:line="276" w:lineRule="auto"/>
        <w:rPr>
          <w:rFonts w:ascii="Andale Mono" w:hAnsi="Andale Mono"/>
        </w:rPr>
      </w:pPr>
      <w:r w:rsidRPr="005C4BFC">
        <w:rPr>
          <w:rFonts w:ascii="Andale Mono" w:hAnsi="Andale Mono"/>
        </w:rPr>
        <w:t>ATACCNTCCATTTGCATGTTGTTGTGAGCCGCATAGAAACTCATACACGCGTGGTGGCAGCCGTCTGCTGTGCTTTATCGTGCAGACAATGGCTTATGAGTGGCTGTGTGATTGTTGAACAACGGTGACCAATTTGGCGTCTACGCCGTATCTAGCTTCCGCCTGGACCGTCGGTAGCGATGAAAGATGCGGAGGAAGTTCCTCTGTTTTGGTTTCAACGCTAACGCAGAGTTGAGCAGACTTAATGAGCCACGCTTGGTGGCCGCCAAAACCCAAAACACAACCAGTCTATTTTAACGTTTGTTGATATGTTAATGTACAAATCTTGGCGGTGGATCACTCGGTTCGTGGATCGATGAAGAACGCAGCCAGCTGCGATAAATAGTGCGAATTGCAGACACATTGAGCACTAAGAATTCGAACGCACATTGCGCTATCGGGTTCATTCCCGATGGCACGTCTGGCTGAGGGTCGAATTGTAGTAAACTGTCTTCAAGTACTTTTTATGGTCGTGAAGTATTCGGCAAGCAGTTGTCGGATAGTTGTTTTTGTTGATCGTCCGTTCGTTCGGTCGGTCCAGAGCAATATTCTGAGGCTCCTTGCTTAGTTGCGTTTTGGTAGACGTTAACACCCGAACAATATGTGGTGGTGATATTGGTGATGGCGAGAATCATGCCGCTTCAATGGGGCAGCAACCAGCATACGCTAATGACAGTTGGTTGATTGAAGCCAGGRCAACGGAGTGATGTGTGGCGATCATTTAACGTTTGTATTTGACCTCAGCTCAGTCGTGATTACCCGCTGAATTTAAGCATATAATTAAGCGYAGSAAA</w:t>
      </w:r>
    </w:p>
    <w:p w14:paraId="1E147355" w14:textId="77777777" w:rsidR="005C4BFC" w:rsidRPr="005C4BFC" w:rsidRDefault="005C4BFC" w:rsidP="005C4BFC">
      <w:pPr>
        <w:spacing w:line="276" w:lineRule="auto"/>
        <w:rPr>
          <w:rFonts w:ascii="Andale Mono" w:hAnsi="Andale Mono"/>
        </w:rPr>
      </w:pPr>
    </w:p>
    <w:p w14:paraId="11994106" w14:textId="77777777" w:rsidR="005C4BFC" w:rsidRPr="005C4BFC" w:rsidRDefault="005C4BFC" w:rsidP="005C4BFC">
      <w:pPr>
        <w:spacing w:line="276" w:lineRule="auto"/>
        <w:rPr>
          <w:rFonts w:ascii="Andale Mono" w:hAnsi="Andale Mono"/>
        </w:rPr>
      </w:pPr>
      <w:r w:rsidRPr="005C4BFC">
        <w:rPr>
          <w:rFonts w:ascii="Andale Mono" w:hAnsi="Andale Mono"/>
        </w:rPr>
        <w:t>&gt;ant-Lsqu-18.162.1_NC5</w:t>
      </w:r>
    </w:p>
    <w:p w14:paraId="3F603F0C" w14:textId="77777777" w:rsidR="005C4BFC" w:rsidRPr="005C4BFC" w:rsidRDefault="005C4BFC" w:rsidP="005C4BFC">
      <w:pPr>
        <w:spacing w:line="276" w:lineRule="auto"/>
        <w:rPr>
          <w:rFonts w:ascii="Andale Mono" w:hAnsi="Andale Mono"/>
        </w:rPr>
      </w:pPr>
      <w:r w:rsidRPr="005C4BFC">
        <w:rPr>
          <w:rFonts w:ascii="Andale Mono" w:hAnsi="Andale Mono"/>
        </w:rPr>
        <w:t>TGCATACCATCCATTTGCATGTTGTTGTGAGCCGCATAGAAACTCATACACGCGTGGTGGCAGCCGTCTGCTGTGCTTTATCGTGCAGACAATGGCTTATGAGTGGCTGTGTGATTGTTGAACAACGGTGACCAATTTGGCGTCTACGCCGTATCTAGCTTCCGCCTGGACCGTCGGTAGCGATGAAAGATGCGGAGGAAGTTCCTCTGTTTTGGTTTCAACGCTAACGCAGAGTTGAGCAGACTTAATGAGCCACGCTTGGTGGCCGCCAAAACCCAAAACACAACCAGTCTATTTTAACGTTTGTTGATATGTTAATGTACAAATCTTGGCGGTGGATCACTCGGTTCGTGGATCGATGAAGAACGCAGCCAGCTGCGATAAATAGTGCGAATTGCAGACACATTGAGCACTAAGAATTCGAACGCACATTGCGCTATCGGGTTCATTCCCGATGGCACGTCTGGCTGAGGGTCGAATTGTAGTAAACTGTCTTCAAGTACTTTTTATGGTCGTGAAGTATTCGGCAAGCAGTTGTCGGATAGTTGTTTTTGTTGATCGTCCGTTCGTTCGGTCGGTCCAGAGCAATATTCTGAGGCTCCTTGCTTAGTTGCGTTTTGGTAGACGTTAACACCCGAACAATATGTGGTGGTGATATTGKTGATGN</w:t>
      </w:r>
    </w:p>
    <w:p w14:paraId="6A5F8E37" w14:textId="77777777" w:rsidR="005C4BFC" w:rsidRPr="005C4BFC" w:rsidRDefault="005C4BFC" w:rsidP="005C4BFC">
      <w:pPr>
        <w:spacing w:line="276" w:lineRule="auto"/>
        <w:rPr>
          <w:rFonts w:ascii="Andale Mono" w:hAnsi="Andale Mono"/>
        </w:rPr>
      </w:pPr>
    </w:p>
    <w:p w14:paraId="6EDFD288" w14:textId="77777777" w:rsidR="005C4BFC" w:rsidRPr="005C4BFC" w:rsidRDefault="005C4BFC" w:rsidP="005C4BFC">
      <w:pPr>
        <w:spacing w:line="276" w:lineRule="auto"/>
        <w:rPr>
          <w:rFonts w:ascii="Andale Mono" w:hAnsi="Andale Mono"/>
        </w:rPr>
      </w:pPr>
      <w:r w:rsidRPr="005C4BFC">
        <w:rPr>
          <w:rFonts w:ascii="Andale Mono" w:hAnsi="Andale Mono"/>
        </w:rPr>
        <w:t>&gt;ant-Lsqu-20.187.1_NC5</w:t>
      </w:r>
    </w:p>
    <w:p w14:paraId="1B9CA398" w14:textId="77777777" w:rsidR="005C4BFC" w:rsidRPr="005C4BFC" w:rsidRDefault="005C4BFC" w:rsidP="005C4BFC">
      <w:pPr>
        <w:spacing w:line="276" w:lineRule="auto"/>
        <w:rPr>
          <w:rFonts w:ascii="Andale Mono" w:hAnsi="Andale Mono"/>
        </w:rPr>
      </w:pPr>
      <w:r w:rsidRPr="005C4BFC">
        <w:rPr>
          <w:rFonts w:ascii="Andale Mono" w:hAnsi="Andale Mono"/>
        </w:rPr>
        <w:t>GGCAKACAANGGSTTTGGCTTGCTGTGTGTGTTGAGGGGAAGTGAGTGACCCGATATGCTTCAAAGGCGGGTCGATTGCGCTCATTTTCTCGTTATTCGTAAAAACGGTATCCACTTTGGCGTCTACGCCGTACCTAGCTACTGCCTGGACCGTCGGTAGCGATGAAAGGTGCGGAGAAAGTTCCTCATTTTGAGTTGAGCAGACTTAAT</w:t>
      </w:r>
      <w:r w:rsidRPr="005C4BFC">
        <w:rPr>
          <w:rFonts w:ascii="Andale Mono" w:hAnsi="Andale Mono"/>
        </w:rPr>
        <w:lastRenderedPageBreak/>
        <w:t>GAGCCCGGCAAGAGGGCCGCCAAAACCAAAACACAACCATTTCTTTATTTTTAATAGTTGATCGGTGAATCGGGGTGTTCGTTATGTGGCAACATGTGGTTGTCGCTGCGGATGTCTTGGTGAATCGTTAACTACAAATCTTGGCGGTGGATCACTCGGTTCGTGGATCGATGAAGAACGCAGCCAGCTGCGATAAATAGTGCGAATTGCAGACACATTGAGCACTAAAATTTCGAACGCACATTGCGCCATCGGGTTCATTCCCGCTGGCACGTCTGGCTGAGGGTCGAAATGTTCGACACTATCCGCACAATACTTCCTGTGAGCAGGGAAGTGTGTGGTGCATTCGGCAAGCAGTGATTCTTGAGCATTGCTCTCGAAAGCGCTCCTTGCTTAGACGGAACGGTAAATAATTGCTAAATTTTACTCGGTAAGGTGCAATTATAGCCGCGAATATGTTGCTTCTCGATGCGGCTTCCAGTATTTGTTGATTGTCGATAGCGACTGGAAGTATGGCATCGGATGCCTGATAGAGTGATATGTCTTGGTTGTTATGTGTTTTTGACCTCAGCTCAGTCGTGATTACCCGCTGAATTTAAGCATATAATTAAGCGGAGGAAAARRAAACTAAAA</w:t>
      </w:r>
    </w:p>
    <w:p w14:paraId="633CBF2E" w14:textId="77777777" w:rsidR="005C4BFC" w:rsidRPr="005C4BFC" w:rsidRDefault="005C4BFC" w:rsidP="005C4BFC">
      <w:pPr>
        <w:spacing w:line="276" w:lineRule="auto"/>
        <w:rPr>
          <w:rFonts w:ascii="Andale Mono" w:hAnsi="Andale Mono"/>
        </w:rPr>
      </w:pPr>
    </w:p>
    <w:p w14:paraId="2C7F340F" w14:textId="77777777" w:rsidR="005C4BFC" w:rsidRPr="005C4BFC" w:rsidRDefault="005C4BFC" w:rsidP="005C4BFC">
      <w:pPr>
        <w:spacing w:line="276" w:lineRule="auto"/>
        <w:rPr>
          <w:rFonts w:ascii="Andale Mono" w:hAnsi="Andale Mono"/>
        </w:rPr>
      </w:pPr>
      <w:r w:rsidRPr="005C4BFC">
        <w:rPr>
          <w:rFonts w:ascii="Andale Mono" w:hAnsi="Andale Mono"/>
        </w:rPr>
        <w:t>&gt;ant-Lsqu-25.231.1_NC5</w:t>
      </w:r>
    </w:p>
    <w:p w14:paraId="26FCEFF4" w14:textId="77777777" w:rsidR="005C4BFC" w:rsidRPr="005C4BFC" w:rsidRDefault="005C4BFC" w:rsidP="005C4BFC">
      <w:pPr>
        <w:spacing w:line="276" w:lineRule="auto"/>
        <w:rPr>
          <w:rFonts w:ascii="Andale Mono" w:hAnsi="Andale Mono"/>
        </w:rPr>
      </w:pPr>
      <w:r w:rsidRPr="005C4BFC">
        <w:rPr>
          <w:rFonts w:ascii="Andale Mono" w:hAnsi="Andale Mono"/>
        </w:rPr>
        <w:t>NCGTGCATAAATTCCATTTGCGCGTAATCGTGAGCCATGCAGCAAGCCATACACATGTGGTGGCAGCCGTCAGCTGTTTTGTGGCAGACAATGGCTTTGGCTTGCTGTGTGTGTTGAGGGGAAGTGAGTGACCCGATATGCTTCAAAGGCGGGTCGATTGCGCTCATTTTCTCGTTATTCGTAAAAACGGTATCCACTTTGGCGTCTACGCCGTACCTAGCTACTGCCTGGACCGTCGGTAGCGATGAAAGGTGCGGAGAAAGTTCCTCATTTTGAGTTGAGCAGACTTAATGAGCCCGGCAAGAGGGCCGCCAAAACCAAAACACAACCATTTCTTTATTTTTAATAGTTGATCGGTGAATCGGGGTGTTCGTTATGTGGCAACATGTGGTTGTCGCTGCGGATGTCTTGGTGAATCGTTAACTACAAATCTTGGCGGTGGATCACTCGGTTCGTGGATCGATGAAGAACGCAGCCAGCTGCGATAAATAGTGCGAATTGCAGACACATTGAGCACTAAAATTTCGAACGCACATTGCGCCATCGGGTTCATTCCCGCTGGCACGTCTGGCTGAGGGTCGAAATGTTCGACACTATCCGCACAATACTTCCTGTGAGCAGGGAAGTGTGTGGTGCATTCGGCAAGCAGTGATTCTTGAGCATTGCTCTCGAAAGCGCTCCTTGCTTAGACGGAACGGTAAATAATTGCTAAATTTTACTCGGTAAGGTGCAATTATAGCCGCGAATATGTTGCTTCTCGATGCGGCTTCCAGTATTTGTTGATTGTCGATAGCGACTGGAAGTATGGCATCGGATGCCTGATAGAGTGATATGTCTTGTYTGYTATG</w:t>
      </w:r>
    </w:p>
    <w:p w14:paraId="508E2893" w14:textId="77777777" w:rsidR="005C4BFC" w:rsidRPr="005C4BFC" w:rsidRDefault="005C4BFC" w:rsidP="005C4BFC">
      <w:pPr>
        <w:spacing w:line="276" w:lineRule="auto"/>
        <w:rPr>
          <w:rFonts w:ascii="Andale Mono" w:hAnsi="Andale Mono"/>
        </w:rPr>
      </w:pPr>
    </w:p>
    <w:p w14:paraId="78B76D6F" w14:textId="77777777" w:rsidR="005C4BFC" w:rsidRPr="005C4BFC" w:rsidRDefault="005C4BFC" w:rsidP="005C4BFC">
      <w:pPr>
        <w:spacing w:line="276" w:lineRule="auto"/>
        <w:rPr>
          <w:rFonts w:ascii="Andale Mono" w:hAnsi="Andale Mono"/>
        </w:rPr>
      </w:pPr>
      <w:r w:rsidRPr="005C4BFC">
        <w:rPr>
          <w:rFonts w:ascii="Andale Mono" w:hAnsi="Andale Mono"/>
        </w:rPr>
        <w:t>&gt;ant-Lsqu-26.235.1_NC5</w:t>
      </w:r>
    </w:p>
    <w:p w14:paraId="2FEE39F4" w14:textId="77777777" w:rsidR="005C4BFC" w:rsidRPr="005C4BFC" w:rsidRDefault="005C4BFC" w:rsidP="005C4BFC">
      <w:pPr>
        <w:spacing w:line="276" w:lineRule="auto"/>
        <w:rPr>
          <w:rFonts w:ascii="Andale Mono" w:hAnsi="Andale Mono"/>
        </w:rPr>
      </w:pPr>
      <w:r w:rsidRPr="005C4BFC">
        <w:rPr>
          <w:rFonts w:ascii="Andale Mono" w:hAnsi="Andale Mono"/>
        </w:rPr>
        <w:t>CGTGCATAAATTCCATTTGCGCGTAATCGTGAGCCATGCAGCAAGCCATACACATGTGGTGGCAGCCGTCAGCTGTTTTGTGGCAGACAATGGCTTTGGCTTGCTGTGTGTGTTGAGGGGAAGTGAGTGACCCGATATGCTTCAAAGGCGGGTCGATTGCGCTCATTTTCTCGTTATTCGTAAAAACGGTATCCACTTTGGCGTCTACGCCGTACCTAGCTACTGCCTGGACCGTCGGTAGCGATGAAAGGTGCGGAGAAAGTTCCTCATTTTGAGTTGAGCAGACTTAATGAGCCCGGCAAGAGGGCCGCCAAAACCAAAACACAACCATTTCTTTATTTTTAATAGTTGATCGGTGAATCGGGGTGTTCGT</w:t>
      </w:r>
    </w:p>
    <w:p w14:paraId="61321E94" w14:textId="77777777" w:rsidR="005C4BFC" w:rsidRPr="005C4BFC" w:rsidRDefault="005C4BFC" w:rsidP="005C4BFC">
      <w:pPr>
        <w:spacing w:line="276" w:lineRule="auto"/>
        <w:rPr>
          <w:rFonts w:ascii="Andale Mono" w:hAnsi="Andale Mono"/>
        </w:rPr>
      </w:pPr>
    </w:p>
    <w:p w14:paraId="5ACC04E8" w14:textId="77777777" w:rsidR="005C4BFC" w:rsidRPr="005C4BFC" w:rsidRDefault="005C4BFC" w:rsidP="005C4BFC">
      <w:pPr>
        <w:spacing w:line="276" w:lineRule="auto"/>
        <w:rPr>
          <w:rFonts w:ascii="Andale Mono" w:hAnsi="Andale Mono"/>
        </w:rPr>
      </w:pPr>
      <w:r w:rsidRPr="005C4BFC">
        <w:rPr>
          <w:rFonts w:ascii="Andale Mono" w:hAnsi="Andale Mono"/>
        </w:rPr>
        <w:t>&gt;ant-Lsqu.28.245.1_NC5</w:t>
      </w:r>
    </w:p>
    <w:p w14:paraId="5FE51CC2" w14:textId="77777777" w:rsidR="005C4BFC" w:rsidRPr="005C4BFC" w:rsidRDefault="005C4BFC" w:rsidP="005C4BFC">
      <w:pPr>
        <w:spacing w:line="276" w:lineRule="auto"/>
        <w:rPr>
          <w:rFonts w:ascii="Andale Mono" w:hAnsi="Andale Mono"/>
        </w:rPr>
      </w:pPr>
      <w:r w:rsidRPr="005C4BFC">
        <w:rPr>
          <w:rFonts w:ascii="Andale Mono" w:hAnsi="Andale Mono"/>
        </w:rPr>
        <w:lastRenderedPageBreak/>
        <w:t>NTCTCCCANCGTGCATACCATCCATTTGCATGTTGTTGTGAGCCGCATAGAAACTCATACACGCGTGGTGGCAGCCGTCTGCTGTGCTTTATCGTGCAGACAATGGCTTATGAGTGGCTGTGTGATTGTTGAACAACGGTGACCAATTTGGCGTCTACGCCGTATCTAGCTTCCGCCTGGACCGTCGGTAGCGATGAAAGATGCGGAGGAAGTTCCTCTGTTTTGGTTTCAACGCTAACGCAGAGTTGAGCAGACTTAATGAGCCACGCTTGGTGGCCGCCAAAACCCAAAACACAACCAGTCTATTTTAACGTTTGTTGATATGTTAATGTACAAATCTTGGCGGTGGATCACTCGGTTCGTGGATCGATGAAGAACGCAGCCAGCTGCGATAAATAGTGCGAATTGCAGACACATTGAGCACTAAGAATTCGAACGCACATTGCGCTATCGGGTTCATTCCCGATGGCACGTCTGGCTGAGGGTCGAATTGTAGTAAACTGTCTTCAAGTACTTTTTATGGTCGTGAAGTATTCGGCAAGCAGTTGTCGGATAGTTGTTTTTGTTGATCGTCCGTTCGTTCGGTCGGTCCAGAGCAATATTCTGAGGCTCCTTGCTTAGTTGCGTTTTGGTAGACGTTAACACCCGAACAATATGTGGTGGTGATATTGGTGATGGCGAGAATCATGCCGCTTCAATGGGGCAGCAACCAGCATACGCTAATGACAGTTGGTTGATTGAAGCCAGGGCAACGGAGTGATGTGTGGCGATCATTTAACGTTTGTATTTGACCTCAGCTCAGTCGTGATTACCCGCTGAATTTAAGCATATAATTAAGCGGAGGAAANNRAAACTAAAA</w:t>
      </w:r>
    </w:p>
    <w:p w14:paraId="738D2E91" w14:textId="77777777" w:rsidR="005C4BFC" w:rsidRPr="005C4BFC" w:rsidRDefault="005C4BFC" w:rsidP="005C4BFC">
      <w:pPr>
        <w:spacing w:line="276" w:lineRule="auto"/>
        <w:rPr>
          <w:rFonts w:ascii="Andale Mono" w:hAnsi="Andale Mono"/>
        </w:rPr>
      </w:pPr>
    </w:p>
    <w:p w14:paraId="0A4066B1" w14:textId="77777777" w:rsidR="005C4BFC" w:rsidRPr="005C4BFC" w:rsidRDefault="005C4BFC" w:rsidP="005C4BFC">
      <w:pPr>
        <w:spacing w:line="276" w:lineRule="auto"/>
        <w:rPr>
          <w:rFonts w:ascii="Andale Mono" w:hAnsi="Andale Mono"/>
        </w:rPr>
      </w:pPr>
      <w:r w:rsidRPr="005C4BFC">
        <w:rPr>
          <w:rFonts w:ascii="Andale Mono" w:hAnsi="Andale Mono"/>
        </w:rPr>
        <w:t>&gt;ant-Lsqu-31.266.1_NC5</w:t>
      </w:r>
    </w:p>
    <w:p w14:paraId="63B04B12" w14:textId="77777777" w:rsidR="005C4BFC" w:rsidRPr="005C4BFC" w:rsidRDefault="005C4BFC" w:rsidP="005C4BFC">
      <w:pPr>
        <w:spacing w:line="276" w:lineRule="auto"/>
        <w:rPr>
          <w:rFonts w:ascii="Andale Mono" w:hAnsi="Andale Mono"/>
        </w:rPr>
      </w:pPr>
      <w:r w:rsidRPr="005C4BFC">
        <w:rPr>
          <w:rFonts w:ascii="Andale Mono" w:hAnsi="Andale Mono"/>
        </w:rPr>
        <w:t>CCANCGTGCATACCATCCATTTGCATGTTGTTGTGAGCCGCATAGAAACTCATACACGCGTGGTGGCAGCCGTCTGCTGTGCTTTATCGTGCAGACAATGGCTTATGAGTGGCTGTGTGATTGTTGAACAACGGTGACCAATTTGGCGTCTACGCCGTATCTAGCTTCCGCCTGGACCGTCGGTAGCGATGAAAGATGCGGAGGAAGTTCCTCTGTTTTGGTTTCAACGCTAACGCAGAGTTGAGCAGACTTAATGAGCCACGCTTGGTGGCCGCCAAAACCCAAAACACAACCAGTCTATTTTAACGTTTGTTGATATGTTAATGTACAAATCTTGGCGGTGGATCACTCGGTTCGTGGATCGATGAAGAACGCAGCCAGCTGCGATAAATAGTGCGAATTGCAGACACATTGAGCACTAAGAATTCGAACGCACATTGCGCTATCGGGTTCATTCCCGATGGCACGTCTGGCTGAGGGTCGAATTGTAGTAAACTGTCTTCAAGTACTTTTTATGGTCGTGAAGTATTCGGCAAGCAGTTGTCGGATAGTTGTTTTTGTTGATCGTCCGTTCGTTCGGTCGGTCCAGAGCAATATTCTGAGGCTCCTTGCTTAGTTGCGTTTTGGTAGACGTTAACACCCGAACAATATGTGGTGGTGATATTGGTGATGGCGAGAATCATGCCGCTTCAATGGGGCAGCAACCAGCATACGCTAATGACAGTTGGTTGATTGAAGCCAGGGCAACGGAGTGATGTGTGGCGATCATTTAACGTTTGTATTTGACCTCAGCTCAGTCGTGATTACCCGCTGAATTTAAGCATATAATTAAGCGGAGGAAAAGAAAACTAAAN</w:t>
      </w:r>
    </w:p>
    <w:p w14:paraId="7D3CE945" w14:textId="77777777" w:rsidR="005C4BFC" w:rsidRPr="005C4BFC" w:rsidRDefault="005C4BFC" w:rsidP="005C4BFC">
      <w:pPr>
        <w:spacing w:line="276" w:lineRule="auto"/>
        <w:rPr>
          <w:rFonts w:ascii="Andale Mono" w:hAnsi="Andale Mono"/>
        </w:rPr>
      </w:pPr>
    </w:p>
    <w:p w14:paraId="24CE0650" w14:textId="77777777" w:rsidR="005C4BFC" w:rsidRPr="005C4BFC" w:rsidRDefault="005C4BFC" w:rsidP="005C4BFC">
      <w:pPr>
        <w:spacing w:line="276" w:lineRule="auto"/>
        <w:rPr>
          <w:rFonts w:ascii="Andale Mono" w:hAnsi="Andale Mono"/>
        </w:rPr>
      </w:pPr>
      <w:r w:rsidRPr="005C4BFC">
        <w:rPr>
          <w:rFonts w:ascii="Andale Mono" w:hAnsi="Andale Mono"/>
        </w:rPr>
        <w:t>&gt;ant-Lsqu-35.281.1_NC5</w:t>
      </w:r>
    </w:p>
    <w:p w14:paraId="0ED4E37D" w14:textId="77777777" w:rsidR="005C4BFC" w:rsidRPr="005C4BFC" w:rsidRDefault="005C4BFC" w:rsidP="005C4BFC">
      <w:pPr>
        <w:spacing w:line="276" w:lineRule="auto"/>
        <w:rPr>
          <w:rFonts w:ascii="Andale Mono" w:hAnsi="Andale Mono"/>
        </w:rPr>
      </w:pPr>
      <w:r w:rsidRPr="005C4BFC">
        <w:rPr>
          <w:rFonts w:ascii="Andale Mono" w:hAnsi="Andale Mono"/>
        </w:rPr>
        <w:t>ANNNCTCCCACGTGCATACCATCCATTTGCATGTTGTTGTGAGCCGCATAGAAACTCATACACGCGTGGTGGCAGCCGTCTGCTGTGCTTTATCGTGCAGACAATGGCTTATGAGTGGCTGTGTGATTGTTGAACAACGGTGACCAATTTGGCGTCTACGCCGTATCTAGCTTCCGCCTGGACCGTCGGTAGCGATGAAAGATGCGGAGGAAGTTCCTCTGTTTTGGTTTCAACGCTAACGCAGAGTTGAGCAGACTTAATGAGCCACGCTTGGTGGCCGCCAAAACCCAAAACACAACCAGTCTATTTTAACGTTTGTTGATATGTTAATGTACAAATCTTGGCGGTGGATCACTCGGTTCGTGGATCGATGAAGAACGCAGCCAGCTGCGATAAATAGTGCGAATTGCAGACACATTGAGCACTAAGAATTCGAACGCACATTGCGCTATCGGGTTCATTCCCGATGGCACGTCTGGCTGAGGGTCGAATTGTAGTAAACTGTCTTCAAGTACTTTTTATGGTCGTGAAGTATTCGGCAAGCAGTTGTCGGATAGTTGTTTTTGTTGATCGTCCGTTCGTTCGGTCGGTCCAGAGCAATATTCTGAGGCTCCTTGCTTAGTTGCGTTT</w:t>
      </w:r>
      <w:r w:rsidRPr="005C4BFC">
        <w:rPr>
          <w:rFonts w:ascii="Andale Mono" w:hAnsi="Andale Mono"/>
        </w:rPr>
        <w:lastRenderedPageBreak/>
        <w:t>TGGTAGACGTTAACACCCGAACAATATGTGGTGGTGATATTGGTGATGGCGAGAATCATGCCGCTTCAATGGGGCAGCAACCAGCATACGCTAATGACAGTTGGTTGATTGAAGCCAGGGCAACGGAGTGATGTGTGGCGATCATTTAACGTTTGTATTTGACCTCAGCTCAGTCGTGATTACCCGCTGAATTTAAGCATATAATAAGCGAGAAAAAAAAAAA</w:t>
      </w:r>
    </w:p>
    <w:p w14:paraId="1827DD46" w14:textId="77777777" w:rsidR="005C4BFC" w:rsidRPr="005C4BFC" w:rsidRDefault="005C4BFC" w:rsidP="005C4BFC">
      <w:pPr>
        <w:spacing w:line="276" w:lineRule="auto"/>
        <w:rPr>
          <w:rFonts w:ascii="Andale Mono" w:hAnsi="Andale Mono"/>
        </w:rPr>
      </w:pPr>
    </w:p>
    <w:p w14:paraId="4C607602" w14:textId="77777777" w:rsidR="005C4BFC" w:rsidRPr="005C4BFC" w:rsidRDefault="005C4BFC" w:rsidP="005C4BFC">
      <w:pPr>
        <w:spacing w:line="276" w:lineRule="auto"/>
        <w:rPr>
          <w:rFonts w:ascii="Andale Mono" w:hAnsi="Andale Mono"/>
        </w:rPr>
      </w:pPr>
      <w:r w:rsidRPr="005C4BFC">
        <w:rPr>
          <w:rFonts w:ascii="Andale Mono" w:hAnsi="Andale Mono"/>
        </w:rPr>
        <w:t>&gt;ant-Lsqu-37.287.1_NC5</w:t>
      </w:r>
    </w:p>
    <w:p w14:paraId="2B9C11AE" w14:textId="77777777" w:rsidR="005C4BFC" w:rsidRPr="005C4BFC" w:rsidRDefault="005C4BFC" w:rsidP="005C4BFC">
      <w:pPr>
        <w:spacing w:line="276" w:lineRule="auto"/>
        <w:rPr>
          <w:rFonts w:ascii="Andale Mono" w:hAnsi="Andale Mono"/>
        </w:rPr>
      </w:pPr>
      <w:r w:rsidRPr="005C4BFC">
        <w:rPr>
          <w:rFonts w:ascii="Andale Mono" w:hAnsi="Andale Mono"/>
        </w:rPr>
        <w:t>ATACCATCCATTTGCATGTTGTTGTGAGCCGCATAGAAACTCATACACGCGTGGTGGCAGCCGTCTGCTGTGCTTTATCGTGCAGACAATGGCTTATGAGTGGCTGTGTGATTGTTGAACAACGGTGACCAATTTGGCGTCTACGCCGTATCTAGCTTCCGCCTGGACCGTCGGTAGCGATGAAAGATGCGGAGGAAGTTCCTCTGTTTTGGTTTCAACGCTAACGCAGAGTTGAGCAGACTTAATGAGCCACGCTTGGTGGCCGCCAAAACCCAAAACACAACCNGTCTATTTTAACGTTTGTTGATATGTTAATGTA</w:t>
      </w:r>
    </w:p>
    <w:p w14:paraId="1D5F09B8" w14:textId="77777777" w:rsidR="005C4BFC" w:rsidRPr="005C4BFC" w:rsidRDefault="005C4BFC" w:rsidP="005C4BFC">
      <w:pPr>
        <w:spacing w:line="276" w:lineRule="auto"/>
        <w:rPr>
          <w:rFonts w:ascii="Andale Mono" w:hAnsi="Andale Mono"/>
        </w:rPr>
      </w:pPr>
    </w:p>
    <w:p w14:paraId="62049296" w14:textId="77777777" w:rsidR="005C4BFC" w:rsidRPr="005C4BFC" w:rsidRDefault="005C4BFC" w:rsidP="005C4BFC">
      <w:pPr>
        <w:spacing w:line="276" w:lineRule="auto"/>
        <w:rPr>
          <w:rFonts w:ascii="Andale Mono" w:hAnsi="Andale Mono"/>
        </w:rPr>
      </w:pPr>
      <w:r w:rsidRPr="005C4BFC">
        <w:rPr>
          <w:rFonts w:ascii="Andale Mono" w:hAnsi="Andale Mono"/>
        </w:rPr>
        <w:t>&gt;ant-Lsqu-39.302.1_NC5</w:t>
      </w:r>
    </w:p>
    <w:p w14:paraId="64786DEA" w14:textId="77777777" w:rsidR="005C4BFC" w:rsidRPr="005C4BFC" w:rsidRDefault="005C4BFC" w:rsidP="005C4BFC">
      <w:pPr>
        <w:spacing w:line="276" w:lineRule="auto"/>
        <w:rPr>
          <w:rFonts w:ascii="Andale Mono" w:hAnsi="Andale Mono"/>
        </w:rPr>
      </w:pPr>
      <w:r w:rsidRPr="005C4BFC">
        <w:rPr>
          <w:rFonts w:ascii="Andale Mono" w:hAnsi="Andale Mono"/>
        </w:rPr>
        <w:t>NNTNTGCGCGTAATCGTGAGCCATGCAGCAAGCCATACACATGTGGTGGCAGCCGTCAGCTGTTTCGTGGCAGACAATGGCTTTGGCTTGCTGTGTGTGTTGAGGGGAAGTGAGTGACCCGATATGCTTCAAAGGCGGGTCGATTGCGCTCATTTTCTCGTTATTCGTAAAAACGGTATCCACTTTGGCGTCTACGCCGTACCTAGCTACTGCCTGGACCGTCGGTAGCGATGAAAGGTGCGGAGAAAGTTCCTCATTTTGAGTTGAGCAGACTTAATGAGCCCGGCAAGAGGGCCGCCAAAACCAAAACACAACCATTTCTTTATTTTTAATAGTTGATCGGTGAATCGGGGTGTTCGTTATGTGGCAACATGTGGTTGTCGCTGCGGATGTCTTGGTGAATCGTTAACTACAAATCTTGGCGGTGGATCACTCGGTTCGTGGATCGATGAAGAACGCAGCCAGCTGCGATAAATAGTGCGAATTGCAGACACATTGAGCACTAAAATTTCGAACGCACATTGCGCCATCGGGTTCATTCCCGCTGGCACGTCTGGCTGAGGGTCGAAATGTTCGACACTATCCGCACAATACTTCCTGTGAGCAGGGAAGTGTGTGGTGCATTCGGCAAGCAGTGATTCTTGAGCATTGCTCTCGAAAGCGCTCCTTGCTTAGACGGAACGGTAAATAATTGCTAAATTTTACTCGGTAAGGTGCAATTATAGCCGCGAATATGTTGCTTCTCGATGCGGCTTCCAGTATTTGTTGATTGTCGATAGCGACTGGAAGTATGGCATCGGATGCCTGATAGAGTGATATGTCTTGGTTGTTATGTGTTTTTGACCTCAGCTCAGTCGTGATTACCCGCTGAATTTAAGCATATAATTAAGCGGAGGAAAARMAAACTAA</w:t>
      </w:r>
    </w:p>
    <w:p w14:paraId="7B1D99A6" w14:textId="77777777" w:rsidR="005C4BFC" w:rsidRPr="005C4BFC" w:rsidRDefault="005C4BFC" w:rsidP="005C4BFC">
      <w:pPr>
        <w:spacing w:line="276" w:lineRule="auto"/>
        <w:rPr>
          <w:rFonts w:ascii="Andale Mono" w:hAnsi="Andale Mono"/>
        </w:rPr>
      </w:pPr>
    </w:p>
    <w:p w14:paraId="399C67DF" w14:textId="77777777" w:rsidR="005C4BFC" w:rsidRPr="005C4BFC" w:rsidRDefault="005C4BFC" w:rsidP="005C4BFC">
      <w:pPr>
        <w:spacing w:line="276" w:lineRule="auto"/>
        <w:rPr>
          <w:rFonts w:ascii="Andale Mono" w:hAnsi="Andale Mono"/>
        </w:rPr>
      </w:pPr>
      <w:r w:rsidRPr="005C4BFC">
        <w:rPr>
          <w:rFonts w:ascii="Andale Mono" w:hAnsi="Andale Mono"/>
        </w:rPr>
        <w:t>&gt;ant-Lsqu-4.53.1_NC5</w:t>
      </w:r>
    </w:p>
    <w:p w14:paraId="4049A583" w14:textId="77777777" w:rsidR="005C4BFC" w:rsidRPr="005C4BFC" w:rsidRDefault="005C4BFC" w:rsidP="005C4BFC">
      <w:pPr>
        <w:spacing w:line="276" w:lineRule="auto"/>
        <w:rPr>
          <w:rFonts w:ascii="Andale Mono" w:hAnsi="Andale Mono"/>
        </w:rPr>
      </w:pPr>
      <w:r w:rsidRPr="005C4BFC">
        <w:rPr>
          <w:rFonts w:ascii="Andale Mono" w:hAnsi="Andale Mono"/>
        </w:rPr>
        <w:t>TCTCCCAACGTGCATACCATCCATTTGCATGTTGTTGTGAGCCGCATAGAAACTCATACACGCGTGGTGGCAGCCGTCTGCTGTGCTTTATCGTGCAGACAATGGCTTATGAGTGGCTGTGTGATTGTTGAACAACGGTGACCAATTTGGCGTCTACGCCGTATCTAGCTTCCGCCTGGACCGTCGGTAGCGATGAAAGATGCGGAGGAAGTTCCTCTGTTTTGGTTTCAACGCTAACGCAGAGTTGAGCAGACTTAATGAGCCACGCTTGGTGGCCGCCAAAACCCAAAACACAACCAGTCTATTTTAACGTTTGTTGATATGTTAATGTACAAATCTTGGCGGTGGATCACTCGGTTCGTGGATCGATGAAGAACGCAGCCAGCTGCGATAAATAGTGCGAATTGCAGACACATTGAG</w:t>
      </w:r>
      <w:r w:rsidRPr="005C4BFC">
        <w:rPr>
          <w:rFonts w:ascii="Andale Mono" w:hAnsi="Andale Mono"/>
        </w:rPr>
        <w:lastRenderedPageBreak/>
        <w:t>CACTAAGAATTCGAACGCACATTGCGCTATCGGGTTCATTCCCGATGGCACGTCTGGCTGAGGGTCGAATTGTAGTAAACTGTCTTCAAGTACTTTTTATGGTCGTGAAGTATTCGGCAAGCAGTTGTCGGATAGTTGTTTTTGTTGATCGTCCGTTCGTTCGGTCGGTCCAGAGCAATATTCTGAGGCTCCTTGCTTAGTTGCGTTTTGGTAGACGTTAACACCCGAACAATATGTGGTGGTGATATTTGGTGATGNCGAGAATCATGCCGCTTCAATGGGGCAGCAACCAGCATACGCTAATGACAGTTGGTTGATTGAAGCCAGGGCAACGGAGTGATGTGTGGCGATCATTTAACGTTTGTATTTGACCTCAGCTCAGTCGTGATTACCCGCTGAATTTAAGCATATAATTAAGCGGAGGAAARMA</w:t>
      </w:r>
    </w:p>
    <w:p w14:paraId="645F61B6" w14:textId="77777777" w:rsidR="005C4BFC" w:rsidRPr="005C4BFC" w:rsidRDefault="005C4BFC" w:rsidP="005C4BFC">
      <w:pPr>
        <w:spacing w:line="276" w:lineRule="auto"/>
        <w:rPr>
          <w:rFonts w:ascii="Andale Mono" w:hAnsi="Andale Mono"/>
        </w:rPr>
      </w:pPr>
    </w:p>
    <w:p w14:paraId="3A347C21" w14:textId="77777777" w:rsidR="005C4BFC" w:rsidRPr="005C4BFC" w:rsidRDefault="005C4BFC" w:rsidP="005C4BFC">
      <w:pPr>
        <w:spacing w:line="276" w:lineRule="auto"/>
        <w:rPr>
          <w:rFonts w:ascii="Andale Mono" w:hAnsi="Andale Mono"/>
        </w:rPr>
      </w:pPr>
      <w:r w:rsidRPr="005C4BFC">
        <w:rPr>
          <w:rFonts w:ascii="Andale Mono" w:hAnsi="Andale Mono"/>
        </w:rPr>
        <w:t>&gt;ant-Lsqu-40.316.1_NC5</w:t>
      </w:r>
    </w:p>
    <w:p w14:paraId="0A8ABEE1" w14:textId="77777777" w:rsidR="005C4BFC" w:rsidRPr="005C4BFC" w:rsidRDefault="005C4BFC" w:rsidP="005C4BFC">
      <w:pPr>
        <w:spacing w:line="276" w:lineRule="auto"/>
        <w:rPr>
          <w:rFonts w:ascii="Andale Mono" w:hAnsi="Andale Mono"/>
        </w:rPr>
      </w:pPr>
      <w:r w:rsidRPr="005C4BFC">
        <w:rPr>
          <w:rFonts w:ascii="Andale Mono" w:hAnsi="Andale Mono"/>
        </w:rPr>
        <w:t>NTCTCCCANCGTGCATACCATCCATTTGCATGTTGTTGTGAGCCGCATAGAAACTCATACACGCGTGGTGGCAGCCGTCTGCTGTGCTTTATCGTGCAGACAATGGCTTATGAGTGGCTGTGTGATTGTTGAACAACGGTGACCAATTTGGCGTCTACGCCGTATCTAGCTTCCGCCTGGACCGTCGGTAGCGATGAAAGATGCGGAGGAAGTTCCTCTGTTTTGGTTTCAACGCTAACGCAGAGTTGAGCAGACTTAATGAGCCACGCTTGGTGGCCGCCAAAACCCAAAACACAACCAGTCTATTTTAACGTTTGTTGATATGTTAATGTACAAATCTTGGCGGTGGATCACTCGGTTCGTGGATCGATGAAGAACGCAGCCAGCTGCGATAAATAGTGCGAATTGCAGACACATTGAGCACTAAGAATTCGAACGCACATTGCGCTATCGGGTTCATTCCCGATGGCACGTCTGGCTGAGGGTCGAATTGTAGTAAACTGTCTTCAAGTACTTTTTATGGTCGTGAAGTATTCGGCAAGCAGTTGTCGGATAGTTGTTTTTGTTGATCGTCCGTTCGTTCGGTCGGTCCAGAGCAATATTCTGAGGCTCCTTGCTTAGTTGCGTTTTGGTAGACGTTAACACCCGAACAATATGTGGTGGTGATATTGGTGATGGCGAGAATCATGCCGCTTCAATGGGGCAGCAACCAGCATACGCTAATGACAGTTGGTTGATTGAAGCCAGGGCAACGGAGTGATGTGTGGCGATCATTTAACGTTTGTATTTGACCTCAGCTCAGTCGTGATTACCCGCTGAATTTAAGCATATAATTAAGCGGAGAAAANNAAAAA</w:t>
      </w:r>
    </w:p>
    <w:p w14:paraId="07C97CC2" w14:textId="77777777" w:rsidR="005C4BFC" w:rsidRPr="005C4BFC" w:rsidRDefault="005C4BFC" w:rsidP="005C4BFC">
      <w:pPr>
        <w:spacing w:line="276" w:lineRule="auto"/>
        <w:rPr>
          <w:rFonts w:ascii="Andale Mono" w:hAnsi="Andale Mono"/>
        </w:rPr>
      </w:pPr>
    </w:p>
    <w:p w14:paraId="57C3C8BC" w14:textId="77777777" w:rsidR="005C4BFC" w:rsidRPr="005C4BFC" w:rsidRDefault="005C4BFC" w:rsidP="005C4BFC">
      <w:pPr>
        <w:spacing w:line="276" w:lineRule="auto"/>
        <w:rPr>
          <w:rFonts w:ascii="Andale Mono" w:hAnsi="Andale Mono"/>
        </w:rPr>
      </w:pPr>
      <w:r w:rsidRPr="005C4BFC">
        <w:rPr>
          <w:rFonts w:ascii="Andale Mono" w:hAnsi="Andale Mono"/>
        </w:rPr>
        <w:t>&gt;ant-Lsqu-41.315.1_NC5</w:t>
      </w:r>
    </w:p>
    <w:p w14:paraId="0CF8BF39" w14:textId="77777777" w:rsidR="005C4BFC" w:rsidRPr="005C4BFC" w:rsidRDefault="005C4BFC" w:rsidP="005C4BFC">
      <w:pPr>
        <w:spacing w:line="276" w:lineRule="auto"/>
        <w:rPr>
          <w:rFonts w:ascii="Andale Mono" w:hAnsi="Andale Mono"/>
        </w:rPr>
      </w:pPr>
      <w:r w:rsidRPr="005C4BFC">
        <w:rPr>
          <w:rFonts w:ascii="Andale Mono" w:hAnsi="Andale Mono"/>
        </w:rPr>
        <w:t>ACGTGCATAAATTCCATTTGCGCGTAATCGTGAGCCATGCAGCAAGCCATACACATGTGGTGGCAGCCGTCAGCTGTTTTGTGGCAGACAATGGCTTTGGCTTGCTGTGTGTGTTGAGGGGAAGTGAGTGACCCGATATGCTTCAAAGGCGGGTCGATTGCGCTCATTTTCTCGTTATTCGTAAAAACGGTATCCACTTTGGCGTCTACGCCGTACCTAGCTACTGCCTGGACCGTCGGTAGCGATGAAAGGTGCGGAGAAAGTTCCTCATTTTGAGTTGAGCAGACTTAATGAGCCCGGCAAGAGGGCCGCCAAAACCAAAACACAACCATTTCTTTATTTTTAATAGTTGATCGGTGAATCGGGGTGTTCGTTATGTGGCAACATGTGGTTGTCGCTGCGGATGTCTTGGTGAATCGTTAACTACAAATCTTGGCGGTGGATCACTCGGTTCGTGGATCGATGAAGAACGCAGCCAGCTGCGATAAATAGTGCGAATTGCAGACACATTGAGCACTAAAATTTCGAACGCACATTGCGCCATCGGGTTCATTCCCGCTGGCACGTCTGGCTGAGGGTCGAAATGTTCGACACTATCCGCACAATACTTCCTGTGAGCAGGGAAGTGTGTGGTGCATTCGGCAAGCAGTGATTCTTGAGCATTGCTCTCGAAAGCGCTCCTTGCTTAGACGGAACGGTAAATAATTGCTAAATTTTACTCGGTAAGGTGCAATTATAGCCGCGAATATGTTGCTTCTCGATGCGGCTTCCAGTATTTGTTGATTGTCGATAGCGACTGGAAGTATGGCATCGGATGCCTGATAGAGTGATATGTCTTGGTTGTTATGTGTTTTTGACCTCAGCTCAGTCGTGATTACCCGCTGAATTTAAGCATATAATTAACCGAGA</w:t>
      </w:r>
    </w:p>
    <w:p w14:paraId="3DCCA8E7" w14:textId="77777777" w:rsidR="005C4BFC" w:rsidRPr="005C4BFC" w:rsidRDefault="005C4BFC" w:rsidP="005C4BFC">
      <w:pPr>
        <w:spacing w:line="276" w:lineRule="auto"/>
        <w:rPr>
          <w:rFonts w:ascii="Andale Mono" w:hAnsi="Andale Mono"/>
        </w:rPr>
      </w:pPr>
    </w:p>
    <w:p w14:paraId="6F786C6C" w14:textId="77777777" w:rsidR="005C4BFC" w:rsidRPr="005C4BFC" w:rsidRDefault="005C4BFC" w:rsidP="005C4BFC">
      <w:pPr>
        <w:spacing w:line="276" w:lineRule="auto"/>
        <w:rPr>
          <w:rFonts w:ascii="Andale Mono" w:hAnsi="Andale Mono"/>
        </w:rPr>
      </w:pPr>
      <w:r w:rsidRPr="005C4BFC">
        <w:rPr>
          <w:rFonts w:ascii="Andale Mono" w:hAnsi="Andale Mono"/>
        </w:rPr>
        <w:t>&gt;ant-Lsqu-42.321.1_NC5</w:t>
      </w:r>
    </w:p>
    <w:p w14:paraId="79E46883" w14:textId="77777777" w:rsidR="005C4BFC" w:rsidRPr="005C4BFC" w:rsidRDefault="005C4BFC" w:rsidP="005C4BFC">
      <w:pPr>
        <w:spacing w:line="276" w:lineRule="auto"/>
        <w:rPr>
          <w:rFonts w:ascii="Andale Mono" w:hAnsi="Andale Mono"/>
        </w:rPr>
      </w:pPr>
      <w:r w:rsidRPr="005C4BFC">
        <w:rPr>
          <w:rFonts w:ascii="Andale Mono" w:hAnsi="Andale Mono"/>
        </w:rPr>
        <w:t>NNCGTGCATACCATCCATTTGCATGTTGTTGTGAGCCGCATAGAAACTCATACACGCGTGGTGGCAGCCGTCTGCTGTGCTTTATCGTGCAGACAATGGCTTATGAGTGGCTGTGTGATTGTTGAACAACGGTGACCAATTTGGCGTCTACGCCGTATCTAGCTTCCGCCTGGACCGTCGGTAGCGATGAAAGATGCGGAGGAAGTTCCTCTGTTTTGGTTTCAACGCTAACGCAGAGTTGAGCAGACTTAATGAGCCACGCTTGGTGGCCGCCAAAACCCAAAACACAACCAGTCTATTTTAACGTTTGTTGATATGTTAATGTACAAATCTTGGCGGTGGATCACTCGGTTCGTGGATCGATGAAGAACGCAGCCAGCTGCGATAAATAGTGCGAATTGCAGACACATTGAGCACTAAGAATTCGAACGCACATTGCGCTATCGGGTTCATTCCCGATGGCACGTCTGGCTGAGGGTCGAATTGTAGTAAACTGTCTTCAAGTACTTTTTATGGTCGTGAAGTATTCGGCAAGCAGTTGTCGGATAGTTGTTTTTGTTGATCGTCCGTTCGTTCGGTCGGTCCAGAGCAATATTCTGAGGCTCCTTGCTTAGTTGCGTTTTGGTAGACGTTAACACCCGAACAATATGTGGTGGTGATATTTGGTGATGNGCGAGAATCATGCCGCTTCAATGGGGCAGCAACCAGCATACGCTAATGACAGTTGGTTGATTGAAGCCAGGGCAACGGAGTGATGTGTGGCGATCATTTAACGTTTGTATTTGACCTCAGCTCAGTCGTGATTACCCGCTGAATTTAAGCATATAATTAAGCGAGAAANNNAAAA</w:t>
      </w:r>
    </w:p>
    <w:p w14:paraId="4A8A5E67" w14:textId="77777777" w:rsidR="005C4BFC" w:rsidRPr="005C4BFC" w:rsidRDefault="005C4BFC" w:rsidP="005C4BFC">
      <w:pPr>
        <w:spacing w:line="276" w:lineRule="auto"/>
        <w:rPr>
          <w:rFonts w:ascii="Andale Mono" w:hAnsi="Andale Mono"/>
        </w:rPr>
      </w:pPr>
    </w:p>
    <w:p w14:paraId="39547627" w14:textId="77777777" w:rsidR="005C4BFC" w:rsidRPr="005C4BFC" w:rsidRDefault="005C4BFC" w:rsidP="005C4BFC">
      <w:pPr>
        <w:spacing w:line="276" w:lineRule="auto"/>
        <w:rPr>
          <w:rFonts w:ascii="Andale Mono" w:hAnsi="Andale Mono"/>
        </w:rPr>
      </w:pPr>
      <w:r w:rsidRPr="005C4BFC">
        <w:rPr>
          <w:rFonts w:ascii="Andale Mono" w:hAnsi="Andale Mono"/>
        </w:rPr>
        <w:t>&gt;ant-Lsqu-43.332.1_NC5</w:t>
      </w:r>
    </w:p>
    <w:p w14:paraId="78457CBF" w14:textId="77777777" w:rsidR="005C4BFC" w:rsidRPr="005C4BFC" w:rsidRDefault="005C4BFC" w:rsidP="005C4BFC">
      <w:pPr>
        <w:spacing w:line="276" w:lineRule="auto"/>
        <w:rPr>
          <w:rFonts w:ascii="Andale Mono" w:hAnsi="Andale Mono"/>
        </w:rPr>
      </w:pPr>
      <w:r w:rsidRPr="005C4BFC">
        <w:rPr>
          <w:rFonts w:ascii="Andale Mono" w:hAnsi="Andale Mono"/>
        </w:rPr>
        <w:t>CTCCCAACGTGCATACCATCCATTTGCATGTTGTTGTGAGCCGCATAGAAACTCATACACGCGTGGTGGCAGCCGTCTGCTGTGCTTTATCGTGCAGACAATGGCTTATGAGTGGCTGTGTGATTGTTGAACAACGGTGACCAATTTGGCGTCTACGCCGTATCTAGCTTCCGCCTGGACCGTCGGTAGCGATGAAAGATGCGGAGGAAGTTCCTCTGTTTTGGTTTCAACGCTAACGCAGAGTTGAGCAGACTTAATGAGCCACGCTTGGTGGCCGCCAAAACCCAAAACACAACCAGTCTATTTTAACGTTTGTTGATATGTTAATGTACAAATCTTGGCGGTGGATCACTCGGTTCGTGGATCGATGAAGAACGCAGCCAGCTGCGATAAATAGTGCGAATTGCAGACACATTGAGCACTAAGAATTCGAACGCACATTGCGCTATCGGGTTCATTCCCGATGGCACGTCTGGCTGAGGGTCGAATTGTAGTAAACTGTCTTCAAGTACTTTTTATGGTCGTGAAGTATTCGGCAAGCAGTTGTCGGATAGTTGTTTTTGTTGATCGTCCGTTCGTTCGGTCGGTCCAGAGCAATATTCTGAGGCTCCTTGCTTAGTTGCGTTTTGGTAGACGTTAACACCCGAACAATATGTGGTGGTGATATTTGGTGATGGCGAGAATCATGCCGCTTCAATGGGGCAGCAACCAGCATACGCTAATGACAGTTGGTTGATTGAAGCCAGGNCAACGGAGTGATGTGTGGCGATCATTTAACGTTTGTATTTGACCTCAGCTCAGTCGTGATTACCCGCTGAATTTAAGCATATAATTAAGCGGNGNAA</w:t>
      </w:r>
    </w:p>
    <w:p w14:paraId="1CCFAFA3" w14:textId="77777777" w:rsidR="005C4BFC" w:rsidRPr="005C4BFC" w:rsidRDefault="005C4BFC" w:rsidP="005C4BFC">
      <w:pPr>
        <w:spacing w:line="276" w:lineRule="auto"/>
        <w:rPr>
          <w:rFonts w:ascii="Andale Mono" w:hAnsi="Andale Mono"/>
        </w:rPr>
      </w:pPr>
    </w:p>
    <w:p w14:paraId="6691CA9E" w14:textId="77777777" w:rsidR="005C4BFC" w:rsidRPr="005C4BFC" w:rsidRDefault="005C4BFC" w:rsidP="005C4BFC">
      <w:pPr>
        <w:spacing w:line="276" w:lineRule="auto"/>
        <w:rPr>
          <w:rFonts w:ascii="Andale Mono" w:hAnsi="Andale Mono"/>
        </w:rPr>
      </w:pPr>
      <w:r w:rsidRPr="005C4BFC">
        <w:rPr>
          <w:rFonts w:ascii="Andale Mono" w:hAnsi="Andale Mono"/>
        </w:rPr>
        <w:t>&gt;ant-Lsqu-44.340.1_NC5</w:t>
      </w:r>
    </w:p>
    <w:p w14:paraId="0216F767" w14:textId="77777777" w:rsidR="005C4BFC" w:rsidRPr="005C4BFC" w:rsidRDefault="005C4BFC" w:rsidP="005C4BFC">
      <w:pPr>
        <w:spacing w:line="276" w:lineRule="auto"/>
        <w:rPr>
          <w:rFonts w:ascii="Andale Mono" w:hAnsi="Andale Mono"/>
        </w:rPr>
      </w:pPr>
      <w:r w:rsidRPr="005C4BFC">
        <w:rPr>
          <w:rFonts w:ascii="Andale Mono" w:hAnsi="Andale Mono"/>
        </w:rPr>
        <w:t>GTGCATAAATTCCATTTGCGCGTAATCGTGAGCCATGCAGCAAGCCATACACATGTGGTGGCAGCCGTCAGCTGTTTTGTGGCAGACAATGGCTTTGGCTTGCTGTGTGTGTTGAGGGGAAGTGAGTGACCCGATATGCTTCAAAGGCGGGTCGATTGCGCTCATTTTCTCGTTATTCGTAAAAACGGTATCCACTTTGGCGTCTACGCCGTACCTAGCTACTGCCTGGACCGTCGGTAGCGATGAAAGGTGCGGAGAAAGTTCCTCATTTTGAGTTGAGCAGACTTAATGAGCCCGGCAAGAGGGCCGCCAAAA</w:t>
      </w:r>
      <w:r w:rsidRPr="005C4BFC">
        <w:rPr>
          <w:rFonts w:ascii="Andale Mono" w:hAnsi="Andale Mono"/>
        </w:rPr>
        <w:lastRenderedPageBreak/>
        <w:t>CCAAAACACAACCATTTCTTTATTTTTAATAGTTGATCGGTGAATCGGGGTGTTCGTTATGTGGCAACATGTGGTTGTCGCTGCGGATGTCTTGGTGAATCGTTAACTACAAATCTTGGCGGTGGATCACTCGGTTCGTGGATCGATGAAGAACGCAGCCAGCTGCGATAAATAGTGCGAATTGCAGACACATTGAGCACTAAAATTTCGAACGCACATTGCGCCATCGGGTTCATTCCCGCTGGCACGTCTGGCTGAGGGTCGAAATGTTCGACACTATCCGCACAATACTTCCTGTGAGCAGGGAAGTGTGTGGTGCATTCGGCAAGCAGTGATTCTTGAGCATTGCTCTCGAAAGCGCTCCTTGCTTAGACGGAACGGTAAATAATTGCTAAATTTTACTCGGTAAGGTGCAATTATAGCCGCGAATATGTTGCTTCTCGATGCGGCTTCCAGTATTTGTTGATTGTCGATAGCGACTGGAAGTATGGCATCGGATGCCTGATAGAGTGATATGTCTTGNTTGYTATGYGTTTT</w:t>
      </w:r>
    </w:p>
    <w:p w14:paraId="461DE264" w14:textId="77777777" w:rsidR="005C4BFC" w:rsidRPr="005C4BFC" w:rsidRDefault="005C4BFC" w:rsidP="005C4BFC">
      <w:pPr>
        <w:spacing w:line="276" w:lineRule="auto"/>
        <w:rPr>
          <w:rFonts w:ascii="Andale Mono" w:hAnsi="Andale Mono"/>
        </w:rPr>
      </w:pPr>
    </w:p>
    <w:p w14:paraId="0382E41C" w14:textId="77777777" w:rsidR="005C4BFC" w:rsidRPr="005C4BFC" w:rsidRDefault="005C4BFC" w:rsidP="005C4BFC">
      <w:pPr>
        <w:spacing w:line="276" w:lineRule="auto"/>
        <w:rPr>
          <w:rFonts w:ascii="Andale Mono" w:hAnsi="Andale Mono"/>
        </w:rPr>
      </w:pPr>
      <w:r w:rsidRPr="005C4BFC">
        <w:rPr>
          <w:rFonts w:ascii="Andale Mono" w:hAnsi="Andale Mono"/>
        </w:rPr>
        <w:t>&gt;ant-Lsqu-49.364.1_NC5</w:t>
      </w:r>
    </w:p>
    <w:p w14:paraId="4F75BF1E" w14:textId="77777777" w:rsidR="005C4BFC" w:rsidRPr="005C4BFC" w:rsidRDefault="005C4BFC" w:rsidP="005C4BFC">
      <w:pPr>
        <w:spacing w:line="276" w:lineRule="auto"/>
        <w:rPr>
          <w:rFonts w:ascii="Andale Mono" w:hAnsi="Andale Mono"/>
        </w:rPr>
      </w:pPr>
      <w:r w:rsidRPr="005C4BFC">
        <w:rPr>
          <w:rFonts w:ascii="Andale Mono" w:hAnsi="Andale Mono"/>
        </w:rPr>
        <w:t>TCTCCCAACGTGCATACCATCCATTTGCATGTTGTTGTGAGCCGCATAGAAACTCATACACGCGTGGTGGCAGCCGTCTGCTGTGCTTTATCGTGCAGACAATGGCTTATGAGTGGCTGTGTGATTGTTGAACAACGGTGACCAATTTGGCGTCTACGCCGTATCTAGCTTCCGCCTGGACCGTCGGTAGCGATGAAAGATGCGGAGGAAGTTCCTCTGTTTTGGTTTCAACGCTAACGCAGAGTTGAGCAGACTTAATGAGCCACGCTTGGTGGCCGCCAAAACCCAAAACACAACCAGTCTATTTTAACGTTTGTTAATATGTTAATGTACAAATCTTGGCGGTGGATCACTCGGTTCGTGGATCGATGAAGAACGCAGCCAGCTGCGATAAATAGTGCGAATTGCAGACACATTGAGCACTAAGAATTCGAACGCACATTGCGCTATCGGGTTCATTCCCGATGGCACGTCTGGCTGAGGGTCGAATTGTAGTAAACTGTCTTCAAGTACTTTTTATGGTCGTGAAGTATTCGGCAAGCAGTTGTCGGATAGTTGTTTTTGTTGATCGTCCGTTCGTTCGGTCGGTCCAGAGCAATATTCTGAGGCTCCTTGCTTAGTTGCGTTTTGGTAGACGTTAACACCCGAACAATATGTGGTGGTGATATTGGTGATGNCGAGAATCATGCCGCTTCAATGNNGNAGCNACCAGCATACGCTAATGACAGWTGGYTGAYTGMAGSCAGGAAWAMGTAYTGATGTG</w:t>
      </w:r>
    </w:p>
    <w:p w14:paraId="00270095" w14:textId="77777777" w:rsidR="005C4BFC" w:rsidRPr="005C4BFC" w:rsidRDefault="005C4BFC" w:rsidP="005C4BFC">
      <w:pPr>
        <w:spacing w:line="276" w:lineRule="auto"/>
        <w:rPr>
          <w:rFonts w:ascii="Andale Mono" w:hAnsi="Andale Mono"/>
        </w:rPr>
      </w:pPr>
    </w:p>
    <w:sectPr w:rsidR="005C4BFC" w:rsidRPr="005C4BFC" w:rsidSect="00A03C17">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Andale Mono">
    <w:altName w:val="﷽﷽﷽﷽﷽﷽﷽﷽ono"/>
    <w:panose1 w:val="020B0509000000000004"/>
    <w:charset w:val="00"/>
    <w:family w:val="modern"/>
    <w:pitch w:val="fixed"/>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pStyle w:val="berschrift9"/>
      <w:suff w:val="nothing"/>
      <w:lvlText w:val=""/>
      <w:lvlJc w:val="left"/>
      <w:pPr>
        <w:tabs>
          <w:tab w:val="num" w:pos="0"/>
        </w:tabs>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219A9"/>
    <w:rsid w:val="000041A2"/>
    <w:rsid w:val="00023938"/>
    <w:rsid w:val="00030EBE"/>
    <w:rsid w:val="000544A8"/>
    <w:rsid w:val="00062B21"/>
    <w:rsid w:val="000632C3"/>
    <w:rsid w:val="00081269"/>
    <w:rsid w:val="00082FC8"/>
    <w:rsid w:val="000B2974"/>
    <w:rsid w:val="000C2E53"/>
    <w:rsid w:val="000D5127"/>
    <w:rsid w:val="000E13A2"/>
    <w:rsid w:val="00102FE7"/>
    <w:rsid w:val="001130F9"/>
    <w:rsid w:val="001143EA"/>
    <w:rsid w:val="00122C43"/>
    <w:rsid w:val="00152380"/>
    <w:rsid w:val="001557D4"/>
    <w:rsid w:val="001614F7"/>
    <w:rsid w:val="0016343D"/>
    <w:rsid w:val="001804E2"/>
    <w:rsid w:val="001B669D"/>
    <w:rsid w:val="001C46FB"/>
    <w:rsid w:val="001D3C51"/>
    <w:rsid w:val="001D429E"/>
    <w:rsid w:val="0020162D"/>
    <w:rsid w:val="00227A18"/>
    <w:rsid w:val="00236104"/>
    <w:rsid w:val="002401E4"/>
    <w:rsid w:val="00246073"/>
    <w:rsid w:val="0026762E"/>
    <w:rsid w:val="002836E1"/>
    <w:rsid w:val="0029760F"/>
    <w:rsid w:val="002C4812"/>
    <w:rsid w:val="002D3C72"/>
    <w:rsid w:val="002E6BE1"/>
    <w:rsid w:val="00357E08"/>
    <w:rsid w:val="003647E3"/>
    <w:rsid w:val="00383E93"/>
    <w:rsid w:val="00394333"/>
    <w:rsid w:val="003B661E"/>
    <w:rsid w:val="003D6365"/>
    <w:rsid w:val="003E61FA"/>
    <w:rsid w:val="003F3782"/>
    <w:rsid w:val="00400982"/>
    <w:rsid w:val="004110D6"/>
    <w:rsid w:val="00421356"/>
    <w:rsid w:val="004338C1"/>
    <w:rsid w:val="00445A25"/>
    <w:rsid w:val="00461E72"/>
    <w:rsid w:val="00466581"/>
    <w:rsid w:val="004A10BD"/>
    <w:rsid w:val="004C40C4"/>
    <w:rsid w:val="004D1BFF"/>
    <w:rsid w:val="004F2781"/>
    <w:rsid w:val="005219A9"/>
    <w:rsid w:val="0054357E"/>
    <w:rsid w:val="00551076"/>
    <w:rsid w:val="0055198D"/>
    <w:rsid w:val="00553CB8"/>
    <w:rsid w:val="00564486"/>
    <w:rsid w:val="0058683B"/>
    <w:rsid w:val="00594004"/>
    <w:rsid w:val="005B38E9"/>
    <w:rsid w:val="005C4BFC"/>
    <w:rsid w:val="005F1E03"/>
    <w:rsid w:val="005F53FC"/>
    <w:rsid w:val="006152EB"/>
    <w:rsid w:val="00651803"/>
    <w:rsid w:val="006835DF"/>
    <w:rsid w:val="00697688"/>
    <w:rsid w:val="006A3302"/>
    <w:rsid w:val="006A3B1A"/>
    <w:rsid w:val="006B6192"/>
    <w:rsid w:val="006C49AD"/>
    <w:rsid w:val="006E1818"/>
    <w:rsid w:val="006E21E6"/>
    <w:rsid w:val="00700910"/>
    <w:rsid w:val="007171C6"/>
    <w:rsid w:val="00724BEC"/>
    <w:rsid w:val="00725433"/>
    <w:rsid w:val="00727CEA"/>
    <w:rsid w:val="00735F0C"/>
    <w:rsid w:val="00757557"/>
    <w:rsid w:val="0077034F"/>
    <w:rsid w:val="00772C66"/>
    <w:rsid w:val="00784F99"/>
    <w:rsid w:val="007A118E"/>
    <w:rsid w:val="007E09E9"/>
    <w:rsid w:val="007F5B18"/>
    <w:rsid w:val="007F6584"/>
    <w:rsid w:val="00804916"/>
    <w:rsid w:val="00845E0D"/>
    <w:rsid w:val="00852F1E"/>
    <w:rsid w:val="00855D4D"/>
    <w:rsid w:val="00871B04"/>
    <w:rsid w:val="00882B13"/>
    <w:rsid w:val="0089222A"/>
    <w:rsid w:val="008C00D2"/>
    <w:rsid w:val="008C2295"/>
    <w:rsid w:val="008C7661"/>
    <w:rsid w:val="008E4525"/>
    <w:rsid w:val="0090337A"/>
    <w:rsid w:val="00904CE7"/>
    <w:rsid w:val="009109A1"/>
    <w:rsid w:val="009121EA"/>
    <w:rsid w:val="0092131C"/>
    <w:rsid w:val="009459F8"/>
    <w:rsid w:val="0094647F"/>
    <w:rsid w:val="009629B1"/>
    <w:rsid w:val="00976E9D"/>
    <w:rsid w:val="009B22A0"/>
    <w:rsid w:val="009C6BFF"/>
    <w:rsid w:val="009F1F7C"/>
    <w:rsid w:val="009F3912"/>
    <w:rsid w:val="009F57C0"/>
    <w:rsid w:val="009F74CE"/>
    <w:rsid w:val="00A0233E"/>
    <w:rsid w:val="00A03C17"/>
    <w:rsid w:val="00A040BA"/>
    <w:rsid w:val="00A145B7"/>
    <w:rsid w:val="00A15E15"/>
    <w:rsid w:val="00A4171C"/>
    <w:rsid w:val="00A43CA7"/>
    <w:rsid w:val="00A515A0"/>
    <w:rsid w:val="00A5264B"/>
    <w:rsid w:val="00A55B74"/>
    <w:rsid w:val="00A613AD"/>
    <w:rsid w:val="00A63B8D"/>
    <w:rsid w:val="00A94B74"/>
    <w:rsid w:val="00AB57A9"/>
    <w:rsid w:val="00AC5F33"/>
    <w:rsid w:val="00AD153C"/>
    <w:rsid w:val="00AF01C2"/>
    <w:rsid w:val="00AF58FB"/>
    <w:rsid w:val="00B010EA"/>
    <w:rsid w:val="00B11298"/>
    <w:rsid w:val="00B114DA"/>
    <w:rsid w:val="00B21A09"/>
    <w:rsid w:val="00B409CA"/>
    <w:rsid w:val="00B53EE6"/>
    <w:rsid w:val="00B66DCE"/>
    <w:rsid w:val="00B90F23"/>
    <w:rsid w:val="00BA5B69"/>
    <w:rsid w:val="00BB6E5A"/>
    <w:rsid w:val="00BD484B"/>
    <w:rsid w:val="00BE454B"/>
    <w:rsid w:val="00C1104A"/>
    <w:rsid w:val="00C22565"/>
    <w:rsid w:val="00C40E96"/>
    <w:rsid w:val="00C63099"/>
    <w:rsid w:val="00C63957"/>
    <w:rsid w:val="00C94FBD"/>
    <w:rsid w:val="00CA3C7C"/>
    <w:rsid w:val="00CA76E5"/>
    <w:rsid w:val="00CB72F8"/>
    <w:rsid w:val="00CC595D"/>
    <w:rsid w:val="00CD3555"/>
    <w:rsid w:val="00CE4ADC"/>
    <w:rsid w:val="00CE5DCE"/>
    <w:rsid w:val="00CE6075"/>
    <w:rsid w:val="00CF0D34"/>
    <w:rsid w:val="00CF2A33"/>
    <w:rsid w:val="00D22ED0"/>
    <w:rsid w:val="00D2490B"/>
    <w:rsid w:val="00D30A74"/>
    <w:rsid w:val="00D348B8"/>
    <w:rsid w:val="00DC1B83"/>
    <w:rsid w:val="00DD2BB1"/>
    <w:rsid w:val="00DD3845"/>
    <w:rsid w:val="00DE367E"/>
    <w:rsid w:val="00DE5165"/>
    <w:rsid w:val="00DE51D2"/>
    <w:rsid w:val="00E06A54"/>
    <w:rsid w:val="00E12FFC"/>
    <w:rsid w:val="00E50723"/>
    <w:rsid w:val="00E512A4"/>
    <w:rsid w:val="00E7087D"/>
    <w:rsid w:val="00EB1379"/>
    <w:rsid w:val="00EB1657"/>
    <w:rsid w:val="00EC5F2E"/>
    <w:rsid w:val="00ED3B29"/>
    <w:rsid w:val="00ED4E22"/>
    <w:rsid w:val="00EE6EEE"/>
    <w:rsid w:val="00F16D00"/>
    <w:rsid w:val="00F17748"/>
    <w:rsid w:val="00F27AA4"/>
    <w:rsid w:val="00F34C19"/>
    <w:rsid w:val="00F500F8"/>
    <w:rsid w:val="00F67628"/>
    <w:rsid w:val="00F91172"/>
    <w:rsid w:val="00F9296A"/>
    <w:rsid w:val="00FF1DA7"/>
    <w:rsid w:val="00FF6E56"/>
    <w:rsid w:val="00FF6F06"/>
    <w:rsid w:val="00FF72D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7B6DB1"/>
  <w15:chartTrackingRefBased/>
  <w15:docId w15:val="{8E692D8F-F429-439A-8291-622791766A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lang w:val="en-GB"/>
    </w:rPr>
  </w:style>
  <w:style w:type="paragraph" w:styleId="berschrift9">
    <w:name w:val="heading 9"/>
    <w:basedOn w:val="Standard"/>
    <w:next w:val="Standard"/>
    <w:link w:val="berschrift9Zchn"/>
    <w:qFormat/>
    <w:rsid w:val="001D429E"/>
    <w:pPr>
      <w:keepNext/>
      <w:numPr>
        <w:ilvl w:val="8"/>
        <w:numId w:val="1"/>
      </w:numPr>
      <w:suppressAutoHyphens/>
      <w:spacing w:after="0" w:line="480" w:lineRule="auto"/>
      <w:outlineLvl w:val="8"/>
    </w:pPr>
    <w:rPr>
      <w:rFonts w:ascii="Times New Roman" w:eastAsia="Times New Roman" w:hAnsi="Times New Roman" w:cs="Times New Roman"/>
      <w:sz w:val="24"/>
      <w:szCs w:val="20"/>
      <w:lang w:val="fr-FR" w:eastAsia="zh-CN"/>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1614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2">
    <w:name w:val="Plain Table 2"/>
    <w:basedOn w:val="NormaleTabelle"/>
    <w:uiPriority w:val="42"/>
    <w:rsid w:val="00855D4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orrecthtml">
    <w:name w:val="correcthtml"/>
    <w:basedOn w:val="Absatz-Standardschriftart"/>
    <w:rsid w:val="00E06A54"/>
  </w:style>
  <w:style w:type="character" w:styleId="Hervorhebung">
    <w:name w:val="Emphasis"/>
    <w:basedOn w:val="Absatz-Standardschriftart"/>
    <w:uiPriority w:val="20"/>
    <w:qFormat/>
    <w:rsid w:val="00E06A54"/>
    <w:rPr>
      <w:i/>
      <w:iCs/>
    </w:rPr>
  </w:style>
  <w:style w:type="table" w:styleId="Listentabelle1hell">
    <w:name w:val="List Table 1 Light"/>
    <w:basedOn w:val="NormaleTabelle"/>
    <w:uiPriority w:val="46"/>
    <w:rsid w:val="00CE4ADC"/>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teraturverzeichnis">
    <w:name w:val="Bibliography"/>
    <w:basedOn w:val="Standard"/>
    <w:next w:val="Standard"/>
    <w:uiPriority w:val="37"/>
    <w:unhideWhenUsed/>
    <w:rsid w:val="00394333"/>
    <w:pPr>
      <w:tabs>
        <w:tab w:val="left" w:pos="384"/>
      </w:tabs>
      <w:spacing w:after="0" w:line="480" w:lineRule="auto"/>
      <w:ind w:left="384" w:hanging="384"/>
    </w:pPr>
  </w:style>
  <w:style w:type="paragraph" w:styleId="Sprechblasentext">
    <w:name w:val="Balloon Text"/>
    <w:basedOn w:val="Standard"/>
    <w:link w:val="SprechblasentextZchn"/>
    <w:uiPriority w:val="99"/>
    <w:semiHidden/>
    <w:unhideWhenUsed/>
    <w:rsid w:val="00030EB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30EBE"/>
    <w:rPr>
      <w:rFonts w:ascii="Segoe UI" w:hAnsi="Segoe UI" w:cs="Segoe UI"/>
      <w:sz w:val="18"/>
      <w:szCs w:val="18"/>
      <w:lang w:val="en-GB"/>
    </w:rPr>
  </w:style>
  <w:style w:type="table" w:styleId="Gitternetztabelle2">
    <w:name w:val="Grid Table 2"/>
    <w:basedOn w:val="NormaleTabelle"/>
    <w:uiPriority w:val="47"/>
    <w:rsid w:val="00CF2A3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2Akzent3">
    <w:name w:val="Grid Table 2 Accent 3"/>
    <w:basedOn w:val="NormaleTabelle"/>
    <w:uiPriority w:val="47"/>
    <w:rsid w:val="00CF2A33"/>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berschrift9Zchn">
    <w:name w:val="Überschrift 9 Zchn"/>
    <w:basedOn w:val="Absatz-Standardschriftart"/>
    <w:link w:val="berschrift9"/>
    <w:rsid w:val="001D429E"/>
    <w:rPr>
      <w:rFonts w:ascii="Times New Roman" w:eastAsia="Times New Roman" w:hAnsi="Times New Roman" w:cs="Times New Roman"/>
      <w:sz w:val="24"/>
      <w:szCs w:val="20"/>
      <w:lang w:val="fr-FR" w:eastAsia="zh-CN"/>
    </w:rPr>
  </w:style>
  <w:style w:type="paragraph" w:customStyle="1" w:styleId="H3">
    <w:name w:val="H3"/>
    <w:basedOn w:val="Standard"/>
    <w:next w:val="Standard"/>
    <w:rsid w:val="001D429E"/>
    <w:pPr>
      <w:keepNext/>
      <w:suppressAutoHyphens/>
      <w:spacing w:before="100" w:after="100" w:line="240" w:lineRule="auto"/>
    </w:pPr>
    <w:rPr>
      <w:rFonts w:ascii="Times New Roman" w:eastAsia="Times New Roman" w:hAnsi="Times New Roman" w:cs="Times New Roman"/>
      <w:b/>
      <w:sz w:val="28"/>
      <w:szCs w:val="20"/>
      <w:lang w:val="de-DE" w:eastAsia="zh-CN"/>
    </w:rPr>
  </w:style>
  <w:style w:type="paragraph" w:styleId="StandardWeb">
    <w:name w:val="Normal (Web)"/>
    <w:basedOn w:val="Standard"/>
    <w:rsid w:val="001D429E"/>
    <w:pPr>
      <w:suppressAutoHyphens/>
      <w:spacing w:before="100" w:after="100" w:line="240" w:lineRule="auto"/>
    </w:pPr>
    <w:rPr>
      <w:rFonts w:ascii="Times New Roman" w:eastAsia="Times New Roman" w:hAnsi="Times New Roman" w:cs="Times New Roman"/>
      <w:sz w:val="24"/>
      <w:szCs w:val="24"/>
      <w:lang w:val="de-DE"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985535">
      <w:bodyDiv w:val="1"/>
      <w:marLeft w:val="0"/>
      <w:marRight w:val="0"/>
      <w:marTop w:val="0"/>
      <w:marBottom w:val="0"/>
      <w:divBdr>
        <w:top w:val="none" w:sz="0" w:space="0" w:color="auto"/>
        <w:left w:val="none" w:sz="0" w:space="0" w:color="auto"/>
        <w:bottom w:val="none" w:sz="0" w:space="0" w:color="auto"/>
        <w:right w:val="none" w:sz="0" w:space="0" w:color="auto"/>
      </w:divBdr>
    </w:div>
    <w:div w:id="125702216">
      <w:bodyDiv w:val="1"/>
      <w:marLeft w:val="0"/>
      <w:marRight w:val="0"/>
      <w:marTop w:val="0"/>
      <w:marBottom w:val="0"/>
      <w:divBdr>
        <w:top w:val="none" w:sz="0" w:space="0" w:color="auto"/>
        <w:left w:val="none" w:sz="0" w:space="0" w:color="auto"/>
        <w:bottom w:val="none" w:sz="0" w:space="0" w:color="auto"/>
        <w:right w:val="none" w:sz="0" w:space="0" w:color="auto"/>
      </w:divBdr>
    </w:div>
    <w:div w:id="200486371">
      <w:bodyDiv w:val="1"/>
      <w:marLeft w:val="0"/>
      <w:marRight w:val="0"/>
      <w:marTop w:val="0"/>
      <w:marBottom w:val="0"/>
      <w:divBdr>
        <w:top w:val="none" w:sz="0" w:space="0" w:color="auto"/>
        <w:left w:val="none" w:sz="0" w:space="0" w:color="auto"/>
        <w:bottom w:val="none" w:sz="0" w:space="0" w:color="auto"/>
        <w:right w:val="none" w:sz="0" w:space="0" w:color="auto"/>
      </w:divBdr>
    </w:div>
    <w:div w:id="218715959">
      <w:bodyDiv w:val="1"/>
      <w:marLeft w:val="0"/>
      <w:marRight w:val="0"/>
      <w:marTop w:val="0"/>
      <w:marBottom w:val="0"/>
      <w:divBdr>
        <w:top w:val="none" w:sz="0" w:space="0" w:color="auto"/>
        <w:left w:val="none" w:sz="0" w:space="0" w:color="auto"/>
        <w:bottom w:val="none" w:sz="0" w:space="0" w:color="auto"/>
        <w:right w:val="none" w:sz="0" w:space="0" w:color="auto"/>
      </w:divBdr>
    </w:div>
    <w:div w:id="398793849">
      <w:bodyDiv w:val="1"/>
      <w:marLeft w:val="0"/>
      <w:marRight w:val="0"/>
      <w:marTop w:val="0"/>
      <w:marBottom w:val="0"/>
      <w:divBdr>
        <w:top w:val="none" w:sz="0" w:space="0" w:color="auto"/>
        <w:left w:val="none" w:sz="0" w:space="0" w:color="auto"/>
        <w:bottom w:val="none" w:sz="0" w:space="0" w:color="auto"/>
        <w:right w:val="none" w:sz="0" w:space="0" w:color="auto"/>
      </w:divBdr>
    </w:div>
    <w:div w:id="408581066">
      <w:bodyDiv w:val="1"/>
      <w:marLeft w:val="0"/>
      <w:marRight w:val="0"/>
      <w:marTop w:val="0"/>
      <w:marBottom w:val="0"/>
      <w:divBdr>
        <w:top w:val="none" w:sz="0" w:space="0" w:color="auto"/>
        <w:left w:val="none" w:sz="0" w:space="0" w:color="auto"/>
        <w:bottom w:val="none" w:sz="0" w:space="0" w:color="auto"/>
        <w:right w:val="none" w:sz="0" w:space="0" w:color="auto"/>
      </w:divBdr>
    </w:div>
    <w:div w:id="561864304">
      <w:bodyDiv w:val="1"/>
      <w:marLeft w:val="0"/>
      <w:marRight w:val="0"/>
      <w:marTop w:val="0"/>
      <w:marBottom w:val="0"/>
      <w:divBdr>
        <w:top w:val="none" w:sz="0" w:space="0" w:color="auto"/>
        <w:left w:val="none" w:sz="0" w:space="0" w:color="auto"/>
        <w:bottom w:val="none" w:sz="0" w:space="0" w:color="auto"/>
        <w:right w:val="none" w:sz="0" w:space="0" w:color="auto"/>
      </w:divBdr>
    </w:div>
    <w:div w:id="699861896">
      <w:bodyDiv w:val="1"/>
      <w:marLeft w:val="0"/>
      <w:marRight w:val="0"/>
      <w:marTop w:val="0"/>
      <w:marBottom w:val="0"/>
      <w:divBdr>
        <w:top w:val="none" w:sz="0" w:space="0" w:color="auto"/>
        <w:left w:val="none" w:sz="0" w:space="0" w:color="auto"/>
        <w:bottom w:val="none" w:sz="0" w:space="0" w:color="auto"/>
        <w:right w:val="none" w:sz="0" w:space="0" w:color="auto"/>
      </w:divBdr>
    </w:div>
    <w:div w:id="750661460">
      <w:bodyDiv w:val="1"/>
      <w:marLeft w:val="0"/>
      <w:marRight w:val="0"/>
      <w:marTop w:val="0"/>
      <w:marBottom w:val="0"/>
      <w:divBdr>
        <w:top w:val="none" w:sz="0" w:space="0" w:color="auto"/>
        <w:left w:val="none" w:sz="0" w:space="0" w:color="auto"/>
        <w:bottom w:val="none" w:sz="0" w:space="0" w:color="auto"/>
        <w:right w:val="none" w:sz="0" w:space="0" w:color="auto"/>
      </w:divBdr>
    </w:div>
    <w:div w:id="861748278">
      <w:bodyDiv w:val="1"/>
      <w:marLeft w:val="0"/>
      <w:marRight w:val="0"/>
      <w:marTop w:val="0"/>
      <w:marBottom w:val="0"/>
      <w:divBdr>
        <w:top w:val="none" w:sz="0" w:space="0" w:color="auto"/>
        <w:left w:val="none" w:sz="0" w:space="0" w:color="auto"/>
        <w:bottom w:val="none" w:sz="0" w:space="0" w:color="auto"/>
        <w:right w:val="none" w:sz="0" w:space="0" w:color="auto"/>
      </w:divBdr>
    </w:div>
    <w:div w:id="884635535">
      <w:bodyDiv w:val="1"/>
      <w:marLeft w:val="0"/>
      <w:marRight w:val="0"/>
      <w:marTop w:val="0"/>
      <w:marBottom w:val="0"/>
      <w:divBdr>
        <w:top w:val="none" w:sz="0" w:space="0" w:color="auto"/>
        <w:left w:val="none" w:sz="0" w:space="0" w:color="auto"/>
        <w:bottom w:val="none" w:sz="0" w:space="0" w:color="auto"/>
        <w:right w:val="none" w:sz="0" w:space="0" w:color="auto"/>
      </w:divBdr>
    </w:div>
    <w:div w:id="1076974818">
      <w:bodyDiv w:val="1"/>
      <w:marLeft w:val="0"/>
      <w:marRight w:val="0"/>
      <w:marTop w:val="0"/>
      <w:marBottom w:val="0"/>
      <w:divBdr>
        <w:top w:val="none" w:sz="0" w:space="0" w:color="auto"/>
        <w:left w:val="none" w:sz="0" w:space="0" w:color="auto"/>
        <w:bottom w:val="none" w:sz="0" w:space="0" w:color="auto"/>
        <w:right w:val="none" w:sz="0" w:space="0" w:color="auto"/>
      </w:divBdr>
    </w:div>
    <w:div w:id="1096706599">
      <w:bodyDiv w:val="1"/>
      <w:marLeft w:val="0"/>
      <w:marRight w:val="0"/>
      <w:marTop w:val="0"/>
      <w:marBottom w:val="0"/>
      <w:divBdr>
        <w:top w:val="none" w:sz="0" w:space="0" w:color="auto"/>
        <w:left w:val="none" w:sz="0" w:space="0" w:color="auto"/>
        <w:bottom w:val="none" w:sz="0" w:space="0" w:color="auto"/>
        <w:right w:val="none" w:sz="0" w:space="0" w:color="auto"/>
      </w:divBdr>
    </w:div>
    <w:div w:id="1124468268">
      <w:bodyDiv w:val="1"/>
      <w:marLeft w:val="0"/>
      <w:marRight w:val="0"/>
      <w:marTop w:val="0"/>
      <w:marBottom w:val="0"/>
      <w:divBdr>
        <w:top w:val="none" w:sz="0" w:space="0" w:color="auto"/>
        <w:left w:val="none" w:sz="0" w:space="0" w:color="auto"/>
        <w:bottom w:val="none" w:sz="0" w:space="0" w:color="auto"/>
        <w:right w:val="none" w:sz="0" w:space="0" w:color="auto"/>
      </w:divBdr>
    </w:div>
    <w:div w:id="1403797477">
      <w:bodyDiv w:val="1"/>
      <w:marLeft w:val="0"/>
      <w:marRight w:val="0"/>
      <w:marTop w:val="0"/>
      <w:marBottom w:val="0"/>
      <w:divBdr>
        <w:top w:val="none" w:sz="0" w:space="0" w:color="auto"/>
        <w:left w:val="none" w:sz="0" w:space="0" w:color="auto"/>
        <w:bottom w:val="none" w:sz="0" w:space="0" w:color="auto"/>
        <w:right w:val="none" w:sz="0" w:space="0" w:color="auto"/>
      </w:divBdr>
    </w:div>
    <w:div w:id="1453403817">
      <w:bodyDiv w:val="1"/>
      <w:marLeft w:val="0"/>
      <w:marRight w:val="0"/>
      <w:marTop w:val="0"/>
      <w:marBottom w:val="0"/>
      <w:divBdr>
        <w:top w:val="none" w:sz="0" w:space="0" w:color="auto"/>
        <w:left w:val="none" w:sz="0" w:space="0" w:color="auto"/>
        <w:bottom w:val="none" w:sz="0" w:space="0" w:color="auto"/>
        <w:right w:val="none" w:sz="0" w:space="0" w:color="auto"/>
      </w:divBdr>
    </w:div>
    <w:div w:id="1467506312">
      <w:bodyDiv w:val="1"/>
      <w:marLeft w:val="0"/>
      <w:marRight w:val="0"/>
      <w:marTop w:val="0"/>
      <w:marBottom w:val="0"/>
      <w:divBdr>
        <w:top w:val="none" w:sz="0" w:space="0" w:color="auto"/>
        <w:left w:val="none" w:sz="0" w:space="0" w:color="auto"/>
        <w:bottom w:val="none" w:sz="0" w:space="0" w:color="auto"/>
        <w:right w:val="none" w:sz="0" w:space="0" w:color="auto"/>
      </w:divBdr>
    </w:div>
    <w:div w:id="1615020725">
      <w:bodyDiv w:val="1"/>
      <w:marLeft w:val="0"/>
      <w:marRight w:val="0"/>
      <w:marTop w:val="0"/>
      <w:marBottom w:val="0"/>
      <w:divBdr>
        <w:top w:val="none" w:sz="0" w:space="0" w:color="auto"/>
        <w:left w:val="none" w:sz="0" w:space="0" w:color="auto"/>
        <w:bottom w:val="none" w:sz="0" w:space="0" w:color="auto"/>
        <w:right w:val="none" w:sz="0" w:space="0" w:color="auto"/>
      </w:divBdr>
    </w:div>
    <w:div w:id="1668748831">
      <w:bodyDiv w:val="1"/>
      <w:marLeft w:val="0"/>
      <w:marRight w:val="0"/>
      <w:marTop w:val="0"/>
      <w:marBottom w:val="0"/>
      <w:divBdr>
        <w:top w:val="none" w:sz="0" w:space="0" w:color="auto"/>
        <w:left w:val="none" w:sz="0" w:space="0" w:color="auto"/>
        <w:bottom w:val="none" w:sz="0" w:space="0" w:color="auto"/>
        <w:right w:val="none" w:sz="0" w:space="0" w:color="auto"/>
      </w:divBdr>
    </w:div>
    <w:div w:id="1814369305">
      <w:bodyDiv w:val="1"/>
      <w:marLeft w:val="0"/>
      <w:marRight w:val="0"/>
      <w:marTop w:val="0"/>
      <w:marBottom w:val="0"/>
      <w:divBdr>
        <w:top w:val="none" w:sz="0" w:space="0" w:color="auto"/>
        <w:left w:val="none" w:sz="0" w:space="0" w:color="auto"/>
        <w:bottom w:val="none" w:sz="0" w:space="0" w:color="auto"/>
        <w:right w:val="none" w:sz="0" w:space="0" w:color="auto"/>
      </w:divBdr>
    </w:div>
    <w:div w:id="1877965073">
      <w:bodyDiv w:val="1"/>
      <w:marLeft w:val="0"/>
      <w:marRight w:val="0"/>
      <w:marTop w:val="0"/>
      <w:marBottom w:val="0"/>
      <w:divBdr>
        <w:top w:val="none" w:sz="0" w:space="0" w:color="auto"/>
        <w:left w:val="none" w:sz="0" w:space="0" w:color="auto"/>
        <w:bottom w:val="none" w:sz="0" w:space="0" w:color="auto"/>
        <w:right w:val="none" w:sz="0" w:space="0" w:color="auto"/>
      </w:divBdr>
    </w:div>
    <w:div w:id="1901751201">
      <w:bodyDiv w:val="1"/>
      <w:marLeft w:val="0"/>
      <w:marRight w:val="0"/>
      <w:marTop w:val="0"/>
      <w:marBottom w:val="0"/>
      <w:divBdr>
        <w:top w:val="none" w:sz="0" w:space="0" w:color="auto"/>
        <w:left w:val="none" w:sz="0" w:space="0" w:color="auto"/>
        <w:bottom w:val="none" w:sz="0" w:space="0" w:color="auto"/>
        <w:right w:val="none" w:sz="0" w:space="0" w:color="auto"/>
      </w:divBdr>
    </w:div>
    <w:div w:id="2059090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4D0682-8D5E-4FAC-88AD-76522BCC3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98210</Words>
  <Characters>618726</Characters>
  <Application>Microsoft Office Word</Application>
  <DocSecurity>0</DocSecurity>
  <Lines>5156</Lines>
  <Paragraphs>1431</Paragraphs>
  <ScaleCrop>false</ScaleCrop>
  <HeadingPairs>
    <vt:vector size="2" baseType="variant">
      <vt:variant>
        <vt:lpstr>Titel</vt:lpstr>
      </vt:variant>
      <vt:variant>
        <vt:i4>1</vt:i4>
      </vt:variant>
    </vt:vector>
  </HeadingPairs>
  <TitlesOfParts>
    <vt:vector size="1" baseType="lpstr">
      <vt:lpstr/>
    </vt:vector>
  </TitlesOfParts>
  <Company>Goethe-Universität Frankfurt am Main</Company>
  <LinksUpToDate>false</LinksUpToDate>
  <CharactersWithSpaces>715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arina</dc:creator>
  <cp:keywords/>
  <dc:description/>
  <cp:lastModifiedBy>7i7vlm4hef@goetheuniversitaet.onmicrosoft.com</cp:lastModifiedBy>
  <cp:revision>4</cp:revision>
  <cp:lastPrinted>2021-01-19T11:53:00Z</cp:lastPrinted>
  <dcterms:created xsi:type="dcterms:W3CDTF">2021-01-19T11:53:00Z</dcterms:created>
  <dcterms:modified xsi:type="dcterms:W3CDTF">2021-06-02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tYEpyY4Y"/&gt;&lt;style id="http://www.zotero.org/styles/nature" hasBibliography="1" bibliographyStyleHasBeenSet="1"/&gt;&lt;prefs&gt;&lt;pref name="fieldType" value="Field"/&gt;&lt;/prefs&gt;&lt;/data&gt;</vt:lpwstr>
  </property>
</Properties>
</file>